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bookmarkStart w:id="0" w:name="_GoBack"/>
      <w:bookmarkEnd w:id="0"/>
      <w:r>
        <w:t>Supplementary Material</w:t>
      </w:r>
    </w:p>
    <w:p w:rsidR="0038698C" w:rsidRDefault="0038698C" w:rsidP="0038698C">
      <w:pPr>
        <w:pStyle w:val="Heading2"/>
      </w:pPr>
      <w:bookmarkStart w:id="1" w:name="_qzsq8nqamq8w" w:colFirst="0" w:colLast="0"/>
      <w:bookmarkEnd w:id="1"/>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etc)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r>
        <w:rPr>
          <w:i/>
        </w:rPr>
        <w:t>Macrocystis pyrifera,</w:t>
      </w:r>
      <w:r>
        <w:t xml:space="preserve"> we counted stipes greater than 1.0 m in height from the base of the holdfast. For </w:t>
      </w:r>
      <w:r>
        <w:rPr>
          <w:i/>
        </w:rPr>
        <w:t>Nereocystis luetkeana</w:t>
      </w:r>
      <w:r>
        <w:t xml:space="preserve"> and</w:t>
      </w:r>
      <w:r>
        <w:rPr>
          <w:i/>
        </w:rPr>
        <w:t xml:space="preserve"> Pterygophora californica</w:t>
      </w:r>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surfgrass,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2" w:name="_jp468p2oc9iz" w:colFirst="0" w:colLast="0"/>
      <w:bookmarkStart w:id="3" w:name="_j5x39n4vczlu" w:colFirst="0" w:colLast="0"/>
      <w:bookmarkEnd w:id="2"/>
      <w:bookmarkEnd w:id="3"/>
      <w:r>
        <w:br w:type="page"/>
      </w:r>
    </w:p>
    <w:p w:rsidR="0038698C" w:rsidRDefault="0038698C" w:rsidP="0038698C">
      <w:pPr>
        <w:pStyle w:val="Heading2"/>
      </w:pPr>
      <w:r>
        <w:lastRenderedPageBreak/>
        <w:t>Supplement Tables</w:t>
      </w:r>
    </w:p>
    <w:p w:rsidR="0038698C" w:rsidRDefault="0038698C" w:rsidP="0038698C">
      <w:pPr>
        <w:pStyle w:val="Heading5"/>
      </w:pPr>
      <w:bookmarkStart w:id="4" w:name="_dsu0wlp4dfo" w:colFirst="0" w:colLast="0"/>
      <w:bookmarkEnd w:id="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5" w:author="Nick.Tolimieri"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6">
          <w:tblGrid>
            <w:gridCol w:w="1005"/>
            <w:gridCol w:w="1980"/>
            <w:gridCol w:w="720"/>
            <w:gridCol w:w="2355"/>
          </w:tblGrid>
        </w:tblGridChange>
      </w:tblGrid>
      <w:tr w:rsidR="0038698C" w:rsidTr="008E6C62">
        <w:trPr>
          <w:trHeight w:val="20"/>
          <w:trPrChange w:id="7"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8"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9" w:author="Nick.Tolimieri"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10" w:author="Nick.Tolimieri"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1" w:author="Nick.Tolimieri"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2" w:author="Nick.Tolimieri"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3" w:author="Nick.Tolimieri"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4" w:author="Nick.Tolimieri"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5" w:author="Nick.Tolimieri"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6" w:author="Nick.Tolimieri"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1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2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2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3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3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4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5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5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6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7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8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8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8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9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10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10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2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13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Mar>
              <w:top w:w="29" w:type="dxa"/>
              <w:left w:w="100" w:type="dxa"/>
              <w:bottom w:w="29" w:type="dxa"/>
              <w:right w:w="100" w:type="dxa"/>
            </w:tcMar>
            <w:tcPrChange w:id="13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3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4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7"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8"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9"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50"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1"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2" w:author="Nick.Tolimieri"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3" w:author="Nick.Tolimieri"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4" w:author="Nick.Tolimieri"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Tatoosh Island</w:t>
            </w:r>
          </w:p>
        </w:tc>
        <w:tc>
          <w:tcPr>
            <w:tcW w:w="720" w:type="dxa"/>
            <w:tcMar>
              <w:top w:w="29" w:type="dxa"/>
              <w:left w:w="100" w:type="dxa"/>
              <w:bottom w:w="29" w:type="dxa"/>
              <w:right w:w="100" w:type="dxa"/>
            </w:tcMar>
            <w:tcPrChange w:id="155" w:author="Nick.Tolimieri"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6" w:author="Nick.Tolimieri"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7" w:author="Nick.Tolimieri"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58" w:author="Nick.Tolimieri"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59" w:author="Nick.Tolimieri"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Neah Bay</w:t>
            </w:r>
          </w:p>
        </w:tc>
        <w:tc>
          <w:tcPr>
            <w:tcW w:w="720" w:type="dxa"/>
            <w:tcBorders>
              <w:bottom w:val="single" w:sz="8" w:space="0" w:color="808080"/>
            </w:tcBorders>
            <w:tcMar>
              <w:top w:w="29" w:type="dxa"/>
              <w:left w:w="100" w:type="dxa"/>
              <w:bottom w:w="29" w:type="dxa"/>
              <w:right w:w="100" w:type="dxa"/>
            </w:tcMar>
            <w:tcPrChange w:id="160" w:author="Nick.Tolimieri"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1" w:author="Nick.Tolimieri"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2" w:author="Nick.Tolimieri" w:date="2022-09-02T10:08:00Z"/>
        </w:rPr>
      </w:pPr>
    </w:p>
    <w:p w:rsidR="0038698C" w:rsidRDefault="0038698C" w:rsidP="0038698C">
      <w:pPr>
        <w:pStyle w:val="Heading5"/>
      </w:pPr>
      <w:bookmarkStart w:id="163" w:name="_r9nsv8bfn4i1" w:colFirst="0" w:colLast="0"/>
      <w:bookmarkEnd w:id="163"/>
      <w:r>
        <w:br w:type="page"/>
      </w:r>
    </w:p>
    <w:p w:rsidR="0038698C" w:rsidRDefault="0038698C" w:rsidP="0038698C">
      <w:pPr>
        <w:pStyle w:val="Heading5"/>
        <w:ind w:right="3240"/>
      </w:pPr>
      <w:bookmarkStart w:id="164" w:name="_oqaids1n23wr" w:colFirst="0" w:colLast="0"/>
      <w:bookmarkEnd w:id="164"/>
      <w:r>
        <w:lastRenderedPageBreak/>
        <w:t>Table S2. Macroalga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Pterygophora californica</w:t>
            </w:r>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r w:rsidRPr="00A03DC6">
              <w:rPr>
                <w:i/>
              </w:rPr>
              <w:t>Ptery</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Nereocystis luetkean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r w:rsidRPr="00A03DC6">
              <w:rPr>
                <w:i/>
              </w:rPr>
              <w:t>Nere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Macrocystis pyrifer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Laminaria setchellii</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Saccharina dentiger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Pleurophycus gardneri</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 xml:space="preserve">Desmarestia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Costaria cost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r w:rsidRPr="00436810">
              <w:rPr>
                <w:i/>
              </w:rPr>
              <w:t>Saccharina latissima</w:t>
            </w:r>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Alaria margin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r>
              <w:rPr>
                <w:i/>
              </w:rPr>
              <w:t>Cymathere triplicata</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r>
              <w:rPr>
                <w:i/>
              </w:rPr>
              <w:t>Agarum fimbriatum</w:t>
            </w:r>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5" w:name="_xjuj7385wg2e" w:colFirst="0" w:colLast="0"/>
      <w:bookmarkEnd w:id="165"/>
    </w:p>
    <w:p w:rsidR="0038698C" w:rsidRDefault="0038698C" w:rsidP="0038698C">
      <w:pPr>
        <w:pStyle w:val="Heading5"/>
      </w:pPr>
      <w:bookmarkStart w:id="166" w:name="_skv4plpry6w1" w:colFirst="0" w:colLast="0"/>
      <w:bookmarkEnd w:id="166"/>
      <w:r>
        <w:br w:type="page"/>
      </w:r>
    </w:p>
    <w:p w:rsidR="0038698C" w:rsidRDefault="0038698C" w:rsidP="0038698C">
      <w:pPr>
        <w:pStyle w:val="Heading5"/>
      </w:pPr>
      <w:bookmarkStart w:id="167" w:name="_hwx622owzuun" w:colFirst="0" w:colLast="0"/>
      <w:bookmarkEnd w:id="167"/>
      <w:r>
        <w:lastRenderedPageBreak/>
        <w:t xml:space="preserve">Table </w:t>
      </w:r>
      <w:del w:id="168" w:author="Nick.Tolimieri" w:date="2022-09-02T10:14:00Z">
        <w:r w:rsidDel="00B14AC6">
          <w:delText>S3</w:delText>
        </w:r>
      </w:del>
      <w:ins w:id="169" w:author="Nick.Tolimieri" w:date="2022-09-02T10:14:00Z">
        <w:r w:rsidR="00B14AC6">
          <w:t>S</w:t>
        </w:r>
      </w:ins>
      <w:ins w:id="170" w:author="Nick.Tolimieri"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r>
        <w:rPr>
          <w:i/>
        </w:rPr>
        <w:t>Pisaster</w:t>
      </w:r>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Balanus nubilus</w:t>
            </w:r>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rongylocentrotus purpuratus</w:t>
            </w:r>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Nucella lamellos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socentrotus franciscanus</w:t>
            </w:r>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ucumaria miniata</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r>
              <w:rPr>
                <w:i/>
              </w:rPr>
              <w:t xml:space="preserve">Henricia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yela montereyensis</w:t>
            </w:r>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trongylocentrotus droebachiensis</w:t>
            </w:r>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ermasterias imbricata</w:t>
            </w:r>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eratostoma foliatum</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assadoma gigantea</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iodora asper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Leptasterias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Urticina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isaster ochraceus</w:t>
            </w:r>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r w:rsidRPr="00AE532B">
              <w:rPr>
                <w:i/>
              </w:rPr>
              <w:t>Pisaste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upentacta quinquesemita</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Anthopleura xanthogrammic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eltodoris nobilis</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atiria miniata</w:t>
            </w:r>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vasterias troscheli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oris odhneri</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Scyra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Orthasterias koehler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yptochiton stelleri</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Dirona albolineata</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lastRenderedPageBreak/>
              <w:t>Acmaea mitra</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Lirabuccinum dirum</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r>
              <w:t>sea_star_YOY</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Epiactis prolifer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Pagurus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r>
              <w:t>hermit_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Triopha catalinae</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aniella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Janolus fuscus</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Acanthodoris hudsoni</w:t>
            </w:r>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ancer oregonensi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arastichopus californicus</w:t>
            </w:r>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ugettia producta</w:t>
            </w:r>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ytilus californianus</w:t>
            </w:r>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ugettia gracilis</w:t>
            </w:r>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crassicornis</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Pododesmus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Solaster stimpsoni</w:t>
            </w:r>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Cryptolithodes sitchensi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lofotensis</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diaster aequalis</w:t>
            </w:r>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Urticina piscivora</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Fusitriton oregonensis</w:t>
            </w:r>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isaster brevispinus</w:t>
            </w:r>
          </w:p>
        </w:tc>
        <w:tc>
          <w:tcPr>
            <w:tcW w:w="2235" w:type="dxa"/>
            <w:tcMar>
              <w:top w:w="58" w:type="dxa"/>
              <w:left w:w="100" w:type="dxa"/>
              <w:bottom w:w="58" w:type="dxa"/>
              <w:right w:w="100" w:type="dxa"/>
            </w:tcMar>
          </w:tcPr>
          <w:p w:rsidR="0038698C" w:rsidRDefault="0038698C" w:rsidP="005A68BC">
            <w:pPr>
              <w:spacing w:line="240" w:lineRule="auto"/>
              <w:ind w:hanging="10"/>
            </w:pPr>
            <w:r>
              <w:t>Pisast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imulus foliatus</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misc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Metridium giganteum</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Lopholithodes mandtii</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r>
              <w:rPr>
                <w:i/>
              </w:rPr>
              <w:t>Anthopleura elegantissima</w:t>
            </w:r>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1" w:name="_jevyb6ayauur" w:colFirst="0" w:colLast="0"/>
      <w:bookmarkEnd w:id="171"/>
      <w:r>
        <w:br w:type="page"/>
      </w:r>
    </w:p>
    <w:p w:rsidR="0038698C" w:rsidRDefault="0038698C" w:rsidP="0038698C">
      <w:pPr>
        <w:pStyle w:val="Heading5"/>
      </w:pPr>
      <w:bookmarkStart w:id="172" w:name="_hbmkrdb4vkpx" w:colFirst="0" w:colLast="0"/>
      <w:bookmarkEnd w:id="172"/>
      <w:r>
        <w:lastRenderedPageBreak/>
        <w:t xml:space="preserve">Table </w:t>
      </w:r>
      <w:del w:id="173" w:author="Nick.Tolimieri" w:date="2022-09-02T10:14:00Z">
        <w:r w:rsidDel="00B14AC6">
          <w:delText>S4</w:delText>
        </w:r>
      </w:del>
      <w:ins w:id="174" w:author="Nick.Tolimieri" w:date="2022-09-02T10:14:00Z">
        <w:r w:rsidR="00B14AC6">
          <w:t>S</w:t>
        </w:r>
      </w:ins>
      <w:ins w:id="175" w:author="Nick.Tolimieri"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melanop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decagramm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Embiotoca lateralis</w:t>
            </w:r>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Aulorhynchus flavidus</w:t>
            </w:r>
          </w:p>
        </w:tc>
        <w:tc>
          <w:tcPr>
            <w:tcW w:w="0" w:type="auto"/>
            <w:tcMar>
              <w:top w:w="58" w:type="dxa"/>
              <w:left w:w="100" w:type="dxa"/>
              <w:bottom w:w="58" w:type="dxa"/>
              <w:right w:w="100" w:type="dxa"/>
            </w:tcMar>
          </w:tcPr>
          <w:p w:rsidR="0038698C" w:rsidRDefault="0038698C" w:rsidP="00EC111B">
            <w:pPr>
              <w:spacing w:line="240" w:lineRule="auto"/>
              <w:ind w:firstLine="0"/>
            </w:pPr>
            <w:r>
              <w:t>tubesnout</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Clupeidae</w:t>
            </w:r>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Ophiodon elonga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hinogobiops nicholsii</w:t>
            </w:r>
          </w:p>
        </w:tc>
        <w:tc>
          <w:tcPr>
            <w:tcW w:w="0" w:type="auto"/>
            <w:tcMar>
              <w:top w:w="58" w:type="dxa"/>
              <w:left w:w="100" w:type="dxa"/>
              <w:bottom w:w="58" w:type="dxa"/>
              <w:right w:w="100" w:type="dxa"/>
            </w:tcMar>
          </w:tcPr>
          <w:p w:rsidR="0038698C" w:rsidRDefault="0038698C" w:rsidP="00EC111B">
            <w:pPr>
              <w:spacing w:line="240" w:lineRule="auto"/>
              <w:ind w:firstLine="0"/>
            </w:pPr>
            <w:r>
              <w:t>blackey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corpaenichthys marmora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abezon</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caurin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maliger</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Artedius harringtoni</w:t>
            </w:r>
          </w:p>
        </w:tc>
        <w:tc>
          <w:tcPr>
            <w:tcW w:w="0" w:type="auto"/>
            <w:tcMar>
              <w:top w:w="58" w:type="dxa"/>
              <w:left w:w="100" w:type="dxa"/>
              <w:bottom w:w="58" w:type="dxa"/>
              <w:right w:w="100" w:type="dxa"/>
            </w:tcMar>
          </w:tcPr>
          <w:p w:rsidR="0038698C" w:rsidRDefault="0038698C" w:rsidP="00EC111B">
            <w:pPr>
              <w:spacing w:line="240" w:lineRule="auto"/>
              <w:ind w:firstLine="0"/>
            </w:pPr>
            <w:r>
              <w:t>scalyhea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hacochilus vacca</w:t>
            </w:r>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r w:rsidRPr="00175D23">
              <w:t>Cottidae</w:t>
            </w:r>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Hemilepidotus hemilepidotus</w:t>
            </w:r>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Oxylebius pict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r w:rsidRPr="00175D23">
              <w:t>Embiotocidae</w:t>
            </w:r>
          </w:p>
        </w:tc>
        <w:tc>
          <w:tcPr>
            <w:tcW w:w="0" w:type="auto"/>
            <w:tcMar>
              <w:top w:w="58" w:type="dxa"/>
              <w:left w:w="100" w:type="dxa"/>
              <w:bottom w:w="58" w:type="dxa"/>
              <w:right w:w="100" w:type="dxa"/>
            </w:tcMar>
          </w:tcPr>
          <w:p w:rsidR="0038698C" w:rsidRDefault="0038698C" w:rsidP="00EC111B">
            <w:pPr>
              <w:spacing w:line="240" w:lineRule="auto"/>
              <w:ind w:firstLine="0"/>
            </w:pPr>
            <w:r>
              <w:t>surfperche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lagocephal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Synchirus gilli</w:t>
            </w:r>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Hexagrammos stelleri</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whitespot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Jordania zonope</w:t>
            </w:r>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Chirolophis nugator</w:t>
            </w:r>
          </w:p>
        </w:tc>
        <w:tc>
          <w:tcPr>
            <w:tcW w:w="0" w:type="auto"/>
            <w:tcMar>
              <w:top w:w="58" w:type="dxa"/>
              <w:left w:w="100" w:type="dxa"/>
              <w:bottom w:w="58" w:type="dxa"/>
              <w:right w:w="100" w:type="dxa"/>
            </w:tcMar>
          </w:tcPr>
          <w:p w:rsidR="0038698C" w:rsidRDefault="0038698C" w:rsidP="00EC111B">
            <w:pPr>
              <w:spacing w:line="240" w:lineRule="auto"/>
              <w:ind w:firstLine="0"/>
            </w:pPr>
            <w:r>
              <w:t>mosshead warbonnet</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Rimicola muscarum</w:t>
            </w:r>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Pholidae</w:t>
            </w:r>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Sebastes flavidus</w:t>
            </w:r>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6" w:name="_q6022ym9txhx" w:colFirst="0" w:colLast="0"/>
      <w:bookmarkEnd w:id="176"/>
    </w:p>
    <w:p w:rsidR="0038698C" w:rsidRDefault="0038698C" w:rsidP="0038698C">
      <w:bookmarkStart w:id="177" w:name="_c1i22ejfw50x" w:colFirst="0" w:colLast="0"/>
      <w:bookmarkEnd w:id="177"/>
    </w:p>
    <w:p w:rsidR="0038698C" w:rsidRDefault="0038698C" w:rsidP="0038698C"/>
    <w:p w:rsidR="0038698C" w:rsidRDefault="0038698C" w:rsidP="0038698C">
      <w:pPr>
        <w:pStyle w:val="Heading5"/>
        <w:ind w:right="900"/>
      </w:pPr>
      <w:r>
        <w:t xml:space="preserve">Table </w:t>
      </w:r>
      <w:del w:id="178" w:author="Nick.Tolimieri" w:date="2022-09-02T10:15:00Z">
        <w:r w:rsidDel="00B14AC6">
          <w:delText>S5</w:delText>
        </w:r>
      </w:del>
      <w:ins w:id="179" w:author="Nick.Tolimieri" w:date="2022-09-02T10:15:00Z">
        <w:r w:rsidR="00B14AC6">
          <w:t>S</w:t>
        </w:r>
      </w:ins>
      <w:ins w:id="180" w:author="Nick.Tolimieri"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melanops/flavidus</w:t>
            </w:r>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caurinus/maliger/auriculatus</w:t>
            </w:r>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pinniger</w:t>
            </w:r>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Sebastes mystinus</w:t>
            </w:r>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1" w:author="Nick.Tolimieri" w:date="2022-09-02T10:21:00Z"/>
        </w:rPr>
      </w:pPr>
      <w:bookmarkStart w:id="182" w:name="_ki29orrn0w1t" w:colFirst="0" w:colLast="0"/>
      <w:bookmarkEnd w:id="182"/>
      <w:r>
        <w:br w:type="page"/>
      </w:r>
    </w:p>
    <w:p w:rsidR="00277D38" w:rsidRPr="00CC2848" w:rsidRDefault="00277D38">
      <w:pPr>
        <w:pStyle w:val="Heading5"/>
        <w:rPr>
          <w:ins w:id="183" w:author="Nick.Tolimieri" w:date="2022-09-02T10:21:00Z"/>
          <w:rPrChange w:id="184" w:author="Nick.Tolimieri" w:date="2022-09-06T13:03:00Z">
            <w:rPr>
              <w:ins w:id="185" w:author="Nick.Tolimieri" w:date="2022-09-02T10:21:00Z"/>
            </w:rPr>
          </w:rPrChange>
        </w:rPr>
        <w:pPrChange w:id="186" w:author="Nick.Tolimieri" w:date="2022-09-06T14:21:00Z">
          <w:pPr>
            <w:pStyle w:val="Heading2"/>
          </w:pPr>
        </w:pPrChange>
      </w:pPr>
      <w:ins w:id="187" w:author="Nick.Tolimieri" w:date="2022-09-02T10:21:00Z">
        <w:r w:rsidRPr="001255CF">
          <w:lastRenderedPageBreak/>
          <w:t xml:space="preserve">Table S6. </w:t>
        </w:r>
      </w:ins>
      <w:ins w:id="188" w:author="Nick.Tolimieri" w:date="2022-09-06T13:02:00Z">
        <w:r w:rsidR="00CC2848" w:rsidRPr="00CC2848">
          <w:rPr>
            <w:rPrChange w:id="189" w:author="Nick.Tolimieri" w:date="2022-09-06T13:03:00Z">
              <w:rPr/>
            </w:rPrChange>
          </w:rPr>
          <w:t xml:space="preserve">Marine heatwave statistics for four </w:t>
        </w:r>
      </w:ins>
      <w:ins w:id="190" w:author="Nick.Tolimieri" w:date="2022-09-06T15:09:00Z">
        <w:r w:rsidR="00DA5CFE" w:rsidRPr="00CC2848">
          <w:rPr>
            <w:rPrChange w:id="191" w:author="Nick.Tolimieri" w:date="2022-09-06T13:03:00Z">
              <w:rPr/>
            </w:rPrChange>
          </w:rPr>
          <w:t>locations</w:t>
        </w:r>
      </w:ins>
      <w:ins w:id="192" w:author="Nick.Tolimieri" w:date="2022-09-06T13:02:00Z">
        <w:r w:rsidR="00CC2848" w:rsidRPr="00CC2848">
          <w:rPr>
            <w:rPrChange w:id="193" w:author="Nick.Tolimieri" w:date="2022-09-06T13:03:00Z">
              <w:rPr/>
            </w:rPrChange>
          </w:rPr>
          <w:t xml:space="preserve"> from 1992-2021. </w:t>
        </w:r>
      </w:ins>
      <w:ins w:id="194" w:author="Nick.Tolimieri" w:date="2022-09-13T12:46:00Z">
        <w:r w:rsidR="004C5EBF">
          <w:t xml:space="preserve">Days above 90% indicate the total number of days above the </w:t>
        </w:r>
      </w:ins>
      <w:ins w:id="195" w:author="Nick.Tolimieri" w:date="2022-09-13T12:47:00Z">
        <w:r w:rsidR="004C5EBF">
          <w:t>90</w:t>
        </w:r>
        <w:r w:rsidR="004C5EBF" w:rsidRPr="004C5EBF">
          <w:rPr>
            <w:vertAlign w:val="superscript"/>
            <w:rPrChange w:id="196" w:author="Nick.Tolimieri" w:date="2022-09-13T12:47:00Z">
              <w:rPr>
                <w:b w:val="0"/>
                <w:i w:val="0"/>
              </w:rPr>
            </w:rPrChange>
          </w:rPr>
          <w:t>th</w:t>
        </w:r>
        <w:r w:rsidR="004C5EBF">
          <w:t xml:space="preserve"> percentile regardless of whether those days were within a 5+ day MHW; MHW events is the number of </w:t>
        </w:r>
      </w:ins>
      <w:ins w:id="197" w:author="Nick.Tolimieri" w:date="2022-09-13T12:48:00Z">
        <w:r w:rsidR="004C5EBF">
          <w:t xml:space="preserve">MHWs in a year, MHW days (5+) is the number of days </w:t>
        </w:r>
        <w:r w:rsidR="00731687">
          <w:t xml:space="preserve">within a MHW; </w:t>
        </w:r>
      </w:ins>
      <w:ins w:id="198" w:author="Nick.Tolimieri" w:date="2022-09-13T12:49:00Z">
        <w:r w:rsidR="00731687">
          <w:t xml:space="preserve">Min and Max days are the length of individual MHWs.  Mean intensity and other statistics are the intensity of the anomaly in </w:t>
        </w:r>
        <w:r w:rsidR="00731687" w:rsidRPr="00731687">
          <w:t xml:space="preserve"> °C</w:t>
        </w:r>
        <w:r w:rsidR="00731687">
          <w:t>.</w:t>
        </w:r>
      </w:ins>
    </w:p>
    <w:tbl>
      <w:tblPr>
        <w:tblW w:w="9725" w:type="dxa"/>
        <w:tblLayout w:type="fixed"/>
        <w:tblLook w:val="04A0" w:firstRow="1" w:lastRow="0" w:firstColumn="1" w:lastColumn="0" w:noHBand="0" w:noVBand="1"/>
        <w:tblPrChange w:id="199" w:author="Nick.Tolimieri"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200">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201" w:author="Nick.Tolimieri" w:date="2022-09-06T13:51:00Z"/>
          <w:trPrChange w:id="202" w:author="Nick.Tolimieri"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3" w:author="Nick.Tolimieri"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4" w:author="Nick.Tolimieri" w:date="2022-09-06T13:51:00Z"/>
                <w:color w:val="000000"/>
                <w:sz w:val="20"/>
                <w:szCs w:val="20"/>
                <w:lang w:val="en-US"/>
              </w:rPr>
            </w:pPr>
            <w:ins w:id="205" w:author="Nick.Tolimieri"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6" w:author="Nick.Tolimieri"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7" w:author="Nick.Tolimieri" w:date="2022-09-06T13:51:00Z"/>
                <w:color w:val="000000"/>
                <w:sz w:val="20"/>
                <w:szCs w:val="20"/>
                <w:lang w:val="en-US"/>
              </w:rPr>
            </w:pPr>
            <w:ins w:id="208" w:author="Nick.Tolimieri"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9" w:author="Nick.Tolimieri"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0" w:author="Nick.Tolimieri" w:date="2022-09-06T13:51:00Z"/>
                <w:color w:val="000000"/>
                <w:sz w:val="20"/>
                <w:szCs w:val="20"/>
                <w:lang w:val="en-US"/>
              </w:rPr>
            </w:pPr>
            <w:ins w:id="211" w:author="Nick.Tolimieri" w:date="2022-09-06T13:51:00Z">
              <w:r w:rsidRPr="00C97A89">
                <w:rPr>
                  <w:color w:val="000000"/>
                  <w:sz w:val="20"/>
                  <w:szCs w:val="20"/>
                  <w:lang w:val="en-US"/>
                </w:rPr>
                <w:t>Days &gt; 15</w:t>
              </w:r>
            </w:ins>
            <w:ins w:id="212" w:author="Nick.Tolimieri" w:date="2022-09-06T14:24:00Z">
              <w:r w:rsidR="0048438B" w:rsidRPr="008245DB">
                <w:t>°</w:t>
              </w:r>
            </w:ins>
            <w:ins w:id="213" w:author="Nick.Tolimieri"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4" w:author="Nick.Tolimieri"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5" w:author="Nick.Tolimieri" w:date="2022-09-06T13:51:00Z"/>
                <w:color w:val="000000"/>
                <w:sz w:val="20"/>
                <w:szCs w:val="20"/>
                <w:lang w:val="en-US"/>
              </w:rPr>
            </w:pPr>
            <w:ins w:id="216" w:author="Nick.Tolimieri" w:date="2022-09-06T13:51:00Z">
              <w:r w:rsidRPr="00C97A89">
                <w:rPr>
                  <w:color w:val="000000"/>
                  <w:sz w:val="20"/>
                  <w:szCs w:val="20"/>
                  <w:lang w:val="en-US"/>
                </w:rPr>
                <w:t xml:space="preserve">Days above </w:t>
              </w:r>
            </w:ins>
            <w:ins w:id="217" w:author="Nick.Tolimieri"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8" w:author="Nick.Tolimieri"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9" w:author="Nick.Tolimieri" w:date="2022-09-06T13:51:00Z"/>
                <w:color w:val="000000"/>
                <w:sz w:val="20"/>
                <w:szCs w:val="20"/>
                <w:lang w:val="en-US"/>
              </w:rPr>
            </w:pPr>
            <w:ins w:id="220" w:author="Nick.Tolimieri"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21" w:author="Nick.Tolimieri"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22" w:author="Nick.Tolimieri" w:date="2022-09-06T13:51:00Z"/>
                <w:color w:val="000000"/>
                <w:sz w:val="20"/>
                <w:szCs w:val="20"/>
                <w:lang w:val="en-US"/>
              </w:rPr>
            </w:pPr>
            <w:ins w:id="223" w:author="Nick.Tolimieri" w:date="2022-09-13T12:47:00Z">
              <w:r>
                <w:rPr>
                  <w:color w:val="000000"/>
                  <w:sz w:val="20"/>
                  <w:szCs w:val="20"/>
                  <w:lang w:val="en-US"/>
                </w:rPr>
                <w:t>M</w:t>
              </w:r>
            </w:ins>
            <w:ins w:id="224" w:author="Nick.Tolimieri"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5" w:author="Nick.Tolimieri"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6" w:author="Nick.Tolimieri" w:date="2022-09-06T13:51:00Z"/>
                <w:color w:val="000000"/>
                <w:sz w:val="20"/>
                <w:szCs w:val="20"/>
                <w:lang w:val="en-US"/>
              </w:rPr>
            </w:pPr>
            <w:ins w:id="227" w:author="Nick.Tolimieri"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8" w:author="Nick.Tolimieri"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9" w:author="Nick.Tolimieri" w:date="2022-09-06T13:51:00Z"/>
                <w:color w:val="000000"/>
                <w:sz w:val="20"/>
                <w:szCs w:val="20"/>
                <w:lang w:val="en-US"/>
              </w:rPr>
            </w:pPr>
            <w:ins w:id="230" w:author="Nick.Tolimieri"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31"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2" w:author="Nick.Tolimieri" w:date="2022-09-06T13:51:00Z"/>
                <w:color w:val="000000"/>
                <w:sz w:val="20"/>
                <w:szCs w:val="20"/>
                <w:lang w:val="en-US"/>
              </w:rPr>
            </w:pPr>
            <w:ins w:id="233" w:author="Nick.Tolimieri"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4"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5" w:author="Nick.Tolimieri" w:date="2022-09-06T13:51:00Z"/>
                <w:color w:val="000000"/>
                <w:sz w:val="20"/>
                <w:szCs w:val="20"/>
                <w:lang w:val="en-US"/>
              </w:rPr>
            </w:pPr>
            <w:ins w:id="236" w:author="Nick.Tolimieri" w:date="2022-09-06T13:51:00Z">
              <w:r w:rsidRPr="00C97A89">
                <w:rPr>
                  <w:color w:val="000000"/>
                  <w:sz w:val="20"/>
                  <w:szCs w:val="20"/>
                  <w:lang w:val="en-US"/>
                </w:rPr>
                <w:t>Var intensity</w:t>
              </w:r>
            </w:ins>
          </w:p>
        </w:tc>
        <w:tc>
          <w:tcPr>
            <w:tcW w:w="905" w:type="dxa"/>
            <w:tcBorders>
              <w:top w:val="nil"/>
              <w:left w:val="nil"/>
              <w:bottom w:val="single" w:sz="4" w:space="0" w:color="auto"/>
              <w:right w:val="nil"/>
            </w:tcBorders>
            <w:shd w:val="clear" w:color="auto" w:fill="auto"/>
            <w:vAlign w:val="bottom"/>
            <w:hideMark/>
            <w:tcPrChange w:id="237" w:author="Nick.Tolimieri"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8" w:author="Nick.Tolimieri" w:date="2022-09-06T13:51:00Z"/>
                <w:color w:val="000000"/>
                <w:sz w:val="20"/>
                <w:szCs w:val="20"/>
                <w:lang w:val="en-US"/>
              </w:rPr>
            </w:pPr>
            <w:ins w:id="239" w:author="Nick.Tolimieri" w:date="2022-09-06T13:51:00Z">
              <w:r w:rsidRPr="00C97A89">
                <w:rPr>
                  <w:color w:val="000000"/>
                  <w:sz w:val="20"/>
                  <w:szCs w:val="20"/>
                  <w:lang w:val="en-US"/>
                </w:rPr>
                <w:t>Max intensity</w:t>
              </w:r>
            </w:ins>
          </w:p>
        </w:tc>
      </w:tr>
      <w:tr w:rsidR="00C97A89" w:rsidRPr="00C97A89" w:rsidTr="004C5EBF">
        <w:tblPrEx>
          <w:tblPrExChange w:id="240" w:author="Nick.Tolimieri" w:date="2022-09-13T12:47:00Z">
            <w:tblPrEx>
              <w:tblW w:w="10017" w:type="dxa"/>
            </w:tblPrEx>
          </w:tblPrExChange>
        </w:tblPrEx>
        <w:trPr>
          <w:trHeight w:val="255"/>
          <w:ins w:id="241" w:author="Nick.Tolimieri" w:date="2022-09-06T13:51:00Z"/>
          <w:trPrChange w:id="2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4" w:author="Nick.Tolimieri" w:date="2022-09-06T13:51:00Z"/>
                <w:color w:val="000000"/>
                <w:sz w:val="20"/>
                <w:szCs w:val="20"/>
                <w:lang w:val="en-US"/>
              </w:rPr>
            </w:pPr>
            <w:ins w:id="24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2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 w:author="Nick.Tolimieri" w:date="2022-09-06T13:51:00Z"/>
                <w:color w:val="000000"/>
                <w:sz w:val="20"/>
                <w:szCs w:val="20"/>
                <w:lang w:val="en-US"/>
              </w:rPr>
            </w:pPr>
            <w:ins w:id="24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 w:author="Nick.Tolimieri" w:date="2022-09-06T13:51:00Z"/>
                <w:color w:val="000000"/>
                <w:sz w:val="20"/>
                <w:szCs w:val="20"/>
                <w:lang w:val="en-US"/>
              </w:rPr>
            </w:pPr>
            <w:ins w:id="25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 w:author="Nick.Tolimieri" w:date="2022-09-06T13:51:00Z"/>
                <w:color w:val="000000"/>
                <w:sz w:val="20"/>
                <w:szCs w:val="20"/>
                <w:lang w:val="en-US"/>
              </w:rPr>
            </w:pPr>
            <w:ins w:id="254" w:author="Nick.Tolimieri"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 w:author="Nick.Tolimieri" w:date="2022-09-06T13:51:00Z"/>
                <w:color w:val="000000"/>
                <w:sz w:val="20"/>
                <w:szCs w:val="20"/>
                <w:lang w:val="en-US"/>
              </w:rPr>
            </w:pPr>
            <w:ins w:id="257"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 w:author="Nick.Tolimieri" w:date="2022-09-06T13:51:00Z"/>
                <w:color w:val="000000"/>
                <w:sz w:val="20"/>
                <w:szCs w:val="20"/>
                <w:lang w:val="en-US"/>
              </w:rPr>
            </w:pPr>
            <w:ins w:id="260" w:author="Nick.Tolimieri"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 w:author="Nick.Tolimieri" w:date="2022-09-06T13:51:00Z"/>
                <w:color w:val="000000"/>
                <w:sz w:val="20"/>
                <w:szCs w:val="20"/>
                <w:lang w:val="en-US"/>
              </w:rPr>
            </w:pPr>
            <w:ins w:id="26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 w:author="Nick.Tolimieri" w:date="2022-09-06T13:51:00Z"/>
                <w:color w:val="000000"/>
                <w:sz w:val="20"/>
                <w:szCs w:val="20"/>
                <w:lang w:val="en-US"/>
              </w:rPr>
            </w:pPr>
            <w:ins w:id="266"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8" w:author="Nick.Tolimieri" w:date="2022-09-06T13:51:00Z"/>
                <w:color w:val="000000"/>
                <w:sz w:val="20"/>
                <w:szCs w:val="20"/>
                <w:lang w:val="en-US"/>
              </w:rPr>
            </w:pPr>
            <w:ins w:id="269" w:author="Nick.Tolimieri"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1" w:author="Nick.Tolimieri" w:date="2022-09-06T13:51:00Z"/>
                <w:color w:val="000000"/>
                <w:sz w:val="20"/>
                <w:szCs w:val="20"/>
                <w:lang w:val="en-US"/>
              </w:rPr>
            </w:pPr>
            <w:ins w:id="272"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 w:author="Nick.Tolimieri" w:date="2022-09-06T13:51:00Z"/>
                <w:color w:val="000000"/>
                <w:sz w:val="20"/>
                <w:szCs w:val="20"/>
                <w:lang w:val="en-US"/>
              </w:rPr>
            </w:pPr>
            <w:ins w:id="275" w:author="Nick.Tolimieri" w:date="2022-09-06T13:51:00Z">
              <w:r w:rsidRPr="00C97A89">
                <w:rPr>
                  <w:color w:val="000000"/>
                  <w:sz w:val="20"/>
                  <w:szCs w:val="20"/>
                  <w:lang w:val="en-US"/>
                </w:rPr>
                <w:t>3.34</w:t>
              </w:r>
            </w:ins>
          </w:p>
        </w:tc>
      </w:tr>
      <w:tr w:rsidR="00C97A89" w:rsidRPr="00C97A89" w:rsidTr="004C5EBF">
        <w:tblPrEx>
          <w:tblPrExChange w:id="276" w:author="Nick.Tolimieri" w:date="2022-09-13T12:47:00Z">
            <w:tblPrEx>
              <w:tblW w:w="10017" w:type="dxa"/>
            </w:tblPrEx>
          </w:tblPrExChange>
        </w:tblPrEx>
        <w:trPr>
          <w:trHeight w:val="255"/>
          <w:ins w:id="277" w:author="Nick.Tolimieri" w:date="2022-09-06T13:51:00Z"/>
          <w:trPrChange w:id="2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0" w:author="Nick.Tolimieri" w:date="2022-09-06T13:51:00Z"/>
                <w:color w:val="000000"/>
                <w:sz w:val="20"/>
                <w:szCs w:val="20"/>
                <w:lang w:val="en-US"/>
              </w:rPr>
            </w:pPr>
            <w:ins w:id="28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2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 w:author="Nick.Tolimieri" w:date="2022-09-06T13:51:00Z"/>
                <w:color w:val="000000"/>
                <w:sz w:val="20"/>
                <w:szCs w:val="20"/>
                <w:lang w:val="en-US"/>
              </w:rPr>
            </w:pPr>
            <w:ins w:id="28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6" w:author="Nick.Tolimieri" w:date="2022-09-06T13:51:00Z"/>
                <w:color w:val="000000"/>
                <w:sz w:val="20"/>
                <w:szCs w:val="20"/>
                <w:lang w:val="en-US"/>
              </w:rPr>
            </w:pPr>
            <w:ins w:id="287"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 w:author="Nick.Tolimieri" w:date="2022-09-06T13:51:00Z"/>
                <w:color w:val="000000"/>
                <w:sz w:val="20"/>
                <w:szCs w:val="20"/>
                <w:lang w:val="en-US"/>
              </w:rPr>
            </w:pPr>
            <w:ins w:id="290" w:author="Nick.Tolimieri"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 w:author="Nick.Tolimieri" w:date="2022-09-06T13:51:00Z"/>
                <w:color w:val="000000"/>
                <w:sz w:val="20"/>
                <w:szCs w:val="20"/>
                <w:lang w:val="en-US"/>
              </w:rPr>
            </w:pPr>
            <w:ins w:id="29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 w:author="Nick.Tolimieri" w:date="2022-09-06T13:51:00Z"/>
                <w:color w:val="000000"/>
                <w:sz w:val="20"/>
                <w:szCs w:val="20"/>
                <w:lang w:val="en-US"/>
              </w:rPr>
            </w:pPr>
            <w:ins w:id="296"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 w:author="Nick.Tolimieri" w:date="2022-09-06T13:51:00Z"/>
                <w:color w:val="000000"/>
                <w:sz w:val="20"/>
                <w:szCs w:val="20"/>
                <w:lang w:val="en-US"/>
              </w:rPr>
            </w:pPr>
            <w:ins w:id="299"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 w:author="Nick.Tolimieri" w:date="2022-09-06T13:51:00Z"/>
                <w:color w:val="000000"/>
                <w:sz w:val="20"/>
                <w:szCs w:val="20"/>
                <w:lang w:val="en-US"/>
              </w:rPr>
            </w:pPr>
            <w:ins w:id="302"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4" w:author="Nick.Tolimieri" w:date="2022-09-06T13:51:00Z"/>
                <w:color w:val="000000"/>
                <w:sz w:val="20"/>
                <w:szCs w:val="20"/>
                <w:lang w:val="en-US"/>
              </w:rPr>
            </w:pPr>
            <w:ins w:id="305"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 w:author="Nick.Tolimieri" w:date="2022-09-06T13:51:00Z"/>
                <w:color w:val="000000"/>
                <w:sz w:val="20"/>
                <w:szCs w:val="20"/>
                <w:lang w:val="en-US"/>
              </w:rPr>
            </w:pPr>
            <w:ins w:id="308" w:author="Nick.Tolimieri"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 w:author="Nick.Tolimieri" w:date="2022-09-06T13:51:00Z"/>
                <w:color w:val="000000"/>
                <w:sz w:val="20"/>
                <w:szCs w:val="20"/>
                <w:lang w:val="en-US"/>
              </w:rPr>
            </w:pPr>
            <w:ins w:id="311" w:author="Nick.Tolimieri" w:date="2022-09-06T13:51:00Z">
              <w:r w:rsidRPr="00C97A89">
                <w:rPr>
                  <w:color w:val="000000"/>
                  <w:sz w:val="20"/>
                  <w:szCs w:val="20"/>
                  <w:lang w:val="en-US"/>
                </w:rPr>
                <w:t>4.3</w:t>
              </w:r>
            </w:ins>
          </w:p>
        </w:tc>
      </w:tr>
      <w:tr w:rsidR="00C97A89" w:rsidRPr="00C97A89" w:rsidTr="004C5EBF">
        <w:tblPrEx>
          <w:tblPrExChange w:id="312" w:author="Nick.Tolimieri" w:date="2022-09-13T12:47:00Z">
            <w:tblPrEx>
              <w:tblW w:w="10017" w:type="dxa"/>
            </w:tblPrEx>
          </w:tblPrExChange>
        </w:tblPrEx>
        <w:trPr>
          <w:trHeight w:val="255"/>
          <w:ins w:id="313" w:author="Nick.Tolimieri" w:date="2022-09-06T13:51:00Z"/>
          <w:trPrChange w:id="3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6" w:author="Nick.Tolimieri" w:date="2022-09-06T13:51:00Z"/>
                <w:color w:val="000000"/>
                <w:sz w:val="20"/>
                <w:szCs w:val="20"/>
                <w:lang w:val="en-US"/>
              </w:rPr>
            </w:pPr>
            <w:ins w:id="31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3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 w:author="Nick.Tolimieri" w:date="2022-09-06T13:51:00Z"/>
                <w:color w:val="000000"/>
                <w:sz w:val="20"/>
                <w:szCs w:val="20"/>
                <w:lang w:val="en-US"/>
              </w:rPr>
            </w:pPr>
            <w:ins w:id="32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 w:author="Nick.Tolimieri" w:date="2022-09-06T13:51:00Z"/>
                <w:color w:val="000000"/>
                <w:sz w:val="20"/>
                <w:szCs w:val="20"/>
                <w:lang w:val="en-US"/>
              </w:rPr>
            </w:pPr>
            <w:ins w:id="323"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 w:author="Nick.Tolimieri" w:date="2022-09-06T13:51:00Z"/>
                <w:color w:val="000000"/>
                <w:sz w:val="20"/>
                <w:szCs w:val="20"/>
                <w:lang w:val="en-US"/>
              </w:rPr>
            </w:pPr>
            <w:ins w:id="326" w:author="Nick.Tolimieri"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 w:author="Nick.Tolimieri" w:date="2022-09-06T13:51:00Z"/>
                <w:color w:val="000000"/>
                <w:sz w:val="20"/>
                <w:szCs w:val="20"/>
                <w:lang w:val="en-US"/>
              </w:rPr>
            </w:pPr>
            <w:ins w:id="32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 w:author="Nick.Tolimieri" w:date="2022-09-06T13:51:00Z"/>
                <w:color w:val="000000"/>
                <w:sz w:val="20"/>
                <w:szCs w:val="20"/>
                <w:lang w:val="en-US"/>
              </w:rPr>
            </w:pPr>
            <w:ins w:id="332"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 w:author="Nick.Tolimieri" w:date="2022-09-06T13:51:00Z"/>
                <w:color w:val="000000"/>
                <w:sz w:val="20"/>
                <w:szCs w:val="20"/>
                <w:lang w:val="en-US"/>
              </w:rPr>
            </w:pPr>
            <w:ins w:id="335" w:author="Nick.Tolimieri"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 w:author="Nick.Tolimieri" w:date="2022-09-06T13:51:00Z"/>
                <w:color w:val="000000"/>
                <w:sz w:val="20"/>
                <w:szCs w:val="20"/>
                <w:lang w:val="en-US"/>
              </w:rPr>
            </w:pPr>
            <w:ins w:id="338" w:author="Nick.Tolimieri"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 w:author="Nick.Tolimieri" w:date="2022-09-06T13:51:00Z"/>
                <w:color w:val="000000"/>
                <w:sz w:val="20"/>
                <w:szCs w:val="20"/>
                <w:lang w:val="en-US"/>
              </w:rPr>
            </w:pPr>
            <w:ins w:id="341" w:author="Nick.Tolimieri"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 w:author="Nick.Tolimieri" w:date="2022-09-06T13:51:00Z"/>
                <w:color w:val="000000"/>
                <w:sz w:val="20"/>
                <w:szCs w:val="20"/>
                <w:lang w:val="en-US"/>
              </w:rPr>
            </w:pPr>
            <w:ins w:id="344" w:author="Nick.Tolimieri"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 w:author="Nick.Tolimieri" w:date="2022-09-06T13:51:00Z"/>
                <w:color w:val="000000"/>
                <w:sz w:val="20"/>
                <w:szCs w:val="20"/>
                <w:lang w:val="en-US"/>
              </w:rPr>
            </w:pPr>
            <w:ins w:id="347" w:author="Nick.Tolimieri" w:date="2022-09-06T13:51:00Z">
              <w:r w:rsidRPr="00C97A89">
                <w:rPr>
                  <w:color w:val="000000"/>
                  <w:sz w:val="20"/>
                  <w:szCs w:val="20"/>
                  <w:lang w:val="en-US"/>
                </w:rPr>
                <w:t>4.14</w:t>
              </w:r>
            </w:ins>
          </w:p>
        </w:tc>
      </w:tr>
      <w:tr w:rsidR="00C97A89" w:rsidRPr="00C97A89" w:rsidTr="004C5EBF">
        <w:tblPrEx>
          <w:tblPrExChange w:id="348" w:author="Nick.Tolimieri" w:date="2022-09-13T12:47:00Z">
            <w:tblPrEx>
              <w:tblW w:w="10017" w:type="dxa"/>
            </w:tblPrEx>
          </w:tblPrExChange>
        </w:tblPrEx>
        <w:trPr>
          <w:trHeight w:val="255"/>
          <w:ins w:id="349" w:author="Nick.Tolimieri" w:date="2022-09-06T13:51:00Z"/>
          <w:trPrChange w:id="3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2" w:author="Nick.Tolimieri" w:date="2022-09-06T13:51:00Z"/>
                <w:color w:val="000000"/>
                <w:sz w:val="20"/>
                <w:szCs w:val="20"/>
                <w:lang w:val="en-US"/>
              </w:rPr>
            </w:pPr>
            <w:ins w:id="35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3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 w:author="Nick.Tolimieri" w:date="2022-09-06T13:51:00Z"/>
                <w:color w:val="000000"/>
                <w:sz w:val="20"/>
                <w:szCs w:val="20"/>
                <w:lang w:val="en-US"/>
              </w:rPr>
            </w:pPr>
            <w:ins w:id="35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 w:author="Nick.Tolimieri" w:date="2022-09-06T13:51:00Z"/>
                <w:color w:val="000000"/>
                <w:sz w:val="20"/>
                <w:szCs w:val="20"/>
                <w:lang w:val="en-US"/>
              </w:rPr>
            </w:pPr>
            <w:ins w:id="359"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 w:author="Nick.Tolimieri" w:date="2022-09-06T13:51:00Z"/>
                <w:color w:val="000000"/>
                <w:sz w:val="20"/>
                <w:szCs w:val="20"/>
                <w:lang w:val="en-US"/>
              </w:rPr>
            </w:pPr>
            <w:ins w:id="362" w:author="Nick.Tolimieri"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 w:author="Nick.Tolimieri" w:date="2022-09-06T13:51:00Z"/>
                <w:color w:val="000000"/>
                <w:sz w:val="20"/>
                <w:szCs w:val="20"/>
                <w:lang w:val="en-US"/>
              </w:rPr>
            </w:pPr>
            <w:ins w:id="365"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 w:author="Nick.Tolimieri" w:date="2022-09-06T13:51:00Z"/>
                <w:color w:val="000000"/>
                <w:sz w:val="20"/>
                <w:szCs w:val="20"/>
                <w:lang w:val="en-US"/>
              </w:rPr>
            </w:pPr>
            <w:ins w:id="368"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 w:author="Nick.Tolimieri" w:date="2022-09-06T13:51:00Z"/>
                <w:color w:val="000000"/>
                <w:sz w:val="20"/>
                <w:szCs w:val="20"/>
                <w:lang w:val="en-US"/>
              </w:rPr>
            </w:pPr>
            <w:ins w:id="3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 w:author="Nick.Tolimieri" w:date="2022-09-06T13:51:00Z"/>
                <w:color w:val="000000"/>
                <w:sz w:val="20"/>
                <w:szCs w:val="20"/>
                <w:lang w:val="en-US"/>
              </w:rPr>
            </w:pPr>
            <w:ins w:id="37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6" w:author="Nick.Tolimieri" w:date="2022-09-06T13:51:00Z"/>
                <w:color w:val="000000"/>
                <w:sz w:val="20"/>
                <w:szCs w:val="20"/>
                <w:lang w:val="en-US"/>
              </w:rPr>
            </w:pPr>
            <w:ins w:id="377" w:author="Nick.Tolimieri"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9" w:author="Nick.Tolimieri" w:date="2022-09-06T13:51:00Z"/>
                <w:color w:val="000000"/>
                <w:sz w:val="20"/>
                <w:szCs w:val="20"/>
                <w:lang w:val="en-US"/>
              </w:rPr>
            </w:pPr>
            <w:ins w:id="380"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 w:author="Nick.Tolimieri" w:date="2022-09-06T13:51:00Z"/>
                <w:color w:val="000000"/>
                <w:sz w:val="20"/>
                <w:szCs w:val="20"/>
                <w:lang w:val="en-US"/>
              </w:rPr>
            </w:pPr>
            <w:ins w:id="383" w:author="Nick.Tolimieri" w:date="2022-09-06T13:51:00Z">
              <w:r w:rsidRPr="00C97A89">
                <w:rPr>
                  <w:color w:val="000000"/>
                  <w:sz w:val="20"/>
                  <w:szCs w:val="20"/>
                  <w:lang w:val="en-US"/>
                </w:rPr>
                <w:t>5.18</w:t>
              </w:r>
            </w:ins>
          </w:p>
        </w:tc>
      </w:tr>
      <w:tr w:rsidR="00C97A89" w:rsidRPr="00C97A89" w:rsidTr="004C5EBF">
        <w:tblPrEx>
          <w:tblPrExChange w:id="384" w:author="Nick.Tolimieri" w:date="2022-09-13T12:47:00Z">
            <w:tblPrEx>
              <w:tblW w:w="10017" w:type="dxa"/>
            </w:tblPrEx>
          </w:tblPrExChange>
        </w:tblPrEx>
        <w:trPr>
          <w:trHeight w:val="255"/>
          <w:ins w:id="385" w:author="Nick.Tolimieri" w:date="2022-09-06T13:51:00Z"/>
          <w:trPrChange w:id="3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8" w:author="Nick.Tolimieri" w:date="2022-09-06T13:51:00Z"/>
                <w:color w:val="000000"/>
                <w:sz w:val="20"/>
                <w:szCs w:val="20"/>
                <w:lang w:val="en-US"/>
              </w:rPr>
            </w:pPr>
            <w:ins w:id="38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3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 w:author="Nick.Tolimieri" w:date="2022-09-06T13:51:00Z"/>
                <w:color w:val="000000"/>
                <w:sz w:val="20"/>
                <w:szCs w:val="20"/>
                <w:lang w:val="en-US"/>
              </w:rPr>
            </w:pPr>
            <w:ins w:id="39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 w:author="Nick.Tolimieri" w:date="2022-09-06T13:51:00Z"/>
                <w:color w:val="000000"/>
                <w:sz w:val="20"/>
                <w:szCs w:val="20"/>
                <w:lang w:val="en-US"/>
              </w:rPr>
            </w:pPr>
            <w:ins w:id="3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 w:author="Nick.Tolimieri" w:date="2022-09-06T13:51:00Z"/>
                <w:color w:val="000000"/>
                <w:sz w:val="20"/>
                <w:szCs w:val="20"/>
                <w:lang w:val="en-US"/>
              </w:rPr>
            </w:pPr>
            <w:ins w:id="398"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 w:author="Nick.Tolimieri" w:date="2022-09-06T13:51:00Z"/>
                <w:color w:val="000000"/>
                <w:sz w:val="20"/>
                <w:szCs w:val="20"/>
                <w:lang w:val="en-US"/>
              </w:rPr>
            </w:pPr>
            <w:ins w:id="40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 w:author="Nick.Tolimieri" w:date="2022-09-06T13:51:00Z"/>
                <w:color w:val="000000"/>
                <w:sz w:val="20"/>
                <w:szCs w:val="20"/>
                <w:lang w:val="en-US"/>
              </w:rPr>
            </w:pPr>
            <w:ins w:id="404"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 w:author="Nick.Tolimieri" w:date="2022-09-06T13:51:00Z"/>
                <w:color w:val="000000"/>
                <w:sz w:val="20"/>
                <w:szCs w:val="20"/>
                <w:lang w:val="en-US"/>
              </w:rPr>
            </w:pPr>
            <w:ins w:id="407"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 w:author="Nick.Tolimieri" w:date="2022-09-06T13:51:00Z"/>
                <w:color w:val="000000"/>
                <w:sz w:val="20"/>
                <w:szCs w:val="20"/>
                <w:lang w:val="en-US"/>
              </w:rPr>
            </w:pPr>
            <w:ins w:id="410"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2" w:author="Nick.Tolimieri" w:date="2022-09-06T13:51:00Z"/>
                <w:color w:val="000000"/>
                <w:sz w:val="20"/>
                <w:szCs w:val="20"/>
                <w:lang w:val="en-US"/>
              </w:rPr>
            </w:pPr>
            <w:ins w:id="413" w:author="Nick.Tolimieri"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5" w:author="Nick.Tolimieri" w:date="2022-09-06T13:51:00Z"/>
                <w:color w:val="000000"/>
                <w:sz w:val="20"/>
                <w:szCs w:val="20"/>
                <w:lang w:val="en-US"/>
              </w:rPr>
            </w:pPr>
            <w:ins w:id="416"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 w:author="Nick.Tolimieri" w:date="2022-09-06T13:51:00Z"/>
                <w:color w:val="000000"/>
                <w:sz w:val="20"/>
                <w:szCs w:val="20"/>
                <w:lang w:val="en-US"/>
              </w:rPr>
            </w:pPr>
            <w:ins w:id="419" w:author="Nick.Tolimieri" w:date="2022-09-06T13:51:00Z">
              <w:r w:rsidRPr="00C97A89">
                <w:rPr>
                  <w:color w:val="000000"/>
                  <w:sz w:val="20"/>
                  <w:szCs w:val="20"/>
                  <w:lang w:val="en-US"/>
                </w:rPr>
                <w:t>1.98</w:t>
              </w:r>
            </w:ins>
          </w:p>
        </w:tc>
      </w:tr>
      <w:tr w:rsidR="00C97A89" w:rsidRPr="00C97A89" w:rsidTr="004C5EBF">
        <w:tblPrEx>
          <w:tblPrExChange w:id="420" w:author="Nick.Tolimieri" w:date="2022-09-13T12:47:00Z">
            <w:tblPrEx>
              <w:tblW w:w="10017" w:type="dxa"/>
            </w:tblPrEx>
          </w:tblPrExChange>
        </w:tblPrEx>
        <w:trPr>
          <w:trHeight w:val="255"/>
          <w:ins w:id="421" w:author="Nick.Tolimieri" w:date="2022-09-06T13:51:00Z"/>
          <w:trPrChange w:id="4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4" w:author="Nick.Tolimieri" w:date="2022-09-06T13:51:00Z"/>
                <w:color w:val="000000"/>
                <w:sz w:val="20"/>
                <w:szCs w:val="20"/>
                <w:lang w:val="en-US"/>
              </w:rPr>
            </w:pPr>
            <w:ins w:id="42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4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 w:author="Nick.Tolimieri" w:date="2022-09-06T13:51:00Z"/>
                <w:color w:val="000000"/>
                <w:sz w:val="20"/>
                <w:szCs w:val="20"/>
                <w:lang w:val="en-US"/>
              </w:rPr>
            </w:pPr>
            <w:ins w:id="42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 w:author="Nick.Tolimieri" w:date="2022-09-06T13:51:00Z"/>
                <w:color w:val="000000"/>
                <w:sz w:val="20"/>
                <w:szCs w:val="20"/>
                <w:lang w:val="en-US"/>
              </w:rPr>
            </w:pPr>
            <w:ins w:id="431" w:author="Nick.Tolimieri"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 w:author="Nick.Tolimieri" w:date="2022-09-06T13:51:00Z"/>
                <w:color w:val="000000"/>
                <w:sz w:val="20"/>
                <w:szCs w:val="20"/>
                <w:lang w:val="en-US"/>
              </w:rPr>
            </w:pPr>
            <w:ins w:id="434"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 w:author="Nick.Tolimieri" w:date="2022-09-06T13:51:00Z"/>
                <w:color w:val="000000"/>
                <w:sz w:val="20"/>
                <w:szCs w:val="20"/>
                <w:lang w:val="en-US"/>
              </w:rPr>
            </w:pPr>
            <w:ins w:id="437"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 w:author="Nick.Tolimieri" w:date="2022-09-06T13:51:00Z"/>
                <w:color w:val="000000"/>
                <w:sz w:val="20"/>
                <w:szCs w:val="20"/>
                <w:lang w:val="en-US"/>
              </w:rPr>
            </w:pPr>
            <w:ins w:id="440"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 w:author="Nick.Tolimieri" w:date="2022-09-06T13:51:00Z"/>
                <w:color w:val="000000"/>
                <w:sz w:val="20"/>
                <w:szCs w:val="20"/>
                <w:lang w:val="en-US"/>
              </w:rPr>
            </w:pPr>
            <w:ins w:id="443"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 w:author="Nick.Tolimieri" w:date="2022-09-06T13:51:00Z"/>
                <w:color w:val="000000"/>
                <w:sz w:val="20"/>
                <w:szCs w:val="20"/>
                <w:lang w:val="en-US"/>
              </w:rPr>
            </w:pPr>
            <w:ins w:id="446"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 w:author="Nick.Tolimieri" w:date="2022-09-06T13:51:00Z"/>
                <w:color w:val="000000"/>
                <w:sz w:val="20"/>
                <w:szCs w:val="20"/>
                <w:lang w:val="en-US"/>
              </w:rPr>
            </w:pPr>
            <w:ins w:id="449"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 w:author="Nick.Tolimieri" w:date="2022-09-06T13:51:00Z"/>
                <w:color w:val="000000"/>
                <w:sz w:val="20"/>
                <w:szCs w:val="20"/>
                <w:lang w:val="en-US"/>
              </w:rPr>
            </w:pPr>
            <w:ins w:id="452"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 w:author="Nick.Tolimieri" w:date="2022-09-06T13:51:00Z"/>
                <w:color w:val="000000"/>
                <w:sz w:val="20"/>
                <w:szCs w:val="20"/>
                <w:lang w:val="en-US"/>
              </w:rPr>
            </w:pPr>
            <w:ins w:id="455" w:author="Nick.Tolimieri" w:date="2022-09-06T13:51:00Z">
              <w:r w:rsidRPr="00C97A89">
                <w:rPr>
                  <w:color w:val="000000"/>
                  <w:sz w:val="20"/>
                  <w:szCs w:val="20"/>
                  <w:lang w:val="en-US"/>
                </w:rPr>
                <w:t>4.25</w:t>
              </w:r>
            </w:ins>
          </w:p>
        </w:tc>
      </w:tr>
      <w:tr w:rsidR="00C97A89" w:rsidRPr="00C97A89" w:rsidTr="004C5EBF">
        <w:tblPrEx>
          <w:tblPrExChange w:id="456" w:author="Nick.Tolimieri" w:date="2022-09-13T12:47:00Z">
            <w:tblPrEx>
              <w:tblW w:w="10017" w:type="dxa"/>
            </w:tblPrEx>
          </w:tblPrExChange>
        </w:tblPrEx>
        <w:trPr>
          <w:trHeight w:val="255"/>
          <w:ins w:id="457" w:author="Nick.Tolimieri" w:date="2022-09-06T13:51:00Z"/>
          <w:trPrChange w:id="4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60" w:author="Nick.Tolimieri" w:date="2022-09-06T13:51:00Z"/>
                <w:color w:val="000000"/>
                <w:sz w:val="20"/>
                <w:szCs w:val="20"/>
                <w:lang w:val="en-US"/>
              </w:rPr>
            </w:pPr>
            <w:ins w:id="46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4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3" w:author="Nick.Tolimieri" w:date="2022-09-06T13:51:00Z"/>
                <w:color w:val="000000"/>
                <w:sz w:val="20"/>
                <w:szCs w:val="20"/>
                <w:lang w:val="en-US"/>
              </w:rPr>
            </w:pPr>
            <w:ins w:id="46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6" w:author="Nick.Tolimieri" w:date="2022-09-06T13:51:00Z"/>
                <w:color w:val="000000"/>
                <w:sz w:val="20"/>
                <w:szCs w:val="20"/>
                <w:lang w:val="en-US"/>
              </w:rPr>
            </w:pPr>
            <w:ins w:id="467"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9" w:author="Nick.Tolimieri" w:date="2022-09-06T13:51:00Z"/>
                <w:color w:val="000000"/>
                <w:sz w:val="20"/>
                <w:szCs w:val="20"/>
                <w:lang w:val="en-US"/>
              </w:rPr>
            </w:pPr>
            <w:ins w:id="470" w:author="Nick.Tolimieri"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2" w:author="Nick.Tolimieri" w:date="2022-09-06T13:51:00Z"/>
                <w:color w:val="000000"/>
                <w:sz w:val="20"/>
                <w:szCs w:val="20"/>
                <w:lang w:val="en-US"/>
              </w:rPr>
            </w:pPr>
            <w:ins w:id="473"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5" w:author="Nick.Tolimieri" w:date="2022-09-06T13:51:00Z"/>
                <w:color w:val="000000"/>
                <w:sz w:val="20"/>
                <w:szCs w:val="20"/>
                <w:lang w:val="en-US"/>
              </w:rPr>
            </w:pPr>
            <w:ins w:id="476" w:author="Nick.Tolimieri"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8" w:author="Nick.Tolimieri" w:date="2022-09-06T13:51:00Z"/>
                <w:color w:val="000000"/>
                <w:sz w:val="20"/>
                <w:szCs w:val="20"/>
                <w:lang w:val="en-US"/>
              </w:rPr>
            </w:pPr>
            <w:ins w:id="479"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1" w:author="Nick.Tolimieri" w:date="2022-09-06T13:51:00Z"/>
                <w:color w:val="000000"/>
                <w:sz w:val="20"/>
                <w:szCs w:val="20"/>
                <w:lang w:val="en-US"/>
              </w:rPr>
            </w:pPr>
            <w:ins w:id="482" w:author="Nick.Tolimieri"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4" w:author="Nick.Tolimieri" w:date="2022-09-06T13:51:00Z"/>
                <w:color w:val="000000"/>
                <w:sz w:val="20"/>
                <w:szCs w:val="20"/>
                <w:lang w:val="en-US"/>
              </w:rPr>
            </w:pPr>
            <w:ins w:id="485"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7" w:author="Nick.Tolimieri" w:date="2022-09-06T13:51:00Z"/>
                <w:color w:val="000000"/>
                <w:sz w:val="20"/>
                <w:szCs w:val="20"/>
                <w:lang w:val="en-US"/>
              </w:rPr>
            </w:pPr>
            <w:ins w:id="488"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0" w:author="Nick.Tolimieri" w:date="2022-09-06T13:51:00Z"/>
                <w:color w:val="000000"/>
                <w:sz w:val="20"/>
                <w:szCs w:val="20"/>
                <w:lang w:val="en-US"/>
              </w:rPr>
            </w:pPr>
            <w:ins w:id="491" w:author="Nick.Tolimieri" w:date="2022-09-06T13:51:00Z">
              <w:r w:rsidRPr="00C97A89">
                <w:rPr>
                  <w:color w:val="000000"/>
                  <w:sz w:val="20"/>
                  <w:szCs w:val="20"/>
                  <w:lang w:val="en-US"/>
                </w:rPr>
                <w:t>3.81</w:t>
              </w:r>
            </w:ins>
          </w:p>
        </w:tc>
      </w:tr>
      <w:tr w:rsidR="00C97A89" w:rsidRPr="00C97A89" w:rsidTr="004C5EBF">
        <w:tblPrEx>
          <w:tblPrExChange w:id="492" w:author="Nick.Tolimieri" w:date="2022-09-13T12:47:00Z">
            <w:tblPrEx>
              <w:tblW w:w="10017" w:type="dxa"/>
            </w:tblPrEx>
          </w:tblPrExChange>
        </w:tblPrEx>
        <w:trPr>
          <w:trHeight w:val="255"/>
          <w:ins w:id="493" w:author="Nick.Tolimieri" w:date="2022-09-06T13:51:00Z"/>
          <w:trPrChange w:id="4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6" w:author="Nick.Tolimieri" w:date="2022-09-06T13:51:00Z"/>
                <w:color w:val="000000"/>
                <w:sz w:val="20"/>
                <w:szCs w:val="20"/>
                <w:lang w:val="en-US"/>
              </w:rPr>
            </w:pPr>
            <w:ins w:id="49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4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9" w:author="Nick.Tolimieri" w:date="2022-09-06T13:51:00Z"/>
                <w:color w:val="000000"/>
                <w:sz w:val="20"/>
                <w:szCs w:val="20"/>
                <w:lang w:val="en-US"/>
              </w:rPr>
            </w:pPr>
            <w:ins w:id="50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5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2" w:author="Nick.Tolimieri" w:date="2022-09-06T13:51:00Z"/>
                <w:color w:val="000000"/>
                <w:sz w:val="20"/>
                <w:szCs w:val="20"/>
                <w:lang w:val="en-US"/>
              </w:rPr>
            </w:pPr>
            <w:ins w:id="50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5" w:author="Nick.Tolimieri" w:date="2022-09-06T13:51:00Z"/>
                <w:color w:val="000000"/>
                <w:sz w:val="20"/>
                <w:szCs w:val="20"/>
                <w:lang w:val="en-US"/>
              </w:rPr>
            </w:pPr>
            <w:ins w:id="50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8" w:author="Nick.Tolimieri" w:date="2022-09-06T13:51:00Z"/>
                <w:color w:val="000000"/>
                <w:sz w:val="20"/>
                <w:szCs w:val="20"/>
                <w:lang w:val="en-US"/>
              </w:rPr>
            </w:pPr>
            <w:ins w:id="50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11" w:author="Nick.Tolimieri" w:date="2022-09-06T13:51:00Z"/>
                <w:color w:val="000000"/>
                <w:sz w:val="20"/>
                <w:szCs w:val="20"/>
                <w:lang w:val="en-US"/>
              </w:rPr>
            </w:pPr>
            <w:ins w:id="51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4" w:author="Nick.Tolimieri" w:date="2022-09-06T13:51:00Z"/>
                <w:color w:val="000000"/>
                <w:sz w:val="20"/>
                <w:szCs w:val="20"/>
                <w:lang w:val="en-US"/>
              </w:rPr>
            </w:pPr>
            <w:ins w:id="51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7" w:author="Nick.Tolimieri" w:date="2022-09-06T13:51:00Z"/>
                <w:color w:val="000000"/>
                <w:sz w:val="20"/>
                <w:szCs w:val="20"/>
                <w:lang w:val="en-US"/>
              </w:rPr>
            </w:pPr>
            <w:ins w:id="51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0" w:author="Nick.Tolimieri" w:date="2022-09-06T13:51:00Z"/>
                <w:color w:val="000000"/>
                <w:sz w:val="20"/>
                <w:szCs w:val="20"/>
                <w:lang w:val="en-US"/>
              </w:rPr>
            </w:pPr>
            <w:ins w:id="5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3" w:author="Nick.Tolimieri" w:date="2022-09-06T13:51:00Z"/>
                <w:color w:val="000000"/>
                <w:sz w:val="20"/>
                <w:szCs w:val="20"/>
                <w:lang w:val="en-US"/>
              </w:rPr>
            </w:pPr>
            <w:ins w:id="5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6" w:author="Nick.Tolimieri" w:date="2022-09-06T13:51:00Z"/>
                <w:color w:val="000000"/>
                <w:sz w:val="20"/>
                <w:szCs w:val="20"/>
                <w:lang w:val="en-US"/>
              </w:rPr>
            </w:pPr>
            <w:ins w:id="527" w:author="Nick.Tolimieri" w:date="2022-09-06T13:51:00Z">
              <w:r w:rsidRPr="00C97A89">
                <w:rPr>
                  <w:color w:val="000000"/>
                  <w:sz w:val="20"/>
                  <w:szCs w:val="20"/>
                  <w:lang w:val="en-US"/>
                </w:rPr>
                <w:t>-</w:t>
              </w:r>
            </w:ins>
          </w:p>
        </w:tc>
      </w:tr>
      <w:tr w:rsidR="00C97A89" w:rsidRPr="00C97A89" w:rsidTr="004C5EBF">
        <w:tblPrEx>
          <w:tblPrExChange w:id="528" w:author="Nick.Tolimieri" w:date="2022-09-13T12:47:00Z">
            <w:tblPrEx>
              <w:tblW w:w="10017" w:type="dxa"/>
            </w:tblPrEx>
          </w:tblPrExChange>
        </w:tblPrEx>
        <w:trPr>
          <w:trHeight w:val="255"/>
          <w:ins w:id="529" w:author="Nick.Tolimieri" w:date="2022-09-06T13:51:00Z"/>
          <w:trPrChange w:id="5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32" w:author="Nick.Tolimieri" w:date="2022-09-06T13:51:00Z"/>
                <w:color w:val="000000"/>
                <w:sz w:val="20"/>
                <w:szCs w:val="20"/>
                <w:lang w:val="en-US"/>
              </w:rPr>
            </w:pPr>
            <w:ins w:id="53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5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5" w:author="Nick.Tolimieri" w:date="2022-09-06T13:51:00Z"/>
                <w:color w:val="000000"/>
                <w:sz w:val="20"/>
                <w:szCs w:val="20"/>
                <w:lang w:val="en-US"/>
              </w:rPr>
            </w:pPr>
            <w:ins w:id="53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8" w:author="Nick.Tolimieri" w:date="2022-09-06T13:51:00Z"/>
                <w:color w:val="000000"/>
                <w:sz w:val="20"/>
                <w:szCs w:val="20"/>
                <w:lang w:val="en-US"/>
              </w:rPr>
            </w:pPr>
            <w:ins w:id="5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1" w:author="Nick.Tolimieri" w:date="2022-09-06T13:51:00Z"/>
                <w:color w:val="000000"/>
                <w:sz w:val="20"/>
                <w:szCs w:val="20"/>
                <w:lang w:val="en-US"/>
              </w:rPr>
            </w:pPr>
            <w:ins w:id="54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4" w:author="Nick.Tolimieri" w:date="2022-09-06T13:51:00Z"/>
                <w:color w:val="000000"/>
                <w:sz w:val="20"/>
                <w:szCs w:val="20"/>
                <w:lang w:val="en-US"/>
              </w:rPr>
            </w:pPr>
            <w:ins w:id="54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7" w:author="Nick.Tolimieri" w:date="2022-09-06T13:51:00Z"/>
                <w:color w:val="000000"/>
                <w:sz w:val="20"/>
                <w:szCs w:val="20"/>
                <w:lang w:val="en-US"/>
              </w:rPr>
            </w:pPr>
            <w:ins w:id="54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0" w:author="Nick.Tolimieri" w:date="2022-09-06T13:51:00Z"/>
                <w:color w:val="000000"/>
                <w:sz w:val="20"/>
                <w:szCs w:val="20"/>
                <w:lang w:val="en-US"/>
              </w:rPr>
            </w:pPr>
            <w:ins w:id="55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3" w:author="Nick.Tolimieri" w:date="2022-09-06T13:51:00Z"/>
                <w:color w:val="000000"/>
                <w:sz w:val="20"/>
                <w:szCs w:val="20"/>
                <w:lang w:val="en-US"/>
              </w:rPr>
            </w:pPr>
            <w:ins w:id="5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6" w:author="Nick.Tolimieri" w:date="2022-09-06T13:51:00Z"/>
                <w:color w:val="000000"/>
                <w:sz w:val="20"/>
                <w:szCs w:val="20"/>
                <w:lang w:val="en-US"/>
              </w:rPr>
            </w:pPr>
            <w:ins w:id="5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9" w:author="Nick.Tolimieri" w:date="2022-09-06T13:51:00Z"/>
                <w:color w:val="000000"/>
                <w:sz w:val="20"/>
                <w:szCs w:val="20"/>
                <w:lang w:val="en-US"/>
              </w:rPr>
            </w:pPr>
            <w:ins w:id="5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2" w:author="Nick.Tolimieri" w:date="2022-09-06T13:51:00Z"/>
                <w:color w:val="000000"/>
                <w:sz w:val="20"/>
                <w:szCs w:val="20"/>
                <w:lang w:val="en-US"/>
              </w:rPr>
            </w:pPr>
            <w:ins w:id="563" w:author="Nick.Tolimieri" w:date="2022-09-06T13:51:00Z">
              <w:r w:rsidRPr="00C97A89">
                <w:rPr>
                  <w:color w:val="000000"/>
                  <w:sz w:val="20"/>
                  <w:szCs w:val="20"/>
                  <w:lang w:val="en-US"/>
                </w:rPr>
                <w:t>-</w:t>
              </w:r>
            </w:ins>
          </w:p>
        </w:tc>
      </w:tr>
      <w:tr w:rsidR="00C97A89" w:rsidRPr="00C97A89" w:rsidTr="004C5EBF">
        <w:tblPrEx>
          <w:tblPrExChange w:id="564" w:author="Nick.Tolimieri" w:date="2022-09-13T12:47:00Z">
            <w:tblPrEx>
              <w:tblW w:w="10017" w:type="dxa"/>
            </w:tblPrEx>
          </w:tblPrExChange>
        </w:tblPrEx>
        <w:trPr>
          <w:trHeight w:val="255"/>
          <w:ins w:id="565" w:author="Nick.Tolimieri" w:date="2022-09-06T13:51:00Z"/>
          <w:trPrChange w:id="5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8" w:author="Nick.Tolimieri" w:date="2022-09-06T13:51:00Z"/>
                <w:color w:val="000000"/>
                <w:sz w:val="20"/>
                <w:szCs w:val="20"/>
                <w:lang w:val="en-US"/>
              </w:rPr>
            </w:pPr>
            <w:ins w:id="56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5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1" w:author="Nick.Tolimieri" w:date="2022-09-06T13:51:00Z"/>
                <w:color w:val="000000"/>
                <w:sz w:val="20"/>
                <w:szCs w:val="20"/>
                <w:lang w:val="en-US"/>
              </w:rPr>
            </w:pPr>
            <w:ins w:id="57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4" w:author="Nick.Tolimieri" w:date="2022-09-06T13:51:00Z"/>
                <w:color w:val="000000"/>
                <w:sz w:val="20"/>
                <w:szCs w:val="20"/>
                <w:lang w:val="en-US"/>
              </w:rPr>
            </w:pPr>
            <w:ins w:id="5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7" w:author="Nick.Tolimieri" w:date="2022-09-06T13:51:00Z"/>
                <w:color w:val="000000"/>
                <w:sz w:val="20"/>
                <w:szCs w:val="20"/>
                <w:lang w:val="en-US"/>
              </w:rPr>
            </w:pPr>
            <w:ins w:id="57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0" w:author="Nick.Tolimieri" w:date="2022-09-06T13:51:00Z"/>
                <w:color w:val="000000"/>
                <w:sz w:val="20"/>
                <w:szCs w:val="20"/>
                <w:lang w:val="en-US"/>
              </w:rPr>
            </w:pPr>
            <w:ins w:id="58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3" w:author="Nick.Tolimieri" w:date="2022-09-06T13:51:00Z"/>
                <w:color w:val="000000"/>
                <w:sz w:val="20"/>
                <w:szCs w:val="20"/>
                <w:lang w:val="en-US"/>
              </w:rPr>
            </w:pPr>
            <w:ins w:id="58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6" w:author="Nick.Tolimieri" w:date="2022-09-06T13:51:00Z"/>
                <w:color w:val="000000"/>
                <w:sz w:val="20"/>
                <w:szCs w:val="20"/>
                <w:lang w:val="en-US"/>
              </w:rPr>
            </w:pPr>
            <w:ins w:id="58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9" w:author="Nick.Tolimieri" w:date="2022-09-06T13:51:00Z"/>
                <w:color w:val="000000"/>
                <w:sz w:val="20"/>
                <w:szCs w:val="20"/>
                <w:lang w:val="en-US"/>
              </w:rPr>
            </w:pPr>
            <w:ins w:id="59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2" w:author="Nick.Tolimieri" w:date="2022-09-06T13:51:00Z"/>
                <w:color w:val="000000"/>
                <w:sz w:val="20"/>
                <w:szCs w:val="20"/>
                <w:lang w:val="en-US"/>
              </w:rPr>
            </w:pPr>
            <w:ins w:id="5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5" w:author="Nick.Tolimieri" w:date="2022-09-06T13:51:00Z"/>
                <w:color w:val="000000"/>
                <w:sz w:val="20"/>
                <w:szCs w:val="20"/>
                <w:lang w:val="en-US"/>
              </w:rPr>
            </w:pPr>
            <w:ins w:id="5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8" w:author="Nick.Tolimieri" w:date="2022-09-06T13:51:00Z"/>
                <w:color w:val="000000"/>
                <w:sz w:val="20"/>
                <w:szCs w:val="20"/>
                <w:lang w:val="en-US"/>
              </w:rPr>
            </w:pPr>
            <w:ins w:id="599" w:author="Nick.Tolimieri" w:date="2022-09-06T13:51:00Z">
              <w:r w:rsidRPr="00C97A89">
                <w:rPr>
                  <w:color w:val="000000"/>
                  <w:sz w:val="20"/>
                  <w:szCs w:val="20"/>
                  <w:lang w:val="en-US"/>
                </w:rPr>
                <w:t>-</w:t>
              </w:r>
            </w:ins>
          </w:p>
        </w:tc>
      </w:tr>
      <w:tr w:rsidR="00C97A89" w:rsidRPr="00C97A89" w:rsidTr="004C5EBF">
        <w:tblPrEx>
          <w:tblPrExChange w:id="600" w:author="Nick.Tolimieri" w:date="2022-09-13T12:47:00Z">
            <w:tblPrEx>
              <w:tblW w:w="10017" w:type="dxa"/>
            </w:tblPrEx>
          </w:tblPrExChange>
        </w:tblPrEx>
        <w:trPr>
          <w:trHeight w:val="255"/>
          <w:ins w:id="601" w:author="Nick.Tolimieri" w:date="2022-09-06T13:51:00Z"/>
          <w:trPrChange w:id="6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4" w:author="Nick.Tolimieri" w:date="2022-09-06T13:51:00Z"/>
                <w:color w:val="000000"/>
                <w:sz w:val="20"/>
                <w:szCs w:val="20"/>
                <w:lang w:val="en-US"/>
              </w:rPr>
            </w:pPr>
            <w:ins w:id="60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6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7" w:author="Nick.Tolimieri" w:date="2022-09-06T13:51:00Z"/>
                <w:color w:val="000000"/>
                <w:sz w:val="20"/>
                <w:szCs w:val="20"/>
                <w:lang w:val="en-US"/>
              </w:rPr>
            </w:pPr>
            <w:ins w:id="60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0" w:author="Nick.Tolimieri" w:date="2022-09-06T13:51:00Z"/>
                <w:color w:val="000000"/>
                <w:sz w:val="20"/>
                <w:szCs w:val="20"/>
                <w:lang w:val="en-US"/>
              </w:rPr>
            </w:pPr>
            <w:ins w:id="61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3" w:author="Nick.Tolimieri" w:date="2022-09-06T13:51:00Z"/>
                <w:color w:val="000000"/>
                <w:sz w:val="20"/>
                <w:szCs w:val="20"/>
                <w:lang w:val="en-US"/>
              </w:rPr>
            </w:pPr>
            <w:ins w:id="614" w:author="Nick.Tolimieri"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6" w:author="Nick.Tolimieri" w:date="2022-09-06T13:51:00Z"/>
                <w:color w:val="000000"/>
                <w:sz w:val="20"/>
                <w:szCs w:val="20"/>
                <w:lang w:val="en-US"/>
              </w:rPr>
            </w:pPr>
            <w:ins w:id="61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9" w:author="Nick.Tolimieri" w:date="2022-09-06T13:51:00Z"/>
                <w:color w:val="000000"/>
                <w:sz w:val="20"/>
                <w:szCs w:val="20"/>
                <w:lang w:val="en-US"/>
              </w:rPr>
            </w:pPr>
            <w:ins w:id="620"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2" w:author="Nick.Tolimieri" w:date="2022-09-06T13:51:00Z"/>
                <w:color w:val="000000"/>
                <w:sz w:val="20"/>
                <w:szCs w:val="20"/>
                <w:lang w:val="en-US"/>
              </w:rPr>
            </w:pPr>
            <w:ins w:id="623" w:author="Nick.Tolimieri"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5" w:author="Nick.Tolimieri" w:date="2022-09-06T13:51:00Z"/>
                <w:color w:val="000000"/>
                <w:sz w:val="20"/>
                <w:szCs w:val="20"/>
                <w:lang w:val="en-US"/>
              </w:rPr>
            </w:pPr>
            <w:ins w:id="626"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8" w:author="Nick.Tolimieri" w:date="2022-09-06T13:51:00Z"/>
                <w:color w:val="000000"/>
                <w:sz w:val="20"/>
                <w:szCs w:val="20"/>
                <w:lang w:val="en-US"/>
              </w:rPr>
            </w:pPr>
            <w:ins w:id="629" w:author="Nick.Tolimieri"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1" w:author="Nick.Tolimieri" w:date="2022-09-06T13:51:00Z"/>
                <w:color w:val="000000"/>
                <w:sz w:val="20"/>
                <w:szCs w:val="20"/>
                <w:lang w:val="en-US"/>
              </w:rPr>
            </w:pPr>
            <w:ins w:id="632"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4" w:author="Nick.Tolimieri" w:date="2022-09-06T13:51:00Z"/>
                <w:color w:val="000000"/>
                <w:sz w:val="20"/>
                <w:szCs w:val="20"/>
                <w:lang w:val="en-US"/>
              </w:rPr>
            </w:pPr>
            <w:ins w:id="635" w:author="Nick.Tolimieri" w:date="2022-09-06T13:51:00Z">
              <w:r w:rsidRPr="00C97A89">
                <w:rPr>
                  <w:color w:val="000000"/>
                  <w:sz w:val="20"/>
                  <w:szCs w:val="20"/>
                  <w:lang w:val="en-US"/>
                </w:rPr>
                <w:t>1.92</w:t>
              </w:r>
            </w:ins>
          </w:p>
        </w:tc>
      </w:tr>
      <w:tr w:rsidR="00C97A89" w:rsidRPr="00C97A89" w:rsidTr="004C5EBF">
        <w:tblPrEx>
          <w:tblPrExChange w:id="636" w:author="Nick.Tolimieri" w:date="2022-09-13T12:47:00Z">
            <w:tblPrEx>
              <w:tblW w:w="10017" w:type="dxa"/>
            </w:tblPrEx>
          </w:tblPrExChange>
        </w:tblPrEx>
        <w:trPr>
          <w:trHeight w:val="255"/>
          <w:ins w:id="637" w:author="Nick.Tolimieri" w:date="2022-09-06T13:51:00Z"/>
          <w:trPrChange w:id="6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40" w:author="Nick.Tolimieri" w:date="2022-09-06T13:51:00Z"/>
                <w:color w:val="000000"/>
                <w:sz w:val="20"/>
                <w:szCs w:val="20"/>
                <w:lang w:val="en-US"/>
              </w:rPr>
            </w:pPr>
            <w:ins w:id="64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6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3" w:author="Nick.Tolimieri" w:date="2022-09-06T13:51:00Z"/>
                <w:color w:val="000000"/>
                <w:sz w:val="20"/>
                <w:szCs w:val="20"/>
                <w:lang w:val="en-US"/>
              </w:rPr>
            </w:pPr>
            <w:ins w:id="64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6" w:author="Nick.Tolimieri" w:date="2022-09-06T13:51:00Z"/>
                <w:color w:val="000000"/>
                <w:sz w:val="20"/>
                <w:szCs w:val="20"/>
                <w:lang w:val="en-US"/>
              </w:rPr>
            </w:pPr>
            <w:ins w:id="64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9" w:author="Nick.Tolimieri" w:date="2022-09-06T13:51:00Z"/>
                <w:color w:val="000000"/>
                <w:sz w:val="20"/>
                <w:szCs w:val="20"/>
                <w:lang w:val="en-US"/>
              </w:rPr>
            </w:pPr>
            <w:ins w:id="650" w:author="Nick.Tolimieri"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2" w:author="Nick.Tolimieri" w:date="2022-09-06T13:51:00Z"/>
                <w:color w:val="000000"/>
                <w:sz w:val="20"/>
                <w:szCs w:val="20"/>
                <w:lang w:val="en-US"/>
              </w:rPr>
            </w:pPr>
            <w:ins w:id="653"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5" w:author="Nick.Tolimieri" w:date="2022-09-06T13:51:00Z"/>
                <w:color w:val="000000"/>
                <w:sz w:val="20"/>
                <w:szCs w:val="20"/>
                <w:lang w:val="en-US"/>
              </w:rPr>
            </w:pPr>
            <w:ins w:id="656" w:author="Nick.Tolimieri"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8" w:author="Nick.Tolimieri" w:date="2022-09-06T13:51:00Z"/>
                <w:color w:val="000000"/>
                <w:sz w:val="20"/>
                <w:szCs w:val="20"/>
                <w:lang w:val="en-US"/>
              </w:rPr>
            </w:pPr>
            <w:ins w:id="65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1" w:author="Nick.Tolimieri" w:date="2022-09-06T13:51:00Z"/>
                <w:color w:val="000000"/>
                <w:sz w:val="20"/>
                <w:szCs w:val="20"/>
                <w:lang w:val="en-US"/>
              </w:rPr>
            </w:pPr>
            <w:ins w:id="662"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4" w:author="Nick.Tolimieri" w:date="2022-09-06T13:51:00Z"/>
                <w:color w:val="000000"/>
                <w:sz w:val="20"/>
                <w:szCs w:val="20"/>
                <w:lang w:val="en-US"/>
              </w:rPr>
            </w:pPr>
            <w:ins w:id="665"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7" w:author="Nick.Tolimieri" w:date="2022-09-06T13:51:00Z"/>
                <w:color w:val="000000"/>
                <w:sz w:val="20"/>
                <w:szCs w:val="20"/>
                <w:lang w:val="en-US"/>
              </w:rPr>
            </w:pPr>
            <w:ins w:id="668"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0" w:author="Nick.Tolimieri" w:date="2022-09-06T13:51:00Z"/>
                <w:color w:val="000000"/>
                <w:sz w:val="20"/>
                <w:szCs w:val="20"/>
                <w:lang w:val="en-US"/>
              </w:rPr>
            </w:pPr>
            <w:ins w:id="671" w:author="Nick.Tolimieri" w:date="2022-09-06T13:51:00Z">
              <w:r w:rsidRPr="00C97A89">
                <w:rPr>
                  <w:color w:val="000000"/>
                  <w:sz w:val="20"/>
                  <w:szCs w:val="20"/>
                  <w:lang w:val="en-US"/>
                </w:rPr>
                <w:t>2.51</w:t>
              </w:r>
            </w:ins>
          </w:p>
        </w:tc>
      </w:tr>
      <w:tr w:rsidR="00C97A89" w:rsidRPr="00C97A89" w:rsidTr="004C5EBF">
        <w:tblPrEx>
          <w:tblPrExChange w:id="672" w:author="Nick.Tolimieri" w:date="2022-09-13T12:47:00Z">
            <w:tblPrEx>
              <w:tblW w:w="10017" w:type="dxa"/>
            </w:tblPrEx>
          </w:tblPrExChange>
        </w:tblPrEx>
        <w:trPr>
          <w:trHeight w:val="255"/>
          <w:ins w:id="673" w:author="Nick.Tolimieri" w:date="2022-09-06T13:51:00Z"/>
          <w:trPrChange w:id="6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6" w:author="Nick.Tolimieri" w:date="2022-09-06T13:51:00Z"/>
                <w:color w:val="000000"/>
                <w:sz w:val="20"/>
                <w:szCs w:val="20"/>
                <w:lang w:val="en-US"/>
              </w:rPr>
            </w:pPr>
            <w:ins w:id="67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6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9" w:author="Nick.Tolimieri" w:date="2022-09-06T13:51:00Z"/>
                <w:color w:val="000000"/>
                <w:sz w:val="20"/>
                <w:szCs w:val="20"/>
                <w:lang w:val="en-US"/>
              </w:rPr>
            </w:pPr>
            <w:ins w:id="68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2" w:author="Nick.Tolimieri" w:date="2022-09-06T13:51:00Z"/>
                <w:color w:val="000000"/>
                <w:sz w:val="20"/>
                <w:szCs w:val="20"/>
                <w:lang w:val="en-US"/>
              </w:rPr>
            </w:pPr>
            <w:ins w:id="68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5" w:author="Nick.Tolimieri" w:date="2022-09-06T13:51:00Z"/>
                <w:color w:val="000000"/>
                <w:sz w:val="20"/>
                <w:szCs w:val="20"/>
                <w:lang w:val="en-US"/>
              </w:rPr>
            </w:pPr>
            <w:ins w:id="68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8" w:author="Nick.Tolimieri" w:date="2022-09-06T13:51:00Z"/>
                <w:color w:val="000000"/>
                <w:sz w:val="20"/>
                <w:szCs w:val="20"/>
                <w:lang w:val="en-US"/>
              </w:rPr>
            </w:pPr>
            <w:ins w:id="68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91" w:author="Nick.Tolimieri" w:date="2022-09-06T13:51:00Z"/>
                <w:color w:val="000000"/>
                <w:sz w:val="20"/>
                <w:szCs w:val="20"/>
                <w:lang w:val="en-US"/>
              </w:rPr>
            </w:pPr>
            <w:ins w:id="69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4" w:author="Nick.Tolimieri" w:date="2022-09-06T13:51:00Z"/>
                <w:color w:val="000000"/>
                <w:sz w:val="20"/>
                <w:szCs w:val="20"/>
                <w:lang w:val="en-US"/>
              </w:rPr>
            </w:pPr>
            <w:ins w:id="69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7" w:author="Nick.Tolimieri" w:date="2022-09-06T13:51:00Z"/>
                <w:color w:val="000000"/>
                <w:sz w:val="20"/>
                <w:szCs w:val="20"/>
                <w:lang w:val="en-US"/>
              </w:rPr>
            </w:pPr>
            <w:ins w:id="6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0" w:author="Nick.Tolimieri" w:date="2022-09-06T13:51:00Z"/>
                <w:color w:val="000000"/>
                <w:sz w:val="20"/>
                <w:szCs w:val="20"/>
                <w:lang w:val="en-US"/>
              </w:rPr>
            </w:pPr>
            <w:ins w:id="7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3" w:author="Nick.Tolimieri" w:date="2022-09-06T13:51:00Z"/>
                <w:color w:val="000000"/>
                <w:sz w:val="20"/>
                <w:szCs w:val="20"/>
                <w:lang w:val="en-US"/>
              </w:rPr>
            </w:pPr>
            <w:ins w:id="7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6" w:author="Nick.Tolimieri" w:date="2022-09-06T13:51:00Z"/>
                <w:color w:val="000000"/>
                <w:sz w:val="20"/>
                <w:szCs w:val="20"/>
                <w:lang w:val="en-US"/>
              </w:rPr>
            </w:pPr>
            <w:ins w:id="707" w:author="Nick.Tolimieri" w:date="2022-09-06T13:51:00Z">
              <w:r w:rsidRPr="00C97A89">
                <w:rPr>
                  <w:color w:val="000000"/>
                  <w:sz w:val="20"/>
                  <w:szCs w:val="20"/>
                  <w:lang w:val="en-US"/>
                </w:rPr>
                <w:t>-</w:t>
              </w:r>
            </w:ins>
          </w:p>
        </w:tc>
      </w:tr>
      <w:tr w:rsidR="00C97A89" w:rsidRPr="00C97A89" w:rsidTr="004C5EBF">
        <w:tblPrEx>
          <w:tblPrExChange w:id="708" w:author="Nick.Tolimieri" w:date="2022-09-13T12:47:00Z">
            <w:tblPrEx>
              <w:tblW w:w="10017" w:type="dxa"/>
            </w:tblPrEx>
          </w:tblPrExChange>
        </w:tblPrEx>
        <w:trPr>
          <w:trHeight w:val="255"/>
          <w:ins w:id="709" w:author="Nick.Tolimieri" w:date="2022-09-06T13:51:00Z"/>
          <w:trPrChange w:id="7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12" w:author="Nick.Tolimieri" w:date="2022-09-06T13:51:00Z"/>
                <w:color w:val="000000"/>
                <w:sz w:val="20"/>
                <w:szCs w:val="20"/>
                <w:lang w:val="en-US"/>
              </w:rPr>
            </w:pPr>
            <w:ins w:id="71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7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5" w:author="Nick.Tolimieri" w:date="2022-09-06T13:51:00Z"/>
                <w:color w:val="000000"/>
                <w:sz w:val="20"/>
                <w:szCs w:val="20"/>
                <w:lang w:val="en-US"/>
              </w:rPr>
            </w:pPr>
            <w:ins w:id="71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8" w:author="Nick.Tolimieri" w:date="2022-09-06T13:51:00Z"/>
                <w:color w:val="000000"/>
                <w:sz w:val="20"/>
                <w:szCs w:val="20"/>
                <w:lang w:val="en-US"/>
              </w:rPr>
            </w:pPr>
            <w:ins w:id="71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1" w:author="Nick.Tolimieri" w:date="2022-09-06T13:51:00Z"/>
                <w:color w:val="000000"/>
                <w:sz w:val="20"/>
                <w:szCs w:val="20"/>
                <w:lang w:val="en-US"/>
              </w:rPr>
            </w:pPr>
            <w:ins w:id="722" w:author="Nick.Tolimieri"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4" w:author="Nick.Tolimieri" w:date="2022-09-06T13:51:00Z"/>
                <w:color w:val="000000"/>
                <w:sz w:val="20"/>
                <w:szCs w:val="20"/>
                <w:lang w:val="en-US"/>
              </w:rPr>
            </w:pPr>
            <w:ins w:id="72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7" w:author="Nick.Tolimieri" w:date="2022-09-06T13:51:00Z"/>
                <w:color w:val="000000"/>
                <w:sz w:val="20"/>
                <w:szCs w:val="20"/>
                <w:lang w:val="en-US"/>
              </w:rPr>
            </w:pPr>
            <w:ins w:id="728"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0" w:author="Nick.Tolimieri" w:date="2022-09-06T13:51:00Z"/>
                <w:color w:val="000000"/>
                <w:sz w:val="20"/>
                <w:szCs w:val="20"/>
                <w:lang w:val="en-US"/>
              </w:rPr>
            </w:pPr>
            <w:ins w:id="731"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3" w:author="Nick.Tolimieri" w:date="2022-09-06T13:51:00Z"/>
                <w:color w:val="000000"/>
                <w:sz w:val="20"/>
                <w:szCs w:val="20"/>
                <w:lang w:val="en-US"/>
              </w:rPr>
            </w:pPr>
            <w:ins w:id="734"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6" w:author="Nick.Tolimieri" w:date="2022-09-06T13:51:00Z"/>
                <w:color w:val="000000"/>
                <w:sz w:val="20"/>
                <w:szCs w:val="20"/>
                <w:lang w:val="en-US"/>
              </w:rPr>
            </w:pPr>
            <w:ins w:id="737"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9" w:author="Nick.Tolimieri" w:date="2022-09-06T13:51:00Z"/>
                <w:color w:val="000000"/>
                <w:sz w:val="20"/>
                <w:szCs w:val="20"/>
                <w:lang w:val="en-US"/>
              </w:rPr>
            </w:pPr>
            <w:ins w:id="740"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2" w:author="Nick.Tolimieri" w:date="2022-09-06T13:51:00Z"/>
                <w:color w:val="000000"/>
                <w:sz w:val="20"/>
                <w:szCs w:val="20"/>
                <w:lang w:val="en-US"/>
              </w:rPr>
            </w:pPr>
            <w:ins w:id="743" w:author="Nick.Tolimieri" w:date="2022-09-06T13:51:00Z">
              <w:r w:rsidRPr="00C97A89">
                <w:rPr>
                  <w:color w:val="000000"/>
                  <w:sz w:val="20"/>
                  <w:szCs w:val="20"/>
                  <w:lang w:val="en-US"/>
                </w:rPr>
                <w:t>2.58</w:t>
              </w:r>
            </w:ins>
          </w:p>
        </w:tc>
      </w:tr>
      <w:tr w:rsidR="00C97A89" w:rsidRPr="00C97A89" w:rsidTr="004C5EBF">
        <w:tblPrEx>
          <w:tblPrExChange w:id="744" w:author="Nick.Tolimieri" w:date="2022-09-13T12:47:00Z">
            <w:tblPrEx>
              <w:tblW w:w="10017" w:type="dxa"/>
            </w:tblPrEx>
          </w:tblPrExChange>
        </w:tblPrEx>
        <w:trPr>
          <w:trHeight w:val="255"/>
          <w:ins w:id="745" w:author="Nick.Tolimieri" w:date="2022-09-06T13:51:00Z"/>
          <w:trPrChange w:id="7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8" w:author="Nick.Tolimieri" w:date="2022-09-06T13:51:00Z"/>
                <w:color w:val="000000"/>
                <w:sz w:val="20"/>
                <w:szCs w:val="20"/>
                <w:lang w:val="en-US"/>
              </w:rPr>
            </w:pPr>
            <w:ins w:id="74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7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1" w:author="Nick.Tolimieri" w:date="2022-09-06T13:51:00Z"/>
                <w:color w:val="000000"/>
                <w:sz w:val="20"/>
                <w:szCs w:val="20"/>
                <w:lang w:val="en-US"/>
              </w:rPr>
            </w:pPr>
            <w:ins w:id="75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4" w:author="Nick.Tolimieri" w:date="2022-09-06T13:51:00Z"/>
                <w:color w:val="000000"/>
                <w:sz w:val="20"/>
                <w:szCs w:val="20"/>
                <w:lang w:val="en-US"/>
              </w:rPr>
            </w:pPr>
            <w:ins w:id="7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7" w:author="Nick.Tolimieri" w:date="2022-09-06T13:51:00Z"/>
                <w:color w:val="000000"/>
                <w:sz w:val="20"/>
                <w:szCs w:val="20"/>
                <w:lang w:val="en-US"/>
              </w:rPr>
            </w:pPr>
            <w:ins w:id="758"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0" w:author="Nick.Tolimieri" w:date="2022-09-06T13:51:00Z"/>
                <w:color w:val="000000"/>
                <w:sz w:val="20"/>
                <w:szCs w:val="20"/>
                <w:lang w:val="en-US"/>
              </w:rPr>
            </w:pPr>
            <w:ins w:id="76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3" w:author="Nick.Tolimieri" w:date="2022-09-06T13:51:00Z"/>
                <w:color w:val="000000"/>
                <w:sz w:val="20"/>
                <w:szCs w:val="20"/>
                <w:lang w:val="en-US"/>
              </w:rPr>
            </w:pPr>
            <w:ins w:id="764"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6" w:author="Nick.Tolimieri" w:date="2022-09-06T13:51:00Z"/>
                <w:color w:val="000000"/>
                <w:sz w:val="20"/>
                <w:szCs w:val="20"/>
                <w:lang w:val="en-US"/>
              </w:rPr>
            </w:pPr>
            <w:ins w:id="767"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9" w:author="Nick.Tolimieri" w:date="2022-09-06T13:51:00Z"/>
                <w:color w:val="000000"/>
                <w:sz w:val="20"/>
                <w:szCs w:val="20"/>
                <w:lang w:val="en-US"/>
              </w:rPr>
            </w:pPr>
            <w:ins w:id="770"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2" w:author="Nick.Tolimieri" w:date="2022-09-06T13:51:00Z"/>
                <w:color w:val="000000"/>
                <w:sz w:val="20"/>
                <w:szCs w:val="20"/>
                <w:lang w:val="en-US"/>
              </w:rPr>
            </w:pPr>
            <w:ins w:id="773"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5" w:author="Nick.Tolimieri" w:date="2022-09-06T13:51:00Z"/>
                <w:color w:val="000000"/>
                <w:sz w:val="20"/>
                <w:szCs w:val="20"/>
                <w:lang w:val="en-US"/>
              </w:rPr>
            </w:pPr>
            <w:ins w:id="776"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8" w:author="Nick.Tolimieri" w:date="2022-09-06T13:51:00Z"/>
                <w:color w:val="000000"/>
                <w:sz w:val="20"/>
                <w:szCs w:val="20"/>
                <w:lang w:val="en-US"/>
              </w:rPr>
            </w:pPr>
            <w:ins w:id="779" w:author="Nick.Tolimieri" w:date="2022-09-06T13:51:00Z">
              <w:r w:rsidRPr="00C97A89">
                <w:rPr>
                  <w:color w:val="000000"/>
                  <w:sz w:val="20"/>
                  <w:szCs w:val="20"/>
                  <w:lang w:val="en-US"/>
                </w:rPr>
                <w:t>2.38</w:t>
              </w:r>
            </w:ins>
          </w:p>
        </w:tc>
      </w:tr>
      <w:tr w:rsidR="00C97A89" w:rsidRPr="00C97A89" w:rsidTr="004C5EBF">
        <w:tblPrEx>
          <w:tblPrExChange w:id="780" w:author="Nick.Tolimieri" w:date="2022-09-13T12:47:00Z">
            <w:tblPrEx>
              <w:tblW w:w="10017" w:type="dxa"/>
            </w:tblPrEx>
          </w:tblPrExChange>
        </w:tblPrEx>
        <w:trPr>
          <w:trHeight w:val="255"/>
          <w:ins w:id="781" w:author="Nick.Tolimieri" w:date="2022-09-06T13:51:00Z"/>
          <w:trPrChange w:id="7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4" w:author="Nick.Tolimieri" w:date="2022-09-06T13:51:00Z"/>
                <w:color w:val="000000"/>
                <w:sz w:val="20"/>
                <w:szCs w:val="20"/>
                <w:lang w:val="en-US"/>
              </w:rPr>
            </w:pPr>
            <w:ins w:id="78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7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7" w:author="Nick.Tolimieri" w:date="2022-09-06T13:51:00Z"/>
                <w:color w:val="000000"/>
                <w:sz w:val="20"/>
                <w:szCs w:val="20"/>
                <w:lang w:val="en-US"/>
              </w:rPr>
            </w:pPr>
            <w:ins w:id="78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0" w:author="Nick.Tolimieri" w:date="2022-09-06T13:51:00Z"/>
                <w:color w:val="000000"/>
                <w:sz w:val="20"/>
                <w:szCs w:val="20"/>
                <w:lang w:val="en-US"/>
              </w:rPr>
            </w:pPr>
            <w:ins w:id="791"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3" w:author="Nick.Tolimieri" w:date="2022-09-06T13:51:00Z"/>
                <w:color w:val="000000"/>
                <w:sz w:val="20"/>
                <w:szCs w:val="20"/>
                <w:lang w:val="en-US"/>
              </w:rPr>
            </w:pPr>
            <w:ins w:id="794" w:author="Nick.Tolimieri"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6" w:author="Nick.Tolimieri" w:date="2022-09-06T13:51:00Z"/>
                <w:color w:val="000000"/>
                <w:sz w:val="20"/>
                <w:szCs w:val="20"/>
                <w:lang w:val="en-US"/>
              </w:rPr>
            </w:pPr>
            <w:ins w:id="79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9" w:author="Nick.Tolimieri" w:date="2022-09-06T13:51:00Z"/>
                <w:color w:val="000000"/>
                <w:sz w:val="20"/>
                <w:szCs w:val="20"/>
                <w:lang w:val="en-US"/>
              </w:rPr>
            </w:pPr>
            <w:ins w:id="800"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8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2" w:author="Nick.Tolimieri" w:date="2022-09-06T13:51:00Z"/>
                <w:color w:val="000000"/>
                <w:sz w:val="20"/>
                <w:szCs w:val="20"/>
                <w:lang w:val="en-US"/>
              </w:rPr>
            </w:pPr>
            <w:ins w:id="803"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5" w:author="Nick.Tolimieri" w:date="2022-09-06T13:51:00Z"/>
                <w:color w:val="000000"/>
                <w:sz w:val="20"/>
                <w:szCs w:val="20"/>
                <w:lang w:val="en-US"/>
              </w:rPr>
            </w:pPr>
            <w:ins w:id="806"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8" w:author="Nick.Tolimieri" w:date="2022-09-06T13:51:00Z"/>
                <w:color w:val="000000"/>
                <w:sz w:val="20"/>
                <w:szCs w:val="20"/>
                <w:lang w:val="en-US"/>
              </w:rPr>
            </w:pPr>
            <w:ins w:id="809" w:author="Nick.Tolimieri"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1" w:author="Nick.Tolimieri" w:date="2022-09-06T13:51:00Z"/>
                <w:color w:val="000000"/>
                <w:sz w:val="20"/>
                <w:szCs w:val="20"/>
                <w:lang w:val="en-US"/>
              </w:rPr>
            </w:pPr>
            <w:ins w:id="812" w:author="Nick.Tolimieri"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4" w:author="Nick.Tolimieri" w:date="2022-09-06T13:51:00Z"/>
                <w:color w:val="000000"/>
                <w:sz w:val="20"/>
                <w:szCs w:val="20"/>
                <w:lang w:val="en-US"/>
              </w:rPr>
            </w:pPr>
            <w:ins w:id="815" w:author="Nick.Tolimieri" w:date="2022-09-06T13:51:00Z">
              <w:r w:rsidRPr="00C97A89">
                <w:rPr>
                  <w:color w:val="000000"/>
                  <w:sz w:val="20"/>
                  <w:szCs w:val="20"/>
                  <w:lang w:val="en-US"/>
                </w:rPr>
                <w:t>3.33</w:t>
              </w:r>
            </w:ins>
          </w:p>
        </w:tc>
      </w:tr>
      <w:tr w:rsidR="00C97A89" w:rsidRPr="00C97A89" w:rsidTr="004C5EBF">
        <w:tblPrEx>
          <w:tblPrExChange w:id="816" w:author="Nick.Tolimieri" w:date="2022-09-13T12:47:00Z">
            <w:tblPrEx>
              <w:tblW w:w="10017" w:type="dxa"/>
            </w:tblPrEx>
          </w:tblPrExChange>
        </w:tblPrEx>
        <w:trPr>
          <w:trHeight w:val="255"/>
          <w:ins w:id="817" w:author="Nick.Tolimieri" w:date="2022-09-06T13:51:00Z"/>
          <w:trPrChange w:id="8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20" w:author="Nick.Tolimieri" w:date="2022-09-06T13:51:00Z"/>
                <w:color w:val="000000"/>
                <w:sz w:val="20"/>
                <w:szCs w:val="20"/>
                <w:lang w:val="en-US"/>
              </w:rPr>
            </w:pPr>
            <w:ins w:id="82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8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3" w:author="Nick.Tolimieri" w:date="2022-09-06T13:51:00Z"/>
                <w:color w:val="000000"/>
                <w:sz w:val="20"/>
                <w:szCs w:val="20"/>
                <w:lang w:val="en-US"/>
              </w:rPr>
            </w:pPr>
            <w:ins w:id="82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6" w:author="Nick.Tolimieri" w:date="2022-09-06T13:51:00Z"/>
                <w:color w:val="000000"/>
                <w:sz w:val="20"/>
                <w:szCs w:val="20"/>
                <w:lang w:val="en-US"/>
              </w:rPr>
            </w:pPr>
            <w:ins w:id="82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9" w:author="Nick.Tolimieri" w:date="2022-09-06T13:51:00Z"/>
                <w:color w:val="000000"/>
                <w:sz w:val="20"/>
                <w:szCs w:val="20"/>
                <w:lang w:val="en-US"/>
              </w:rPr>
            </w:pPr>
            <w:ins w:id="83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2" w:author="Nick.Tolimieri" w:date="2022-09-06T13:51:00Z"/>
                <w:color w:val="000000"/>
                <w:sz w:val="20"/>
                <w:szCs w:val="20"/>
                <w:lang w:val="en-US"/>
              </w:rPr>
            </w:pPr>
            <w:ins w:id="83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5" w:author="Nick.Tolimieri" w:date="2022-09-06T13:51:00Z"/>
                <w:color w:val="000000"/>
                <w:sz w:val="20"/>
                <w:szCs w:val="20"/>
                <w:lang w:val="en-US"/>
              </w:rPr>
            </w:pPr>
            <w:ins w:id="83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8" w:author="Nick.Tolimieri" w:date="2022-09-06T13:51:00Z"/>
                <w:color w:val="000000"/>
                <w:sz w:val="20"/>
                <w:szCs w:val="20"/>
                <w:lang w:val="en-US"/>
              </w:rPr>
            </w:pPr>
            <w:ins w:id="83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1" w:author="Nick.Tolimieri" w:date="2022-09-06T13:51:00Z"/>
                <w:color w:val="000000"/>
                <w:sz w:val="20"/>
                <w:szCs w:val="20"/>
                <w:lang w:val="en-US"/>
              </w:rPr>
            </w:pPr>
            <w:ins w:id="84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4" w:author="Nick.Tolimieri" w:date="2022-09-06T13:51:00Z"/>
                <w:color w:val="000000"/>
                <w:sz w:val="20"/>
                <w:szCs w:val="20"/>
                <w:lang w:val="en-US"/>
              </w:rPr>
            </w:pPr>
            <w:ins w:id="84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7" w:author="Nick.Tolimieri" w:date="2022-09-06T13:51:00Z"/>
                <w:color w:val="000000"/>
                <w:sz w:val="20"/>
                <w:szCs w:val="20"/>
                <w:lang w:val="en-US"/>
              </w:rPr>
            </w:pPr>
            <w:ins w:id="84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0" w:author="Nick.Tolimieri" w:date="2022-09-06T13:51:00Z"/>
                <w:color w:val="000000"/>
                <w:sz w:val="20"/>
                <w:szCs w:val="20"/>
                <w:lang w:val="en-US"/>
              </w:rPr>
            </w:pPr>
            <w:ins w:id="851" w:author="Nick.Tolimieri" w:date="2022-09-06T13:51:00Z">
              <w:r w:rsidRPr="00C97A89">
                <w:rPr>
                  <w:color w:val="000000"/>
                  <w:sz w:val="20"/>
                  <w:szCs w:val="20"/>
                  <w:lang w:val="en-US"/>
                </w:rPr>
                <w:t>-</w:t>
              </w:r>
            </w:ins>
          </w:p>
        </w:tc>
      </w:tr>
      <w:tr w:rsidR="00C97A89" w:rsidRPr="00C97A89" w:rsidTr="004C5EBF">
        <w:tblPrEx>
          <w:tblPrExChange w:id="852" w:author="Nick.Tolimieri" w:date="2022-09-13T12:47:00Z">
            <w:tblPrEx>
              <w:tblW w:w="10017" w:type="dxa"/>
            </w:tblPrEx>
          </w:tblPrExChange>
        </w:tblPrEx>
        <w:trPr>
          <w:trHeight w:val="255"/>
          <w:ins w:id="853" w:author="Nick.Tolimieri" w:date="2022-09-06T13:51:00Z"/>
          <w:trPrChange w:id="8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6" w:author="Nick.Tolimieri" w:date="2022-09-06T13:51:00Z"/>
                <w:color w:val="000000"/>
                <w:sz w:val="20"/>
                <w:szCs w:val="20"/>
                <w:lang w:val="en-US"/>
              </w:rPr>
            </w:pPr>
            <w:ins w:id="85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8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9" w:author="Nick.Tolimieri" w:date="2022-09-06T13:51:00Z"/>
                <w:color w:val="000000"/>
                <w:sz w:val="20"/>
                <w:szCs w:val="20"/>
                <w:lang w:val="en-US"/>
              </w:rPr>
            </w:pPr>
            <w:ins w:id="86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2" w:author="Nick.Tolimieri" w:date="2022-09-06T13:51:00Z"/>
                <w:color w:val="000000"/>
                <w:sz w:val="20"/>
                <w:szCs w:val="20"/>
                <w:lang w:val="en-US"/>
              </w:rPr>
            </w:pPr>
            <w:ins w:id="86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5" w:author="Nick.Tolimieri" w:date="2022-09-06T13:51:00Z"/>
                <w:color w:val="000000"/>
                <w:sz w:val="20"/>
                <w:szCs w:val="20"/>
                <w:lang w:val="en-US"/>
              </w:rPr>
            </w:pPr>
            <w:ins w:id="86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8" w:author="Nick.Tolimieri" w:date="2022-09-06T13:51:00Z"/>
                <w:color w:val="000000"/>
                <w:sz w:val="20"/>
                <w:szCs w:val="20"/>
                <w:lang w:val="en-US"/>
              </w:rPr>
            </w:pPr>
            <w:ins w:id="86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71" w:author="Nick.Tolimieri" w:date="2022-09-06T13:51:00Z"/>
                <w:color w:val="000000"/>
                <w:sz w:val="20"/>
                <w:szCs w:val="20"/>
                <w:lang w:val="en-US"/>
              </w:rPr>
            </w:pPr>
            <w:ins w:id="87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4" w:author="Nick.Tolimieri" w:date="2022-09-06T13:51:00Z"/>
                <w:color w:val="000000"/>
                <w:sz w:val="20"/>
                <w:szCs w:val="20"/>
                <w:lang w:val="en-US"/>
              </w:rPr>
            </w:pPr>
            <w:ins w:id="87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7" w:author="Nick.Tolimieri" w:date="2022-09-06T13:51:00Z"/>
                <w:color w:val="000000"/>
                <w:sz w:val="20"/>
                <w:szCs w:val="20"/>
                <w:lang w:val="en-US"/>
              </w:rPr>
            </w:pPr>
            <w:ins w:id="8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0" w:author="Nick.Tolimieri" w:date="2022-09-06T13:51:00Z"/>
                <w:color w:val="000000"/>
                <w:sz w:val="20"/>
                <w:szCs w:val="20"/>
                <w:lang w:val="en-US"/>
              </w:rPr>
            </w:pPr>
            <w:ins w:id="8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3" w:author="Nick.Tolimieri" w:date="2022-09-06T13:51:00Z"/>
                <w:color w:val="000000"/>
                <w:sz w:val="20"/>
                <w:szCs w:val="20"/>
                <w:lang w:val="en-US"/>
              </w:rPr>
            </w:pPr>
            <w:ins w:id="8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6" w:author="Nick.Tolimieri" w:date="2022-09-06T13:51:00Z"/>
                <w:color w:val="000000"/>
                <w:sz w:val="20"/>
                <w:szCs w:val="20"/>
                <w:lang w:val="en-US"/>
              </w:rPr>
            </w:pPr>
            <w:ins w:id="887" w:author="Nick.Tolimieri" w:date="2022-09-06T13:51:00Z">
              <w:r w:rsidRPr="00C97A89">
                <w:rPr>
                  <w:color w:val="000000"/>
                  <w:sz w:val="20"/>
                  <w:szCs w:val="20"/>
                  <w:lang w:val="en-US"/>
                </w:rPr>
                <w:t>-</w:t>
              </w:r>
            </w:ins>
          </w:p>
        </w:tc>
      </w:tr>
      <w:tr w:rsidR="00C97A89" w:rsidRPr="00C97A89" w:rsidTr="004C5EBF">
        <w:tblPrEx>
          <w:tblPrExChange w:id="888" w:author="Nick.Tolimieri" w:date="2022-09-13T12:47:00Z">
            <w:tblPrEx>
              <w:tblW w:w="10017" w:type="dxa"/>
            </w:tblPrEx>
          </w:tblPrExChange>
        </w:tblPrEx>
        <w:trPr>
          <w:trHeight w:val="255"/>
          <w:ins w:id="889" w:author="Nick.Tolimieri" w:date="2022-09-06T13:51:00Z"/>
          <w:trPrChange w:id="8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92" w:author="Nick.Tolimieri" w:date="2022-09-06T13:51:00Z"/>
                <w:color w:val="000000"/>
                <w:sz w:val="20"/>
                <w:szCs w:val="20"/>
                <w:lang w:val="en-US"/>
              </w:rPr>
            </w:pPr>
            <w:ins w:id="89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8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5" w:author="Nick.Tolimieri" w:date="2022-09-06T13:51:00Z"/>
                <w:color w:val="000000"/>
                <w:sz w:val="20"/>
                <w:szCs w:val="20"/>
                <w:lang w:val="en-US"/>
              </w:rPr>
            </w:pPr>
            <w:ins w:id="89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8" w:author="Nick.Tolimieri" w:date="2022-09-06T13:51:00Z"/>
                <w:color w:val="000000"/>
                <w:sz w:val="20"/>
                <w:szCs w:val="20"/>
                <w:lang w:val="en-US"/>
              </w:rPr>
            </w:pPr>
            <w:ins w:id="8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1" w:author="Nick.Tolimieri" w:date="2022-09-06T13:51:00Z"/>
                <w:color w:val="000000"/>
                <w:sz w:val="20"/>
                <w:szCs w:val="20"/>
                <w:lang w:val="en-US"/>
              </w:rPr>
            </w:pPr>
            <w:ins w:id="902"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4" w:author="Nick.Tolimieri" w:date="2022-09-06T13:51:00Z"/>
                <w:color w:val="000000"/>
                <w:sz w:val="20"/>
                <w:szCs w:val="20"/>
                <w:lang w:val="en-US"/>
              </w:rPr>
            </w:pPr>
            <w:ins w:id="90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7" w:author="Nick.Tolimieri" w:date="2022-09-06T13:51:00Z"/>
                <w:color w:val="000000"/>
                <w:sz w:val="20"/>
                <w:szCs w:val="20"/>
                <w:lang w:val="en-US"/>
              </w:rPr>
            </w:pPr>
            <w:ins w:id="908"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0" w:author="Nick.Tolimieri" w:date="2022-09-06T13:51:00Z"/>
                <w:color w:val="000000"/>
                <w:sz w:val="20"/>
                <w:szCs w:val="20"/>
                <w:lang w:val="en-US"/>
              </w:rPr>
            </w:pPr>
            <w:ins w:id="91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3" w:author="Nick.Tolimieri" w:date="2022-09-06T13:51:00Z"/>
                <w:color w:val="000000"/>
                <w:sz w:val="20"/>
                <w:szCs w:val="20"/>
                <w:lang w:val="en-US"/>
              </w:rPr>
            </w:pPr>
            <w:ins w:id="914"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6" w:author="Nick.Tolimieri" w:date="2022-09-06T13:51:00Z"/>
                <w:color w:val="000000"/>
                <w:sz w:val="20"/>
                <w:szCs w:val="20"/>
                <w:lang w:val="en-US"/>
              </w:rPr>
            </w:pPr>
            <w:ins w:id="917" w:author="Nick.Tolimieri"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9" w:author="Nick.Tolimieri" w:date="2022-09-06T13:51:00Z"/>
                <w:color w:val="000000"/>
                <w:sz w:val="20"/>
                <w:szCs w:val="20"/>
                <w:lang w:val="en-US"/>
              </w:rPr>
            </w:pPr>
            <w:ins w:id="920" w:author="Nick.Tolimieri"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2" w:author="Nick.Tolimieri" w:date="2022-09-06T13:51:00Z"/>
                <w:color w:val="000000"/>
                <w:sz w:val="20"/>
                <w:szCs w:val="20"/>
                <w:lang w:val="en-US"/>
              </w:rPr>
            </w:pPr>
            <w:ins w:id="923" w:author="Nick.Tolimieri" w:date="2022-09-06T13:51:00Z">
              <w:r w:rsidRPr="00C97A89">
                <w:rPr>
                  <w:color w:val="000000"/>
                  <w:sz w:val="20"/>
                  <w:szCs w:val="20"/>
                  <w:lang w:val="en-US"/>
                </w:rPr>
                <w:t>1.75</w:t>
              </w:r>
            </w:ins>
          </w:p>
        </w:tc>
      </w:tr>
      <w:tr w:rsidR="00C97A89" w:rsidRPr="00C97A89" w:rsidTr="004C5EBF">
        <w:tblPrEx>
          <w:tblPrExChange w:id="924" w:author="Nick.Tolimieri" w:date="2022-09-13T12:47:00Z">
            <w:tblPrEx>
              <w:tblW w:w="10017" w:type="dxa"/>
            </w:tblPrEx>
          </w:tblPrExChange>
        </w:tblPrEx>
        <w:trPr>
          <w:trHeight w:val="255"/>
          <w:ins w:id="925" w:author="Nick.Tolimieri" w:date="2022-09-06T13:51:00Z"/>
          <w:trPrChange w:id="9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8" w:author="Nick.Tolimieri" w:date="2022-09-06T13:51:00Z"/>
                <w:color w:val="000000"/>
                <w:sz w:val="20"/>
                <w:szCs w:val="20"/>
                <w:lang w:val="en-US"/>
              </w:rPr>
            </w:pPr>
            <w:ins w:id="92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9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1" w:author="Nick.Tolimieri" w:date="2022-09-06T13:51:00Z"/>
                <w:color w:val="000000"/>
                <w:sz w:val="20"/>
                <w:szCs w:val="20"/>
                <w:lang w:val="en-US"/>
              </w:rPr>
            </w:pPr>
            <w:ins w:id="93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4" w:author="Nick.Tolimieri" w:date="2022-09-06T13:51:00Z"/>
                <w:color w:val="000000"/>
                <w:sz w:val="20"/>
                <w:szCs w:val="20"/>
                <w:lang w:val="en-US"/>
              </w:rPr>
            </w:pPr>
            <w:ins w:id="9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7" w:author="Nick.Tolimieri" w:date="2022-09-06T13:51:00Z"/>
                <w:color w:val="000000"/>
                <w:sz w:val="20"/>
                <w:szCs w:val="20"/>
                <w:lang w:val="en-US"/>
              </w:rPr>
            </w:pPr>
            <w:ins w:id="938"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0" w:author="Nick.Tolimieri" w:date="2022-09-06T13:51:00Z"/>
                <w:color w:val="000000"/>
                <w:sz w:val="20"/>
                <w:szCs w:val="20"/>
                <w:lang w:val="en-US"/>
              </w:rPr>
            </w:pPr>
            <w:ins w:id="94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3" w:author="Nick.Tolimieri" w:date="2022-09-06T13:51:00Z"/>
                <w:color w:val="000000"/>
                <w:sz w:val="20"/>
                <w:szCs w:val="20"/>
                <w:lang w:val="en-US"/>
              </w:rPr>
            </w:pPr>
            <w:ins w:id="944"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6" w:author="Nick.Tolimieri" w:date="2022-09-06T13:51:00Z"/>
                <w:color w:val="000000"/>
                <w:sz w:val="20"/>
                <w:szCs w:val="20"/>
                <w:lang w:val="en-US"/>
              </w:rPr>
            </w:pPr>
            <w:ins w:id="947"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9" w:author="Nick.Tolimieri" w:date="2022-09-06T13:51:00Z"/>
                <w:color w:val="000000"/>
                <w:sz w:val="20"/>
                <w:szCs w:val="20"/>
                <w:lang w:val="en-US"/>
              </w:rPr>
            </w:pPr>
            <w:ins w:id="950"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2" w:author="Nick.Tolimieri" w:date="2022-09-06T13:51:00Z"/>
                <w:color w:val="000000"/>
                <w:sz w:val="20"/>
                <w:szCs w:val="20"/>
                <w:lang w:val="en-US"/>
              </w:rPr>
            </w:pPr>
            <w:ins w:id="953"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5" w:author="Nick.Tolimieri" w:date="2022-09-06T13:51:00Z"/>
                <w:color w:val="000000"/>
                <w:sz w:val="20"/>
                <w:szCs w:val="20"/>
                <w:lang w:val="en-US"/>
              </w:rPr>
            </w:pPr>
            <w:ins w:id="956"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8" w:author="Nick.Tolimieri" w:date="2022-09-06T13:51:00Z"/>
                <w:color w:val="000000"/>
                <w:sz w:val="20"/>
                <w:szCs w:val="20"/>
                <w:lang w:val="en-US"/>
              </w:rPr>
            </w:pPr>
            <w:ins w:id="959" w:author="Nick.Tolimieri" w:date="2022-09-06T13:51:00Z">
              <w:r w:rsidRPr="00C97A89">
                <w:rPr>
                  <w:color w:val="000000"/>
                  <w:sz w:val="20"/>
                  <w:szCs w:val="20"/>
                  <w:lang w:val="en-US"/>
                </w:rPr>
                <w:t>2.05</w:t>
              </w:r>
            </w:ins>
          </w:p>
        </w:tc>
      </w:tr>
      <w:tr w:rsidR="00C97A89" w:rsidRPr="00C97A89" w:rsidTr="004C5EBF">
        <w:tblPrEx>
          <w:tblPrExChange w:id="960" w:author="Nick.Tolimieri" w:date="2022-09-13T12:47:00Z">
            <w:tblPrEx>
              <w:tblW w:w="10017" w:type="dxa"/>
            </w:tblPrEx>
          </w:tblPrExChange>
        </w:tblPrEx>
        <w:trPr>
          <w:trHeight w:val="255"/>
          <w:ins w:id="961" w:author="Nick.Tolimieri" w:date="2022-09-06T13:51:00Z"/>
          <w:trPrChange w:id="9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4" w:author="Nick.Tolimieri" w:date="2022-09-06T13:51:00Z"/>
                <w:color w:val="000000"/>
                <w:sz w:val="20"/>
                <w:szCs w:val="20"/>
                <w:lang w:val="en-US"/>
              </w:rPr>
            </w:pPr>
            <w:ins w:id="96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9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7" w:author="Nick.Tolimieri" w:date="2022-09-06T13:51:00Z"/>
                <w:color w:val="000000"/>
                <w:sz w:val="20"/>
                <w:szCs w:val="20"/>
                <w:lang w:val="en-US"/>
              </w:rPr>
            </w:pPr>
            <w:ins w:id="96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0" w:author="Nick.Tolimieri" w:date="2022-09-06T13:51:00Z"/>
                <w:color w:val="000000"/>
                <w:sz w:val="20"/>
                <w:szCs w:val="20"/>
                <w:lang w:val="en-US"/>
              </w:rPr>
            </w:pPr>
            <w:ins w:id="97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3" w:author="Nick.Tolimieri" w:date="2022-09-06T13:51:00Z"/>
                <w:color w:val="000000"/>
                <w:sz w:val="20"/>
                <w:szCs w:val="20"/>
                <w:lang w:val="en-US"/>
              </w:rPr>
            </w:pPr>
            <w:ins w:id="97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6" w:author="Nick.Tolimieri" w:date="2022-09-06T13:51:00Z"/>
                <w:color w:val="000000"/>
                <w:sz w:val="20"/>
                <w:szCs w:val="20"/>
                <w:lang w:val="en-US"/>
              </w:rPr>
            </w:pPr>
            <w:ins w:id="97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9" w:author="Nick.Tolimieri" w:date="2022-09-06T13:51:00Z"/>
                <w:color w:val="000000"/>
                <w:sz w:val="20"/>
                <w:szCs w:val="20"/>
                <w:lang w:val="en-US"/>
              </w:rPr>
            </w:pPr>
            <w:ins w:id="98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2" w:author="Nick.Tolimieri" w:date="2022-09-06T13:51:00Z"/>
                <w:color w:val="000000"/>
                <w:sz w:val="20"/>
                <w:szCs w:val="20"/>
                <w:lang w:val="en-US"/>
              </w:rPr>
            </w:pPr>
            <w:ins w:id="98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5" w:author="Nick.Tolimieri" w:date="2022-09-06T13:51:00Z"/>
                <w:color w:val="000000"/>
                <w:sz w:val="20"/>
                <w:szCs w:val="20"/>
                <w:lang w:val="en-US"/>
              </w:rPr>
            </w:pPr>
            <w:ins w:id="9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8" w:author="Nick.Tolimieri" w:date="2022-09-06T13:51:00Z"/>
                <w:color w:val="000000"/>
                <w:sz w:val="20"/>
                <w:szCs w:val="20"/>
                <w:lang w:val="en-US"/>
              </w:rPr>
            </w:pPr>
            <w:ins w:id="9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1" w:author="Nick.Tolimieri" w:date="2022-09-06T13:51:00Z"/>
                <w:color w:val="000000"/>
                <w:sz w:val="20"/>
                <w:szCs w:val="20"/>
                <w:lang w:val="en-US"/>
              </w:rPr>
            </w:pPr>
            <w:ins w:id="9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4" w:author="Nick.Tolimieri" w:date="2022-09-06T13:51:00Z"/>
                <w:color w:val="000000"/>
                <w:sz w:val="20"/>
                <w:szCs w:val="20"/>
                <w:lang w:val="en-US"/>
              </w:rPr>
            </w:pPr>
            <w:ins w:id="995" w:author="Nick.Tolimieri" w:date="2022-09-06T13:51:00Z">
              <w:r w:rsidRPr="00C97A89">
                <w:rPr>
                  <w:color w:val="000000"/>
                  <w:sz w:val="20"/>
                  <w:szCs w:val="20"/>
                  <w:lang w:val="en-US"/>
                </w:rPr>
                <w:t>-</w:t>
              </w:r>
            </w:ins>
          </w:p>
        </w:tc>
      </w:tr>
      <w:tr w:rsidR="00C97A89" w:rsidRPr="00C97A89" w:rsidTr="004C5EBF">
        <w:tblPrEx>
          <w:tblPrExChange w:id="996" w:author="Nick.Tolimieri" w:date="2022-09-13T12:47:00Z">
            <w:tblPrEx>
              <w:tblW w:w="10017" w:type="dxa"/>
            </w:tblPrEx>
          </w:tblPrExChange>
        </w:tblPrEx>
        <w:trPr>
          <w:trHeight w:val="255"/>
          <w:ins w:id="997" w:author="Nick.Tolimieri" w:date="2022-09-06T13:51:00Z"/>
          <w:trPrChange w:id="9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00" w:author="Nick.Tolimieri" w:date="2022-09-06T13:51:00Z"/>
                <w:color w:val="000000"/>
                <w:sz w:val="20"/>
                <w:szCs w:val="20"/>
                <w:lang w:val="en-US"/>
              </w:rPr>
            </w:pPr>
            <w:ins w:id="100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0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3" w:author="Nick.Tolimieri" w:date="2022-09-06T13:51:00Z"/>
                <w:color w:val="000000"/>
                <w:sz w:val="20"/>
                <w:szCs w:val="20"/>
                <w:lang w:val="en-US"/>
              </w:rPr>
            </w:pPr>
            <w:ins w:id="100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6" w:author="Nick.Tolimieri" w:date="2022-09-06T13:51:00Z"/>
                <w:color w:val="000000"/>
                <w:sz w:val="20"/>
                <w:szCs w:val="20"/>
                <w:lang w:val="en-US"/>
              </w:rPr>
            </w:pPr>
            <w:ins w:id="1007"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9" w:author="Nick.Tolimieri" w:date="2022-09-06T13:51:00Z"/>
                <w:color w:val="000000"/>
                <w:sz w:val="20"/>
                <w:szCs w:val="20"/>
                <w:lang w:val="en-US"/>
              </w:rPr>
            </w:pPr>
            <w:ins w:id="1010" w:author="Nick.Tolimieri"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2" w:author="Nick.Tolimieri" w:date="2022-09-06T13:51:00Z"/>
                <w:color w:val="000000"/>
                <w:sz w:val="20"/>
                <w:szCs w:val="20"/>
                <w:lang w:val="en-US"/>
              </w:rPr>
            </w:pPr>
            <w:ins w:id="1013"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5" w:author="Nick.Tolimieri" w:date="2022-09-06T13:51:00Z"/>
                <w:color w:val="000000"/>
                <w:sz w:val="20"/>
                <w:szCs w:val="20"/>
                <w:lang w:val="en-US"/>
              </w:rPr>
            </w:pPr>
            <w:ins w:id="1016"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8" w:author="Nick.Tolimieri" w:date="2022-09-06T13:51:00Z"/>
                <w:color w:val="000000"/>
                <w:sz w:val="20"/>
                <w:szCs w:val="20"/>
                <w:lang w:val="en-US"/>
              </w:rPr>
            </w:pPr>
            <w:ins w:id="101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1" w:author="Nick.Tolimieri" w:date="2022-09-06T13:51:00Z"/>
                <w:color w:val="000000"/>
                <w:sz w:val="20"/>
                <w:szCs w:val="20"/>
                <w:lang w:val="en-US"/>
              </w:rPr>
            </w:pPr>
            <w:ins w:id="1022"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4" w:author="Nick.Tolimieri" w:date="2022-09-06T13:51:00Z"/>
                <w:color w:val="000000"/>
                <w:sz w:val="20"/>
                <w:szCs w:val="20"/>
                <w:lang w:val="en-US"/>
              </w:rPr>
            </w:pPr>
            <w:ins w:id="1025" w:author="Nick.Tolimieri"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7" w:author="Nick.Tolimieri" w:date="2022-09-06T13:51:00Z"/>
                <w:color w:val="000000"/>
                <w:sz w:val="20"/>
                <w:szCs w:val="20"/>
                <w:lang w:val="en-US"/>
              </w:rPr>
            </w:pPr>
            <w:ins w:id="1028"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0" w:author="Nick.Tolimieri" w:date="2022-09-06T13:51:00Z"/>
                <w:color w:val="000000"/>
                <w:sz w:val="20"/>
                <w:szCs w:val="20"/>
                <w:lang w:val="en-US"/>
              </w:rPr>
            </w:pPr>
            <w:ins w:id="1031" w:author="Nick.Tolimieri" w:date="2022-09-06T13:51:00Z">
              <w:r w:rsidRPr="00C97A89">
                <w:rPr>
                  <w:color w:val="000000"/>
                  <w:sz w:val="20"/>
                  <w:szCs w:val="20"/>
                  <w:lang w:val="en-US"/>
                </w:rPr>
                <w:t>4.43</w:t>
              </w:r>
            </w:ins>
          </w:p>
        </w:tc>
      </w:tr>
      <w:tr w:rsidR="00C97A89" w:rsidRPr="00C97A89" w:rsidTr="004C5EBF">
        <w:tblPrEx>
          <w:tblPrExChange w:id="1032" w:author="Nick.Tolimieri" w:date="2022-09-13T12:47:00Z">
            <w:tblPrEx>
              <w:tblW w:w="10017" w:type="dxa"/>
            </w:tblPrEx>
          </w:tblPrExChange>
        </w:tblPrEx>
        <w:trPr>
          <w:trHeight w:val="255"/>
          <w:ins w:id="1033" w:author="Nick.Tolimieri" w:date="2022-09-06T13:51:00Z"/>
          <w:trPrChange w:id="10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6" w:author="Nick.Tolimieri" w:date="2022-09-06T13:51:00Z"/>
                <w:color w:val="000000"/>
                <w:sz w:val="20"/>
                <w:szCs w:val="20"/>
                <w:lang w:val="en-US"/>
              </w:rPr>
            </w:pPr>
            <w:ins w:id="103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0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9" w:author="Nick.Tolimieri" w:date="2022-09-06T13:51:00Z"/>
                <w:color w:val="000000"/>
                <w:sz w:val="20"/>
                <w:szCs w:val="20"/>
                <w:lang w:val="en-US"/>
              </w:rPr>
            </w:pPr>
            <w:ins w:id="104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2" w:author="Nick.Tolimieri" w:date="2022-09-06T13:51:00Z"/>
                <w:color w:val="000000"/>
                <w:sz w:val="20"/>
                <w:szCs w:val="20"/>
                <w:lang w:val="en-US"/>
              </w:rPr>
            </w:pPr>
            <w:ins w:id="1043"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5" w:author="Nick.Tolimieri" w:date="2022-09-06T13:51:00Z"/>
                <w:color w:val="000000"/>
                <w:sz w:val="20"/>
                <w:szCs w:val="20"/>
                <w:lang w:val="en-US"/>
              </w:rPr>
            </w:pPr>
            <w:ins w:id="1046" w:author="Nick.Tolimieri"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8" w:author="Nick.Tolimieri" w:date="2022-09-06T13:51:00Z"/>
                <w:color w:val="000000"/>
                <w:sz w:val="20"/>
                <w:szCs w:val="20"/>
                <w:lang w:val="en-US"/>
              </w:rPr>
            </w:pPr>
            <w:ins w:id="104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1" w:author="Nick.Tolimieri" w:date="2022-09-06T13:51:00Z"/>
                <w:color w:val="000000"/>
                <w:sz w:val="20"/>
                <w:szCs w:val="20"/>
                <w:lang w:val="en-US"/>
              </w:rPr>
            </w:pPr>
            <w:ins w:id="1052"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4" w:author="Nick.Tolimieri" w:date="2022-09-06T13:51:00Z"/>
                <w:color w:val="000000"/>
                <w:sz w:val="20"/>
                <w:szCs w:val="20"/>
                <w:lang w:val="en-US"/>
              </w:rPr>
            </w:pPr>
            <w:ins w:id="105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7" w:author="Nick.Tolimieri" w:date="2022-09-06T13:51:00Z"/>
                <w:color w:val="000000"/>
                <w:sz w:val="20"/>
                <w:szCs w:val="20"/>
                <w:lang w:val="en-US"/>
              </w:rPr>
            </w:pPr>
            <w:ins w:id="1058"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0" w:author="Nick.Tolimieri" w:date="2022-09-06T13:51:00Z"/>
                <w:color w:val="000000"/>
                <w:sz w:val="20"/>
                <w:szCs w:val="20"/>
                <w:lang w:val="en-US"/>
              </w:rPr>
            </w:pPr>
            <w:ins w:id="1061" w:author="Nick.Tolimieri"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3" w:author="Nick.Tolimieri" w:date="2022-09-06T13:51:00Z"/>
                <w:color w:val="000000"/>
                <w:sz w:val="20"/>
                <w:szCs w:val="20"/>
                <w:lang w:val="en-US"/>
              </w:rPr>
            </w:pPr>
            <w:ins w:id="1064"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6" w:author="Nick.Tolimieri" w:date="2022-09-06T13:51:00Z"/>
                <w:color w:val="000000"/>
                <w:sz w:val="20"/>
                <w:szCs w:val="20"/>
                <w:lang w:val="en-US"/>
              </w:rPr>
            </w:pPr>
            <w:ins w:id="1067" w:author="Nick.Tolimieri" w:date="2022-09-06T13:51:00Z">
              <w:r w:rsidRPr="00C97A89">
                <w:rPr>
                  <w:color w:val="000000"/>
                  <w:sz w:val="20"/>
                  <w:szCs w:val="20"/>
                  <w:lang w:val="en-US"/>
                </w:rPr>
                <w:t>3.73</w:t>
              </w:r>
            </w:ins>
          </w:p>
        </w:tc>
      </w:tr>
      <w:tr w:rsidR="00C97A89" w:rsidRPr="00C97A89" w:rsidTr="004C5EBF">
        <w:tblPrEx>
          <w:tblPrExChange w:id="1068" w:author="Nick.Tolimieri" w:date="2022-09-13T12:47:00Z">
            <w:tblPrEx>
              <w:tblW w:w="10017" w:type="dxa"/>
            </w:tblPrEx>
          </w:tblPrExChange>
        </w:tblPrEx>
        <w:trPr>
          <w:trHeight w:val="255"/>
          <w:ins w:id="1069" w:author="Nick.Tolimieri" w:date="2022-09-06T13:51:00Z"/>
          <w:trPrChange w:id="10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72" w:author="Nick.Tolimieri" w:date="2022-09-06T13:51:00Z"/>
                <w:color w:val="000000"/>
                <w:sz w:val="20"/>
                <w:szCs w:val="20"/>
                <w:lang w:val="en-US"/>
              </w:rPr>
            </w:pPr>
            <w:ins w:id="107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0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5" w:author="Nick.Tolimieri" w:date="2022-09-06T13:51:00Z"/>
                <w:color w:val="000000"/>
                <w:sz w:val="20"/>
                <w:szCs w:val="20"/>
                <w:lang w:val="en-US"/>
              </w:rPr>
            </w:pPr>
            <w:ins w:id="107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8" w:author="Nick.Tolimieri" w:date="2022-09-06T13:51:00Z"/>
                <w:color w:val="000000"/>
                <w:sz w:val="20"/>
                <w:szCs w:val="20"/>
                <w:lang w:val="en-US"/>
              </w:rPr>
            </w:pPr>
            <w:ins w:id="107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1" w:author="Nick.Tolimieri" w:date="2022-09-06T13:51:00Z"/>
                <w:color w:val="000000"/>
                <w:sz w:val="20"/>
                <w:szCs w:val="20"/>
                <w:lang w:val="en-US"/>
              </w:rPr>
            </w:pPr>
            <w:ins w:id="1082" w:author="Nick.Tolimieri"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4" w:author="Nick.Tolimieri" w:date="2022-09-06T13:51:00Z"/>
                <w:color w:val="000000"/>
                <w:sz w:val="20"/>
                <w:szCs w:val="20"/>
                <w:lang w:val="en-US"/>
              </w:rPr>
            </w:pPr>
            <w:ins w:id="1085"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7" w:author="Nick.Tolimieri" w:date="2022-09-06T13:51:00Z"/>
                <w:color w:val="000000"/>
                <w:sz w:val="20"/>
                <w:szCs w:val="20"/>
                <w:lang w:val="en-US"/>
              </w:rPr>
            </w:pPr>
            <w:ins w:id="1088" w:author="Nick.Tolimieri"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0" w:author="Nick.Tolimieri" w:date="2022-09-06T13:51:00Z"/>
                <w:color w:val="000000"/>
                <w:sz w:val="20"/>
                <w:szCs w:val="20"/>
                <w:lang w:val="en-US"/>
              </w:rPr>
            </w:pPr>
            <w:ins w:id="109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3" w:author="Nick.Tolimieri" w:date="2022-09-06T13:51:00Z"/>
                <w:color w:val="000000"/>
                <w:sz w:val="20"/>
                <w:szCs w:val="20"/>
                <w:lang w:val="en-US"/>
              </w:rPr>
            </w:pPr>
            <w:ins w:id="1094"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6" w:author="Nick.Tolimieri" w:date="2022-09-06T13:51:00Z"/>
                <w:color w:val="000000"/>
                <w:sz w:val="20"/>
                <w:szCs w:val="20"/>
                <w:lang w:val="en-US"/>
              </w:rPr>
            </w:pPr>
            <w:ins w:id="1097" w:author="Nick.Tolimieri"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9" w:author="Nick.Tolimieri" w:date="2022-09-06T13:51:00Z"/>
                <w:color w:val="000000"/>
                <w:sz w:val="20"/>
                <w:szCs w:val="20"/>
                <w:lang w:val="en-US"/>
              </w:rPr>
            </w:pPr>
            <w:ins w:id="1100"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1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2" w:author="Nick.Tolimieri" w:date="2022-09-06T13:51:00Z"/>
                <w:color w:val="000000"/>
                <w:sz w:val="20"/>
                <w:szCs w:val="20"/>
                <w:lang w:val="en-US"/>
              </w:rPr>
            </w:pPr>
            <w:ins w:id="1103" w:author="Nick.Tolimieri" w:date="2022-09-06T13:51:00Z">
              <w:r w:rsidRPr="00C97A89">
                <w:rPr>
                  <w:color w:val="000000"/>
                  <w:sz w:val="20"/>
                  <w:szCs w:val="20"/>
                  <w:lang w:val="en-US"/>
                </w:rPr>
                <w:t>2.41</w:t>
              </w:r>
            </w:ins>
          </w:p>
        </w:tc>
      </w:tr>
      <w:tr w:rsidR="00C97A89" w:rsidRPr="00C97A89" w:rsidTr="004C5EBF">
        <w:tblPrEx>
          <w:tblPrExChange w:id="1104" w:author="Nick.Tolimieri" w:date="2022-09-13T12:47:00Z">
            <w:tblPrEx>
              <w:tblW w:w="10017" w:type="dxa"/>
            </w:tblPrEx>
          </w:tblPrExChange>
        </w:tblPrEx>
        <w:trPr>
          <w:trHeight w:val="255"/>
          <w:ins w:id="1105" w:author="Nick.Tolimieri" w:date="2022-09-06T13:51:00Z"/>
          <w:trPrChange w:id="11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8" w:author="Nick.Tolimieri" w:date="2022-09-06T13:51:00Z"/>
                <w:color w:val="000000"/>
                <w:sz w:val="20"/>
                <w:szCs w:val="20"/>
                <w:lang w:val="en-US"/>
              </w:rPr>
            </w:pPr>
            <w:ins w:id="110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1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1" w:author="Nick.Tolimieri" w:date="2022-09-06T13:51:00Z"/>
                <w:color w:val="000000"/>
                <w:sz w:val="20"/>
                <w:szCs w:val="20"/>
                <w:lang w:val="en-US"/>
              </w:rPr>
            </w:pPr>
            <w:ins w:id="111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4" w:author="Nick.Tolimieri" w:date="2022-09-06T13:51:00Z"/>
                <w:color w:val="000000"/>
                <w:sz w:val="20"/>
                <w:szCs w:val="20"/>
                <w:lang w:val="en-US"/>
              </w:rPr>
            </w:pPr>
            <w:ins w:id="11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7" w:author="Nick.Tolimieri" w:date="2022-09-06T13:51:00Z"/>
                <w:color w:val="000000"/>
                <w:sz w:val="20"/>
                <w:szCs w:val="20"/>
                <w:lang w:val="en-US"/>
              </w:rPr>
            </w:pPr>
            <w:ins w:id="1118" w:author="Nick.Tolimieri"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0" w:author="Nick.Tolimieri" w:date="2022-09-06T13:51:00Z"/>
                <w:color w:val="000000"/>
                <w:sz w:val="20"/>
                <w:szCs w:val="20"/>
                <w:lang w:val="en-US"/>
              </w:rPr>
            </w:pPr>
            <w:ins w:id="1121"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3" w:author="Nick.Tolimieri" w:date="2022-09-06T13:51:00Z"/>
                <w:color w:val="000000"/>
                <w:sz w:val="20"/>
                <w:szCs w:val="20"/>
                <w:lang w:val="en-US"/>
              </w:rPr>
            </w:pPr>
            <w:ins w:id="1124"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6" w:author="Nick.Tolimieri" w:date="2022-09-06T13:51:00Z"/>
                <w:color w:val="000000"/>
                <w:sz w:val="20"/>
                <w:szCs w:val="20"/>
                <w:lang w:val="en-US"/>
              </w:rPr>
            </w:pPr>
            <w:ins w:id="112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9" w:author="Nick.Tolimieri" w:date="2022-09-06T13:51:00Z"/>
                <w:color w:val="000000"/>
                <w:sz w:val="20"/>
                <w:szCs w:val="20"/>
                <w:lang w:val="en-US"/>
              </w:rPr>
            </w:pPr>
            <w:ins w:id="1130"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2" w:author="Nick.Tolimieri" w:date="2022-09-06T13:51:00Z"/>
                <w:color w:val="000000"/>
                <w:sz w:val="20"/>
                <w:szCs w:val="20"/>
                <w:lang w:val="en-US"/>
              </w:rPr>
            </w:pPr>
            <w:ins w:id="1133" w:author="Nick.Tolimieri"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5" w:author="Nick.Tolimieri" w:date="2022-09-06T13:51:00Z"/>
                <w:color w:val="000000"/>
                <w:sz w:val="20"/>
                <w:szCs w:val="20"/>
                <w:lang w:val="en-US"/>
              </w:rPr>
            </w:pPr>
            <w:ins w:id="1136"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8" w:author="Nick.Tolimieri" w:date="2022-09-06T13:51:00Z"/>
                <w:color w:val="000000"/>
                <w:sz w:val="20"/>
                <w:szCs w:val="20"/>
                <w:lang w:val="en-US"/>
              </w:rPr>
            </w:pPr>
            <w:ins w:id="1139" w:author="Nick.Tolimieri" w:date="2022-09-06T13:51:00Z">
              <w:r w:rsidRPr="00C97A89">
                <w:rPr>
                  <w:color w:val="000000"/>
                  <w:sz w:val="20"/>
                  <w:szCs w:val="20"/>
                  <w:lang w:val="en-US"/>
                </w:rPr>
                <w:t>3.37</w:t>
              </w:r>
            </w:ins>
          </w:p>
        </w:tc>
      </w:tr>
      <w:tr w:rsidR="00C97A89" w:rsidRPr="00C97A89" w:rsidTr="004C5EBF">
        <w:tblPrEx>
          <w:tblPrExChange w:id="1140" w:author="Nick.Tolimieri" w:date="2022-09-13T12:47:00Z">
            <w:tblPrEx>
              <w:tblW w:w="10017" w:type="dxa"/>
            </w:tblPrEx>
          </w:tblPrExChange>
        </w:tblPrEx>
        <w:trPr>
          <w:trHeight w:val="255"/>
          <w:ins w:id="1141" w:author="Nick.Tolimieri" w:date="2022-09-06T13:51:00Z"/>
          <w:trPrChange w:id="11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4" w:author="Nick.Tolimieri" w:date="2022-09-06T13:51:00Z"/>
                <w:color w:val="000000"/>
                <w:sz w:val="20"/>
                <w:szCs w:val="20"/>
                <w:lang w:val="en-US"/>
              </w:rPr>
            </w:pPr>
            <w:ins w:id="1145"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1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7" w:author="Nick.Tolimieri" w:date="2022-09-06T13:51:00Z"/>
                <w:color w:val="000000"/>
                <w:sz w:val="20"/>
                <w:szCs w:val="20"/>
                <w:lang w:val="en-US"/>
              </w:rPr>
            </w:pPr>
            <w:ins w:id="114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0" w:author="Nick.Tolimieri" w:date="2022-09-06T13:51:00Z"/>
                <w:color w:val="000000"/>
                <w:sz w:val="20"/>
                <w:szCs w:val="20"/>
                <w:lang w:val="en-US"/>
              </w:rPr>
            </w:pPr>
            <w:ins w:id="115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3" w:author="Nick.Tolimieri" w:date="2022-09-06T13:51:00Z"/>
                <w:color w:val="000000"/>
                <w:sz w:val="20"/>
                <w:szCs w:val="20"/>
                <w:lang w:val="en-US"/>
              </w:rPr>
            </w:pPr>
            <w:ins w:id="11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6" w:author="Nick.Tolimieri" w:date="2022-09-06T13:51:00Z"/>
                <w:color w:val="000000"/>
                <w:sz w:val="20"/>
                <w:szCs w:val="20"/>
                <w:lang w:val="en-US"/>
              </w:rPr>
            </w:pPr>
            <w:ins w:id="115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9" w:author="Nick.Tolimieri" w:date="2022-09-06T13:51:00Z"/>
                <w:color w:val="000000"/>
                <w:sz w:val="20"/>
                <w:szCs w:val="20"/>
                <w:lang w:val="en-US"/>
              </w:rPr>
            </w:pPr>
            <w:ins w:id="11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2" w:author="Nick.Tolimieri" w:date="2022-09-06T13:51:00Z"/>
                <w:color w:val="000000"/>
                <w:sz w:val="20"/>
                <w:szCs w:val="20"/>
                <w:lang w:val="en-US"/>
              </w:rPr>
            </w:pPr>
            <w:ins w:id="11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5" w:author="Nick.Tolimieri" w:date="2022-09-06T13:51:00Z"/>
                <w:color w:val="000000"/>
                <w:sz w:val="20"/>
                <w:szCs w:val="20"/>
                <w:lang w:val="en-US"/>
              </w:rPr>
            </w:pPr>
            <w:ins w:id="11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8" w:author="Nick.Tolimieri" w:date="2022-09-06T13:51:00Z"/>
                <w:color w:val="000000"/>
                <w:sz w:val="20"/>
                <w:szCs w:val="20"/>
                <w:lang w:val="en-US"/>
              </w:rPr>
            </w:pPr>
            <w:ins w:id="11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1" w:author="Nick.Tolimieri" w:date="2022-09-06T13:51:00Z"/>
                <w:color w:val="000000"/>
                <w:sz w:val="20"/>
                <w:szCs w:val="20"/>
                <w:lang w:val="en-US"/>
              </w:rPr>
            </w:pPr>
            <w:ins w:id="11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4" w:author="Nick.Tolimieri" w:date="2022-09-06T13:51:00Z"/>
                <w:color w:val="000000"/>
                <w:sz w:val="20"/>
                <w:szCs w:val="20"/>
                <w:lang w:val="en-US"/>
              </w:rPr>
            </w:pPr>
            <w:ins w:id="1175" w:author="Nick.Tolimieri" w:date="2022-09-06T13:51:00Z">
              <w:r w:rsidRPr="00C97A89">
                <w:rPr>
                  <w:color w:val="000000"/>
                  <w:sz w:val="20"/>
                  <w:szCs w:val="20"/>
                  <w:lang w:val="en-US"/>
                </w:rPr>
                <w:t>-</w:t>
              </w:r>
            </w:ins>
          </w:p>
        </w:tc>
      </w:tr>
      <w:tr w:rsidR="00C97A89" w:rsidRPr="00C97A89" w:rsidTr="004C5EBF">
        <w:tblPrEx>
          <w:tblPrExChange w:id="1176" w:author="Nick.Tolimieri" w:date="2022-09-13T12:47:00Z">
            <w:tblPrEx>
              <w:tblW w:w="10017" w:type="dxa"/>
            </w:tblPrEx>
          </w:tblPrExChange>
        </w:tblPrEx>
        <w:trPr>
          <w:trHeight w:val="255"/>
          <w:ins w:id="1177" w:author="Nick.Tolimieri" w:date="2022-09-06T13:51:00Z"/>
          <w:trPrChange w:id="11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80" w:author="Nick.Tolimieri" w:date="2022-09-06T13:51:00Z"/>
                <w:color w:val="000000"/>
                <w:sz w:val="20"/>
                <w:szCs w:val="20"/>
                <w:lang w:val="en-US"/>
              </w:rPr>
            </w:pPr>
            <w:ins w:id="1181"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1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3" w:author="Nick.Tolimieri" w:date="2022-09-06T13:51:00Z"/>
                <w:color w:val="000000"/>
                <w:sz w:val="20"/>
                <w:szCs w:val="20"/>
                <w:lang w:val="en-US"/>
              </w:rPr>
            </w:pPr>
            <w:ins w:id="118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6" w:author="Nick.Tolimieri" w:date="2022-09-06T13:51:00Z"/>
                <w:color w:val="000000"/>
                <w:sz w:val="20"/>
                <w:szCs w:val="20"/>
                <w:lang w:val="en-US"/>
              </w:rPr>
            </w:pPr>
            <w:ins w:id="118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9" w:author="Nick.Tolimieri" w:date="2022-09-06T13:51:00Z"/>
                <w:color w:val="000000"/>
                <w:sz w:val="20"/>
                <w:szCs w:val="20"/>
                <w:lang w:val="en-US"/>
              </w:rPr>
            </w:pPr>
            <w:ins w:id="119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2" w:author="Nick.Tolimieri" w:date="2022-09-06T13:51:00Z"/>
                <w:color w:val="000000"/>
                <w:sz w:val="20"/>
                <w:szCs w:val="20"/>
                <w:lang w:val="en-US"/>
              </w:rPr>
            </w:pPr>
            <w:ins w:id="119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5" w:author="Nick.Tolimieri" w:date="2022-09-06T13:51:00Z"/>
                <w:color w:val="000000"/>
                <w:sz w:val="20"/>
                <w:szCs w:val="20"/>
                <w:lang w:val="en-US"/>
              </w:rPr>
            </w:pPr>
            <w:ins w:id="119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8" w:author="Nick.Tolimieri" w:date="2022-09-06T13:51:00Z"/>
                <w:color w:val="000000"/>
                <w:sz w:val="20"/>
                <w:szCs w:val="20"/>
                <w:lang w:val="en-US"/>
              </w:rPr>
            </w:pPr>
            <w:ins w:id="119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2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1" w:author="Nick.Tolimieri" w:date="2022-09-06T13:51:00Z"/>
                <w:color w:val="000000"/>
                <w:sz w:val="20"/>
                <w:szCs w:val="20"/>
                <w:lang w:val="en-US"/>
              </w:rPr>
            </w:pPr>
            <w:ins w:id="120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4" w:author="Nick.Tolimieri" w:date="2022-09-06T13:51:00Z"/>
                <w:color w:val="000000"/>
                <w:sz w:val="20"/>
                <w:szCs w:val="20"/>
                <w:lang w:val="en-US"/>
              </w:rPr>
            </w:pPr>
            <w:ins w:id="12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7" w:author="Nick.Tolimieri" w:date="2022-09-06T13:51:00Z"/>
                <w:color w:val="000000"/>
                <w:sz w:val="20"/>
                <w:szCs w:val="20"/>
                <w:lang w:val="en-US"/>
              </w:rPr>
            </w:pPr>
            <w:ins w:id="12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0" w:author="Nick.Tolimieri" w:date="2022-09-06T13:51:00Z"/>
                <w:color w:val="000000"/>
                <w:sz w:val="20"/>
                <w:szCs w:val="20"/>
                <w:lang w:val="en-US"/>
              </w:rPr>
            </w:pPr>
            <w:ins w:id="1211" w:author="Nick.Tolimieri" w:date="2022-09-06T13:51:00Z">
              <w:r w:rsidRPr="00C97A89">
                <w:rPr>
                  <w:color w:val="000000"/>
                  <w:sz w:val="20"/>
                  <w:szCs w:val="20"/>
                  <w:lang w:val="en-US"/>
                </w:rPr>
                <w:t>-</w:t>
              </w:r>
            </w:ins>
          </w:p>
        </w:tc>
      </w:tr>
      <w:tr w:rsidR="00C97A89" w:rsidRPr="00C97A89" w:rsidTr="004C5EBF">
        <w:tblPrEx>
          <w:tblPrExChange w:id="1212" w:author="Nick.Tolimieri" w:date="2022-09-13T12:47:00Z">
            <w:tblPrEx>
              <w:tblW w:w="10017" w:type="dxa"/>
            </w:tblPrEx>
          </w:tblPrExChange>
        </w:tblPrEx>
        <w:trPr>
          <w:trHeight w:val="255"/>
          <w:ins w:id="1213" w:author="Nick.Tolimieri" w:date="2022-09-06T13:51:00Z"/>
          <w:trPrChange w:id="12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6" w:author="Nick.Tolimieri" w:date="2022-09-06T13:51:00Z"/>
                <w:color w:val="000000"/>
                <w:sz w:val="20"/>
                <w:szCs w:val="20"/>
                <w:lang w:val="en-US"/>
              </w:rPr>
            </w:pPr>
            <w:ins w:id="1217"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2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9" w:author="Nick.Tolimieri" w:date="2022-09-06T13:51:00Z"/>
                <w:color w:val="000000"/>
                <w:sz w:val="20"/>
                <w:szCs w:val="20"/>
                <w:lang w:val="en-US"/>
              </w:rPr>
            </w:pPr>
            <w:ins w:id="122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2" w:author="Nick.Tolimieri" w:date="2022-09-06T13:51:00Z"/>
                <w:color w:val="000000"/>
                <w:sz w:val="20"/>
                <w:szCs w:val="20"/>
                <w:lang w:val="en-US"/>
              </w:rPr>
            </w:pPr>
            <w:ins w:id="1223"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5" w:author="Nick.Tolimieri" w:date="2022-09-06T13:51:00Z"/>
                <w:color w:val="000000"/>
                <w:sz w:val="20"/>
                <w:szCs w:val="20"/>
                <w:lang w:val="en-US"/>
              </w:rPr>
            </w:pPr>
            <w:ins w:id="1226"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8" w:author="Nick.Tolimieri" w:date="2022-09-06T13:51:00Z"/>
                <w:color w:val="000000"/>
                <w:sz w:val="20"/>
                <w:szCs w:val="20"/>
                <w:lang w:val="en-US"/>
              </w:rPr>
            </w:pPr>
            <w:ins w:id="1229"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1" w:author="Nick.Tolimieri" w:date="2022-09-06T13:51:00Z"/>
                <w:color w:val="000000"/>
                <w:sz w:val="20"/>
                <w:szCs w:val="20"/>
                <w:lang w:val="en-US"/>
              </w:rPr>
            </w:pPr>
            <w:ins w:id="123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4" w:author="Nick.Tolimieri" w:date="2022-09-06T13:51:00Z"/>
                <w:color w:val="000000"/>
                <w:sz w:val="20"/>
                <w:szCs w:val="20"/>
                <w:lang w:val="en-US"/>
              </w:rPr>
            </w:pPr>
            <w:ins w:id="123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7" w:author="Nick.Tolimieri" w:date="2022-09-06T13:51:00Z"/>
                <w:color w:val="000000"/>
                <w:sz w:val="20"/>
                <w:szCs w:val="20"/>
                <w:lang w:val="en-US"/>
              </w:rPr>
            </w:pPr>
            <w:ins w:id="1238" w:author="Nick.Tolimieri"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0" w:author="Nick.Tolimieri" w:date="2022-09-06T13:51:00Z"/>
                <w:color w:val="000000"/>
                <w:sz w:val="20"/>
                <w:szCs w:val="20"/>
                <w:lang w:val="en-US"/>
              </w:rPr>
            </w:pPr>
            <w:ins w:id="1241"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3" w:author="Nick.Tolimieri" w:date="2022-09-06T13:51:00Z"/>
                <w:color w:val="000000"/>
                <w:sz w:val="20"/>
                <w:szCs w:val="20"/>
                <w:lang w:val="en-US"/>
              </w:rPr>
            </w:pPr>
            <w:ins w:id="1244"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6" w:author="Nick.Tolimieri" w:date="2022-09-06T13:51:00Z"/>
                <w:color w:val="000000"/>
                <w:sz w:val="20"/>
                <w:szCs w:val="20"/>
                <w:lang w:val="en-US"/>
              </w:rPr>
            </w:pPr>
            <w:ins w:id="1247" w:author="Nick.Tolimieri" w:date="2022-09-06T13:51:00Z">
              <w:r w:rsidRPr="00C97A89">
                <w:rPr>
                  <w:color w:val="000000"/>
                  <w:sz w:val="20"/>
                  <w:szCs w:val="20"/>
                  <w:lang w:val="en-US"/>
                </w:rPr>
                <w:t>3.83</w:t>
              </w:r>
            </w:ins>
          </w:p>
        </w:tc>
      </w:tr>
      <w:tr w:rsidR="00C97A89" w:rsidRPr="00C97A89" w:rsidTr="004C5EBF">
        <w:tblPrEx>
          <w:tblPrExChange w:id="1248" w:author="Nick.Tolimieri" w:date="2022-09-13T12:47:00Z">
            <w:tblPrEx>
              <w:tblW w:w="10017" w:type="dxa"/>
            </w:tblPrEx>
          </w:tblPrExChange>
        </w:tblPrEx>
        <w:trPr>
          <w:trHeight w:val="255"/>
          <w:ins w:id="1249" w:author="Nick.Tolimieri" w:date="2022-09-06T13:51:00Z"/>
          <w:trPrChange w:id="12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52" w:author="Nick.Tolimieri" w:date="2022-09-06T13:51:00Z"/>
                <w:color w:val="000000"/>
                <w:sz w:val="20"/>
                <w:szCs w:val="20"/>
                <w:lang w:val="en-US"/>
              </w:rPr>
            </w:pPr>
            <w:ins w:id="1253"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2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5" w:author="Nick.Tolimieri" w:date="2022-09-06T13:51:00Z"/>
                <w:color w:val="000000"/>
                <w:sz w:val="20"/>
                <w:szCs w:val="20"/>
                <w:lang w:val="en-US"/>
              </w:rPr>
            </w:pPr>
            <w:ins w:id="125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8" w:author="Nick.Tolimieri" w:date="2022-09-06T13:51:00Z"/>
                <w:color w:val="000000"/>
                <w:sz w:val="20"/>
                <w:szCs w:val="20"/>
                <w:lang w:val="en-US"/>
              </w:rPr>
            </w:pPr>
            <w:ins w:id="12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1" w:author="Nick.Tolimieri" w:date="2022-09-06T13:51:00Z"/>
                <w:color w:val="000000"/>
                <w:sz w:val="20"/>
                <w:szCs w:val="20"/>
                <w:lang w:val="en-US"/>
              </w:rPr>
            </w:pPr>
            <w:ins w:id="1262"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4" w:author="Nick.Tolimieri" w:date="2022-09-06T13:51:00Z"/>
                <w:color w:val="000000"/>
                <w:sz w:val="20"/>
                <w:szCs w:val="20"/>
                <w:lang w:val="en-US"/>
              </w:rPr>
            </w:pPr>
            <w:ins w:id="126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7" w:author="Nick.Tolimieri" w:date="2022-09-06T13:51:00Z"/>
                <w:color w:val="000000"/>
                <w:sz w:val="20"/>
                <w:szCs w:val="20"/>
                <w:lang w:val="en-US"/>
              </w:rPr>
            </w:pPr>
            <w:ins w:id="1268" w:author="Nick.Tolimieri"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0" w:author="Nick.Tolimieri" w:date="2022-09-06T13:51:00Z"/>
                <w:color w:val="000000"/>
                <w:sz w:val="20"/>
                <w:szCs w:val="20"/>
                <w:lang w:val="en-US"/>
              </w:rPr>
            </w:pPr>
            <w:ins w:id="1271" w:author="Nick.Tolimieri"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3" w:author="Nick.Tolimieri" w:date="2022-09-06T13:51:00Z"/>
                <w:color w:val="000000"/>
                <w:sz w:val="20"/>
                <w:szCs w:val="20"/>
                <w:lang w:val="en-US"/>
              </w:rPr>
            </w:pPr>
            <w:ins w:id="1274"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6" w:author="Nick.Tolimieri" w:date="2022-09-06T13:51:00Z"/>
                <w:color w:val="000000"/>
                <w:sz w:val="20"/>
                <w:szCs w:val="20"/>
                <w:lang w:val="en-US"/>
              </w:rPr>
            </w:pPr>
            <w:ins w:id="1277" w:author="Nick.Tolimieri"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9" w:author="Nick.Tolimieri" w:date="2022-09-06T13:51:00Z"/>
                <w:color w:val="000000"/>
                <w:sz w:val="20"/>
                <w:szCs w:val="20"/>
                <w:lang w:val="en-US"/>
              </w:rPr>
            </w:pPr>
            <w:ins w:id="1280" w:author="Nick.Tolimieri"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2" w:author="Nick.Tolimieri" w:date="2022-09-06T13:51:00Z"/>
                <w:color w:val="000000"/>
                <w:sz w:val="20"/>
                <w:szCs w:val="20"/>
                <w:lang w:val="en-US"/>
              </w:rPr>
            </w:pPr>
            <w:ins w:id="1283" w:author="Nick.Tolimieri" w:date="2022-09-06T13:51:00Z">
              <w:r w:rsidRPr="00C97A89">
                <w:rPr>
                  <w:color w:val="000000"/>
                  <w:sz w:val="20"/>
                  <w:szCs w:val="20"/>
                  <w:lang w:val="en-US"/>
                </w:rPr>
                <w:t>2.9</w:t>
              </w:r>
            </w:ins>
          </w:p>
        </w:tc>
      </w:tr>
      <w:tr w:rsidR="00C97A89" w:rsidRPr="00C97A89" w:rsidTr="004C5EBF">
        <w:tblPrEx>
          <w:tblPrExChange w:id="1284" w:author="Nick.Tolimieri" w:date="2022-09-13T12:47:00Z">
            <w:tblPrEx>
              <w:tblW w:w="10017" w:type="dxa"/>
            </w:tblPrEx>
          </w:tblPrExChange>
        </w:tblPrEx>
        <w:trPr>
          <w:trHeight w:val="255"/>
          <w:ins w:id="1285" w:author="Nick.Tolimieri" w:date="2022-09-06T13:51:00Z"/>
          <w:trPrChange w:id="12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8" w:author="Nick.Tolimieri" w:date="2022-09-06T13:51:00Z"/>
                <w:color w:val="000000"/>
                <w:sz w:val="20"/>
                <w:szCs w:val="20"/>
                <w:lang w:val="en-US"/>
              </w:rPr>
            </w:pPr>
            <w:ins w:id="1289" w:author="Nick.Tolimieri" w:date="2022-09-06T13:51:00Z">
              <w:r w:rsidRPr="00C97A89">
                <w:rPr>
                  <w:color w:val="000000"/>
                  <w:sz w:val="20"/>
                  <w:szCs w:val="20"/>
                  <w:lang w:val="en-US"/>
                </w:rPr>
                <w:t>Tatoosh Is. &amp; Neah B.</w:t>
              </w:r>
            </w:ins>
          </w:p>
        </w:tc>
        <w:tc>
          <w:tcPr>
            <w:tcW w:w="616" w:type="dxa"/>
            <w:tcBorders>
              <w:top w:val="nil"/>
              <w:left w:val="nil"/>
              <w:bottom w:val="nil"/>
              <w:right w:val="nil"/>
            </w:tcBorders>
            <w:shd w:val="clear" w:color="auto" w:fill="auto"/>
            <w:noWrap/>
            <w:vAlign w:val="bottom"/>
            <w:hideMark/>
            <w:tcPrChange w:id="12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1" w:author="Nick.Tolimieri" w:date="2022-09-06T13:51:00Z"/>
                <w:color w:val="000000"/>
                <w:sz w:val="20"/>
                <w:szCs w:val="20"/>
                <w:lang w:val="en-US"/>
              </w:rPr>
            </w:pPr>
            <w:ins w:id="1292"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4" w:author="Nick.Tolimieri" w:date="2022-09-06T13:51:00Z"/>
                <w:color w:val="000000"/>
                <w:sz w:val="20"/>
                <w:szCs w:val="20"/>
                <w:lang w:val="en-US"/>
              </w:rPr>
            </w:pPr>
            <w:ins w:id="12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7" w:author="Nick.Tolimieri" w:date="2022-09-06T13:51:00Z"/>
                <w:color w:val="000000"/>
                <w:sz w:val="20"/>
                <w:szCs w:val="20"/>
                <w:lang w:val="en-US"/>
              </w:rPr>
            </w:pPr>
            <w:ins w:id="1298"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0" w:author="Nick.Tolimieri" w:date="2022-09-06T13:51:00Z"/>
                <w:color w:val="000000"/>
                <w:sz w:val="20"/>
                <w:szCs w:val="20"/>
                <w:lang w:val="en-US"/>
              </w:rPr>
            </w:pPr>
            <w:ins w:id="1301"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3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3" w:author="Nick.Tolimieri" w:date="2022-09-06T13:51:00Z"/>
                <w:color w:val="000000"/>
                <w:sz w:val="20"/>
                <w:szCs w:val="20"/>
                <w:lang w:val="en-US"/>
              </w:rPr>
            </w:pPr>
            <w:ins w:id="1304" w:author="Nick.Tolimieri"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6" w:author="Nick.Tolimieri" w:date="2022-09-06T13:51:00Z"/>
                <w:color w:val="000000"/>
                <w:sz w:val="20"/>
                <w:szCs w:val="20"/>
                <w:lang w:val="en-US"/>
              </w:rPr>
            </w:pPr>
            <w:ins w:id="130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9" w:author="Nick.Tolimieri" w:date="2022-09-06T13:51:00Z"/>
                <w:color w:val="000000"/>
                <w:sz w:val="20"/>
                <w:szCs w:val="20"/>
                <w:lang w:val="en-US"/>
              </w:rPr>
            </w:pPr>
            <w:ins w:id="1310"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2" w:author="Nick.Tolimieri" w:date="2022-09-06T13:51:00Z"/>
                <w:color w:val="000000"/>
                <w:sz w:val="20"/>
                <w:szCs w:val="20"/>
                <w:lang w:val="en-US"/>
              </w:rPr>
            </w:pPr>
            <w:ins w:id="1313" w:author="Nick.Tolimieri"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5" w:author="Nick.Tolimieri" w:date="2022-09-06T13:51:00Z"/>
                <w:color w:val="000000"/>
                <w:sz w:val="20"/>
                <w:szCs w:val="20"/>
                <w:lang w:val="en-US"/>
              </w:rPr>
            </w:pPr>
            <w:ins w:id="1316"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8" w:author="Nick.Tolimieri" w:date="2022-09-06T13:51:00Z"/>
                <w:color w:val="000000"/>
                <w:sz w:val="20"/>
                <w:szCs w:val="20"/>
                <w:lang w:val="en-US"/>
              </w:rPr>
            </w:pPr>
            <w:ins w:id="1319" w:author="Nick.Tolimieri" w:date="2022-09-06T13:51:00Z">
              <w:r w:rsidRPr="00C97A89">
                <w:rPr>
                  <w:color w:val="000000"/>
                  <w:sz w:val="20"/>
                  <w:szCs w:val="20"/>
                  <w:lang w:val="en-US"/>
                </w:rPr>
                <w:t>2.23</w:t>
              </w:r>
            </w:ins>
          </w:p>
        </w:tc>
      </w:tr>
      <w:tr w:rsidR="00C97A89" w:rsidRPr="00C97A89" w:rsidTr="004C5EBF">
        <w:tblPrEx>
          <w:tblPrExChange w:id="1320" w:author="Nick.Tolimieri" w:date="2022-09-13T12:47:00Z">
            <w:tblPrEx>
              <w:tblW w:w="10017" w:type="dxa"/>
            </w:tblPrEx>
          </w:tblPrExChange>
        </w:tblPrEx>
        <w:trPr>
          <w:trHeight w:val="255"/>
          <w:ins w:id="1321" w:author="Nick.Tolimieri" w:date="2022-09-06T13:51:00Z"/>
          <w:trPrChange w:id="13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4" w:author="Nick.Tolimieri" w:date="2022-09-06T13:51:00Z"/>
                <w:color w:val="000000"/>
                <w:sz w:val="20"/>
                <w:szCs w:val="20"/>
                <w:lang w:val="en-US"/>
              </w:rPr>
            </w:pPr>
            <w:ins w:id="132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7" w:author="Nick.Tolimieri" w:date="2022-09-06T13:51:00Z"/>
                <w:color w:val="000000"/>
                <w:sz w:val="20"/>
                <w:szCs w:val="20"/>
                <w:lang w:val="en-US"/>
              </w:rPr>
            </w:pPr>
            <w:ins w:id="132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0" w:author="Nick.Tolimieri" w:date="2022-09-06T13:51:00Z"/>
                <w:color w:val="000000"/>
                <w:sz w:val="20"/>
                <w:szCs w:val="20"/>
                <w:lang w:val="en-US"/>
              </w:rPr>
            </w:pPr>
            <w:ins w:id="133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3" w:author="Nick.Tolimieri" w:date="2022-09-06T13:51:00Z"/>
                <w:color w:val="000000"/>
                <w:sz w:val="20"/>
                <w:szCs w:val="20"/>
                <w:lang w:val="en-US"/>
              </w:rPr>
            </w:pPr>
            <w:ins w:id="1334"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6" w:author="Nick.Tolimieri" w:date="2022-09-06T13:51:00Z"/>
                <w:color w:val="000000"/>
                <w:sz w:val="20"/>
                <w:szCs w:val="20"/>
                <w:lang w:val="en-US"/>
              </w:rPr>
            </w:pPr>
            <w:ins w:id="1337"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9" w:author="Nick.Tolimieri" w:date="2022-09-06T13:51:00Z"/>
                <w:color w:val="000000"/>
                <w:sz w:val="20"/>
                <w:szCs w:val="20"/>
                <w:lang w:val="en-US"/>
              </w:rPr>
            </w:pPr>
            <w:ins w:id="1340" w:author="Nick.Tolimieri"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2" w:author="Nick.Tolimieri" w:date="2022-09-06T13:51:00Z"/>
                <w:color w:val="000000"/>
                <w:sz w:val="20"/>
                <w:szCs w:val="20"/>
                <w:lang w:val="en-US"/>
              </w:rPr>
            </w:pPr>
            <w:ins w:id="134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5" w:author="Nick.Tolimieri" w:date="2022-09-06T13:51:00Z"/>
                <w:color w:val="000000"/>
                <w:sz w:val="20"/>
                <w:szCs w:val="20"/>
                <w:lang w:val="en-US"/>
              </w:rPr>
            </w:pPr>
            <w:ins w:id="1346"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8" w:author="Nick.Tolimieri" w:date="2022-09-06T13:51:00Z"/>
                <w:color w:val="000000"/>
                <w:sz w:val="20"/>
                <w:szCs w:val="20"/>
                <w:lang w:val="en-US"/>
              </w:rPr>
            </w:pPr>
            <w:ins w:id="1349"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1" w:author="Nick.Tolimieri" w:date="2022-09-06T13:51:00Z"/>
                <w:color w:val="000000"/>
                <w:sz w:val="20"/>
                <w:szCs w:val="20"/>
                <w:lang w:val="en-US"/>
              </w:rPr>
            </w:pPr>
            <w:ins w:id="1352"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4" w:author="Nick.Tolimieri" w:date="2022-09-06T13:51:00Z"/>
                <w:color w:val="000000"/>
                <w:sz w:val="20"/>
                <w:szCs w:val="20"/>
                <w:lang w:val="en-US"/>
              </w:rPr>
            </w:pPr>
            <w:ins w:id="1355" w:author="Nick.Tolimieri" w:date="2022-09-06T13:51:00Z">
              <w:r w:rsidRPr="00C97A89">
                <w:rPr>
                  <w:color w:val="000000"/>
                  <w:sz w:val="20"/>
                  <w:szCs w:val="20"/>
                  <w:lang w:val="en-US"/>
                </w:rPr>
                <w:t>2.72</w:t>
              </w:r>
            </w:ins>
          </w:p>
        </w:tc>
      </w:tr>
      <w:tr w:rsidR="00C97A89" w:rsidRPr="00C97A89" w:rsidTr="004C5EBF">
        <w:tblPrEx>
          <w:tblPrExChange w:id="1356" w:author="Nick.Tolimieri" w:date="2022-09-13T12:47:00Z">
            <w:tblPrEx>
              <w:tblW w:w="10017" w:type="dxa"/>
            </w:tblPrEx>
          </w:tblPrExChange>
        </w:tblPrEx>
        <w:trPr>
          <w:trHeight w:val="255"/>
          <w:ins w:id="1357" w:author="Nick.Tolimieri" w:date="2022-09-06T13:51:00Z"/>
          <w:trPrChange w:id="13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60" w:author="Nick.Tolimieri" w:date="2022-09-06T13:51:00Z"/>
                <w:color w:val="000000"/>
                <w:sz w:val="20"/>
                <w:szCs w:val="20"/>
                <w:lang w:val="en-US"/>
              </w:rPr>
            </w:pPr>
            <w:ins w:id="136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3" w:author="Nick.Tolimieri" w:date="2022-09-06T13:51:00Z"/>
                <w:color w:val="000000"/>
                <w:sz w:val="20"/>
                <w:szCs w:val="20"/>
                <w:lang w:val="en-US"/>
              </w:rPr>
            </w:pPr>
            <w:ins w:id="136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6" w:author="Nick.Tolimieri" w:date="2022-09-06T13:51:00Z"/>
                <w:color w:val="000000"/>
                <w:sz w:val="20"/>
                <w:szCs w:val="20"/>
                <w:lang w:val="en-US"/>
              </w:rPr>
            </w:pPr>
            <w:ins w:id="1367"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9" w:author="Nick.Tolimieri" w:date="2022-09-06T13:51:00Z"/>
                <w:color w:val="000000"/>
                <w:sz w:val="20"/>
                <w:szCs w:val="20"/>
                <w:lang w:val="en-US"/>
              </w:rPr>
            </w:pPr>
            <w:ins w:id="1370"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2" w:author="Nick.Tolimieri" w:date="2022-09-06T13:51:00Z"/>
                <w:color w:val="000000"/>
                <w:sz w:val="20"/>
                <w:szCs w:val="20"/>
                <w:lang w:val="en-US"/>
              </w:rPr>
            </w:pPr>
            <w:ins w:id="1373"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5" w:author="Nick.Tolimieri" w:date="2022-09-06T13:51:00Z"/>
                <w:color w:val="000000"/>
                <w:sz w:val="20"/>
                <w:szCs w:val="20"/>
                <w:lang w:val="en-US"/>
              </w:rPr>
            </w:pPr>
            <w:ins w:id="1376"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8" w:author="Nick.Tolimieri" w:date="2022-09-06T13:51:00Z"/>
                <w:color w:val="000000"/>
                <w:sz w:val="20"/>
                <w:szCs w:val="20"/>
                <w:lang w:val="en-US"/>
              </w:rPr>
            </w:pPr>
            <w:ins w:id="1379"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1" w:author="Nick.Tolimieri" w:date="2022-09-06T13:51:00Z"/>
                <w:color w:val="000000"/>
                <w:sz w:val="20"/>
                <w:szCs w:val="20"/>
                <w:lang w:val="en-US"/>
              </w:rPr>
            </w:pPr>
            <w:ins w:id="1382"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4" w:author="Nick.Tolimieri" w:date="2022-09-06T13:51:00Z"/>
                <w:color w:val="000000"/>
                <w:sz w:val="20"/>
                <w:szCs w:val="20"/>
                <w:lang w:val="en-US"/>
              </w:rPr>
            </w:pPr>
            <w:ins w:id="1385" w:author="Nick.Tolimieri"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7" w:author="Nick.Tolimieri" w:date="2022-09-06T13:51:00Z"/>
                <w:color w:val="000000"/>
                <w:sz w:val="20"/>
                <w:szCs w:val="20"/>
                <w:lang w:val="en-US"/>
              </w:rPr>
            </w:pPr>
            <w:ins w:id="1388" w:author="Nick.Tolimieri"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0" w:author="Nick.Tolimieri" w:date="2022-09-06T13:51:00Z"/>
                <w:color w:val="000000"/>
                <w:sz w:val="20"/>
                <w:szCs w:val="20"/>
                <w:lang w:val="en-US"/>
              </w:rPr>
            </w:pPr>
            <w:ins w:id="1391" w:author="Nick.Tolimieri" w:date="2022-09-06T13:51:00Z">
              <w:r w:rsidRPr="00C97A89">
                <w:rPr>
                  <w:color w:val="000000"/>
                  <w:sz w:val="20"/>
                  <w:szCs w:val="20"/>
                  <w:lang w:val="en-US"/>
                </w:rPr>
                <w:t>3.65</w:t>
              </w:r>
            </w:ins>
          </w:p>
        </w:tc>
      </w:tr>
      <w:tr w:rsidR="00C97A89" w:rsidRPr="00C97A89" w:rsidTr="004C5EBF">
        <w:tblPrEx>
          <w:tblPrExChange w:id="1392" w:author="Nick.Tolimieri" w:date="2022-09-13T12:47:00Z">
            <w:tblPrEx>
              <w:tblW w:w="10017" w:type="dxa"/>
            </w:tblPrEx>
          </w:tblPrExChange>
        </w:tblPrEx>
        <w:trPr>
          <w:trHeight w:val="255"/>
          <w:ins w:id="1393" w:author="Nick.Tolimieri" w:date="2022-09-06T13:51:00Z"/>
          <w:trPrChange w:id="13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6" w:author="Nick.Tolimieri" w:date="2022-09-06T13:51:00Z"/>
                <w:color w:val="000000"/>
                <w:sz w:val="20"/>
                <w:szCs w:val="20"/>
                <w:lang w:val="en-US"/>
              </w:rPr>
            </w:pPr>
            <w:ins w:id="139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9" w:author="Nick.Tolimieri" w:date="2022-09-06T13:51:00Z"/>
                <w:color w:val="000000"/>
                <w:sz w:val="20"/>
                <w:szCs w:val="20"/>
                <w:lang w:val="en-US"/>
              </w:rPr>
            </w:pPr>
            <w:ins w:id="140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4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2" w:author="Nick.Tolimieri" w:date="2022-09-06T13:51:00Z"/>
                <w:color w:val="000000"/>
                <w:sz w:val="20"/>
                <w:szCs w:val="20"/>
                <w:lang w:val="en-US"/>
              </w:rPr>
            </w:pPr>
            <w:ins w:id="1403"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5" w:author="Nick.Tolimieri" w:date="2022-09-06T13:51:00Z"/>
                <w:color w:val="000000"/>
                <w:sz w:val="20"/>
                <w:szCs w:val="20"/>
                <w:lang w:val="en-US"/>
              </w:rPr>
            </w:pPr>
            <w:ins w:id="1406"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8" w:author="Nick.Tolimieri" w:date="2022-09-06T13:51:00Z"/>
                <w:color w:val="000000"/>
                <w:sz w:val="20"/>
                <w:szCs w:val="20"/>
                <w:lang w:val="en-US"/>
              </w:rPr>
            </w:pPr>
            <w:ins w:id="140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1" w:author="Nick.Tolimieri" w:date="2022-09-06T13:51:00Z"/>
                <w:color w:val="000000"/>
                <w:sz w:val="20"/>
                <w:szCs w:val="20"/>
                <w:lang w:val="en-US"/>
              </w:rPr>
            </w:pPr>
            <w:ins w:id="1412" w:author="Nick.Tolimieri"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4" w:author="Nick.Tolimieri" w:date="2022-09-06T13:51:00Z"/>
                <w:color w:val="000000"/>
                <w:sz w:val="20"/>
                <w:szCs w:val="20"/>
                <w:lang w:val="en-US"/>
              </w:rPr>
            </w:pPr>
            <w:ins w:id="1415" w:author="Nick.Tolimieri"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7" w:author="Nick.Tolimieri" w:date="2022-09-06T13:51:00Z"/>
                <w:color w:val="000000"/>
                <w:sz w:val="20"/>
                <w:szCs w:val="20"/>
                <w:lang w:val="en-US"/>
              </w:rPr>
            </w:pPr>
            <w:ins w:id="1418"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0" w:author="Nick.Tolimieri" w:date="2022-09-06T13:51:00Z"/>
                <w:color w:val="000000"/>
                <w:sz w:val="20"/>
                <w:szCs w:val="20"/>
                <w:lang w:val="en-US"/>
              </w:rPr>
            </w:pPr>
            <w:ins w:id="1421" w:author="Nick.Tolimieri"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3" w:author="Nick.Tolimieri" w:date="2022-09-06T13:51:00Z"/>
                <w:color w:val="000000"/>
                <w:sz w:val="20"/>
                <w:szCs w:val="20"/>
                <w:lang w:val="en-US"/>
              </w:rPr>
            </w:pPr>
            <w:ins w:id="1424"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6" w:author="Nick.Tolimieri" w:date="2022-09-06T13:51:00Z"/>
                <w:color w:val="000000"/>
                <w:sz w:val="20"/>
                <w:szCs w:val="20"/>
                <w:lang w:val="en-US"/>
              </w:rPr>
            </w:pPr>
            <w:ins w:id="1427" w:author="Nick.Tolimieri" w:date="2022-09-06T13:51:00Z">
              <w:r w:rsidRPr="00C97A89">
                <w:rPr>
                  <w:color w:val="000000"/>
                  <w:sz w:val="20"/>
                  <w:szCs w:val="20"/>
                  <w:lang w:val="en-US"/>
                </w:rPr>
                <w:t>3.93</w:t>
              </w:r>
            </w:ins>
          </w:p>
        </w:tc>
      </w:tr>
      <w:tr w:rsidR="00C97A89" w:rsidRPr="00C97A89" w:rsidTr="004C5EBF">
        <w:tblPrEx>
          <w:tblPrExChange w:id="1428" w:author="Nick.Tolimieri" w:date="2022-09-13T12:47:00Z">
            <w:tblPrEx>
              <w:tblW w:w="10017" w:type="dxa"/>
            </w:tblPrEx>
          </w:tblPrExChange>
        </w:tblPrEx>
        <w:trPr>
          <w:trHeight w:val="255"/>
          <w:ins w:id="1429" w:author="Nick.Tolimieri" w:date="2022-09-06T13:51:00Z"/>
          <w:trPrChange w:id="14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32" w:author="Nick.Tolimieri" w:date="2022-09-06T13:51:00Z"/>
                <w:color w:val="000000"/>
                <w:sz w:val="20"/>
                <w:szCs w:val="20"/>
                <w:lang w:val="en-US"/>
              </w:rPr>
            </w:pPr>
            <w:ins w:id="143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5" w:author="Nick.Tolimieri" w:date="2022-09-06T13:51:00Z"/>
                <w:color w:val="000000"/>
                <w:sz w:val="20"/>
                <w:szCs w:val="20"/>
                <w:lang w:val="en-US"/>
              </w:rPr>
            </w:pPr>
            <w:ins w:id="143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8" w:author="Nick.Tolimieri" w:date="2022-09-06T13:51:00Z"/>
                <w:color w:val="000000"/>
                <w:sz w:val="20"/>
                <w:szCs w:val="20"/>
                <w:lang w:val="en-US"/>
              </w:rPr>
            </w:pPr>
            <w:ins w:id="1439" w:author="Nick.Tolimieri"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1" w:author="Nick.Tolimieri" w:date="2022-09-06T13:51:00Z"/>
                <w:color w:val="000000"/>
                <w:sz w:val="20"/>
                <w:szCs w:val="20"/>
                <w:lang w:val="en-US"/>
              </w:rPr>
            </w:pPr>
            <w:ins w:id="1442"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4" w:author="Nick.Tolimieri" w:date="2022-09-06T13:51:00Z"/>
                <w:color w:val="000000"/>
                <w:sz w:val="20"/>
                <w:szCs w:val="20"/>
                <w:lang w:val="en-US"/>
              </w:rPr>
            </w:pPr>
            <w:ins w:id="1445"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7" w:author="Nick.Tolimieri" w:date="2022-09-06T13:51:00Z"/>
                <w:color w:val="000000"/>
                <w:sz w:val="20"/>
                <w:szCs w:val="20"/>
                <w:lang w:val="en-US"/>
              </w:rPr>
            </w:pPr>
            <w:ins w:id="1448"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0" w:author="Nick.Tolimieri" w:date="2022-09-06T13:51:00Z"/>
                <w:color w:val="000000"/>
                <w:sz w:val="20"/>
                <w:szCs w:val="20"/>
                <w:lang w:val="en-US"/>
              </w:rPr>
            </w:pPr>
            <w:ins w:id="145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3" w:author="Nick.Tolimieri" w:date="2022-09-06T13:51:00Z"/>
                <w:color w:val="000000"/>
                <w:sz w:val="20"/>
                <w:szCs w:val="20"/>
                <w:lang w:val="en-US"/>
              </w:rPr>
            </w:pPr>
            <w:ins w:id="145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6" w:author="Nick.Tolimieri" w:date="2022-09-06T13:51:00Z"/>
                <w:color w:val="000000"/>
                <w:sz w:val="20"/>
                <w:szCs w:val="20"/>
                <w:lang w:val="en-US"/>
              </w:rPr>
            </w:pPr>
            <w:ins w:id="1457"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9" w:author="Nick.Tolimieri" w:date="2022-09-06T13:51:00Z"/>
                <w:color w:val="000000"/>
                <w:sz w:val="20"/>
                <w:szCs w:val="20"/>
                <w:lang w:val="en-US"/>
              </w:rPr>
            </w:pPr>
            <w:ins w:id="1460" w:author="Nick.Tolimieri"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2" w:author="Nick.Tolimieri" w:date="2022-09-06T13:51:00Z"/>
                <w:color w:val="000000"/>
                <w:sz w:val="20"/>
                <w:szCs w:val="20"/>
                <w:lang w:val="en-US"/>
              </w:rPr>
            </w:pPr>
            <w:ins w:id="1463" w:author="Nick.Tolimieri" w:date="2022-09-06T13:51:00Z">
              <w:r w:rsidRPr="00C97A89">
                <w:rPr>
                  <w:color w:val="000000"/>
                  <w:sz w:val="20"/>
                  <w:szCs w:val="20"/>
                  <w:lang w:val="en-US"/>
                </w:rPr>
                <w:t>4.84</w:t>
              </w:r>
            </w:ins>
          </w:p>
        </w:tc>
      </w:tr>
      <w:tr w:rsidR="00C97A89" w:rsidRPr="00C97A89" w:rsidTr="004C5EBF">
        <w:tblPrEx>
          <w:tblPrExChange w:id="1464" w:author="Nick.Tolimieri" w:date="2022-09-13T12:47:00Z">
            <w:tblPrEx>
              <w:tblW w:w="10017" w:type="dxa"/>
            </w:tblPrEx>
          </w:tblPrExChange>
        </w:tblPrEx>
        <w:trPr>
          <w:trHeight w:val="255"/>
          <w:ins w:id="1465" w:author="Nick.Tolimieri" w:date="2022-09-06T13:51:00Z"/>
          <w:trPrChange w:id="14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8" w:author="Nick.Tolimieri" w:date="2022-09-06T13:51:00Z"/>
                <w:color w:val="000000"/>
                <w:sz w:val="20"/>
                <w:szCs w:val="20"/>
                <w:lang w:val="en-US"/>
              </w:rPr>
            </w:pPr>
            <w:ins w:id="146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1" w:author="Nick.Tolimieri" w:date="2022-09-06T13:51:00Z"/>
                <w:color w:val="000000"/>
                <w:sz w:val="20"/>
                <w:szCs w:val="20"/>
                <w:lang w:val="en-US"/>
              </w:rPr>
            </w:pPr>
            <w:ins w:id="147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4" w:author="Nick.Tolimieri" w:date="2022-09-06T13:51:00Z"/>
                <w:color w:val="000000"/>
                <w:sz w:val="20"/>
                <w:szCs w:val="20"/>
                <w:lang w:val="en-US"/>
              </w:rPr>
            </w:pPr>
            <w:ins w:id="14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7" w:author="Nick.Tolimieri" w:date="2022-09-06T13:51:00Z"/>
                <w:color w:val="000000"/>
                <w:sz w:val="20"/>
                <w:szCs w:val="20"/>
                <w:lang w:val="en-US"/>
              </w:rPr>
            </w:pPr>
            <w:ins w:id="1478"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0" w:author="Nick.Tolimieri" w:date="2022-09-06T13:51:00Z"/>
                <w:color w:val="000000"/>
                <w:sz w:val="20"/>
                <w:szCs w:val="20"/>
                <w:lang w:val="en-US"/>
              </w:rPr>
            </w:pPr>
            <w:ins w:id="148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3" w:author="Nick.Tolimieri" w:date="2022-09-06T13:51:00Z"/>
                <w:color w:val="000000"/>
                <w:sz w:val="20"/>
                <w:szCs w:val="20"/>
                <w:lang w:val="en-US"/>
              </w:rPr>
            </w:pPr>
            <w:ins w:id="1484"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6" w:author="Nick.Tolimieri" w:date="2022-09-06T13:51:00Z"/>
                <w:color w:val="000000"/>
                <w:sz w:val="20"/>
                <w:szCs w:val="20"/>
                <w:lang w:val="en-US"/>
              </w:rPr>
            </w:pPr>
            <w:ins w:id="1487"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9" w:author="Nick.Tolimieri" w:date="2022-09-06T13:51:00Z"/>
                <w:color w:val="000000"/>
                <w:sz w:val="20"/>
                <w:szCs w:val="20"/>
                <w:lang w:val="en-US"/>
              </w:rPr>
            </w:pPr>
            <w:ins w:id="1490"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2" w:author="Nick.Tolimieri" w:date="2022-09-06T13:51:00Z"/>
                <w:color w:val="000000"/>
                <w:sz w:val="20"/>
                <w:szCs w:val="20"/>
                <w:lang w:val="en-US"/>
              </w:rPr>
            </w:pPr>
            <w:ins w:id="1493" w:author="Nick.Tolimieri"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5" w:author="Nick.Tolimieri" w:date="2022-09-06T13:51:00Z"/>
                <w:color w:val="000000"/>
                <w:sz w:val="20"/>
                <w:szCs w:val="20"/>
                <w:lang w:val="en-US"/>
              </w:rPr>
            </w:pPr>
            <w:ins w:id="1496"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8" w:author="Nick.Tolimieri" w:date="2022-09-06T13:51:00Z"/>
                <w:color w:val="000000"/>
                <w:sz w:val="20"/>
                <w:szCs w:val="20"/>
                <w:lang w:val="en-US"/>
              </w:rPr>
            </w:pPr>
            <w:ins w:id="1499" w:author="Nick.Tolimieri" w:date="2022-09-06T13:51:00Z">
              <w:r w:rsidRPr="00C97A89">
                <w:rPr>
                  <w:color w:val="000000"/>
                  <w:sz w:val="20"/>
                  <w:szCs w:val="20"/>
                  <w:lang w:val="en-US"/>
                </w:rPr>
                <w:t>1.75</w:t>
              </w:r>
            </w:ins>
          </w:p>
        </w:tc>
      </w:tr>
      <w:tr w:rsidR="00C97A89" w:rsidRPr="00C97A89" w:rsidTr="004C5EBF">
        <w:tblPrEx>
          <w:tblPrExChange w:id="1500" w:author="Nick.Tolimieri" w:date="2022-09-13T12:47:00Z">
            <w:tblPrEx>
              <w:tblW w:w="10017" w:type="dxa"/>
            </w:tblPrEx>
          </w:tblPrExChange>
        </w:tblPrEx>
        <w:trPr>
          <w:trHeight w:val="255"/>
          <w:ins w:id="1501" w:author="Nick.Tolimieri" w:date="2022-09-06T13:51:00Z"/>
          <w:trPrChange w:id="15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4" w:author="Nick.Tolimieri" w:date="2022-09-06T13:51:00Z"/>
                <w:color w:val="000000"/>
                <w:sz w:val="20"/>
                <w:szCs w:val="20"/>
                <w:lang w:val="en-US"/>
              </w:rPr>
            </w:pPr>
            <w:ins w:id="150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7" w:author="Nick.Tolimieri" w:date="2022-09-06T13:51:00Z"/>
                <w:color w:val="000000"/>
                <w:sz w:val="20"/>
                <w:szCs w:val="20"/>
                <w:lang w:val="en-US"/>
              </w:rPr>
            </w:pPr>
            <w:ins w:id="150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0" w:author="Nick.Tolimieri" w:date="2022-09-06T13:51:00Z"/>
                <w:color w:val="000000"/>
                <w:sz w:val="20"/>
                <w:szCs w:val="20"/>
                <w:lang w:val="en-US"/>
              </w:rPr>
            </w:pPr>
            <w:ins w:id="1511" w:author="Nick.Tolimieri"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3" w:author="Nick.Tolimieri" w:date="2022-09-06T13:51:00Z"/>
                <w:color w:val="000000"/>
                <w:sz w:val="20"/>
                <w:szCs w:val="20"/>
                <w:lang w:val="en-US"/>
              </w:rPr>
            </w:pPr>
            <w:ins w:id="1514" w:author="Nick.Tolimieri"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6" w:author="Nick.Tolimieri" w:date="2022-09-06T13:51:00Z"/>
                <w:color w:val="000000"/>
                <w:sz w:val="20"/>
                <w:szCs w:val="20"/>
                <w:lang w:val="en-US"/>
              </w:rPr>
            </w:pPr>
            <w:ins w:id="1517"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9" w:author="Nick.Tolimieri" w:date="2022-09-06T13:51:00Z"/>
                <w:color w:val="000000"/>
                <w:sz w:val="20"/>
                <w:szCs w:val="20"/>
                <w:lang w:val="en-US"/>
              </w:rPr>
            </w:pPr>
            <w:ins w:id="1520" w:author="Nick.Tolimieri"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2" w:author="Nick.Tolimieri" w:date="2022-09-06T13:51:00Z"/>
                <w:color w:val="000000"/>
                <w:sz w:val="20"/>
                <w:szCs w:val="20"/>
                <w:lang w:val="en-US"/>
              </w:rPr>
            </w:pPr>
            <w:ins w:id="152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5" w:author="Nick.Tolimieri" w:date="2022-09-06T13:51:00Z"/>
                <w:color w:val="000000"/>
                <w:sz w:val="20"/>
                <w:szCs w:val="20"/>
                <w:lang w:val="en-US"/>
              </w:rPr>
            </w:pPr>
            <w:ins w:id="1526"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8" w:author="Nick.Tolimieri" w:date="2022-09-06T13:51:00Z"/>
                <w:color w:val="000000"/>
                <w:sz w:val="20"/>
                <w:szCs w:val="20"/>
                <w:lang w:val="en-US"/>
              </w:rPr>
            </w:pPr>
            <w:ins w:id="1529" w:author="Nick.Tolimieri"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1" w:author="Nick.Tolimieri" w:date="2022-09-06T13:51:00Z"/>
                <w:color w:val="000000"/>
                <w:sz w:val="20"/>
                <w:szCs w:val="20"/>
                <w:lang w:val="en-US"/>
              </w:rPr>
            </w:pPr>
            <w:ins w:id="1532"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4" w:author="Nick.Tolimieri" w:date="2022-09-06T13:51:00Z"/>
                <w:color w:val="000000"/>
                <w:sz w:val="20"/>
                <w:szCs w:val="20"/>
                <w:lang w:val="en-US"/>
              </w:rPr>
            </w:pPr>
            <w:ins w:id="1535" w:author="Nick.Tolimieri" w:date="2022-09-06T13:51:00Z">
              <w:r w:rsidRPr="00C97A89">
                <w:rPr>
                  <w:color w:val="000000"/>
                  <w:sz w:val="20"/>
                  <w:szCs w:val="20"/>
                  <w:lang w:val="en-US"/>
                </w:rPr>
                <w:t>4.15</w:t>
              </w:r>
            </w:ins>
          </w:p>
        </w:tc>
      </w:tr>
      <w:tr w:rsidR="00C97A89" w:rsidRPr="00C97A89" w:rsidTr="004C5EBF">
        <w:tblPrEx>
          <w:tblPrExChange w:id="1536" w:author="Nick.Tolimieri" w:date="2022-09-13T12:47:00Z">
            <w:tblPrEx>
              <w:tblW w:w="10017" w:type="dxa"/>
            </w:tblPrEx>
          </w:tblPrExChange>
        </w:tblPrEx>
        <w:trPr>
          <w:trHeight w:val="255"/>
          <w:ins w:id="1537" w:author="Nick.Tolimieri" w:date="2022-09-06T13:51:00Z"/>
          <w:trPrChange w:id="15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40" w:author="Nick.Tolimieri" w:date="2022-09-06T13:51:00Z"/>
                <w:color w:val="000000"/>
                <w:sz w:val="20"/>
                <w:szCs w:val="20"/>
                <w:lang w:val="en-US"/>
              </w:rPr>
            </w:pPr>
            <w:ins w:id="154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3" w:author="Nick.Tolimieri" w:date="2022-09-06T13:51:00Z"/>
                <w:color w:val="000000"/>
                <w:sz w:val="20"/>
                <w:szCs w:val="20"/>
                <w:lang w:val="en-US"/>
              </w:rPr>
            </w:pPr>
            <w:ins w:id="154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6" w:author="Nick.Tolimieri" w:date="2022-09-06T13:51:00Z"/>
                <w:color w:val="000000"/>
                <w:sz w:val="20"/>
                <w:szCs w:val="20"/>
                <w:lang w:val="en-US"/>
              </w:rPr>
            </w:pPr>
            <w:ins w:id="1547" w:author="Nick.Tolimieri"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9" w:author="Nick.Tolimieri" w:date="2022-09-06T13:51:00Z"/>
                <w:color w:val="000000"/>
                <w:sz w:val="20"/>
                <w:szCs w:val="20"/>
                <w:lang w:val="en-US"/>
              </w:rPr>
            </w:pPr>
            <w:ins w:id="1550"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2" w:author="Nick.Tolimieri" w:date="2022-09-06T13:51:00Z"/>
                <w:color w:val="000000"/>
                <w:sz w:val="20"/>
                <w:szCs w:val="20"/>
                <w:lang w:val="en-US"/>
              </w:rPr>
            </w:pPr>
            <w:ins w:id="1553"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5" w:author="Nick.Tolimieri" w:date="2022-09-06T13:51:00Z"/>
                <w:color w:val="000000"/>
                <w:sz w:val="20"/>
                <w:szCs w:val="20"/>
                <w:lang w:val="en-US"/>
              </w:rPr>
            </w:pPr>
            <w:ins w:id="1556" w:author="Nick.Tolimieri"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8" w:author="Nick.Tolimieri" w:date="2022-09-06T13:51:00Z"/>
                <w:color w:val="000000"/>
                <w:sz w:val="20"/>
                <w:szCs w:val="20"/>
                <w:lang w:val="en-US"/>
              </w:rPr>
            </w:pPr>
            <w:ins w:id="155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1" w:author="Nick.Tolimieri" w:date="2022-09-06T13:51:00Z"/>
                <w:color w:val="000000"/>
                <w:sz w:val="20"/>
                <w:szCs w:val="20"/>
                <w:lang w:val="en-US"/>
              </w:rPr>
            </w:pPr>
            <w:ins w:id="1562" w:author="Nick.Tolimieri"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4" w:author="Nick.Tolimieri" w:date="2022-09-06T13:51:00Z"/>
                <w:color w:val="000000"/>
                <w:sz w:val="20"/>
                <w:szCs w:val="20"/>
                <w:lang w:val="en-US"/>
              </w:rPr>
            </w:pPr>
            <w:ins w:id="1565" w:author="Nick.Tolimieri"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7" w:author="Nick.Tolimieri" w:date="2022-09-06T13:51:00Z"/>
                <w:color w:val="000000"/>
                <w:sz w:val="20"/>
                <w:szCs w:val="20"/>
                <w:lang w:val="en-US"/>
              </w:rPr>
            </w:pPr>
            <w:ins w:id="1568" w:author="Nick.Tolimieri"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0" w:author="Nick.Tolimieri" w:date="2022-09-06T13:51:00Z"/>
                <w:color w:val="000000"/>
                <w:sz w:val="20"/>
                <w:szCs w:val="20"/>
                <w:lang w:val="en-US"/>
              </w:rPr>
            </w:pPr>
            <w:ins w:id="1571" w:author="Nick.Tolimieri" w:date="2022-09-06T13:51:00Z">
              <w:r w:rsidRPr="00C97A89">
                <w:rPr>
                  <w:color w:val="000000"/>
                  <w:sz w:val="20"/>
                  <w:szCs w:val="20"/>
                  <w:lang w:val="en-US"/>
                </w:rPr>
                <w:t>3.42</w:t>
              </w:r>
            </w:ins>
          </w:p>
        </w:tc>
      </w:tr>
      <w:tr w:rsidR="00C97A89" w:rsidRPr="00C97A89" w:rsidTr="004C5EBF">
        <w:tblPrEx>
          <w:tblPrExChange w:id="1572" w:author="Nick.Tolimieri" w:date="2022-09-13T12:47:00Z">
            <w:tblPrEx>
              <w:tblW w:w="10017" w:type="dxa"/>
            </w:tblPrEx>
          </w:tblPrExChange>
        </w:tblPrEx>
        <w:trPr>
          <w:trHeight w:val="255"/>
          <w:ins w:id="1573" w:author="Nick.Tolimieri" w:date="2022-09-06T13:51:00Z"/>
          <w:trPrChange w:id="15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6" w:author="Nick.Tolimieri" w:date="2022-09-06T13:51:00Z"/>
                <w:color w:val="000000"/>
                <w:sz w:val="20"/>
                <w:szCs w:val="20"/>
                <w:lang w:val="en-US"/>
              </w:rPr>
            </w:pPr>
            <w:ins w:id="157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9" w:author="Nick.Tolimieri" w:date="2022-09-06T13:51:00Z"/>
                <w:color w:val="000000"/>
                <w:sz w:val="20"/>
                <w:szCs w:val="20"/>
                <w:lang w:val="en-US"/>
              </w:rPr>
            </w:pPr>
            <w:ins w:id="158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2" w:author="Nick.Tolimieri" w:date="2022-09-06T13:51:00Z"/>
                <w:color w:val="000000"/>
                <w:sz w:val="20"/>
                <w:szCs w:val="20"/>
                <w:lang w:val="en-US"/>
              </w:rPr>
            </w:pPr>
            <w:ins w:id="1583"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5" w:author="Nick.Tolimieri" w:date="2022-09-06T13:51:00Z"/>
                <w:color w:val="000000"/>
                <w:sz w:val="20"/>
                <w:szCs w:val="20"/>
                <w:lang w:val="en-US"/>
              </w:rPr>
            </w:pPr>
            <w:ins w:id="158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8" w:author="Nick.Tolimieri" w:date="2022-09-06T13:51:00Z"/>
                <w:color w:val="000000"/>
                <w:sz w:val="20"/>
                <w:szCs w:val="20"/>
                <w:lang w:val="en-US"/>
              </w:rPr>
            </w:pPr>
            <w:ins w:id="158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91" w:author="Nick.Tolimieri" w:date="2022-09-06T13:51:00Z"/>
                <w:color w:val="000000"/>
                <w:sz w:val="20"/>
                <w:szCs w:val="20"/>
                <w:lang w:val="en-US"/>
              </w:rPr>
            </w:pPr>
            <w:ins w:id="159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4" w:author="Nick.Tolimieri" w:date="2022-09-06T13:51:00Z"/>
                <w:color w:val="000000"/>
                <w:sz w:val="20"/>
                <w:szCs w:val="20"/>
                <w:lang w:val="en-US"/>
              </w:rPr>
            </w:pPr>
            <w:ins w:id="159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7" w:author="Nick.Tolimieri" w:date="2022-09-06T13:51:00Z"/>
                <w:color w:val="000000"/>
                <w:sz w:val="20"/>
                <w:szCs w:val="20"/>
                <w:lang w:val="en-US"/>
              </w:rPr>
            </w:pPr>
            <w:ins w:id="159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0" w:author="Nick.Tolimieri" w:date="2022-09-06T13:51:00Z"/>
                <w:color w:val="000000"/>
                <w:sz w:val="20"/>
                <w:szCs w:val="20"/>
                <w:lang w:val="en-US"/>
              </w:rPr>
            </w:pPr>
            <w:ins w:id="160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3" w:author="Nick.Tolimieri" w:date="2022-09-06T13:51:00Z"/>
                <w:color w:val="000000"/>
                <w:sz w:val="20"/>
                <w:szCs w:val="20"/>
                <w:lang w:val="en-US"/>
              </w:rPr>
            </w:pPr>
            <w:ins w:id="160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6" w:author="Nick.Tolimieri" w:date="2022-09-06T13:51:00Z"/>
                <w:color w:val="000000"/>
                <w:sz w:val="20"/>
                <w:szCs w:val="20"/>
                <w:lang w:val="en-US"/>
              </w:rPr>
            </w:pPr>
            <w:ins w:id="1607" w:author="Nick.Tolimieri" w:date="2022-09-06T13:51:00Z">
              <w:r w:rsidRPr="00C97A89">
                <w:rPr>
                  <w:color w:val="000000"/>
                  <w:sz w:val="20"/>
                  <w:szCs w:val="20"/>
                  <w:lang w:val="en-US"/>
                </w:rPr>
                <w:t>-</w:t>
              </w:r>
            </w:ins>
          </w:p>
        </w:tc>
      </w:tr>
      <w:tr w:rsidR="00C97A89" w:rsidRPr="00C97A89" w:rsidTr="004C5EBF">
        <w:tblPrEx>
          <w:tblPrExChange w:id="1608" w:author="Nick.Tolimieri" w:date="2022-09-13T12:47:00Z">
            <w:tblPrEx>
              <w:tblW w:w="10017" w:type="dxa"/>
            </w:tblPrEx>
          </w:tblPrExChange>
        </w:tblPrEx>
        <w:trPr>
          <w:trHeight w:val="255"/>
          <w:ins w:id="1609" w:author="Nick.Tolimieri" w:date="2022-09-06T13:51:00Z"/>
          <w:trPrChange w:id="16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12" w:author="Nick.Tolimieri" w:date="2022-09-06T13:51:00Z"/>
                <w:color w:val="000000"/>
                <w:sz w:val="20"/>
                <w:szCs w:val="20"/>
                <w:lang w:val="en-US"/>
              </w:rPr>
            </w:pPr>
            <w:ins w:id="161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5" w:author="Nick.Tolimieri" w:date="2022-09-06T13:51:00Z"/>
                <w:color w:val="000000"/>
                <w:sz w:val="20"/>
                <w:szCs w:val="20"/>
                <w:lang w:val="en-US"/>
              </w:rPr>
            </w:pPr>
            <w:ins w:id="161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8" w:author="Nick.Tolimieri" w:date="2022-09-06T13:51:00Z"/>
                <w:color w:val="000000"/>
                <w:sz w:val="20"/>
                <w:szCs w:val="20"/>
                <w:lang w:val="en-US"/>
              </w:rPr>
            </w:pPr>
            <w:ins w:id="161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1" w:author="Nick.Tolimieri" w:date="2022-09-06T13:51:00Z"/>
                <w:color w:val="000000"/>
                <w:sz w:val="20"/>
                <w:szCs w:val="20"/>
                <w:lang w:val="en-US"/>
              </w:rPr>
            </w:pPr>
            <w:ins w:id="162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4" w:author="Nick.Tolimieri" w:date="2022-09-06T13:51:00Z"/>
                <w:color w:val="000000"/>
                <w:sz w:val="20"/>
                <w:szCs w:val="20"/>
                <w:lang w:val="en-US"/>
              </w:rPr>
            </w:pPr>
            <w:ins w:id="162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7" w:author="Nick.Tolimieri" w:date="2022-09-06T13:51:00Z"/>
                <w:color w:val="000000"/>
                <w:sz w:val="20"/>
                <w:szCs w:val="20"/>
                <w:lang w:val="en-US"/>
              </w:rPr>
            </w:pPr>
            <w:ins w:id="162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0" w:author="Nick.Tolimieri" w:date="2022-09-06T13:51:00Z"/>
                <w:color w:val="000000"/>
                <w:sz w:val="20"/>
                <w:szCs w:val="20"/>
                <w:lang w:val="en-US"/>
              </w:rPr>
            </w:pPr>
            <w:ins w:id="163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3" w:author="Nick.Tolimieri" w:date="2022-09-06T13:51:00Z"/>
                <w:color w:val="000000"/>
                <w:sz w:val="20"/>
                <w:szCs w:val="20"/>
                <w:lang w:val="en-US"/>
              </w:rPr>
            </w:pPr>
            <w:ins w:id="163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6" w:author="Nick.Tolimieri" w:date="2022-09-06T13:51:00Z"/>
                <w:color w:val="000000"/>
                <w:sz w:val="20"/>
                <w:szCs w:val="20"/>
                <w:lang w:val="en-US"/>
              </w:rPr>
            </w:pPr>
            <w:ins w:id="163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9" w:author="Nick.Tolimieri" w:date="2022-09-06T13:51:00Z"/>
                <w:color w:val="000000"/>
                <w:sz w:val="20"/>
                <w:szCs w:val="20"/>
                <w:lang w:val="en-US"/>
              </w:rPr>
            </w:pPr>
            <w:ins w:id="164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2" w:author="Nick.Tolimieri" w:date="2022-09-06T13:51:00Z"/>
                <w:color w:val="000000"/>
                <w:sz w:val="20"/>
                <w:szCs w:val="20"/>
                <w:lang w:val="en-US"/>
              </w:rPr>
            </w:pPr>
            <w:ins w:id="1643" w:author="Nick.Tolimieri" w:date="2022-09-06T13:51:00Z">
              <w:r w:rsidRPr="00C97A89">
                <w:rPr>
                  <w:color w:val="000000"/>
                  <w:sz w:val="20"/>
                  <w:szCs w:val="20"/>
                  <w:lang w:val="en-US"/>
                </w:rPr>
                <w:t>-</w:t>
              </w:r>
            </w:ins>
          </w:p>
        </w:tc>
      </w:tr>
      <w:tr w:rsidR="00C97A89" w:rsidRPr="00C97A89" w:rsidTr="004C5EBF">
        <w:tblPrEx>
          <w:tblPrExChange w:id="1644" w:author="Nick.Tolimieri" w:date="2022-09-13T12:47:00Z">
            <w:tblPrEx>
              <w:tblW w:w="10017" w:type="dxa"/>
            </w:tblPrEx>
          </w:tblPrExChange>
        </w:tblPrEx>
        <w:trPr>
          <w:trHeight w:val="255"/>
          <w:ins w:id="1645" w:author="Nick.Tolimieri" w:date="2022-09-06T13:51:00Z"/>
          <w:trPrChange w:id="16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8" w:author="Nick.Tolimieri" w:date="2022-09-06T13:51:00Z"/>
                <w:color w:val="000000"/>
                <w:sz w:val="20"/>
                <w:szCs w:val="20"/>
                <w:lang w:val="en-US"/>
              </w:rPr>
            </w:pPr>
            <w:ins w:id="164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1" w:author="Nick.Tolimieri" w:date="2022-09-06T13:51:00Z"/>
                <w:color w:val="000000"/>
                <w:sz w:val="20"/>
                <w:szCs w:val="20"/>
                <w:lang w:val="en-US"/>
              </w:rPr>
            </w:pPr>
            <w:ins w:id="165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4" w:author="Nick.Tolimieri" w:date="2022-09-06T13:51:00Z"/>
                <w:color w:val="000000"/>
                <w:sz w:val="20"/>
                <w:szCs w:val="20"/>
                <w:lang w:val="en-US"/>
              </w:rPr>
            </w:pPr>
            <w:ins w:id="16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7" w:author="Nick.Tolimieri" w:date="2022-09-06T13:51:00Z"/>
                <w:color w:val="000000"/>
                <w:sz w:val="20"/>
                <w:szCs w:val="20"/>
                <w:lang w:val="en-US"/>
              </w:rPr>
            </w:pPr>
            <w:ins w:id="165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0" w:author="Nick.Tolimieri" w:date="2022-09-06T13:51:00Z"/>
                <w:color w:val="000000"/>
                <w:sz w:val="20"/>
                <w:szCs w:val="20"/>
                <w:lang w:val="en-US"/>
              </w:rPr>
            </w:pPr>
            <w:ins w:id="166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3" w:author="Nick.Tolimieri" w:date="2022-09-06T13:51:00Z"/>
                <w:color w:val="000000"/>
                <w:sz w:val="20"/>
                <w:szCs w:val="20"/>
                <w:lang w:val="en-US"/>
              </w:rPr>
            </w:pPr>
            <w:ins w:id="166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6" w:author="Nick.Tolimieri" w:date="2022-09-06T13:51:00Z"/>
                <w:color w:val="000000"/>
                <w:sz w:val="20"/>
                <w:szCs w:val="20"/>
                <w:lang w:val="en-US"/>
              </w:rPr>
            </w:pPr>
            <w:ins w:id="166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9" w:author="Nick.Tolimieri" w:date="2022-09-06T13:51:00Z"/>
                <w:color w:val="000000"/>
                <w:sz w:val="20"/>
                <w:szCs w:val="20"/>
                <w:lang w:val="en-US"/>
              </w:rPr>
            </w:pPr>
            <w:ins w:id="167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2" w:author="Nick.Tolimieri" w:date="2022-09-06T13:51:00Z"/>
                <w:color w:val="000000"/>
                <w:sz w:val="20"/>
                <w:szCs w:val="20"/>
                <w:lang w:val="en-US"/>
              </w:rPr>
            </w:pPr>
            <w:ins w:id="167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5" w:author="Nick.Tolimieri" w:date="2022-09-06T13:51:00Z"/>
                <w:color w:val="000000"/>
                <w:sz w:val="20"/>
                <w:szCs w:val="20"/>
                <w:lang w:val="en-US"/>
              </w:rPr>
            </w:pPr>
            <w:ins w:id="167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8" w:author="Nick.Tolimieri" w:date="2022-09-06T13:51:00Z"/>
                <w:color w:val="000000"/>
                <w:sz w:val="20"/>
                <w:szCs w:val="20"/>
                <w:lang w:val="en-US"/>
              </w:rPr>
            </w:pPr>
            <w:ins w:id="1679" w:author="Nick.Tolimieri" w:date="2022-09-06T13:51:00Z">
              <w:r w:rsidRPr="00C97A89">
                <w:rPr>
                  <w:color w:val="000000"/>
                  <w:sz w:val="20"/>
                  <w:szCs w:val="20"/>
                  <w:lang w:val="en-US"/>
                </w:rPr>
                <w:t>-</w:t>
              </w:r>
            </w:ins>
          </w:p>
        </w:tc>
      </w:tr>
      <w:tr w:rsidR="00C97A89" w:rsidRPr="00C97A89" w:rsidTr="004C5EBF">
        <w:tblPrEx>
          <w:tblPrExChange w:id="1680" w:author="Nick.Tolimieri" w:date="2022-09-13T12:47:00Z">
            <w:tblPrEx>
              <w:tblW w:w="10017" w:type="dxa"/>
            </w:tblPrEx>
          </w:tblPrExChange>
        </w:tblPrEx>
        <w:trPr>
          <w:trHeight w:val="255"/>
          <w:ins w:id="1681" w:author="Nick.Tolimieri" w:date="2022-09-06T13:51:00Z"/>
          <w:trPrChange w:id="16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4" w:author="Nick.Tolimieri" w:date="2022-09-06T13:51:00Z"/>
                <w:color w:val="000000"/>
                <w:sz w:val="20"/>
                <w:szCs w:val="20"/>
                <w:lang w:val="en-US"/>
              </w:rPr>
            </w:pPr>
            <w:ins w:id="168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7" w:author="Nick.Tolimieri" w:date="2022-09-06T13:51:00Z"/>
                <w:color w:val="000000"/>
                <w:sz w:val="20"/>
                <w:szCs w:val="20"/>
                <w:lang w:val="en-US"/>
              </w:rPr>
            </w:pPr>
            <w:ins w:id="168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0" w:author="Nick.Tolimieri" w:date="2022-09-06T13:51:00Z"/>
                <w:color w:val="000000"/>
                <w:sz w:val="20"/>
                <w:szCs w:val="20"/>
                <w:lang w:val="en-US"/>
              </w:rPr>
            </w:pPr>
            <w:ins w:id="169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3" w:author="Nick.Tolimieri" w:date="2022-09-06T13:51:00Z"/>
                <w:color w:val="000000"/>
                <w:sz w:val="20"/>
                <w:szCs w:val="20"/>
                <w:lang w:val="en-US"/>
              </w:rPr>
            </w:pPr>
            <w:ins w:id="1694" w:author="Nick.Tolimieri"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6" w:author="Nick.Tolimieri" w:date="2022-09-06T13:51:00Z"/>
                <w:color w:val="000000"/>
                <w:sz w:val="20"/>
                <w:szCs w:val="20"/>
                <w:lang w:val="en-US"/>
              </w:rPr>
            </w:pPr>
            <w:ins w:id="169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9" w:author="Nick.Tolimieri" w:date="2022-09-06T13:51:00Z"/>
                <w:color w:val="000000"/>
                <w:sz w:val="20"/>
                <w:szCs w:val="20"/>
                <w:lang w:val="en-US"/>
              </w:rPr>
            </w:pPr>
            <w:ins w:id="1700"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7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2" w:author="Nick.Tolimieri" w:date="2022-09-06T13:51:00Z"/>
                <w:color w:val="000000"/>
                <w:sz w:val="20"/>
                <w:szCs w:val="20"/>
                <w:lang w:val="en-US"/>
              </w:rPr>
            </w:pPr>
            <w:ins w:id="1703"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5" w:author="Nick.Tolimieri" w:date="2022-09-06T13:51:00Z"/>
                <w:color w:val="000000"/>
                <w:sz w:val="20"/>
                <w:szCs w:val="20"/>
                <w:lang w:val="en-US"/>
              </w:rPr>
            </w:pPr>
            <w:ins w:id="1706"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8" w:author="Nick.Tolimieri" w:date="2022-09-06T13:51:00Z"/>
                <w:color w:val="000000"/>
                <w:sz w:val="20"/>
                <w:szCs w:val="20"/>
                <w:lang w:val="en-US"/>
              </w:rPr>
            </w:pPr>
            <w:ins w:id="1709" w:author="Nick.Tolimieri"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1" w:author="Nick.Tolimieri" w:date="2022-09-06T13:51:00Z"/>
                <w:color w:val="000000"/>
                <w:sz w:val="20"/>
                <w:szCs w:val="20"/>
                <w:lang w:val="en-US"/>
              </w:rPr>
            </w:pPr>
            <w:ins w:id="1712" w:author="Nick.Tolimieri"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4" w:author="Nick.Tolimieri" w:date="2022-09-06T13:51:00Z"/>
                <w:color w:val="000000"/>
                <w:sz w:val="20"/>
                <w:szCs w:val="20"/>
                <w:lang w:val="en-US"/>
              </w:rPr>
            </w:pPr>
            <w:ins w:id="1715" w:author="Nick.Tolimieri" w:date="2022-09-06T13:51:00Z">
              <w:r w:rsidRPr="00C97A89">
                <w:rPr>
                  <w:color w:val="000000"/>
                  <w:sz w:val="20"/>
                  <w:szCs w:val="20"/>
                  <w:lang w:val="en-US"/>
                </w:rPr>
                <w:t>1.93</w:t>
              </w:r>
            </w:ins>
          </w:p>
        </w:tc>
      </w:tr>
      <w:tr w:rsidR="00C97A89" w:rsidRPr="00C97A89" w:rsidTr="004C5EBF">
        <w:tblPrEx>
          <w:tblPrExChange w:id="1716" w:author="Nick.Tolimieri" w:date="2022-09-13T12:47:00Z">
            <w:tblPrEx>
              <w:tblW w:w="10017" w:type="dxa"/>
            </w:tblPrEx>
          </w:tblPrExChange>
        </w:tblPrEx>
        <w:trPr>
          <w:trHeight w:val="255"/>
          <w:ins w:id="1717" w:author="Nick.Tolimieri" w:date="2022-09-06T13:51:00Z"/>
          <w:trPrChange w:id="17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20" w:author="Nick.Tolimieri" w:date="2022-09-06T13:51:00Z"/>
                <w:color w:val="000000"/>
                <w:sz w:val="20"/>
                <w:szCs w:val="20"/>
                <w:lang w:val="en-US"/>
              </w:rPr>
            </w:pPr>
            <w:ins w:id="172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3" w:author="Nick.Tolimieri" w:date="2022-09-06T13:51:00Z"/>
                <w:color w:val="000000"/>
                <w:sz w:val="20"/>
                <w:szCs w:val="20"/>
                <w:lang w:val="en-US"/>
              </w:rPr>
            </w:pPr>
            <w:ins w:id="172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6" w:author="Nick.Tolimieri" w:date="2022-09-06T13:51:00Z"/>
                <w:color w:val="000000"/>
                <w:sz w:val="20"/>
                <w:szCs w:val="20"/>
                <w:lang w:val="en-US"/>
              </w:rPr>
            </w:pPr>
            <w:ins w:id="172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9" w:author="Nick.Tolimieri" w:date="2022-09-06T13:51:00Z"/>
                <w:color w:val="000000"/>
                <w:sz w:val="20"/>
                <w:szCs w:val="20"/>
                <w:lang w:val="en-US"/>
              </w:rPr>
            </w:pPr>
            <w:ins w:id="1730" w:author="Nick.Tolimieri"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2" w:author="Nick.Tolimieri" w:date="2022-09-06T13:51:00Z"/>
                <w:color w:val="000000"/>
                <w:sz w:val="20"/>
                <w:szCs w:val="20"/>
                <w:lang w:val="en-US"/>
              </w:rPr>
            </w:pPr>
            <w:ins w:id="1733"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5" w:author="Nick.Tolimieri" w:date="2022-09-06T13:51:00Z"/>
                <w:color w:val="000000"/>
                <w:sz w:val="20"/>
                <w:szCs w:val="20"/>
                <w:lang w:val="en-US"/>
              </w:rPr>
            </w:pPr>
            <w:ins w:id="1736"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8" w:author="Nick.Tolimieri" w:date="2022-09-06T13:51:00Z"/>
                <w:color w:val="000000"/>
                <w:sz w:val="20"/>
                <w:szCs w:val="20"/>
                <w:lang w:val="en-US"/>
              </w:rPr>
            </w:pPr>
            <w:ins w:id="1739"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1" w:author="Nick.Tolimieri" w:date="2022-09-06T13:51:00Z"/>
                <w:color w:val="000000"/>
                <w:sz w:val="20"/>
                <w:szCs w:val="20"/>
                <w:lang w:val="en-US"/>
              </w:rPr>
            </w:pPr>
            <w:ins w:id="1742"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4" w:author="Nick.Tolimieri" w:date="2022-09-06T13:51:00Z"/>
                <w:color w:val="000000"/>
                <w:sz w:val="20"/>
                <w:szCs w:val="20"/>
                <w:lang w:val="en-US"/>
              </w:rPr>
            </w:pPr>
            <w:ins w:id="1745"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7" w:author="Nick.Tolimieri" w:date="2022-09-06T13:51:00Z"/>
                <w:color w:val="000000"/>
                <w:sz w:val="20"/>
                <w:szCs w:val="20"/>
                <w:lang w:val="en-US"/>
              </w:rPr>
            </w:pPr>
            <w:ins w:id="1748"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0" w:author="Nick.Tolimieri" w:date="2022-09-06T13:51:00Z"/>
                <w:color w:val="000000"/>
                <w:sz w:val="20"/>
                <w:szCs w:val="20"/>
                <w:lang w:val="en-US"/>
              </w:rPr>
            </w:pPr>
            <w:ins w:id="1751" w:author="Nick.Tolimieri" w:date="2022-09-06T13:51:00Z">
              <w:r w:rsidRPr="00C97A89">
                <w:rPr>
                  <w:color w:val="000000"/>
                  <w:sz w:val="20"/>
                  <w:szCs w:val="20"/>
                  <w:lang w:val="en-US"/>
                </w:rPr>
                <w:t>1.69</w:t>
              </w:r>
            </w:ins>
          </w:p>
        </w:tc>
      </w:tr>
      <w:tr w:rsidR="00C97A89" w:rsidRPr="00C97A89" w:rsidTr="004C5EBF">
        <w:tblPrEx>
          <w:tblPrExChange w:id="1752" w:author="Nick.Tolimieri" w:date="2022-09-13T12:47:00Z">
            <w:tblPrEx>
              <w:tblW w:w="10017" w:type="dxa"/>
            </w:tblPrEx>
          </w:tblPrExChange>
        </w:tblPrEx>
        <w:trPr>
          <w:trHeight w:val="255"/>
          <w:ins w:id="1753" w:author="Nick.Tolimieri" w:date="2022-09-06T13:51:00Z"/>
          <w:trPrChange w:id="17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6" w:author="Nick.Tolimieri" w:date="2022-09-06T13:51:00Z"/>
                <w:color w:val="000000"/>
                <w:sz w:val="20"/>
                <w:szCs w:val="20"/>
                <w:lang w:val="en-US"/>
              </w:rPr>
            </w:pPr>
            <w:ins w:id="1757" w:author="Nick.Tolimieri"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9" w:author="Nick.Tolimieri" w:date="2022-09-06T13:51:00Z"/>
                <w:color w:val="000000"/>
                <w:sz w:val="20"/>
                <w:szCs w:val="20"/>
                <w:lang w:val="en-US"/>
              </w:rPr>
            </w:pPr>
            <w:ins w:id="176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2" w:author="Nick.Tolimieri" w:date="2022-09-06T13:51:00Z"/>
                <w:color w:val="000000"/>
                <w:sz w:val="20"/>
                <w:szCs w:val="20"/>
                <w:lang w:val="en-US"/>
              </w:rPr>
            </w:pPr>
            <w:ins w:id="176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5" w:author="Nick.Tolimieri" w:date="2022-09-06T13:51:00Z"/>
                <w:color w:val="000000"/>
                <w:sz w:val="20"/>
                <w:szCs w:val="20"/>
                <w:lang w:val="en-US"/>
              </w:rPr>
            </w:pPr>
            <w:ins w:id="1766"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8" w:author="Nick.Tolimieri" w:date="2022-09-06T13:51:00Z"/>
                <w:color w:val="000000"/>
                <w:sz w:val="20"/>
                <w:szCs w:val="20"/>
                <w:lang w:val="en-US"/>
              </w:rPr>
            </w:pPr>
            <w:ins w:id="176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1" w:author="Nick.Tolimieri" w:date="2022-09-06T13:51:00Z"/>
                <w:color w:val="000000"/>
                <w:sz w:val="20"/>
                <w:szCs w:val="20"/>
                <w:lang w:val="en-US"/>
              </w:rPr>
            </w:pPr>
            <w:ins w:id="1772"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4" w:author="Nick.Tolimieri" w:date="2022-09-06T13:51:00Z"/>
                <w:color w:val="000000"/>
                <w:sz w:val="20"/>
                <w:szCs w:val="20"/>
                <w:lang w:val="en-US"/>
              </w:rPr>
            </w:pPr>
            <w:ins w:id="177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7" w:author="Nick.Tolimieri" w:date="2022-09-06T13:51:00Z"/>
                <w:color w:val="000000"/>
                <w:sz w:val="20"/>
                <w:szCs w:val="20"/>
                <w:lang w:val="en-US"/>
              </w:rPr>
            </w:pPr>
            <w:ins w:id="1778"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0" w:author="Nick.Tolimieri" w:date="2022-09-06T13:51:00Z"/>
                <w:color w:val="000000"/>
                <w:sz w:val="20"/>
                <w:szCs w:val="20"/>
                <w:lang w:val="en-US"/>
              </w:rPr>
            </w:pPr>
            <w:ins w:id="1781" w:author="Nick.Tolimieri"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3" w:author="Nick.Tolimieri" w:date="2022-09-06T13:51:00Z"/>
                <w:color w:val="000000"/>
                <w:sz w:val="20"/>
                <w:szCs w:val="20"/>
                <w:lang w:val="en-US"/>
              </w:rPr>
            </w:pPr>
            <w:ins w:id="1784" w:author="Nick.Tolimieri"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6" w:author="Nick.Tolimieri" w:date="2022-09-06T13:51:00Z"/>
                <w:color w:val="000000"/>
                <w:sz w:val="20"/>
                <w:szCs w:val="20"/>
                <w:lang w:val="en-US"/>
              </w:rPr>
            </w:pPr>
            <w:ins w:id="1787" w:author="Nick.Tolimieri" w:date="2022-09-06T13:51:00Z">
              <w:r w:rsidRPr="00C97A89">
                <w:rPr>
                  <w:color w:val="000000"/>
                  <w:sz w:val="20"/>
                  <w:szCs w:val="20"/>
                  <w:lang w:val="en-US"/>
                </w:rPr>
                <w:t>1.61</w:t>
              </w:r>
            </w:ins>
          </w:p>
        </w:tc>
      </w:tr>
      <w:tr w:rsidR="00C97A89" w:rsidRPr="00C97A89" w:rsidTr="004C5EBF">
        <w:tblPrEx>
          <w:tblPrExChange w:id="1788" w:author="Nick.Tolimieri" w:date="2022-09-13T12:47:00Z">
            <w:tblPrEx>
              <w:tblW w:w="10017" w:type="dxa"/>
            </w:tblPrEx>
          </w:tblPrExChange>
        </w:tblPrEx>
        <w:trPr>
          <w:trHeight w:val="255"/>
          <w:ins w:id="1789" w:author="Nick.Tolimieri" w:date="2022-09-06T13:51:00Z"/>
          <w:trPrChange w:id="17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92" w:author="Nick.Tolimieri" w:date="2022-09-06T13:51:00Z"/>
                <w:color w:val="000000"/>
                <w:sz w:val="20"/>
                <w:szCs w:val="20"/>
                <w:lang w:val="en-US"/>
              </w:rPr>
            </w:pPr>
            <w:ins w:id="179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5" w:author="Nick.Tolimieri" w:date="2022-09-06T13:51:00Z"/>
                <w:color w:val="000000"/>
                <w:sz w:val="20"/>
                <w:szCs w:val="20"/>
                <w:lang w:val="en-US"/>
              </w:rPr>
            </w:pPr>
            <w:ins w:id="179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8" w:author="Nick.Tolimieri" w:date="2022-09-06T13:51:00Z"/>
                <w:color w:val="000000"/>
                <w:sz w:val="20"/>
                <w:szCs w:val="20"/>
                <w:lang w:val="en-US"/>
              </w:rPr>
            </w:pPr>
            <w:ins w:id="17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1" w:author="Nick.Tolimieri" w:date="2022-09-06T13:51:00Z"/>
                <w:color w:val="000000"/>
                <w:sz w:val="20"/>
                <w:szCs w:val="20"/>
                <w:lang w:val="en-US"/>
              </w:rPr>
            </w:pPr>
            <w:ins w:id="1802" w:author="Nick.Tolimieri"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4" w:author="Nick.Tolimieri" w:date="2022-09-06T13:51:00Z"/>
                <w:color w:val="000000"/>
                <w:sz w:val="20"/>
                <w:szCs w:val="20"/>
                <w:lang w:val="en-US"/>
              </w:rPr>
            </w:pPr>
            <w:ins w:id="180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7" w:author="Nick.Tolimieri" w:date="2022-09-06T13:51:00Z"/>
                <w:color w:val="000000"/>
                <w:sz w:val="20"/>
                <w:szCs w:val="20"/>
                <w:lang w:val="en-US"/>
              </w:rPr>
            </w:pPr>
            <w:ins w:id="1808"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0" w:author="Nick.Tolimieri" w:date="2022-09-06T13:51:00Z"/>
                <w:color w:val="000000"/>
                <w:sz w:val="20"/>
                <w:szCs w:val="20"/>
                <w:lang w:val="en-US"/>
              </w:rPr>
            </w:pPr>
            <w:ins w:id="181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3" w:author="Nick.Tolimieri" w:date="2022-09-06T13:51:00Z"/>
                <w:color w:val="000000"/>
                <w:sz w:val="20"/>
                <w:szCs w:val="20"/>
                <w:lang w:val="en-US"/>
              </w:rPr>
            </w:pPr>
            <w:ins w:id="1814"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6" w:author="Nick.Tolimieri" w:date="2022-09-06T13:51:00Z"/>
                <w:color w:val="000000"/>
                <w:sz w:val="20"/>
                <w:szCs w:val="20"/>
                <w:lang w:val="en-US"/>
              </w:rPr>
            </w:pPr>
            <w:ins w:id="1817" w:author="Nick.Tolimieri"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9" w:author="Nick.Tolimieri" w:date="2022-09-06T13:51:00Z"/>
                <w:color w:val="000000"/>
                <w:sz w:val="20"/>
                <w:szCs w:val="20"/>
                <w:lang w:val="en-US"/>
              </w:rPr>
            </w:pPr>
            <w:ins w:id="1820" w:author="Nick.Tolimieri"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2" w:author="Nick.Tolimieri" w:date="2022-09-06T13:51:00Z"/>
                <w:color w:val="000000"/>
                <w:sz w:val="20"/>
                <w:szCs w:val="20"/>
                <w:lang w:val="en-US"/>
              </w:rPr>
            </w:pPr>
            <w:ins w:id="1823" w:author="Nick.Tolimieri" w:date="2022-09-06T13:51:00Z">
              <w:r w:rsidRPr="00C97A89">
                <w:rPr>
                  <w:color w:val="000000"/>
                  <w:sz w:val="20"/>
                  <w:szCs w:val="20"/>
                  <w:lang w:val="en-US"/>
                </w:rPr>
                <w:t>2.01</w:t>
              </w:r>
            </w:ins>
          </w:p>
        </w:tc>
      </w:tr>
      <w:tr w:rsidR="00C97A89" w:rsidRPr="00C97A89" w:rsidTr="004C5EBF">
        <w:tblPrEx>
          <w:tblPrExChange w:id="1824" w:author="Nick.Tolimieri" w:date="2022-09-13T12:47:00Z">
            <w:tblPrEx>
              <w:tblW w:w="10017" w:type="dxa"/>
            </w:tblPrEx>
          </w:tblPrExChange>
        </w:tblPrEx>
        <w:trPr>
          <w:trHeight w:val="255"/>
          <w:ins w:id="1825" w:author="Nick.Tolimieri" w:date="2022-09-06T13:51:00Z"/>
          <w:trPrChange w:id="18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8" w:author="Nick.Tolimieri" w:date="2022-09-06T13:51:00Z"/>
                <w:color w:val="000000"/>
                <w:sz w:val="20"/>
                <w:szCs w:val="20"/>
                <w:lang w:val="en-US"/>
              </w:rPr>
            </w:pPr>
            <w:ins w:id="182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1" w:author="Nick.Tolimieri" w:date="2022-09-06T13:51:00Z"/>
                <w:color w:val="000000"/>
                <w:sz w:val="20"/>
                <w:szCs w:val="20"/>
                <w:lang w:val="en-US"/>
              </w:rPr>
            </w:pPr>
            <w:ins w:id="183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4" w:author="Nick.Tolimieri" w:date="2022-09-06T13:51:00Z"/>
                <w:color w:val="000000"/>
                <w:sz w:val="20"/>
                <w:szCs w:val="20"/>
                <w:lang w:val="en-US"/>
              </w:rPr>
            </w:pPr>
            <w:ins w:id="18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7" w:author="Nick.Tolimieri" w:date="2022-09-06T13:51:00Z"/>
                <w:color w:val="000000"/>
                <w:sz w:val="20"/>
                <w:szCs w:val="20"/>
                <w:lang w:val="en-US"/>
              </w:rPr>
            </w:pPr>
            <w:ins w:id="1838"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0" w:author="Nick.Tolimieri" w:date="2022-09-06T13:51:00Z"/>
                <w:color w:val="000000"/>
                <w:sz w:val="20"/>
                <w:szCs w:val="20"/>
                <w:lang w:val="en-US"/>
              </w:rPr>
            </w:pPr>
            <w:ins w:id="184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3" w:author="Nick.Tolimieri" w:date="2022-09-06T13:51:00Z"/>
                <w:color w:val="000000"/>
                <w:sz w:val="20"/>
                <w:szCs w:val="20"/>
                <w:lang w:val="en-US"/>
              </w:rPr>
            </w:pPr>
            <w:ins w:id="1844"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6" w:author="Nick.Tolimieri" w:date="2022-09-06T13:51:00Z"/>
                <w:color w:val="000000"/>
                <w:sz w:val="20"/>
                <w:szCs w:val="20"/>
                <w:lang w:val="en-US"/>
              </w:rPr>
            </w:pPr>
            <w:ins w:id="184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9" w:author="Nick.Tolimieri" w:date="2022-09-06T13:51:00Z"/>
                <w:color w:val="000000"/>
                <w:sz w:val="20"/>
                <w:szCs w:val="20"/>
                <w:lang w:val="en-US"/>
              </w:rPr>
            </w:pPr>
            <w:ins w:id="1850"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2" w:author="Nick.Tolimieri" w:date="2022-09-06T13:51:00Z"/>
                <w:color w:val="000000"/>
                <w:sz w:val="20"/>
                <w:szCs w:val="20"/>
                <w:lang w:val="en-US"/>
              </w:rPr>
            </w:pPr>
            <w:ins w:id="1853"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5" w:author="Nick.Tolimieri" w:date="2022-09-06T13:51:00Z"/>
                <w:color w:val="000000"/>
                <w:sz w:val="20"/>
                <w:szCs w:val="20"/>
                <w:lang w:val="en-US"/>
              </w:rPr>
            </w:pPr>
            <w:ins w:id="1856"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8" w:author="Nick.Tolimieri" w:date="2022-09-06T13:51:00Z"/>
                <w:color w:val="000000"/>
                <w:sz w:val="20"/>
                <w:szCs w:val="20"/>
                <w:lang w:val="en-US"/>
              </w:rPr>
            </w:pPr>
            <w:ins w:id="1859" w:author="Nick.Tolimieri" w:date="2022-09-06T13:51:00Z">
              <w:r w:rsidRPr="00C97A89">
                <w:rPr>
                  <w:color w:val="000000"/>
                  <w:sz w:val="20"/>
                  <w:szCs w:val="20"/>
                  <w:lang w:val="en-US"/>
                </w:rPr>
                <w:t>1.83</w:t>
              </w:r>
            </w:ins>
          </w:p>
        </w:tc>
      </w:tr>
      <w:tr w:rsidR="00C97A89" w:rsidRPr="00C97A89" w:rsidTr="004C5EBF">
        <w:tblPrEx>
          <w:tblPrExChange w:id="1860" w:author="Nick.Tolimieri" w:date="2022-09-13T12:47:00Z">
            <w:tblPrEx>
              <w:tblW w:w="10017" w:type="dxa"/>
            </w:tblPrEx>
          </w:tblPrExChange>
        </w:tblPrEx>
        <w:trPr>
          <w:trHeight w:val="255"/>
          <w:ins w:id="1861" w:author="Nick.Tolimieri" w:date="2022-09-06T13:51:00Z"/>
          <w:trPrChange w:id="18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4" w:author="Nick.Tolimieri" w:date="2022-09-06T13:51:00Z"/>
                <w:color w:val="000000"/>
                <w:sz w:val="20"/>
                <w:szCs w:val="20"/>
                <w:lang w:val="en-US"/>
              </w:rPr>
            </w:pPr>
            <w:ins w:id="186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7" w:author="Nick.Tolimieri" w:date="2022-09-06T13:51:00Z"/>
                <w:color w:val="000000"/>
                <w:sz w:val="20"/>
                <w:szCs w:val="20"/>
                <w:lang w:val="en-US"/>
              </w:rPr>
            </w:pPr>
            <w:ins w:id="186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0" w:author="Nick.Tolimieri" w:date="2022-09-06T13:51:00Z"/>
                <w:color w:val="000000"/>
                <w:sz w:val="20"/>
                <w:szCs w:val="20"/>
                <w:lang w:val="en-US"/>
              </w:rPr>
            </w:pPr>
            <w:ins w:id="1871" w:author="Nick.Tolimieri"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3" w:author="Nick.Tolimieri" w:date="2022-09-06T13:51:00Z"/>
                <w:color w:val="000000"/>
                <w:sz w:val="20"/>
                <w:szCs w:val="20"/>
                <w:lang w:val="en-US"/>
              </w:rPr>
            </w:pPr>
            <w:ins w:id="1874" w:author="Nick.Tolimieri"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6" w:author="Nick.Tolimieri" w:date="2022-09-06T13:51:00Z"/>
                <w:color w:val="000000"/>
                <w:sz w:val="20"/>
                <w:szCs w:val="20"/>
                <w:lang w:val="en-US"/>
              </w:rPr>
            </w:pPr>
            <w:ins w:id="187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9" w:author="Nick.Tolimieri" w:date="2022-09-06T13:51:00Z"/>
                <w:color w:val="000000"/>
                <w:sz w:val="20"/>
                <w:szCs w:val="20"/>
                <w:lang w:val="en-US"/>
              </w:rPr>
            </w:pPr>
            <w:ins w:id="1880"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2" w:author="Nick.Tolimieri" w:date="2022-09-06T13:51:00Z"/>
                <w:color w:val="000000"/>
                <w:sz w:val="20"/>
                <w:szCs w:val="20"/>
                <w:lang w:val="en-US"/>
              </w:rPr>
            </w:pPr>
            <w:ins w:id="1883"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5" w:author="Nick.Tolimieri" w:date="2022-09-06T13:51:00Z"/>
                <w:color w:val="000000"/>
                <w:sz w:val="20"/>
                <w:szCs w:val="20"/>
                <w:lang w:val="en-US"/>
              </w:rPr>
            </w:pPr>
            <w:ins w:id="1886"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8" w:author="Nick.Tolimieri" w:date="2022-09-06T13:51:00Z"/>
                <w:color w:val="000000"/>
                <w:sz w:val="20"/>
                <w:szCs w:val="20"/>
                <w:lang w:val="en-US"/>
              </w:rPr>
            </w:pPr>
            <w:ins w:id="1889" w:author="Nick.Tolimieri"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1" w:author="Nick.Tolimieri" w:date="2022-09-06T13:51:00Z"/>
                <w:color w:val="000000"/>
                <w:sz w:val="20"/>
                <w:szCs w:val="20"/>
                <w:lang w:val="en-US"/>
              </w:rPr>
            </w:pPr>
            <w:ins w:id="1892"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4" w:author="Nick.Tolimieri" w:date="2022-09-06T13:51:00Z"/>
                <w:color w:val="000000"/>
                <w:sz w:val="20"/>
                <w:szCs w:val="20"/>
                <w:lang w:val="en-US"/>
              </w:rPr>
            </w:pPr>
            <w:ins w:id="1895" w:author="Nick.Tolimieri" w:date="2022-09-06T13:51:00Z">
              <w:r w:rsidRPr="00C97A89">
                <w:rPr>
                  <w:color w:val="000000"/>
                  <w:sz w:val="20"/>
                  <w:szCs w:val="20"/>
                  <w:lang w:val="en-US"/>
                </w:rPr>
                <w:t>2.84</w:t>
              </w:r>
            </w:ins>
          </w:p>
        </w:tc>
      </w:tr>
      <w:tr w:rsidR="00C97A89" w:rsidRPr="00C97A89" w:rsidTr="004C5EBF">
        <w:tblPrEx>
          <w:tblPrExChange w:id="1896" w:author="Nick.Tolimieri" w:date="2022-09-13T12:47:00Z">
            <w:tblPrEx>
              <w:tblW w:w="10017" w:type="dxa"/>
            </w:tblPrEx>
          </w:tblPrExChange>
        </w:tblPrEx>
        <w:trPr>
          <w:trHeight w:val="255"/>
          <w:ins w:id="1897" w:author="Nick.Tolimieri" w:date="2022-09-06T13:51:00Z"/>
          <w:trPrChange w:id="18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00" w:author="Nick.Tolimieri" w:date="2022-09-06T13:51:00Z"/>
                <w:color w:val="000000"/>
                <w:sz w:val="20"/>
                <w:szCs w:val="20"/>
                <w:lang w:val="en-US"/>
              </w:rPr>
            </w:pPr>
            <w:ins w:id="190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3" w:author="Nick.Tolimieri" w:date="2022-09-06T13:51:00Z"/>
                <w:color w:val="000000"/>
                <w:sz w:val="20"/>
                <w:szCs w:val="20"/>
                <w:lang w:val="en-US"/>
              </w:rPr>
            </w:pPr>
            <w:ins w:id="190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6" w:author="Nick.Tolimieri" w:date="2022-09-06T13:51:00Z"/>
                <w:color w:val="000000"/>
                <w:sz w:val="20"/>
                <w:szCs w:val="20"/>
                <w:lang w:val="en-US"/>
              </w:rPr>
            </w:pPr>
            <w:ins w:id="190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9" w:author="Nick.Tolimieri" w:date="2022-09-06T13:51:00Z"/>
                <w:color w:val="000000"/>
                <w:sz w:val="20"/>
                <w:szCs w:val="20"/>
                <w:lang w:val="en-US"/>
              </w:rPr>
            </w:pPr>
            <w:ins w:id="191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2" w:author="Nick.Tolimieri" w:date="2022-09-06T13:51:00Z"/>
                <w:color w:val="000000"/>
                <w:sz w:val="20"/>
                <w:szCs w:val="20"/>
                <w:lang w:val="en-US"/>
              </w:rPr>
            </w:pPr>
            <w:ins w:id="191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5" w:author="Nick.Tolimieri" w:date="2022-09-06T13:51:00Z"/>
                <w:color w:val="000000"/>
                <w:sz w:val="20"/>
                <w:szCs w:val="20"/>
                <w:lang w:val="en-US"/>
              </w:rPr>
            </w:pPr>
            <w:ins w:id="191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8" w:author="Nick.Tolimieri" w:date="2022-09-06T13:51:00Z"/>
                <w:color w:val="000000"/>
                <w:sz w:val="20"/>
                <w:szCs w:val="20"/>
                <w:lang w:val="en-US"/>
              </w:rPr>
            </w:pPr>
            <w:ins w:id="191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1" w:author="Nick.Tolimieri" w:date="2022-09-06T13:51:00Z"/>
                <w:color w:val="000000"/>
                <w:sz w:val="20"/>
                <w:szCs w:val="20"/>
                <w:lang w:val="en-US"/>
              </w:rPr>
            </w:pPr>
            <w:ins w:id="192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4" w:author="Nick.Tolimieri" w:date="2022-09-06T13:51:00Z"/>
                <w:color w:val="000000"/>
                <w:sz w:val="20"/>
                <w:szCs w:val="20"/>
                <w:lang w:val="en-US"/>
              </w:rPr>
            </w:pPr>
            <w:ins w:id="192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7" w:author="Nick.Tolimieri" w:date="2022-09-06T13:51:00Z"/>
                <w:color w:val="000000"/>
                <w:sz w:val="20"/>
                <w:szCs w:val="20"/>
                <w:lang w:val="en-US"/>
              </w:rPr>
            </w:pPr>
            <w:ins w:id="192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0" w:author="Nick.Tolimieri" w:date="2022-09-06T13:51:00Z"/>
                <w:color w:val="000000"/>
                <w:sz w:val="20"/>
                <w:szCs w:val="20"/>
                <w:lang w:val="en-US"/>
              </w:rPr>
            </w:pPr>
            <w:ins w:id="1931" w:author="Nick.Tolimieri" w:date="2022-09-06T13:51:00Z">
              <w:r w:rsidRPr="00C97A89">
                <w:rPr>
                  <w:color w:val="000000"/>
                  <w:sz w:val="20"/>
                  <w:szCs w:val="20"/>
                  <w:lang w:val="en-US"/>
                </w:rPr>
                <w:t>-</w:t>
              </w:r>
            </w:ins>
          </w:p>
        </w:tc>
      </w:tr>
      <w:tr w:rsidR="00C97A89" w:rsidRPr="00C97A89" w:rsidTr="004C5EBF">
        <w:tblPrEx>
          <w:tblPrExChange w:id="1932" w:author="Nick.Tolimieri" w:date="2022-09-13T12:47:00Z">
            <w:tblPrEx>
              <w:tblW w:w="10017" w:type="dxa"/>
            </w:tblPrEx>
          </w:tblPrExChange>
        </w:tblPrEx>
        <w:trPr>
          <w:trHeight w:val="255"/>
          <w:ins w:id="1933" w:author="Nick.Tolimieri" w:date="2022-09-06T13:51:00Z"/>
          <w:trPrChange w:id="19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6" w:author="Nick.Tolimieri" w:date="2022-09-06T13:51:00Z"/>
                <w:color w:val="000000"/>
                <w:sz w:val="20"/>
                <w:szCs w:val="20"/>
                <w:lang w:val="en-US"/>
              </w:rPr>
            </w:pPr>
            <w:ins w:id="193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9" w:author="Nick.Tolimieri" w:date="2022-09-06T13:51:00Z"/>
                <w:color w:val="000000"/>
                <w:sz w:val="20"/>
                <w:szCs w:val="20"/>
                <w:lang w:val="en-US"/>
              </w:rPr>
            </w:pPr>
            <w:ins w:id="194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2" w:author="Nick.Tolimieri" w:date="2022-09-06T13:51:00Z"/>
                <w:color w:val="000000"/>
                <w:sz w:val="20"/>
                <w:szCs w:val="20"/>
                <w:lang w:val="en-US"/>
              </w:rPr>
            </w:pPr>
            <w:ins w:id="1943"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5" w:author="Nick.Tolimieri" w:date="2022-09-06T13:51:00Z"/>
                <w:color w:val="000000"/>
                <w:sz w:val="20"/>
                <w:szCs w:val="20"/>
                <w:lang w:val="en-US"/>
              </w:rPr>
            </w:pPr>
            <w:ins w:id="194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8" w:author="Nick.Tolimieri" w:date="2022-09-06T13:51:00Z"/>
                <w:color w:val="000000"/>
                <w:sz w:val="20"/>
                <w:szCs w:val="20"/>
                <w:lang w:val="en-US"/>
              </w:rPr>
            </w:pPr>
            <w:ins w:id="194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51" w:author="Nick.Tolimieri" w:date="2022-09-06T13:51:00Z"/>
                <w:color w:val="000000"/>
                <w:sz w:val="20"/>
                <w:szCs w:val="20"/>
                <w:lang w:val="en-US"/>
              </w:rPr>
            </w:pPr>
            <w:ins w:id="195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4" w:author="Nick.Tolimieri" w:date="2022-09-06T13:51:00Z"/>
                <w:color w:val="000000"/>
                <w:sz w:val="20"/>
                <w:szCs w:val="20"/>
                <w:lang w:val="en-US"/>
              </w:rPr>
            </w:pPr>
            <w:ins w:id="195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7" w:author="Nick.Tolimieri" w:date="2022-09-06T13:51:00Z"/>
                <w:color w:val="000000"/>
                <w:sz w:val="20"/>
                <w:szCs w:val="20"/>
                <w:lang w:val="en-US"/>
              </w:rPr>
            </w:pPr>
            <w:ins w:id="195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0" w:author="Nick.Tolimieri" w:date="2022-09-06T13:51:00Z"/>
                <w:color w:val="000000"/>
                <w:sz w:val="20"/>
                <w:szCs w:val="20"/>
                <w:lang w:val="en-US"/>
              </w:rPr>
            </w:pPr>
            <w:ins w:id="19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3" w:author="Nick.Tolimieri" w:date="2022-09-06T13:51:00Z"/>
                <w:color w:val="000000"/>
                <w:sz w:val="20"/>
                <w:szCs w:val="20"/>
                <w:lang w:val="en-US"/>
              </w:rPr>
            </w:pPr>
            <w:ins w:id="19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6" w:author="Nick.Tolimieri" w:date="2022-09-06T13:51:00Z"/>
                <w:color w:val="000000"/>
                <w:sz w:val="20"/>
                <w:szCs w:val="20"/>
                <w:lang w:val="en-US"/>
              </w:rPr>
            </w:pPr>
            <w:ins w:id="1967" w:author="Nick.Tolimieri" w:date="2022-09-06T13:51:00Z">
              <w:r w:rsidRPr="00C97A89">
                <w:rPr>
                  <w:color w:val="000000"/>
                  <w:sz w:val="20"/>
                  <w:szCs w:val="20"/>
                  <w:lang w:val="en-US"/>
                </w:rPr>
                <w:t>-</w:t>
              </w:r>
            </w:ins>
          </w:p>
        </w:tc>
      </w:tr>
      <w:tr w:rsidR="00C97A89" w:rsidRPr="00C97A89" w:rsidTr="004C5EBF">
        <w:tblPrEx>
          <w:tblPrExChange w:id="1968" w:author="Nick.Tolimieri" w:date="2022-09-13T12:47:00Z">
            <w:tblPrEx>
              <w:tblW w:w="10017" w:type="dxa"/>
            </w:tblPrEx>
          </w:tblPrExChange>
        </w:tblPrEx>
        <w:trPr>
          <w:trHeight w:val="255"/>
          <w:ins w:id="1969" w:author="Nick.Tolimieri" w:date="2022-09-06T13:51:00Z"/>
          <w:trPrChange w:id="19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72" w:author="Nick.Tolimieri" w:date="2022-09-06T13:51:00Z"/>
                <w:color w:val="000000"/>
                <w:sz w:val="20"/>
                <w:szCs w:val="20"/>
                <w:lang w:val="en-US"/>
              </w:rPr>
            </w:pPr>
            <w:ins w:id="197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5" w:author="Nick.Tolimieri" w:date="2022-09-06T13:51:00Z"/>
                <w:color w:val="000000"/>
                <w:sz w:val="20"/>
                <w:szCs w:val="20"/>
                <w:lang w:val="en-US"/>
              </w:rPr>
            </w:pPr>
            <w:ins w:id="197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8" w:author="Nick.Tolimieri" w:date="2022-09-06T13:51:00Z"/>
                <w:color w:val="000000"/>
                <w:sz w:val="20"/>
                <w:szCs w:val="20"/>
                <w:lang w:val="en-US"/>
              </w:rPr>
            </w:pPr>
            <w:ins w:id="197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1" w:author="Nick.Tolimieri" w:date="2022-09-06T13:51:00Z"/>
                <w:color w:val="000000"/>
                <w:sz w:val="20"/>
                <w:szCs w:val="20"/>
                <w:lang w:val="en-US"/>
              </w:rPr>
            </w:pPr>
            <w:ins w:id="1982" w:author="Nick.Tolimieri"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4" w:author="Nick.Tolimieri" w:date="2022-09-06T13:51:00Z"/>
                <w:color w:val="000000"/>
                <w:sz w:val="20"/>
                <w:szCs w:val="20"/>
                <w:lang w:val="en-US"/>
              </w:rPr>
            </w:pPr>
            <w:ins w:id="198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7" w:author="Nick.Tolimieri" w:date="2022-09-06T13:51:00Z"/>
                <w:color w:val="000000"/>
                <w:sz w:val="20"/>
                <w:szCs w:val="20"/>
                <w:lang w:val="en-US"/>
              </w:rPr>
            </w:pPr>
            <w:ins w:id="1988"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0" w:author="Nick.Tolimieri" w:date="2022-09-06T13:51:00Z"/>
                <w:color w:val="000000"/>
                <w:sz w:val="20"/>
                <w:szCs w:val="20"/>
                <w:lang w:val="en-US"/>
              </w:rPr>
            </w:pPr>
            <w:ins w:id="199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3" w:author="Nick.Tolimieri" w:date="2022-09-06T13:51:00Z"/>
                <w:color w:val="000000"/>
                <w:sz w:val="20"/>
                <w:szCs w:val="20"/>
                <w:lang w:val="en-US"/>
              </w:rPr>
            </w:pPr>
            <w:ins w:id="1994"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6" w:author="Nick.Tolimieri" w:date="2022-09-06T13:51:00Z"/>
                <w:color w:val="000000"/>
                <w:sz w:val="20"/>
                <w:szCs w:val="20"/>
                <w:lang w:val="en-US"/>
              </w:rPr>
            </w:pPr>
            <w:ins w:id="1997" w:author="Nick.Tolimieri"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9" w:author="Nick.Tolimieri" w:date="2022-09-06T13:51:00Z"/>
                <w:color w:val="000000"/>
                <w:sz w:val="20"/>
                <w:szCs w:val="20"/>
                <w:lang w:val="en-US"/>
              </w:rPr>
            </w:pPr>
            <w:ins w:id="2000"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0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2" w:author="Nick.Tolimieri" w:date="2022-09-06T13:51:00Z"/>
                <w:color w:val="000000"/>
                <w:sz w:val="20"/>
                <w:szCs w:val="20"/>
                <w:lang w:val="en-US"/>
              </w:rPr>
            </w:pPr>
            <w:ins w:id="2003" w:author="Nick.Tolimieri" w:date="2022-09-06T13:51:00Z">
              <w:r w:rsidRPr="00C97A89">
                <w:rPr>
                  <w:color w:val="000000"/>
                  <w:sz w:val="20"/>
                  <w:szCs w:val="20"/>
                  <w:lang w:val="en-US"/>
                </w:rPr>
                <w:t>1.77</w:t>
              </w:r>
            </w:ins>
          </w:p>
        </w:tc>
      </w:tr>
      <w:tr w:rsidR="00C97A89" w:rsidRPr="00C97A89" w:rsidTr="004C5EBF">
        <w:tblPrEx>
          <w:tblPrExChange w:id="2004" w:author="Nick.Tolimieri" w:date="2022-09-13T12:47:00Z">
            <w:tblPrEx>
              <w:tblW w:w="10017" w:type="dxa"/>
            </w:tblPrEx>
          </w:tblPrExChange>
        </w:tblPrEx>
        <w:trPr>
          <w:trHeight w:val="255"/>
          <w:ins w:id="2005" w:author="Nick.Tolimieri" w:date="2022-09-06T13:51:00Z"/>
          <w:trPrChange w:id="20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8" w:author="Nick.Tolimieri" w:date="2022-09-06T13:51:00Z"/>
                <w:color w:val="000000"/>
                <w:sz w:val="20"/>
                <w:szCs w:val="20"/>
                <w:lang w:val="en-US"/>
              </w:rPr>
            </w:pPr>
            <w:ins w:id="200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1" w:author="Nick.Tolimieri" w:date="2022-09-06T13:51:00Z"/>
                <w:color w:val="000000"/>
                <w:sz w:val="20"/>
                <w:szCs w:val="20"/>
                <w:lang w:val="en-US"/>
              </w:rPr>
            </w:pPr>
            <w:ins w:id="201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4" w:author="Nick.Tolimieri" w:date="2022-09-06T13:51:00Z"/>
                <w:color w:val="000000"/>
                <w:sz w:val="20"/>
                <w:szCs w:val="20"/>
                <w:lang w:val="en-US"/>
              </w:rPr>
            </w:pPr>
            <w:ins w:id="20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7" w:author="Nick.Tolimieri" w:date="2022-09-06T13:51:00Z"/>
                <w:color w:val="000000"/>
                <w:sz w:val="20"/>
                <w:szCs w:val="20"/>
                <w:lang w:val="en-US"/>
              </w:rPr>
            </w:pPr>
            <w:ins w:id="201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0" w:author="Nick.Tolimieri" w:date="2022-09-06T13:51:00Z"/>
                <w:color w:val="000000"/>
                <w:sz w:val="20"/>
                <w:szCs w:val="20"/>
                <w:lang w:val="en-US"/>
              </w:rPr>
            </w:pPr>
            <w:ins w:id="202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3" w:author="Nick.Tolimieri" w:date="2022-09-06T13:51:00Z"/>
                <w:color w:val="000000"/>
                <w:sz w:val="20"/>
                <w:szCs w:val="20"/>
                <w:lang w:val="en-US"/>
              </w:rPr>
            </w:pPr>
            <w:ins w:id="202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6" w:author="Nick.Tolimieri" w:date="2022-09-06T13:51:00Z"/>
                <w:color w:val="000000"/>
                <w:sz w:val="20"/>
                <w:szCs w:val="20"/>
                <w:lang w:val="en-US"/>
              </w:rPr>
            </w:pPr>
            <w:ins w:id="202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9" w:author="Nick.Tolimieri" w:date="2022-09-06T13:51:00Z"/>
                <w:color w:val="000000"/>
                <w:sz w:val="20"/>
                <w:szCs w:val="20"/>
                <w:lang w:val="en-US"/>
              </w:rPr>
            </w:pPr>
            <w:ins w:id="203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2" w:author="Nick.Tolimieri" w:date="2022-09-06T13:51:00Z"/>
                <w:color w:val="000000"/>
                <w:sz w:val="20"/>
                <w:szCs w:val="20"/>
                <w:lang w:val="en-US"/>
              </w:rPr>
            </w:pPr>
            <w:ins w:id="20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5" w:author="Nick.Tolimieri" w:date="2022-09-06T13:51:00Z"/>
                <w:color w:val="000000"/>
                <w:sz w:val="20"/>
                <w:szCs w:val="20"/>
                <w:lang w:val="en-US"/>
              </w:rPr>
            </w:pPr>
            <w:ins w:id="20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8" w:author="Nick.Tolimieri" w:date="2022-09-06T13:51:00Z"/>
                <w:color w:val="000000"/>
                <w:sz w:val="20"/>
                <w:szCs w:val="20"/>
                <w:lang w:val="en-US"/>
              </w:rPr>
            </w:pPr>
            <w:ins w:id="2039" w:author="Nick.Tolimieri" w:date="2022-09-06T13:51:00Z">
              <w:r w:rsidRPr="00C97A89">
                <w:rPr>
                  <w:color w:val="000000"/>
                  <w:sz w:val="20"/>
                  <w:szCs w:val="20"/>
                  <w:lang w:val="en-US"/>
                </w:rPr>
                <w:t>-</w:t>
              </w:r>
            </w:ins>
          </w:p>
        </w:tc>
      </w:tr>
      <w:tr w:rsidR="00C97A89" w:rsidRPr="00C97A89" w:rsidTr="004C5EBF">
        <w:tblPrEx>
          <w:tblPrExChange w:id="2040" w:author="Nick.Tolimieri" w:date="2022-09-13T12:47:00Z">
            <w:tblPrEx>
              <w:tblW w:w="10017" w:type="dxa"/>
            </w:tblPrEx>
          </w:tblPrExChange>
        </w:tblPrEx>
        <w:trPr>
          <w:trHeight w:val="255"/>
          <w:ins w:id="2041" w:author="Nick.Tolimieri" w:date="2022-09-06T13:51:00Z"/>
          <w:trPrChange w:id="20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4" w:author="Nick.Tolimieri" w:date="2022-09-06T13:51:00Z"/>
                <w:color w:val="000000"/>
                <w:sz w:val="20"/>
                <w:szCs w:val="20"/>
                <w:lang w:val="en-US"/>
              </w:rPr>
            </w:pPr>
            <w:ins w:id="204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7" w:author="Nick.Tolimieri" w:date="2022-09-06T13:51:00Z"/>
                <w:color w:val="000000"/>
                <w:sz w:val="20"/>
                <w:szCs w:val="20"/>
                <w:lang w:val="en-US"/>
              </w:rPr>
            </w:pPr>
            <w:ins w:id="204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0" w:author="Nick.Tolimieri" w:date="2022-09-06T13:51:00Z"/>
                <w:color w:val="000000"/>
                <w:sz w:val="20"/>
                <w:szCs w:val="20"/>
                <w:lang w:val="en-US"/>
              </w:rPr>
            </w:pPr>
            <w:ins w:id="2051"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3" w:author="Nick.Tolimieri" w:date="2022-09-06T13:51:00Z"/>
                <w:color w:val="000000"/>
                <w:sz w:val="20"/>
                <w:szCs w:val="20"/>
                <w:lang w:val="en-US"/>
              </w:rPr>
            </w:pPr>
            <w:ins w:id="20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6" w:author="Nick.Tolimieri" w:date="2022-09-06T13:51:00Z"/>
                <w:color w:val="000000"/>
                <w:sz w:val="20"/>
                <w:szCs w:val="20"/>
                <w:lang w:val="en-US"/>
              </w:rPr>
            </w:pPr>
            <w:ins w:id="205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9" w:author="Nick.Tolimieri" w:date="2022-09-06T13:51:00Z"/>
                <w:color w:val="000000"/>
                <w:sz w:val="20"/>
                <w:szCs w:val="20"/>
                <w:lang w:val="en-US"/>
              </w:rPr>
            </w:pPr>
            <w:ins w:id="20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2" w:author="Nick.Tolimieri" w:date="2022-09-06T13:51:00Z"/>
                <w:color w:val="000000"/>
                <w:sz w:val="20"/>
                <w:szCs w:val="20"/>
                <w:lang w:val="en-US"/>
              </w:rPr>
            </w:pPr>
            <w:ins w:id="20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5" w:author="Nick.Tolimieri" w:date="2022-09-06T13:51:00Z"/>
                <w:color w:val="000000"/>
                <w:sz w:val="20"/>
                <w:szCs w:val="20"/>
                <w:lang w:val="en-US"/>
              </w:rPr>
            </w:pPr>
            <w:ins w:id="20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8" w:author="Nick.Tolimieri" w:date="2022-09-06T13:51:00Z"/>
                <w:color w:val="000000"/>
                <w:sz w:val="20"/>
                <w:szCs w:val="20"/>
                <w:lang w:val="en-US"/>
              </w:rPr>
            </w:pPr>
            <w:ins w:id="20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1" w:author="Nick.Tolimieri" w:date="2022-09-06T13:51:00Z"/>
                <w:color w:val="000000"/>
                <w:sz w:val="20"/>
                <w:szCs w:val="20"/>
                <w:lang w:val="en-US"/>
              </w:rPr>
            </w:pPr>
            <w:ins w:id="20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4" w:author="Nick.Tolimieri" w:date="2022-09-06T13:51:00Z"/>
                <w:color w:val="000000"/>
                <w:sz w:val="20"/>
                <w:szCs w:val="20"/>
                <w:lang w:val="en-US"/>
              </w:rPr>
            </w:pPr>
            <w:ins w:id="2075" w:author="Nick.Tolimieri" w:date="2022-09-06T13:51:00Z">
              <w:r w:rsidRPr="00C97A89">
                <w:rPr>
                  <w:color w:val="000000"/>
                  <w:sz w:val="20"/>
                  <w:szCs w:val="20"/>
                  <w:lang w:val="en-US"/>
                </w:rPr>
                <w:t>-</w:t>
              </w:r>
            </w:ins>
          </w:p>
        </w:tc>
      </w:tr>
      <w:tr w:rsidR="00C97A89" w:rsidRPr="00C97A89" w:rsidTr="004C5EBF">
        <w:tblPrEx>
          <w:tblPrExChange w:id="2076" w:author="Nick.Tolimieri" w:date="2022-09-13T12:47:00Z">
            <w:tblPrEx>
              <w:tblW w:w="10017" w:type="dxa"/>
            </w:tblPrEx>
          </w:tblPrExChange>
        </w:tblPrEx>
        <w:trPr>
          <w:trHeight w:val="255"/>
          <w:ins w:id="2077" w:author="Nick.Tolimieri" w:date="2022-09-06T13:51:00Z"/>
          <w:trPrChange w:id="20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80" w:author="Nick.Tolimieri" w:date="2022-09-06T13:51:00Z"/>
                <w:color w:val="000000"/>
                <w:sz w:val="20"/>
                <w:szCs w:val="20"/>
                <w:lang w:val="en-US"/>
              </w:rPr>
            </w:pPr>
            <w:ins w:id="208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3" w:author="Nick.Tolimieri" w:date="2022-09-06T13:51:00Z"/>
                <w:color w:val="000000"/>
                <w:sz w:val="20"/>
                <w:szCs w:val="20"/>
                <w:lang w:val="en-US"/>
              </w:rPr>
            </w:pPr>
            <w:ins w:id="208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6" w:author="Nick.Tolimieri" w:date="2022-09-06T13:51:00Z"/>
                <w:color w:val="000000"/>
                <w:sz w:val="20"/>
                <w:szCs w:val="20"/>
                <w:lang w:val="en-US"/>
              </w:rPr>
            </w:pPr>
            <w:ins w:id="2087" w:author="Nick.Tolimieri"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9" w:author="Nick.Tolimieri" w:date="2022-09-06T13:51:00Z"/>
                <w:color w:val="000000"/>
                <w:sz w:val="20"/>
                <w:szCs w:val="20"/>
                <w:lang w:val="en-US"/>
              </w:rPr>
            </w:pPr>
            <w:ins w:id="2090"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2" w:author="Nick.Tolimieri" w:date="2022-09-06T13:51:00Z"/>
                <w:color w:val="000000"/>
                <w:sz w:val="20"/>
                <w:szCs w:val="20"/>
                <w:lang w:val="en-US"/>
              </w:rPr>
            </w:pPr>
            <w:ins w:id="209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5" w:author="Nick.Tolimieri" w:date="2022-09-06T13:51:00Z"/>
                <w:color w:val="000000"/>
                <w:sz w:val="20"/>
                <w:szCs w:val="20"/>
                <w:lang w:val="en-US"/>
              </w:rPr>
            </w:pPr>
            <w:ins w:id="2096"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8" w:author="Nick.Tolimieri" w:date="2022-09-06T13:51:00Z"/>
                <w:color w:val="000000"/>
                <w:sz w:val="20"/>
                <w:szCs w:val="20"/>
                <w:lang w:val="en-US"/>
              </w:rPr>
            </w:pPr>
            <w:ins w:id="209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1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1" w:author="Nick.Tolimieri" w:date="2022-09-06T13:51:00Z"/>
                <w:color w:val="000000"/>
                <w:sz w:val="20"/>
                <w:szCs w:val="20"/>
                <w:lang w:val="en-US"/>
              </w:rPr>
            </w:pPr>
            <w:ins w:id="2102"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4" w:author="Nick.Tolimieri" w:date="2022-09-06T13:51:00Z"/>
                <w:color w:val="000000"/>
                <w:sz w:val="20"/>
                <w:szCs w:val="20"/>
                <w:lang w:val="en-US"/>
              </w:rPr>
            </w:pPr>
            <w:ins w:id="2105" w:author="Nick.Tolimieri"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7" w:author="Nick.Tolimieri" w:date="2022-09-06T13:51:00Z"/>
                <w:color w:val="000000"/>
                <w:sz w:val="20"/>
                <w:szCs w:val="20"/>
                <w:lang w:val="en-US"/>
              </w:rPr>
            </w:pPr>
            <w:ins w:id="2108" w:author="Nick.Tolimieri"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0" w:author="Nick.Tolimieri" w:date="2022-09-06T13:51:00Z"/>
                <w:color w:val="000000"/>
                <w:sz w:val="20"/>
                <w:szCs w:val="20"/>
                <w:lang w:val="en-US"/>
              </w:rPr>
            </w:pPr>
            <w:ins w:id="2111" w:author="Nick.Tolimieri" w:date="2022-09-06T13:51:00Z">
              <w:r w:rsidRPr="00C97A89">
                <w:rPr>
                  <w:color w:val="000000"/>
                  <w:sz w:val="20"/>
                  <w:szCs w:val="20"/>
                  <w:lang w:val="en-US"/>
                </w:rPr>
                <w:t>3.45</w:t>
              </w:r>
            </w:ins>
          </w:p>
        </w:tc>
      </w:tr>
      <w:tr w:rsidR="00C97A89" w:rsidRPr="00C97A89" w:rsidTr="004C5EBF">
        <w:tblPrEx>
          <w:tblPrExChange w:id="2112" w:author="Nick.Tolimieri" w:date="2022-09-13T12:47:00Z">
            <w:tblPrEx>
              <w:tblW w:w="10017" w:type="dxa"/>
            </w:tblPrEx>
          </w:tblPrExChange>
        </w:tblPrEx>
        <w:trPr>
          <w:trHeight w:val="255"/>
          <w:ins w:id="2113" w:author="Nick.Tolimieri" w:date="2022-09-06T13:51:00Z"/>
          <w:trPrChange w:id="21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6" w:author="Nick.Tolimieri" w:date="2022-09-06T13:51:00Z"/>
                <w:color w:val="000000"/>
                <w:sz w:val="20"/>
                <w:szCs w:val="20"/>
                <w:lang w:val="en-US"/>
              </w:rPr>
            </w:pPr>
            <w:ins w:id="211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9" w:author="Nick.Tolimieri" w:date="2022-09-06T13:51:00Z"/>
                <w:color w:val="000000"/>
                <w:sz w:val="20"/>
                <w:szCs w:val="20"/>
                <w:lang w:val="en-US"/>
              </w:rPr>
            </w:pPr>
            <w:ins w:id="212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2" w:author="Nick.Tolimieri" w:date="2022-09-06T13:51:00Z"/>
                <w:color w:val="000000"/>
                <w:sz w:val="20"/>
                <w:szCs w:val="20"/>
                <w:lang w:val="en-US"/>
              </w:rPr>
            </w:pPr>
            <w:ins w:id="212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5" w:author="Nick.Tolimieri" w:date="2022-09-06T13:51:00Z"/>
                <w:color w:val="000000"/>
                <w:sz w:val="20"/>
                <w:szCs w:val="20"/>
                <w:lang w:val="en-US"/>
              </w:rPr>
            </w:pPr>
            <w:ins w:id="2126" w:author="Nick.Tolimieri"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8" w:author="Nick.Tolimieri" w:date="2022-09-06T13:51:00Z"/>
                <w:color w:val="000000"/>
                <w:sz w:val="20"/>
                <w:szCs w:val="20"/>
                <w:lang w:val="en-US"/>
              </w:rPr>
            </w:pPr>
            <w:ins w:id="2129"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1" w:author="Nick.Tolimieri" w:date="2022-09-06T13:51:00Z"/>
                <w:color w:val="000000"/>
                <w:sz w:val="20"/>
                <w:szCs w:val="20"/>
                <w:lang w:val="en-US"/>
              </w:rPr>
            </w:pPr>
            <w:ins w:id="2132" w:author="Nick.Tolimieri"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4" w:author="Nick.Tolimieri" w:date="2022-09-06T13:51:00Z"/>
                <w:color w:val="000000"/>
                <w:sz w:val="20"/>
                <w:szCs w:val="20"/>
                <w:lang w:val="en-US"/>
              </w:rPr>
            </w:pPr>
            <w:ins w:id="2135" w:author="Nick.Tolimieri"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7" w:author="Nick.Tolimieri" w:date="2022-09-06T13:51:00Z"/>
                <w:color w:val="000000"/>
                <w:sz w:val="20"/>
                <w:szCs w:val="20"/>
                <w:lang w:val="en-US"/>
              </w:rPr>
            </w:pPr>
            <w:ins w:id="2138"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0" w:author="Nick.Tolimieri" w:date="2022-09-06T13:51:00Z"/>
                <w:color w:val="000000"/>
                <w:sz w:val="20"/>
                <w:szCs w:val="20"/>
                <w:lang w:val="en-US"/>
              </w:rPr>
            </w:pPr>
            <w:ins w:id="2141" w:author="Nick.Tolimieri"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3" w:author="Nick.Tolimieri" w:date="2022-09-06T13:51:00Z"/>
                <w:color w:val="000000"/>
                <w:sz w:val="20"/>
                <w:szCs w:val="20"/>
                <w:lang w:val="en-US"/>
              </w:rPr>
            </w:pPr>
            <w:ins w:id="2144" w:author="Nick.Tolimieri"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6" w:author="Nick.Tolimieri" w:date="2022-09-06T13:51:00Z"/>
                <w:color w:val="000000"/>
                <w:sz w:val="20"/>
                <w:szCs w:val="20"/>
                <w:lang w:val="en-US"/>
              </w:rPr>
            </w:pPr>
            <w:ins w:id="2147" w:author="Nick.Tolimieri" w:date="2022-09-06T13:51:00Z">
              <w:r w:rsidRPr="00C97A89">
                <w:rPr>
                  <w:color w:val="000000"/>
                  <w:sz w:val="20"/>
                  <w:szCs w:val="20"/>
                  <w:lang w:val="en-US"/>
                </w:rPr>
                <w:t>3.89</w:t>
              </w:r>
            </w:ins>
          </w:p>
        </w:tc>
      </w:tr>
      <w:tr w:rsidR="00C97A89" w:rsidRPr="00C97A89" w:rsidTr="004C5EBF">
        <w:tblPrEx>
          <w:tblPrExChange w:id="2148" w:author="Nick.Tolimieri" w:date="2022-09-13T12:47:00Z">
            <w:tblPrEx>
              <w:tblW w:w="10017" w:type="dxa"/>
            </w:tblPrEx>
          </w:tblPrExChange>
        </w:tblPrEx>
        <w:trPr>
          <w:trHeight w:val="255"/>
          <w:ins w:id="2149" w:author="Nick.Tolimieri" w:date="2022-09-06T13:51:00Z"/>
          <w:trPrChange w:id="21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52" w:author="Nick.Tolimieri" w:date="2022-09-06T13:51:00Z"/>
                <w:color w:val="000000"/>
                <w:sz w:val="20"/>
                <w:szCs w:val="20"/>
                <w:lang w:val="en-US"/>
              </w:rPr>
            </w:pPr>
            <w:ins w:id="215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5" w:author="Nick.Tolimieri" w:date="2022-09-06T13:51:00Z"/>
                <w:color w:val="000000"/>
                <w:sz w:val="20"/>
                <w:szCs w:val="20"/>
                <w:lang w:val="en-US"/>
              </w:rPr>
            </w:pPr>
            <w:ins w:id="215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8" w:author="Nick.Tolimieri" w:date="2022-09-06T13:51:00Z"/>
                <w:color w:val="000000"/>
                <w:sz w:val="20"/>
                <w:szCs w:val="20"/>
                <w:lang w:val="en-US"/>
              </w:rPr>
            </w:pPr>
            <w:ins w:id="21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1" w:author="Nick.Tolimieri" w:date="2022-09-06T13:51:00Z"/>
                <w:color w:val="000000"/>
                <w:sz w:val="20"/>
                <w:szCs w:val="20"/>
                <w:lang w:val="en-US"/>
              </w:rPr>
            </w:pPr>
            <w:ins w:id="2162" w:author="Nick.Tolimieri"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4" w:author="Nick.Tolimieri" w:date="2022-09-06T13:51:00Z"/>
                <w:color w:val="000000"/>
                <w:sz w:val="20"/>
                <w:szCs w:val="20"/>
                <w:lang w:val="en-US"/>
              </w:rPr>
            </w:pPr>
            <w:ins w:id="2165" w:author="Nick.Tolimieri"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7" w:author="Nick.Tolimieri" w:date="2022-09-06T13:51:00Z"/>
                <w:color w:val="000000"/>
                <w:sz w:val="20"/>
                <w:szCs w:val="20"/>
                <w:lang w:val="en-US"/>
              </w:rPr>
            </w:pPr>
            <w:ins w:id="2168" w:author="Nick.Tolimieri"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0" w:author="Nick.Tolimieri" w:date="2022-09-06T13:51:00Z"/>
                <w:color w:val="000000"/>
                <w:sz w:val="20"/>
                <w:szCs w:val="20"/>
                <w:lang w:val="en-US"/>
              </w:rPr>
            </w:pPr>
            <w:ins w:id="21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3" w:author="Nick.Tolimieri" w:date="2022-09-06T13:51:00Z"/>
                <w:color w:val="000000"/>
                <w:sz w:val="20"/>
                <w:szCs w:val="20"/>
                <w:lang w:val="en-US"/>
              </w:rPr>
            </w:pPr>
            <w:ins w:id="2174"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6" w:author="Nick.Tolimieri" w:date="2022-09-06T13:51:00Z"/>
                <w:color w:val="000000"/>
                <w:sz w:val="20"/>
                <w:szCs w:val="20"/>
                <w:lang w:val="en-US"/>
              </w:rPr>
            </w:pPr>
            <w:ins w:id="2177" w:author="Nick.Tolimieri"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9" w:author="Nick.Tolimieri" w:date="2022-09-06T13:51:00Z"/>
                <w:color w:val="000000"/>
                <w:sz w:val="20"/>
                <w:szCs w:val="20"/>
                <w:lang w:val="en-US"/>
              </w:rPr>
            </w:pPr>
            <w:ins w:id="2180"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2" w:author="Nick.Tolimieri" w:date="2022-09-06T13:51:00Z"/>
                <w:color w:val="000000"/>
                <w:sz w:val="20"/>
                <w:szCs w:val="20"/>
                <w:lang w:val="en-US"/>
              </w:rPr>
            </w:pPr>
            <w:ins w:id="2183" w:author="Nick.Tolimieri" w:date="2022-09-06T13:51:00Z">
              <w:r w:rsidRPr="00C97A89">
                <w:rPr>
                  <w:color w:val="000000"/>
                  <w:sz w:val="20"/>
                  <w:szCs w:val="20"/>
                  <w:lang w:val="en-US"/>
                </w:rPr>
                <w:t>3.09</w:t>
              </w:r>
            </w:ins>
          </w:p>
        </w:tc>
      </w:tr>
      <w:tr w:rsidR="00C97A89" w:rsidRPr="00C97A89" w:rsidTr="004C5EBF">
        <w:tblPrEx>
          <w:tblPrExChange w:id="2184" w:author="Nick.Tolimieri" w:date="2022-09-13T12:47:00Z">
            <w:tblPrEx>
              <w:tblW w:w="10017" w:type="dxa"/>
            </w:tblPrEx>
          </w:tblPrExChange>
        </w:tblPrEx>
        <w:trPr>
          <w:trHeight w:val="255"/>
          <w:ins w:id="2185" w:author="Nick.Tolimieri" w:date="2022-09-06T13:51:00Z"/>
          <w:trPrChange w:id="21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8" w:author="Nick.Tolimieri" w:date="2022-09-06T13:51:00Z"/>
                <w:color w:val="000000"/>
                <w:sz w:val="20"/>
                <w:szCs w:val="20"/>
                <w:lang w:val="en-US"/>
              </w:rPr>
            </w:pPr>
            <w:ins w:id="218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1" w:author="Nick.Tolimieri" w:date="2022-09-06T13:51:00Z"/>
                <w:color w:val="000000"/>
                <w:sz w:val="20"/>
                <w:szCs w:val="20"/>
                <w:lang w:val="en-US"/>
              </w:rPr>
            </w:pPr>
            <w:ins w:id="219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4" w:author="Nick.Tolimieri" w:date="2022-09-06T13:51:00Z"/>
                <w:color w:val="000000"/>
                <w:sz w:val="20"/>
                <w:szCs w:val="20"/>
                <w:lang w:val="en-US"/>
              </w:rPr>
            </w:pPr>
            <w:ins w:id="2195"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7" w:author="Nick.Tolimieri" w:date="2022-09-06T13:51:00Z"/>
                <w:color w:val="000000"/>
                <w:sz w:val="20"/>
                <w:szCs w:val="20"/>
                <w:lang w:val="en-US"/>
              </w:rPr>
            </w:pPr>
            <w:ins w:id="2198" w:author="Nick.Tolimieri"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0" w:author="Nick.Tolimieri" w:date="2022-09-06T13:51:00Z"/>
                <w:color w:val="000000"/>
                <w:sz w:val="20"/>
                <w:szCs w:val="20"/>
                <w:lang w:val="en-US"/>
              </w:rPr>
            </w:pPr>
            <w:ins w:id="2201"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2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3" w:author="Nick.Tolimieri" w:date="2022-09-06T13:51:00Z"/>
                <w:color w:val="000000"/>
                <w:sz w:val="20"/>
                <w:szCs w:val="20"/>
                <w:lang w:val="en-US"/>
              </w:rPr>
            </w:pPr>
            <w:ins w:id="2204" w:author="Nick.Tolimieri"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6" w:author="Nick.Tolimieri" w:date="2022-09-06T13:51:00Z"/>
                <w:color w:val="000000"/>
                <w:sz w:val="20"/>
                <w:szCs w:val="20"/>
                <w:lang w:val="en-US"/>
              </w:rPr>
            </w:pPr>
            <w:ins w:id="220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9" w:author="Nick.Tolimieri" w:date="2022-09-06T13:51:00Z"/>
                <w:color w:val="000000"/>
                <w:sz w:val="20"/>
                <w:szCs w:val="20"/>
                <w:lang w:val="en-US"/>
              </w:rPr>
            </w:pPr>
            <w:ins w:id="2210" w:author="Nick.Tolimieri"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2" w:author="Nick.Tolimieri" w:date="2022-09-06T13:51:00Z"/>
                <w:color w:val="000000"/>
                <w:sz w:val="20"/>
                <w:szCs w:val="20"/>
                <w:lang w:val="en-US"/>
              </w:rPr>
            </w:pPr>
            <w:ins w:id="2213" w:author="Nick.Tolimieri"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5" w:author="Nick.Tolimieri" w:date="2022-09-06T13:51:00Z"/>
                <w:color w:val="000000"/>
                <w:sz w:val="20"/>
                <w:szCs w:val="20"/>
                <w:lang w:val="en-US"/>
              </w:rPr>
            </w:pPr>
            <w:ins w:id="2216" w:author="Nick.Tolimieri"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8" w:author="Nick.Tolimieri" w:date="2022-09-06T13:51:00Z"/>
                <w:color w:val="000000"/>
                <w:sz w:val="20"/>
                <w:szCs w:val="20"/>
                <w:lang w:val="en-US"/>
              </w:rPr>
            </w:pPr>
            <w:ins w:id="2219" w:author="Nick.Tolimieri" w:date="2022-09-06T13:51:00Z">
              <w:r w:rsidRPr="00C97A89">
                <w:rPr>
                  <w:color w:val="000000"/>
                  <w:sz w:val="20"/>
                  <w:szCs w:val="20"/>
                  <w:lang w:val="en-US"/>
                </w:rPr>
                <w:t>3.52</w:t>
              </w:r>
            </w:ins>
          </w:p>
        </w:tc>
      </w:tr>
      <w:tr w:rsidR="00C97A89" w:rsidRPr="00C97A89" w:rsidTr="004C5EBF">
        <w:tblPrEx>
          <w:tblPrExChange w:id="2220" w:author="Nick.Tolimieri" w:date="2022-09-13T12:47:00Z">
            <w:tblPrEx>
              <w:tblW w:w="10017" w:type="dxa"/>
            </w:tblPrEx>
          </w:tblPrExChange>
        </w:tblPrEx>
        <w:trPr>
          <w:trHeight w:val="255"/>
          <w:ins w:id="2221" w:author="Nick.Tolimieri" w:date="2022-09-06T13:51:00Z"/>
          <w:trPrChange w:id="22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4" w:author="Nick.Tolimieri" w:date="2022-09-06T13:51:00Z"/>
                <w:color w:val="000000"/>
                <w:sz w:val="20"/>
                <w:szCs w:val="20"/>
                <w:lang w:val="en-US"/>
              </w:rPr>
            </w:pPr>
            <w:ins w:id="2225"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7" w:author="Nick.Tolimieri" w:date="2022-09-06T13:51:00Z"/>
                <w:color w:val="000000"/>
                <w:sz w:val="20"/>
                <w:szCs w:val="20"/>
                <w:lang w:val="en-US"/>
              </w:rPr>
            </w:pPr>
            <w:ins w:id="222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0" w:author="Nick.Tolimieri" w:date="2022-09-06T13:51:00Z"/>
                <w:color w:val="000000"/>
                <w:sz w:val="20"/>
                <w:szCs w:val="20"/>
                <w:lang w:val="en-US"/>
              </w:rPr>
            </w:pPr>
            <w:ins w:id="223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3" w:author="Nick.Tolimieri" w:date="2022-09-06T13:51:00Z"/>
                <w:color w:val="000000"/>
                <w:sz w:val="20"/>
                <w:szCs w:val="20"/>
                <w:lang w:val="en-US"/>
              </w:rPr>
            </w:pPr>
            <w:ins w:id="22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6" w:author="Nick.Tolimieri" w:date="2022-09-06T13:51:00Z"/>
                <w:color w:val="000000"/>
                <w:sz w:val="20"/>
                <w:szCs w:val="20"/>
                <w:lang w:val="en-US"/>
              </w:rPr>
            </w:pPr>
            <w:ins w:id="223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9" w:author="Nick.Tolimieri" w:date="2022-09-06T13:51:00Z"/>
                <w:color w:val="000000"/>
                <w:sz w:val="20"/>
                <w:szCs w:val="20"/>
                <w:lang w:val="en-US"/>
              </w:rPr>
            </w:pPr>
            <w:ins w:id="22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2" w:author="Nick.Tolimieri" w:date="2022-09-06T13:51:00Z"/>
                <w:color w:val="000000"/>
                <w:sz w:val="20"/>
                <w:szCs w:val="20"/>
                <w:lang w:val="en-US"/>
              </w:rPr>
            </w:pPr>
            <w:ins w:id="22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5" w:author="Nick.Tolimieri" w:date="2022-09-06T13:51:00Z"/>
                <w:color w:val="000000"/>
                <w:sz w:val="20"/>
                <w:szCs w:val="20"/>
                <w:lang w:val="en-US"/>
              </w:rPr>
            </w:pPr>
            <w:ins w:id="22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8" w:author="Nick.Tolimieri" w:date="2022-09-06T13:51:00Z"/>
                <w:color w:val="000000"/>
                <w:sz w:val="20"/>
                <w:szCs w:val="20"/>
                <w:lang w:val="en-US"/>
              </w:rPr>
            </w:pPr>
            <w:ins w:id="22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1" w:author="Nick.Tolimieri" w:date="2022-09-06T13:51:00Z"/>
                <w:color w:val="000000"/>
                <w:sz w:val="20"/>
                <w:szCs w:val="20"/>
                <w:lang w:val="en-US"/>
              </w:rPr>
            </w:pPr>
            <w:ins w:id="22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4" w:author="Nick.Tolimieri" w:date="2022-09-06T13:51:00Z"/>
                <w:color w:val="000000"/>
                <w:sz w:val="20"/>
                <w:szCs w:val="20"/>
                <w:lang w:val="en-US"/>
              </w:rPr>
            </w:pPr>
            <w:ins w:id="2255" w:author="Nick.Tolimieri" w:date="2022-09-06T13:51:00Z">
              <w:r w:rsidRPr="00C97A89">
                <w:rPr>
                  <w:color w:val="000000"/>
                  <w:sz w:val="20"/>
                  <w:szCs w:val="20"/>
                  <w:lang w:val="en-US"/>
                </w:rPr>
                <w:t>-</w:t>
              </w:r>
            </w:ins>
          </w:p>
        </w:tc>
      </w:tr>
      <w:tr w:rsidR="00C97A89" w:rsidRPr="00C97A89" w:rsidTr="004C5EBF">
        <w:tblPrEx>
          <w:tblPrExChange w:id="2256" w:author="Nick.Tolimieri" w:date="2022-09-13T12:47:00Z">
            <w:tblPrEx>
              <w:tblW w:w="10017" w:type="dxa"/>
            </w:tblPrEx>
          </w:tblPrExChange>
        </w:tblPrEx>
        <w:trPr>
          <w:trHeight w:val="255"/>
          <w:ins w:id="2257" w:author="Nick.Tolimieri" w:date="2022-09-06T13:51:00Z"/>
          <w:trPrChange w:id="22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60" w:author="Nick.Tolimieri" w:date="2022-09-06T13:51:00Z"/>
                <w:color w:val="000000"/>
                <w:sz w:val="20"/>
                <w:szCs w:val="20"/>
                <w:lang w:val="en-US"/>
              </w:rPr>
            </w:pPr>
            <w:ins w:id="2261"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3" w:author="Nick.Tolimieri" w:date="2022-09-06T13:51:00Z"/>
                <w:color w:val="000000"/>
                <w:sz w:val="20"/>
                <w:szCs w:val="20"/>
                <w:lang w:val="en-US"/>
              </w:rPr>
            </w:pPr>
            <w:ins w:id="226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6" w:author="Nick.Tolimieri" w:date="2022-09-06T13:51:00Z"/>
                <w:color w:val="000000"/>
                <w:sz w:val="20"/>
                <w:szCs w:val="20"/>
                <w:lang w:val="en-US"/>
              </w:rPr>
            </w:pPr>
            <w:ins w:id="226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9" w:author="Nick.Tolimieri" w:date="2022-09-06T13:51:00Z"/>
                <w:color w:val="000000"/>
                <w:sz w:val="20"/>
                <w:szCs w:val="20"/>
                <w:lang w:val="en-US"/>
              </w:rPr>
            </w:pPr>
            <w:ins w:id="227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2" w:author="Nick.Tolimieri" w:date="2022-09-06T13:51:00Z"/>
                <w:color w:val="000000"/>
                <w:sz w:val="20"/>
                <w:szCs w:val="20"/>
                <w:lang w:val="en-US"/>
              </w:rPr>
            </w:pPr>
            <w:ins w:id="227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5" w:author="Nick.Tolimieri" w:date="2022-09-06T13:51:00Z"/>
                <w:color w:val="000000"/>
                <w:sz w:val="20"/>
                <w:szCs w:val="20"/>
                <w:lang w:val="en-US"/>
              </w:rPr>
            </w:pPr>
            <w:ins w:id="227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8" w:author="Nick.Tolimieri" w:date="2022-09-06T13:51:00Z"/>
                <w:color w:val="000000"/>
                <w:sz w:val="20"/>
                <w:szCs w:val="20"/>
                <w:lang w:val="en-US"/>
              </w:rPr>
            </w:pPr>
            <w:ins w:id="227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1" w:author="Nick.Tolimieri" w:date="2022-09-06T13:51:00Z"/>
                <w:color w:val="000000"/>
                <w:sz w:val="20"/>
                <w:szCs w:val="20"/>
                <w:lang w:val="en-US"/>
              </w:rPr>
            </w:pPr>
            <w:ins w:id="22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4" w:author="Nick.Tolimieri" w:date="2022-09-06T13:51:00Z"/>
                <w:color w:val="000000"/>
                <w:sz w:val="20"/>
                <w:szCs w:val="20"/>
                <w:lang w:val="en-US"/>
              </w:rPr>
            </w:pPr>
            <w:ins w:id="22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7" w:author="Nick.Tolimieri" w:date="2022-09-06T13:51:00Z"/>
                <w:color w:val="000000"/>
                <w:sz w:val="20"/>
                <w:szCs w:val="20"/>
                <w:lang w:val="en-US"/>
              </w:rPr>
            </w:pPr>
            <w:ins w:id="22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0" w:author="Nick.Tolimieri" w:date="2022-09-06T13:51:00Z"/>
                <w:color w:val="000000"/>
                <w:sz w:val="20"/>
                <w:szCs w:val="20"/>
                <w:lang w:val="en-US"/>
              </w:rPr>
            </w:pPr>
            <w:ins w:id="2291" w:author="Nick.Tolimieri" w:date="2022-09-06T13:51:00Z">
              <w:r w:rsidRPr="00C97A89">
                <w:rPr>
                  <w:color w:val="000000"/>
                  <w:sz w:val="20"/>
                  <w:szCs w:val="20"/>
                  <w:lang w:val="en-US"/>
                </w:rPr>
                <w:t>-</w:t>
              </w:r>
            </w:ins>
          </w:p>
        </w:tc>
      </w:tr>
      <w:tr w:rsidR="00C97A89" w:rsidRPr="00C97A89" w:rsidTr="004C5EBF">
        <w:tblPrEx>
          <w:tblPrExChange w:id="2292" w:author="Nick.Tolimieri" w:date="2022-09-13T12:47:00Z">
            <w:tblPrEx>
              <w:tblW w:w="10017" w:type="dxa"/>
            </w:tblPrEx>
          </w:tblPrExChange>
        </w:tblPrEx>
        <w:trPr>
          <w:trHeight w:val="255"/>
          <w:ins w:id="2293" w:author="Nick.Tolimieri" w:date="2022-09-06T13:51:00Z"/>
          <w:trPrChange w:id="22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6" w:author="Nick.Tolimieri" w:date="2022-09-06T13:51:00Z"/>
                <w:color w:val="000000"/>
                <w:sz w:val="20"/>
                <w:szCs w:val="20"/>
                <w:lang w:val="en-US"/>
              </w:rPr>
            </w:pPr>
            <w:ins w:id="2297"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9" w:author="Nick.Tolimieri" w:date="2022-09-06T13:51:00Z"/>
                <w:color w:val="000000"/>
                <w:sz w:val="20"/>
                <w:szCs w:val="20"/>
                <w:lang w:val="en-US"/>
              </w:rPr>
            </w:pPr>
            <w:ins w:id="230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3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2" w:author="Nick.Tolimieri" w:date="2022-09-06T13:51:00Z"/>
                <w:color w:val="000000"/>
                <w:sz w:val="20"/>
                <w:szCs w:val="20"/>
                <w:lang w:val="en-US"/>
              </w:rPr>
            </w:pPr>
            <w:ins w:id="2303" w:author="Nick.Tolimieri"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5" w:author="Nick.Tolimieri" w:date="2022-09-06T13:51:00Z"/>
                <w:color w:val="000000"/>
                <w:sz w:val="20"/>
                <w:szCs w:val="20"/>
                <w:lang w:val="en-US"/>
              </w:rPr>
            </w:pPr>
            <w:ins w:id="2306" w:author="Nick.Tolimieri"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8" w:author="Nick.Tolimieri" w:date="2022-09-06T13:51:00Z"/>
                <w:color w:val="000000"/>
                <w:sz w:val="20"/>
                <w:szCs w:val="20"/>
                <w:lang w:val="en-US"/>
              </w:rPr>
            </w:pPr>
            <w:ins w:id="230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1" w:author="Nick.Tolimieri" w:date="2022-09-06T13:51:00Z"/>
                <w:color w:val="000000"/>
                <w:sz w:val="20"/>
                <w:szCs w:val="20"/>
                <w:lang w:val="en-US"/>
              </w:rPr>
            </w:pPr>
            <w:ins w:id="2312"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4" w:author="Nick.Tolimieri" w:date="2022-09-06T13:51:00Z"/>
                <w:color w:val="000000"/>
                <w:sz w:val="20"/>
                <w:szCs w:val="20"/>
                <w:lang w:val="en-US"/>
              </w:rPr>
            </w:pPr>
            <w:ins w:id="2315"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7" w:author="Nick.Tolimieri" w:date="2022-09-06T13:51:00Z"/>
                <w:color w:val="000000"/>
                <w:sz w:val="20"/>
                <w:szCs w:val="20"/>
                <w:lang w:val="en-US"/>
              </w:rPr>
            </w:pPr>
            <w:ins w:id="2318" w:author="Nick.Tolimieri"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0" w:author="Nick.Tolimieri" w:date="2022-09-06T13:51:00Z"/>
                <w:color w:val="000000"/>
                <w:sz w:val="20"/>
                <w:szCs w:val="20"/>
                <w:lang w:val="en-US"/>
              </w:rPr>
            </w:pPr>
            <w:ins w:id="2321" w:author="Nick.Tolimieri"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3" w:author="Nick.Tolimieri" w:date="2022-09-06T13:51:00Z"/>
                <w:color w:val="000000"/>
                <w:sz w:val="20"/>
                <w:szCs w:val="20"/>
                <w:lang w:val="en-US"/>
              </w:rPr>
            </w:pPr>
            <w:ins w:id="2324"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6" w:author="Nick.Tolimieri" w:date="2022-09-06T13:51:00Z"/>
                <w:color w:val="000000"/>
                <w:sz w:val="20"/>
                <w:szCs w:val="20"/>
                <w:lang w:val="en-US"/>
              </w:rPr>
            </w:pPr>
            <w:ins w:id="2327" w:author="Nick.Tolimieri" w:date="2022-09-06T13:51:00Z">
              <w:r w:rsidRPr="00C97A89">
                <w:rPr>
                  <w:color w:val="000000"/>
                  <w:sz w:val="20"/>
                  <w:szCs w:val="20"/>
                  <w:lang w:val="en-US"/>
                </w:rPr>
                <w:t>3.27</w:t>
              </w:r>
            </w:ins>
          </w:p>
        </w:tc>
      </w:tr>
      <w:tr w:rsidR="00C97A89" w:rsidRPr="00C97A89" w:rsidTr="004C5EBF">
        <w:tblPrEx>
          <w:tblPrExChange w:id="2328" w:author="Nick.Tolimieri" w:date="2022-09-13T12:47:00Z">
            <w:tblPrEx>
              <w:tblW w:w="10017" w:type="dxa"/>
            </w:tblPrEx>
          </w:tblPrExChange>
        </w:tblPrEx>
        <w:trPr>
          <w:trHeight w:val="255"/>
          <w:ins w:id="2329" w:author="Nick.Tolimieri" w:date="2022-09-06T13:51:00Z"/>
          <w:trPrChange w:id="23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32" w:author="Nick.Tolimieri" w:date="2022-09-06T13:51:00Z"/>
                <w:color w:val="000000"/>
                <w:sz w:val="20"/>
                <w:szCs w:val="20"/>
                <w:lang w:val="en-US"/>
              </w:rPr>
            </w:pPr>
            <w:ins w:id="2333"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5" w:author="Nick.Tolimieri" w:date="2022-09-06T13:51:00Z"/>
                <w:color w:val="000000"/>
                <w:sz w:val="20"/>
                <w:szCs w:val="20"/>
                <w:lang w:val="en-US"/>
              </w:rPr>
            </w:pPr>
            <w:ins w:id="233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8" w:author="Nick.Tolimieri" w:date="2022-09-06T13:51:00Z"/>
                <w:color w:val="000000"/>
                <w:sz w:val="20"/>
                <w:szCs w:val="20"/>
                <w:lang w:val="en-US"/>
              </w:rPr>
            </w:pPr>
            <w:ins w:id="23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1" w:author="Nick.Tolimieri" w:date="2022-09-06T13:51:00Z"/>
                <w:color w:val="000000"/>
                <w:sz w:val="20"/>
                <w:szCs w:val="20"/>
                <w:lang w:val="en-US"/>
              </w:rPr>
            </w:pPr>
            <w:ins w:id="2342"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4" w:author="Nick.Tolimieri" w:date="2022-09-06T13:51:00Z"/>
                <w:color w:val="000000"/>
                <w:sz w:val="20"/>
                <w:szCs w:val="20"/>
                <w:lang w:val="en-US"/>
              </w:rPr>
            </w:pPr>
            <w:ins w:id="234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7" w:author="Nick.Tolimieri" w:date="2022-09-06T13:51:00Z"/>
                <w:color w:val="000000"/>
                <w:sz w:val="20"/>
                <w:szCs w:val="20"/>
                <w:lang w:val="en-US"/>
              </w:rPr>
            </w:pPr>
            <w:ins w:id="2348"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0" w:author="Nick.Tolimieri" w:date="2022-09-06T13:51:00Z"/>
                <w:color w:val="000000"/>
                <w:sz w:val="20"/>
                <w:szCs w:val="20"/>
                <w:lang w:val="en-US"/>
              </w:rPr>
            </w:pPr>
            <w:ins w:id="2351"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3" w:author="Nick.Tolimieri" w:date="2022-09-06T13:51:00Z"/>
                <w:color w:val="000000"/>
                <w:sz w:val="20"/>
                <w:szCs w:val="20"/>
                <w:lang w:val="en-US"/>
              </w:rPr>
            </w:pPr>
            <w:ins w:id="235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6" w:author="Nick.Tolimieri" w:date="2022-09-06T13:51:00Z"/>
                <w:color w:val="000000"/>
                <w:sz w:val="20"/>
                <w:szCs w:val="20"/>
                <w:lang w:val="en-US"/>
              </w:rPr>
            </w:pPr>
            <w:ins w:id="2357" w:author="Nick.Tolimieri"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9" w:author="Nick.Tolimieri" w:date="2022-09-06T13:51:00Z"/>
                <w:color w:val="000000"/>
                <w:sz w:val="20"/>
                <w:szCs w:val="20"/>
                <w:lang w:val="en-US"/>
              </w:rPr>
            </w:pPr>
            <w:ins w:id="2360"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2" w:author="Nick.Tolimieri" w:date="2022-09-06T13:51:00Z"/>
                <w:color w:val="000000"/>
                <w:sz w:val="20"/>
                <w:szCs w:val="20"/>
                <w:lang w:val="en-US"/>
              </w:rPr>
            </w:pPr>
            <w:ins w:id="2363" w:author="Nick.Tolimieri" w:date="2022-09-06T13:51:00Z">
              <w:r w:rsidRPr="00C97A89">
                <w:rPr>
                  <w:color w:val="000000"/>
                  <w:sz w:val="20"/>
                  <w:szCs w:val="20"/>
                  <w:lang w:val="en-US"/>
                </w:rPr>
                <w:t>2.48</w:t>
              </w:r>
            </w:ins>
          </w:p>
        </w:tc>
      </w:tr>
      <w:tr w:rsidR="00C97A89" w:rsidRPr="00C97A89" w:rsidTr="004C5EBF">
        <w:tblPrEx>
          <w:tblPrExChange w:id="2364" w:author="Nick.Tolimieri" w:date="2022-09-13T12:47:00Z">
            <w:tblPrEx>
              <w:tblW w:w="10017" w:type="dxa"/>
            </w:tblPrEx>
          </w:tblPrExChange>
        </w:tblPrEx>
        <w:trPr>
          <w:trHeight w:val="255"/>
          <w:ins w:id="2365" w:author="Nick.Tolimieri" w:date="2022-09-06T13:51:00Z"/>
          <w:trPrChange w:id="23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8" w:author="Nick.Tolimieri" w:date="2022-09-06T13:51:00Z"/>
                <w:color w:val="000000"/>
                <w:sz w:val="20"/>
                <w:szCs w:val="20"/>
                <w:lang w:val="en-US"/>
              </w:rPr>
            </w:pPr>
            <w:ins w:id="2369" w:author="Nick.Tolimieri"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1" w:author="Nick.Tolimieri" w:date="2022-09-06T13:51:00Z"/>
                <w:color w:val="000000"/>
                <w:sz w:val="20"/>
                <w:szCs w:val="20"/>
                <w:lang w:val="en-US"/>
              </w:rPr>
            </w:pPr>
            <w:ins w:id="2372"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4" w:author="Nick.Tolimieri" w:date="2022-09-06T13:51:00Z"/>
                <w:color w:val="000000"/>
                <w:sz w:val="20"/>
                <w:szCs w:val="20"/>
                <w:lang w:val="en-US"/>
              </w:rPr>
            </w:pPr>
            <w:ins w:id="2375"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7" w:author="Nick.Tolimieri" w:date="2022-09-06T13:51:00Z"/>
                <w:color w:val="000000"/>
                <w:sz w:val="20"/>
                <w:szCs w:val="20"/>
                <w:lang w:val="en-US"/>
              </w:rPr>
            </w:pPr>
            <w:ins w:id="2378"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0" w:author="Nick.Tolimieri" w:date="2022-09-06T13:51:00Z"/>
                <w:color w:val="000000"/>
                <w:sz w:val="20"/>
                <w:szCs w:val="20"/>
                <w:lang w:val="en-US"/>
              </w:rPr>
            </w:pPr>
            <w:ins w:id="238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3" w:author="Nick.Tolimieri" w:date="2022-09-06T13:51:00Z"/>
                <w:color w:val="000000"/>
                <w:sz w:val="20"/>
                <w:szCs w:val="20"/>
                <w:lang w:val="en-US"/>
              </w:rPr>
            </w:pPr>
            <w:ins w:id="2384" w:author="Nick.Tolimieri"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6" w:author="Nick.Tolimieri" w:date="2022-09-06T13:51:00Z"/>
                <w:color w:val="000000"/>
                <w:sz w:val="20"/>
                <w:szCs w:val="20"/>
                <w:lang w:val="en-US"/>
              </w:rPr>
            </w:pPr>
            <w:ins w:id="2387"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9" w:author="Nick.Tolimieri" w:date="2022-09-06T13:51:00Z"/>
                <w:color w:val="000000"/>
                <w:sz w:val="20"/>
                <w:szCs w:val="20"/>
                <w:lang w:val="en-US"/>
              </w:rPr>
            </w:pPr>
            <w:ins w:id="2390"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2" w:author="Nick.Tolimieri" w:date="2022-09-06T13:51:00Z"/>
                <w:color w:val="000000"/>
                <w:sz w:val="20"/>
                <w:szCs w:val="20"/>
                <w:lang w:val="en-US"/>
              </w:rPr>
            </w:pPr>
            <w:ins w:id="2393"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5" w:author="Nick.Tolimieri" w:date="2022-09-06T13:51:00Z"/>
                <w:color w:val="000000"/>
                <w:sz w:val="20"/>
                <w:szCs w:val="20"/>
                <w:lang w:val="en-US"/>
              </w:rPr>
            </w:pPr>
            <w:ins w:id="2396" w:author="Nick.Tolimieri"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8" w:author="Nick.Tolimieri" w:date="2022-09-06T13:51:00Z"/>
                <w:color w:val="000000"/>
                <w:sz w:val="20"/>
                <w:szCs w:val="20"/>
                <w:lang w:val="en-US"/>
              </w:rPr>
            </w:pPr>
            <w:ins w:id="2399" w:author="Nick.Tolimieri" w:date="2022-09-06T13:51:00Z">
              <w:r w:rsidRPr="00C97A89">
                <w:rPr>
                  <w:color w:val="000000"/>
                  <w:sz w:val="20"/>
                  <w:szCs w:val="20"/>
                  <w:lang w:val="en-US"/>
                </w:rPr>
                <w:t>2.43</w:t>
              </w:r>
            </w:ins>
          </w:p>
        </w:tc>
      </w:tr>
      <w:tr w:rsidR="00C97A89" w:rsidRPr="00C97A89" w:rsidTr="004C5EBF">
        <w:tblPrEx>
          <w:tblPrExChange w:id="2400" w:author="Nick.Tolimieri" w:date="2022-09-13T12:47:00Z">
            <w:tblPrEx>
              <w:tblW w:w="10017" w:type="dxa"/>
            </w:tblPrEx>
          </w:tblPrExChange>
        </w:tblPrEx>
        <w:trPr>
          <w:trHeight w:val="255"/>
          <w:ins w:id="2401" w:author="Nick.Tolimieri" w:date="2022-09-06T13:51:00Z"/>
          <w:trPrChange w:id="24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4" w:author="Nick.Tolimieri" w:date="2022-09-06T13:51:00Z"/>
                <w:color w:val="000000"/>
                <w:sz w:val="20"/>
                <w:szCs w:val="20"/>
                <w:lang w:val="en-US"/>
              </w:rPr>
            </w:pPr>
            <w:ins w:id="240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7" w:author="Nick.Tolimieri" w:date="2022-09-06T13:51:00Z"/>
                <w:color w:val="000000"/>
                <w:sz w:val="20"/>
                <w:szCs w:val="20"/>
                <w:lang w:val="en-US"/>
              </w:rPr>
            </w:pPr>
            <w:ins w:id="240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0" w:author="Nick.Tolimieri" w:date="2022-09-06T13:51:00Z"/>
                <w:color w:val="000000"/>
                <w:sz w:val="20"/>
                <w:szCs w:val="20"/>
                <w:lang w:val="en-US"/>
              </w:rPr>
            </w:pPr>
            <w:ins w:id="241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3" w:author="Nick.Tolimieri" w:date="2022-09-06T13:51:00Z"/>
                <w:color w:val="000000"/>
                <w:sz w:val="20"/>
                <w:szCs w:val="20"/>
                <w:lang w:val="en-US"/>
              </w:rPr>
            </w:pPr>
            <w:ins w:id="2414" w:author="Nick.Tolimieri"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6" w:author="Nick.Tolimieri" w:date="2022-09-06T13:51:00Z"/>
                <w:color w:val="000000"/>
                <w:sz w:val="20"/>
                <w:szCs w:val="20"/>
                <w:lang w:val="en-US"/>
              </w:rPr>
            </w:pPr>
            <w:ins w:id="2417"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9" w:author="Nick.Tolimieri" w:date="2022-09-06T13:51:00Z"/>
                <w:color w:val="000000"/>
                <w:sz w:val="20"/>
                <w:szCs w:val="20"/>
                <w:lang w:val="en-US"/>
              </w:rPr>
            </w:pPr>
            <w:ins w:id="2420" w:author="Nick.Tolimieri"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2" w:author="Nick.Tolimieri" w:date="2022-09-06T13:51:00Z"/>
                <w:color w:val="000000"/>
                <w:sz w:val="20"/>
                <w:szCs w:val="20"/>
                <w:lang w:val="en-US"/>
              </w:rPr>
            </w:pPr>
            <w:ins w:id="242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5" w:author="Nick.Tolimieri" w:date="2022-09-06T13:51:00Z"/>
                <w:color w:val="000000"/>
                <w:sz w:val="20"/>
                <w:szCs w:val="20"/>
                <w:lang w:val="en-US"/>
              </w:rPr>
            </w:pPr>
            <w:ins w:id="2426"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8" w:author="Nick.Tolimieri" w:date="2022-09-06T13:51:00Z"/>
                <w:color w:val="000000"/>
                <w:sz w:val="20"/>
                <w:szCs w:val="20"/>
                <w:lang w:val="en-US"/>
              </w:rPr>
            </w:pPr>
            <w:ins w:id="2429"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1" w:author="Nick.Tolimieri" w:date="2022-09-06T13:51:00Z"/>
                <w:color w:val="000000"/>
                <w:sz w:val="20"/>
                <w:szCs w:val="20"/>
                <w:lang w:val="en-US"/>
              </w:rPr>
            </w:pPr>
            <w:ins w:id="2432"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4" w:author="Nick.Tolimieri" w:date="2022-09-06T13:51:00Z"/>
                <w:color w:val="000000"/>
                <w:sz w:val="20"/>
                <w:szCs w:val="20"/>
                <w:lang w:val="en-US"/>
              </w:rPr>
            </w:pPr>
            <w:ins w:id="2435" w:author="Nick.Tolimieri" w:date="2022-09-06T13:51:00Z">
              <w:r w:rsidRPr="00C97A89">
                <w:rPr>
                  <w:color w:val="000000"/>
                  <w:sz w:val="20"/>
                  <w:szCs w:val="20"/>
                  <w:lang w:val="en-US"/>
                </w:rPr>
                <w:t>2.72</w:t>
              </w:r>
            </w:ins>
          </w:p>
        </w:tc>
      </w:tr>
      <w:tr w:rsidR="00C97A89" w:rsidRPr="00C97A89" w:rsidTr="004C5EBF">
        <w:tblPrEx>
          <w:tblPrExChange w:id="2436" w:author="Nick.Tolimieri" w:date="2022-09-13T12:47:00Z">
            <w:tblPrEx>
              <w:tblW w:w="10017" w:type="dxa"/>
            </w:tblPrEx>
          </w:tblPrExChange>
        </w:tblPrEx>
        <w:trPr>
          <w:trHeight w:val="255"/>
          <w:ins w:id="2437" w:author="Nick.Tolimieri" w:date="2022-09-06T13:51:00Z"/>
          <w:trPrChange w:id="24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40" w:author="Nick.Tolimieri" w:date="2022-09-06T13:51:00Z"/>
                <w:color w:val="000000"/>
                <w:sz w:val="20"/>
                <w:szCs w:val="20"/>
                <w:lang w:val="en-US"/>
              </w:rPr>
            </w:pPr>
            <w:ins w:id="244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3" w:author="Nick.Tolimieri" w:date="2022-09-06T13:51:00Z"/>
                <w:color w:val="000000"/>
                <w:sz w:val="20"/>
                <w:szCs w:val="20"/>
                <w:lang w:val="en-US"/>
              </w:rPr>
            </w:pPr>
            <w:ins w:id="244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6" w:author="Nick.Tolimieri" w:date="2022-09-06T13:51:00Z"/>
                <w:color w:val="000000"/>
                <w:sz w:val="20"/>
                <w:szCs w:val="20"/>
                <w:lang w:val="en-US"/>
              </w:rPr>
            </w:pPr>
            <w:ins w:id="2447"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9" w:author="Nick.Tolimieri" w:date="2022-09-06T13:51:00Z"/>
                <w:color w:val="000000"/>
                <w:sz w:val="20"/>
                <w:szCs w:val="20"/>
                <w:lang w:val="en-US"/>
              </w:rPr>
            </w:pPr>
            <w:ins w:id="2450" w:author="Nick.Tolimieri"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2" w:author="Nick.Tolimieri" w:date="2022-09-06T13:51:00Z"/>
                <w:color w:val="000000"/>
                <w:sz w:val="20"/>
                <w:szCs w:val="20"/>
                <w:lang w:val="en-US"/>
              </w:rPr>
            </w:pPr>
            <w:ins w:id="2453"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5" w:author="Nick.Tolimieri" w:date="2022-09-06T13:51:00Z"/>
                <w:color w:val="000000"/>
                <w:sz w:val="20"/>
                <w:szCs w:val="20"/>
                <w:lang w:val="en-US"/>
              </w:rPr>
            </w:pPr>
            <w:ins w:id="2456" w:author="Nick.Tolimieri"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8" w:author="Nick.Tolimieri" w:date="2022-09-06T13:51:00Z"/>
                <w:color w:val="000000"/>
                <w:sz w:val="20"/>
                <w:szCs w:val="20"/>
                <w:lang w:val="en-US"/>
              </w:rPr>
            </w:pPr>
            <w:ins w:id="2459" w:author="Nick.Tolimieri"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1" w:author="Nick.Tolimieri" w:date="2022-09-06T13:51:00Z"/>
                <w:color w:val="000000"/>
                <w:sz w:val="20"/>
                <w:szCs w:val="20"/>
                <w:lang w:val="en-US"/>
              </w:rPr>
            </w:pPr>
            <w:ins w:id="2462"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4" w:author="Nick.Tolimieri" w:date="2022-09-06T13:51:00Z"/>
                <w:color w:val="000000"/>
                <w:sz w:val="20"/>
                <w:szCs w:val="20"/>
                <w:lang w:val="en-US"/>
              </w:rPr>
            </w:pPr>
            <w:ins w:id="2465" w:author="Nick.Tolimieri"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7" w:author="Nick.Tolimieri" w:date="2022-09-06T13:51:00Z"/>
                <w:color w:val="000000"/>
                <w:sz w:val="20"/>
                <w:szCs w:val="20"/>
                <w:lang w:val="en-US"/>
              </w:rPr>
            </w:pPr>
            <w:ins w:id="2468" w:author="Nick.Tolimieri"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0" w:author="Nick.Tolimieri" w:date="2022-09-06T13:51:00Z"/>
                <w:color w:val="000000"/>
                <w:sz w:val="20"/>
                <w:szCs w:val="20"/>
                <w:lang w:val="en-US"/>
              </w:rPr>
            </w:pPr>
            <w:ins w:id="2471" w:author="Nick.Tolimieri" w:date="2022-09-06T13:51:00Z">
              <w:r w:rsidRPr="00C97A89">
                <w:rPr>
                  <w:color w:val="000000"/>
                  <w:sz w:val="20"/>
                  <w:szCs w:val="20"/>
                  <w:lang w:val="en-US"/>
                </w:rPr>
                <w:t>3.8</w:t>
              </w:r>
            </w:ins>
          </w:p>
        </w:tc>
      </w:tr>
      <w:tr w:rsidR="00C97A89" w:rsidRPr="00C97A89" w:rsidTr="004C5EBF">
        <w:tblPrEx>
          <w:tblPrExChange w:id="2472" w:author="Nick.Tolimieri" w:date="2022-09-13T12:47:00Z">
            <w:tblPrEx>
              <w:tblW w:w="10017" w:type="dxa"/>
            </w:tblPrEx>
          </w:tblPrExChange>
        </w:tblPrEx>
        <w:trPr>
          <w:trHeight w:val="255"/>
          <w:ins w:id="2473" w:author="Nick.Tolimieri" w:date="2022-09-06T13:51:00Z"/>
          <w:trPrChange w:id="24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6" w:author="Nick.Tolimieri" w:date="2022-09-06T13:51:00Z"/>
                <w:color w:val="000000"/>
                <w:sz w:val="20"/>
                <w:szCs w:val="20"/>
                <w:lang w:val="en-US"/>
              </w:rPr>
            </w:pPr>
            <w:ins w:id="247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9" w:author="Nick.Tolimieri" w:date="2022-09-06T13:51:00Z"/>
                <w:color w:val="000000"/>
                <w:sz w:val="20"/>
                <w:szCs w:val="20"/>
                <w:lang w:val="en-US"/>
              </w:rPr>
            </w:pPr>
            <w:ins w:id="248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2" w:author="Nick.Tolimieri" w:date="2022-09-06T13:51:00Z"/>
                <w:color w:val="000000"/>
                <w:sz w:val="20"/>
                <w:szCs w:val="20"/>
                <w:lang w:val="en-US"/>
              </w:rPr>
            </w:pPr>
            <w:ins w:id="2483" w:author="Nick.Tolimieri"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5" w:author="Nick.Tolimieri" w:date="2022-09-06T13:51:00Z"/>
                <w:color w:val="000000"/>
                <w:sz w:val="20"/>
                <w:szCs w:val="20"/>
                <w:lang w:val="en-US"/>
              </w:rPr>
            </w:pPr>
            <w:ins w:id="2486"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8" w:author="Nick.Tolimieri" w:date="2022-09-06T13:51:00Z"/>
                <w:color w:val="000000"/>
                <w:sz w:val="20"/>
                <w:szCs w:val="20"/>
                <w:lang w:val="en-US"/>
              </w:rPr>
            </w:pPr>
            <w:ins w:id="248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1" w:author="Nick.Tolimieri" w:date="2022-09-06T13:51:00Z"/>
                <w:color w:val="000000"/>
                <w:sz w:val="20"/>
                <w:szCs w:val="20"/>
                <w:lang w:val="en-US"/>
              </w:rPr>
            </w:pPr>
            <w:ins w:id="249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4" w:author="Nick.Tolimieri" w:date="2022-09-06T13:51:00Z"/>
                <w:color w:val="000000"/>
                <w:sz w:val="20"/>
                <w:szCs w:val="20"/>
                <w:lang w:val="en-US"/>
              </w:rPr>
            </w:pPr>
            <w:ins w:id="2495"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7" w:author="Nick.Tolimieri" w:date="2022-09-06T13:51:00Z"/>
                <w:color w:val="000000"/>
                <w:sz w:val="20"/>
                <w:szCs w:val="20"/>
                <w:lang w:val="en-US"/>
              </w:rPr>
            </w:pPr>
            <w:ins w:id="2498"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0" w:author="Nick.Tolimieri" w:date="2022-09-06T13:51:00Z"/>
                <w:color w:val="000000"/>
                <w:sz w:val="20"/>
                <w:szCs w:val="20"/>
                <w:lang w:val="en-US"/>
              </w:rPr>
            </w:pPr>
            <w:ins w:id="2501" w:author="Nick.Tolimieri"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5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3" w:author="Nick.Tolimieri" w:date="2022-09-06T13:51:00Z"/>
                <w:color w:val="000000"/>
                <w:sz w:val="20"/>
                <w:szCs w:val="20"/>
                <w:lang w:val="en-US"/>
              </w:rPr>
            </w:pPr>
            <w:ins w:id="2504" w:author="Nick.Tolimieri"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6" w:author="Nick.Tolimieri" w:date="2022-09-06T13:51:00Z"/>
                <w:color w:val="000000"/>
                <w:sz w:val="20"/>
                <w:szCs w:val="20"/>
                <w:lang w:val="en-US"/>
              </w:rPr>
            </w:pPr>
            <w:ins w:id="2507" w:author="Nick.Tolimieri" w:date="2022-09-06T13:51:00Z">
              <w:r w:rsidRPr="00C97A89">
                <w:rPr>
                  <w:color w:val="000000"/>
                  <w:sz w:val="20"/>
                  <w:szCs w:val="20"/>
                  <w:lang w:val="en-US"/>
                </w:rPr>
                <w:t>4.04</w:t>
              </w:r>
            </w:ins>
          </w:p>
        </w:tc>
      </w:tr>
      <w:tr w:rsidR="00C97A89" w:rsidRPr="00C97A89" w:rsidTr="004C5EBF">
        <w:tblPrEx>
          <w:tblPrExChange w:id="2508" w:author="Nick.Tolimieri" w:date="2022-09-13T12:47:00Z">
            <w:tblPrEx>
              <w:tblW w:w="10017" w:type="dxa"/>
            </w:tblPrEx>
          </w:tblPrExChange>
        </w:tblPrEx>
        <w:trPr>
          <w:trHeight w:val="255"/>
          <w:ins w:id="2509" w:author="Nick.Tolimieri" w:date="2022-09-06T13:51:00Z"/>
          <w:trPrChange w:id="25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12" w:author="Nick.Tolimieri" w:date="2022-09-06T13:51:00Z"/>
                <w:color w:val="000000"/>
                <w:sz w:val="20"/>
                <w:szCs w:val="20"/>
                <w:lang w:val="en-US"/>
              </w:rPr>
            </w:pPr>
            <w:ins w:id="251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5" w:author="Nick.Tolimieri" w:date="2022-09-06T13:51:00Z"/>
                <w:color w:val="000000"/>
                <w:sz w:val="20"/>
                <w:szCs w:val="20"/>
                <w:lang w:val="en-US"/>
              </w:rPr>
            </w:pPr>
            <w:ins w:id="251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8" w:author="Nick.Tolimieri" w:date="2022-09-06T13:51:00Z"/>
                <w:color w:val="000000"/>
                <w:sz w:val="20"/>
                <w:szCs w:val="20"/>
                <w:lang w:val="en-US"/>
              </w:rPr>
            </w:pPr>
            <w:ins w:id="2519" w:author="Nick.Tolimieri"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1" w:author="Nick.Tolimieri" w:date="2022-09-06T13:51:00Z"/>
                <w:color w:val="000000"/>
                <w:sz w:val="20"/>
                <w:szCs w:val="20"/>
                <w:lang w:val="en-US"/>
              </w:rPr>
            </w:pPr>
            <w:ins w:id="2522"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4" w:author="Nick.Tolimieri" w:date="2022-09-06T13:51:00Z"/>
                <w:color w:val="000000"/>
                <w:sz w:val="20"/>
                <w:szCs w:val="20"/>
                <w:lang w:val="en-US"/>
              </w:rPr>
            </w:pPr>
            <w:ins w:id="252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7" w:author="Nick.Tolimieri" w:date="2022-09-06T13:51:00Z"/>
                <w:color w:val="000000"/>
                <w:sz w:val="20"/>
                <w:szCs w:val="20"/>
                <w:lang w:val="en-US"/>
              </w:rPr>
            </w:pPr>
            <w:ins w:id="2528" w:author="Nick.Tolimieri"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0" w:author="Nick.Tolimieri" w:date="2022-09-06T13:51:00Z"/>
                <w:color w:val="000000"/>
                <w:sz w:val="20"/>
                <w:szCs w:val="20"/>
                <w:lang w:val="en-US"/>
              </w:rPr>
            </w:pPr>
            <w:ins w:id="2531"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3" w:author="Nick.Tolimieri" w:date="2022-09-06T13:51:00Z"/>
                <w:color w:val="000000"/>
                <w:sz w:val="20"/>
                <w:szCs w:val="20"/>
                <w:lang w:val="en-US"/>
              </w:rPr>
            </w:pPr>
            <w:ins w:id="2534"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6" w:author="Nick.Tolimieri" w:date="2022-09-06T13:51:00Z"/>
                <w:color w:val="000000"/>
                <w:sz w:val="20"/>
                <w:szCs w:val="20"/>
                <w:lang w:val="en-US"/>
              </w:rPr>
            </w:pPr>
            <w:ins w:id="2537" w:author="Nick.Tolimieri"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9" w:author="Nick.Tolimieri" w:date="2022-09-06T13:51:00Z"/>
                <w:color w:val="000000"/>
                <w:sz w:val="20"/>
                <w:szCs w:val="20"/>
                <w:lang w:val="en-US"/>
              </w:rPr>
            </w:pPr>
            <w:ins w:id="2540" w:author="Nick.Tolimieri"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2" w:author="Nick.Tolimieri" w:date="2022-09-06T13:51:00Z"/>
                <w:color w:val="000000"/>
                <w:sz w:val="20"/>
                <w:szCs w:val="20"/>
                <w:lang w:val="en-US"/>
              </w:rPr>
            </w:pPr>
            <w:ins w:id="2543" w:author="Nick.Tolimieri" w:date="2022-09-06T13:51:00Z">
              <w:r w:rsidRPr="00C97A89">
                <w:rPr>
                  <w:color w:val="000000"/>
                  <w:sz w:val="20"/>
                  <w:szCs w:val="20"/>
                  <w:lang w:val="en-US"/>
                </w:rPr>
                <w:t>1.61</w:t>
              </w:r>
            </w:ins>
          </w:p>
        </w:tc>
      </w:tr>
      <w:tr w:rsidR="00C97A89" w:rsidRPr="00C97A89" w:rsidTr="004C5EBF">
        <w:tblPrEx>
          <w:tblPrExChange w:id="2544" w:author="Nick.Tolimieri" w:date="2022-09-13T12:47:00Z">
            <w:tblPrEx>
              <w:tblW w:w="10017" w:type="dxa"/>
            </w:tblPrEx>
          </w:tblPrExChange>
        </w:tblPrEx>
        <w:trPr>
          <w:trHeight w:val="255"/>
          <w:ins w:id="2545" w:author="Nick.Tolimieri" w:date="2022-09-06T13:51:00Z"/>
          <w:trPrChange w:id="25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8" w:author="Nick.Tolimieri" w:date="2022-09-06T13:51:00Z"/>
                <w:color w:val="000000"/>
                <w:sz w:val="20"/>
                <w:szCs w:val="20"/>
                <w:lang w:val="en-US"/>
              </w:rPr>
            </w:pPr>
            <w:ins w:id="254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1" w:author="Nick.Tolimieri" w:date="2022-09-06T13:51:00Z"/>
                <w:color w:val="000000"/>
                <w:sz w:val="20"/>
                <w:szCs w:val="20"/>
                <w:lang w:val="en-US"/>
              </w:rPr>
            </w:pPr>
            <w:ins w:id="255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4" w:author="Nick.Tolimieri" w:date="2022-09-06T13:51:00Z"/>
                <w:color w:val="000000"/>
                <w:sz w:val="20"/>
                <w:szCs w:val="20"/>
                <w:lang w:val="en-US"/>
              </w:rPr>
            </w:pPr>
            <w:ins w:id="255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7" w:author="Nick.Tolimieri" w:date="2022-09-06T13:51:00Z"/>
                <w:color w:val="000000"/>
                <w:sz w:val="20"/>
                <w:szCs w:val="20"/>
                <w:lang w:val="en-US"/>
              </w:rPr>
            </w:pPr>
            <w:ins w:id="255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0" w:author="Nick.Tolimieri" w:date="2022-09-06T13:51:00Z"/>
                <w:color w:val="000000"/>
                <w:sz w:val="20"/>
                <w:szCs w:val="20"/>
                <w:lang w:val="en-US"/>
              </w:rPr>
            </w:pPr>
            <w:ins w:id="256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3" w:author="Nick.Tolimieri" w:date="2022-09-06T13:51:00Z"/>
                <w:color w:val="000000"/>
                <w:sz w:val="20"/>
                <w:szCs w:val="20"/>
                <w:lang w:val="en-US"/>
              </w:rPr>
            </w:pPr>
            <w:ins w:id="256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6" w:author="Nick.Tolimieri" w:date="2022-09-06T13:51:00Z"/>
                <w:color w:val="000000"/>
                <w:sz w:val="20"/>
                <w:szCs w:val="20"/>
                <w:lang w:val="en-US"/>
              </w:rPr>
            </w:pPr>
            <w:ins w:id="256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9" w:author="Nick.Tolimieri" w:date="2022-09-06T13:51:00Z"/>
                <w:color w:val="000000"/>
                <w:sz w:val="20"/>
                <w:szCs w:val="20"/>
                <w:lang w:val="en-US"/>
              </w:rPr>
            </w:pPr>
            <w:ins w:id="257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2" w:author="Nick.Tolimieri" w:date="2022-09-06T13:51:00Z"/>
                <w:color w:val="000000"/>
                <w:sz w:val="20"/>
                <w:szCs w:val="20"/>
                <w:lang w:val="en-US"/>
              </w:rPr>
            </w:pPr>
            <w:ins w:id="257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5" w:author="Nick.Tolimieri" w:date="2022-09-06T13:51:00Z"/>
                <w:color w:val="000000"/>
                <w:sz w:val="20"/>
                <w:szCs w:val="20"/>
                <w:lang w:val="en-US"/>
              </w:rPr>
            </w:pPr>
            <w:ins w:id="257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8" w:author="Nick.Tolimieri" w:date="2022-09-06T13:51:00Z"/>
                <w:color w:val="000000"/>
                <w:sz w:val="20"/>
                <w:szCs w:val="20"/>
                <w:lang w:val="en-US"/>
              </w:rPr>
            </w:pPr>
            <w:ins w:id="2579" w:author="Nick.Tolimieri" w:date="2022-09-06T13:51:00Z">
              <w:r w:rsidRPr="00C97A89">
                <w:rPr>
                  <w:color w:val="000000"/>
                  <w:sz w:val="20"/>
                  <w:szCs w:val="20"/>
                  <w:lang w:val="en-US"/>
                </w:rPr>
                <w:t>-</w:t>
              </w:r>
            </w:ins>
          </w:p>
        </w:tc>
      </w:tr>
      <w:tr w:rsidR="00C97A89" w:rsidRPr="00C97A89" w:rsidTr="004C5EBF">
        <w:tblPrEx>
          <w:tblPrExChange w:id="2580" w:author="Nick.Tolimieri" w:date="2022-09-13T12:47:00Z">
            <w:tblPrEx>
              <w:tblW w:w="10017" w:type="dxa"/>
            </w:tblPrEx>
          </w:tblPrExChange>
        </w:tblPrEx>
        <w:trPr>
          <w:trHeight w:val="255"/>
          <w:ins w:id="2581" w:author="Nick.Tolimieri" w:date="2022-09-06T13:51:00Z"/>
          <w:trPrChange w:id="25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4" w:author="Nick.Tolimieri" w:date="2022-09-06T13:51:00Z"/>
                <w:color w:val="000000"/>
                <w:sz w:val="20"/>
                <w:szCs w:val="20"/>
                <w:lang w:val="en-US"/>
              </w:rPr>
            </w:pPr>
            <w:ins w:id="258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7" w:author="Nick.Tolimieri" w:date="2022-09-06T13:51:00Z"/>
                <w:color w:val="000000"/>
                <w:sz w:val="20"/>
                <w:szCs w:val="20"/>
                <w:lang w:val="en-US"/>
              </w:rPr>
            </w:pPr>
            <w:ins w:id="258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0" w:author="Nick.Tolimieri" w:date="2022-09-06T13:51:00Z"/>
                <w:color w:val="000000"/>
                <w:sz w:val="20"/>
                <w:szCs w:val="20"/>
                <w:lang w:val="en-US"/>
              </w:rPr>
            </w:pPr>
            <w:ins w:id="2591" w:author="Nick.Tolimieri"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3" w:author="Nick.Tolimieri" w:date="2022-09-06T13:51:00Z"/>
                <w:color w:val="000000"/>
                <w:sz w:val="20"/>
                <w:szCs w:val="20"/>
                <w:lang w:val="en-US"/>
              </w:rPr>
            </w:pPr>
            <w:ins w:id="2594"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6" w:author="Nick.Tolimieri" w:date="2022-09-06T13:51:00Z"/>
                <w:color w:val="000000"/>
                <w:sz w:val="20"/>
                <w:szCs w:val="20"/>
                <w:lang w:val="en-US"/>
              </w:rPr>
            </w:pPr>
            <w:ins w:id="2597"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9" w:author="Nick.Tolimieri" w:date="2022-09-06T13:51:00Z"/>
                <w:color w:val="000000"/>
                <w:sz w:val="20"/>
                <w:szCs w:val="20"/>
                <w:lang w:val="en-US"/>
              </w:rPr>
            </w:pPr>
            <w:ins w:id="2600" w:author="Nick.Tolimieri"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6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2" w:author="Nick.Tolimieri" w:date="2022-09-06T13:51:00Z"/>
                <w:color w:val="000000"/>
                <w:sz w:val="20"/>
                <w:szCs w:val="20"/>
                <w:lang w:val="en-US"/>
              </w:rPr>
            </w:pPr>
            <w:ins w:id="2603"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5" w:author="Nick.Tolimieri" w:date="2022-09-06T13:51:00Z"/>
                <w:color w:val="000000"/>
                <w:sz w:val="20"/>
                <w:szCs w:val="20"/>
                <w:lang w:val="en-US"/>
              </w:rPr>
            </w:pPr>
            <w:ins w:id="2606" w:author="Nick.Tolimieri"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8" w:author="Nick.Tolimieri" w:date="2022-09-06T13:51:00Z"/>
                <w:color w:val="000000"/>
                <w:sz w:val="20"/>
                <w:szCs w:val="20"/>
                <w:lang w:val="en-US"/>
              </w:rPr>
            </w:pPr>
            <w:ins w:id="2609" w:author="Nick.Tolimieri"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1" w:author="Nick.Tolimieri" w:date="2022-09-06T13:51:00Z"/>
                <w:color w:val="000000"/>
                <w:sz w:val="20"/>
                <w:szCs w:val="20"/>
                <w:lang w:val="en-US"/>
              </w:rPr>
            </w:pPr>
            <w:ins w:id="2612" w:author="Nick.Tolimieri"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4" w:author="Nick.Tolimieri" w:date="2022-09-06T13:51:00Z"/>
                <w:color w:val="000000"/>
                <w:sz w:val="20"/>
                <w:szCs w:val="20"/>
                <w:lang w:val="en-US"/>
              </w:rPr>
            </w:pPr>
            <w:ins w:id="2615" w:author="Nick.Tolimieri" w:date="2022-09-06T13:51:00Z">
              <w:r w:rsidRPr="00C97A89">
                <w:rPr>
                  <w:color w:val="000000"/>
                  <w:sz w:val="20"/>
                  <w:szCs w:val="20"/>
                  <w:lang w:val="en-US"/>
                </w:rPr>
                <w:t>4.12</w:t>
              </w:r>
            </w:ins>
          </w:p>
        </w:tc>
      </w:tr>
      <w:tr w:rsidR="00C97A89" w:rsidRPr="00C97A89" w:rsidTr="004C5EBF">
        <w:tblPrEx>
          <w:tblPrExChange w:id="2616" w:author="Nick.Tolimieri" w:date="2022-09-13T12:47:00Z">
            <w:tblPrEx>
              <w:tblW w:w="10017" w:type="dxa"/>
            </w:tblPrEx>
          </w:tblPrExChange>
        </w:tblPrEx>
        <w:trPr>
          <w:trHeight w:val="255"/>
          <w:ins w:id="2617" w:author="Nick.Tolimieri" w:date="2022-09-06T13:51:00Z"/>
          <w:trPrChange w:id="26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20" w:author="Nick.Tolimieri" w:date="2022-09-06T13:51:00Z"/>
                <w:color w:val="000000"/>
                <w:sz w:val="20"/>
                <w:szCs w:val="20"/>
                <w:lang w:val="en-US"/>
              </w:rPr>
            </w:pPr>
            <w:ins w:id="262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3" w:author="Nick.Tolimieri" w:date="2022-09-06T13:51:00Z"/>
                <w:color w:val="000000"/>
                <w:sz w:val="20"/>
                <w:szCs w:val="20"/>
                <w:lang w:val="en-US"/>
              </w:rPr>
            </w:pPr>
            <w:ins w:id="262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6" w:author="Nick.Tolimieri" w:date="2022-09-06T13:51:00Z"/>
                <w:color w:val="000000"/>
                <w:sz w:val="20"/>
                <w:szCs w:val="20"/>
                <w:lang w:val="en-US"/>
              </w:rPr>
            </w:pPr>
            <w:ins w:id="2627" w:author="Nick.Tolimieri"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9" w:author="Nick.Tolimieri" w:date="2022-09-06T13:51:00Z"/>
                <w:color w:val="000000"/>
                <w:sz w:val="20"/>
                <w:szCs w:val="20"/>
                <w:lang w:val="en-US"/>
              </w:rPr>
            </w:pPr>
            <w:ins w:id="2630" w:author="Nick.Tolimieri"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2" w:author="Nick.Tolimieri" w:date="2022-09-06T13:51:00Z"/>
                <w:color w:val="000000"/>
                <w:sz w:val="20"/>
                <w:szCs w:val="20"/>
                <w:lang w:val="en-US"/>
              </w:rPr>
            </w:pPr>
            <w:ins w:id="2633"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5" w:author="Nick.Tolimieri" w:date="2022-09-06T13:51:00Z"/>
                <w:color w:val="000000"/>
                <w:sz w:val="20"/>
                <w:szCs w:val="20"/>
                <w:lang w:val="en-US"/>
              </w:rPr>
            </w:pPr>
            <w:ins w:id="2636" w:author="Nick.Tolimieri"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8" w:author="Nick.Tolimieri" w:date="2022-09-06T13:51:00Z"/>
                <w:color w:val="000000"/>
                <w:sz w:val="20"/>
                <w:szCs w:val="20"/>
                <w:lang w:val="en-US"/>
              </w:rPr>
            </w:pPr>
            <w:ins w:id="263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1" w:author="Nick.Tolimieri" w:date="2022-09-06T13:51:00Z"/>
                <w:color w:val="000000"/>
                <w:sz w:val="20"/>
                <w:szCs w:val="20"/>
                <w:lang w:val="en-US"/>
              </w:rPr>
            </w:pPr>
            <w:ins w:id="2642" w:author="Nick.Tolimieri"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4" w:author="Nick.Tolimieri" w:date="2022-09-06T13:51:00Z"/>
                <w:color w:val="000000"/>
                <w:sz w:val="20"/>
                <w:szCs w:val="20"/>
                <w:lang w:val="en-US"/>
              </w:rPr>
            </w:pPr>
            <w:ins w:id="2645"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7" w:author="Nick.Tolimieri" w:date="2022-09-06T13:51:00Z"/>
                <w:color w:val="000000"/>
                <w:sz w:val="20"/>
                <w:szCs w:val="20"/>
                <w:lang w:val="en-US"/>
              </w:rPr>
            </w:pPr>
            <w:ins w:id="2648"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0" w:author="Nick.Tolimieri" w:date="2022-09-06T13:51:00Z"/>
                <w:color w:val="000000"/>
                <w:sz w:val="20"/>
                <w:szCs w:val="20"/>
                <w:lang w:val="en-US"/>
              </w:rPr>
            </w:pPr>
            <w:ins w:id="2651" w:author="Nick.Tolimieri" w:date="2022-09-06T13:51:00Z">
              <w:r w:rsidRPr="00C97A89">
                <w:rPr>
                  <w:color w:val="000000"/>
                  <w:sz w:val="20"/>
                  <w:szCs w:val="20"/>
                  <w:lang w:val="en-US"/>
                </w:rPr>
                <w:t>3.07</w:t>
              </w:r>
            </w:ins>
          </w:p>
        </w:tc>
      </w:tr>
      <w:tr w:rsidR="00C97A89" w:rsidRPr="00C97A89" w:rsidTr="004C5EBF">
        <w:tblPrEx>
          <w:tblPrExChange w:id="2652" w:author="Nick.Tolimieri" w:date="2022-09-13T12:47:00Z">
            <w:tblPrEx>
              <w:tblW w:w="10017" w:type="dxa"/>
            </w:tblPrEx>
          </w:tblPrExChange>
        </w:tblPrEx>
        <w:trPr>
          <w:trHeight w:val="255"/>
          <w:ins w:id="2653" w:author="Nick.Tolimieri" w:date="2022-09-06T13:51:00Z"/>
          <w:trPrChange w:id="26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6" w:author="Nick.Tolimieri" w:date="2022-09-06T13:51:00Z"/>
                <w:color w:val="000000"/>
                <w:sz w:val="20"/>
                <w:szCs w:val="20"/>
                <w:lang w:val="en-US"/>
              </w:rPr>
            </w:pPr>
            <w:ins w:id="265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9" w:author="Nick.Tolimieri" w:date="2022-09-06T13:51:00Z"/>
                <w:color w:val="000000"/>
                <w:sz w:val="20"/>
                <w:szCs w:val="20"/>
                <w:lang w:val="en-US"/>
              </w:rPr>
            </w:pPr>
            <w:ins w:id="266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2" w:author="Nick.Tolimieri" w:date="2022-09-06T13:51:00Z"/>
                <w:color w:val="000000"/>
                <w:sz w:val="20"/>
                <w:szCs w:val="20"/>
                <w:lang w:val="en-US"/>
              </w:rPr>
            </w:pPr>
            <w:ins w:id="266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5" w:author="Nick.Tolimieri" w:date="2022-09-06T13:51:00Z"/>
                <w:color w:val="000000"/>
                <w:sz w:val="20"/>
                <w:szCs w:val="20"/>
                <w:lang w:val="en-US"/>
              </w:rPr>
            </w:pPr>
            <w:ins w:id="266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8" w:author="Nick.Tolimieri" w:date="2022-09-06T13:51:00Z"/>
                <w:color w:val="000000"/>
                <w:sz w:val="20"/>
                <w:szCs w:val="20"/>
                <w:lang w:val="en-US"/>
              </w:rPr>
            </w:pPr>
            <w:ins w:id="266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71" w:author="Nick.Tolimieri" w:date="2022-09-06T13:51:00Z"/>
                <w:color w:val="000000"/>
                <w:sz w:val="20"/>
                <w:szCs w:val="20"/>
                <w:lang w:val="en-US"/>
              </w:rPr>
            </w:pPr>
            <w:ins w:id="267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4" w:author="Nick.Tolimieri" w:date="2022-09-06T13:51:00Z"/>
                <w:color w:val="000000"/>
                <w:sz w:val="20"/>
                <w:szCs w:val="20"/>
                <w:lang w:val="en-US"/>
              </w:rPr>
            </w:pPr>
            <w:ins w:id="267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7" w:author="Nick.Tolimieri" w:date="2022-09-06T13:51:00Z"/>
                <w:color w:val="000000"/>
                <w:sz w:val="20"/>
                <w:szCs w:val="20"/>
                <w:lang w:val="en-US"/>
              </w:rPr>
            </w:pPr>
            <w:ins w:id="267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0" w:author="Nick.Tolimieri" w:date="2022-09-06T13:51:00Z"/>
                <w:color w:val="000000"/>
                <w:sz w:val="20"/>
                <w:szCs w:val="20"/>
                <w:lang w:val="en-US"/>
              </w:rPr>
            </w:pPr>
            <w:ins w:id="268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3" w:author="Nick.Tolimieri" w:date="2022-09-06T13:51:00Z"/>
                <w:color w:val="000000"/>
                <w:sz w:val="20"/>
                <w:szCs w:val="20"/>
                <w:lang w:val="en-US"/>
              </w:rPr>
            </w:pPr>
            <w:ins w:id="268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6" w:author="Nick.Tolimieri" w:date="2022-09-06T13:51:00Z"/>
                <w:color w:val="000000"/>
                <w:sz w:val="20"/>
                <w:szCs w:val="20"/>
                <w:lang w:val="en-US"/>
              </w:rPr>
            </w:pPr>
            <w:ins w:id="2687" w:author="Nick.Tolimieri" w:date="2022-09-06T13:51:00Z">
              <w:r w:rsidRPr="00C97A89">
                <w:rPr>
                  <w:color w:val="000000"/>
                  <w:sz w:val="20"/>
                  <w:szCs w:val="20"/>
                  <w:lang w:val="en-US"/>
                </w:rPr>
                <w:t>-</w:t>
              </w:r>
            </w:ins>
          </w:p>
        </w:tc>
      </w:tr>
      <w:tr w:rsidR="00C97A89" w:rsidRPr="00C97A89" w:rsidTr="004C5EBF">
        <w:tblPrEx>
          <w:tblPrExChange w:id="2688" w:author="Nick.Tolimieri" w:date="2022-09-13T12:47:00Z">
            <w:tblPrEx>
              <w:tblW w:w="10017" w:type="dxa"/>
            </w:tblPrEx>
          </w:tblPrExChange>
        </w:tblPrEx>
        <w:trPr>
          <w:trHeight w:val="255"/>
          <w:ins w:id="2689" w:author="Nick.Tolimieri" w:date="2022-09-06T13:51:00Z"/>
          <w:trPrChange w:id="26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92" w:author="Nick.Tolimieri" w:date="2022-09-06T13:51:00Z"/>
                <w:color w:val="000000"/>
                <w:sz w:val="20"/>
                <w:szCs w:val="20"/>
                <w:lang w:val="en-US"/>
              </w:rPr>
            </w:pPr>
            <w:ins w:id="269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5" w:author="Nick.Tolimieri" w:date="2022-09-06T13:51:00Z"/>
                <w:color w:val="000000"/>
                <w:sz w:val="20"/>
                <w:szCs w:val="20"/>
                <w:lang w:val="en-US"/>
              </w:rPr>
            </w:pPr>
            <w:ins w:id="269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8" w:author="Nick.Tolimieri" w:date="2022-09-06T13:51:00Z"/>
                <w:color w:val="000000"/>
                <w:sz w:val="20"/>
                <w:szCs w:val="20"/>
                <w:lang w:val="en-US"/>
              </w:rPr>
            </w:pPr>
            <w:ins w:id="26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1" w:author="Nick.Tolimieri" w:date="2022-09-06T13:51:00Z"/>
                <w:color w:val="000000"/>
                <w:sz w:val="20"/>
                <w:szCs w:val="20"/>
                <w:lang w:val="en-US"/>
              </w:rPr>
            </w:pPr>
            <w:ins w:id="270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4" w:author="Nick.Tolimieri" w:date="2022-09-06T13:51:00Z"/>
                <w:color w:val="000000"/>
                <w:sz w:val="20"/>
                <w:szCs w:val="20"/>
                <w:lang w:val="en-US"/>
              </w:rPr>
            </w:pPr>
            <w:ins w:id="270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7" w:author="Nick.Tolimieri" w:date="2022-09-06T13:51:00Z"/>
                <w:color w:val="000000"/>
                <w:sz w:val="20"/>
                <w:szCs w:val="20"/>
                <w:lang w:val="en-US"/>
              </w:rPr>
            </w:pPr>
            <w:ins w:id="270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0" w:author="Nick.Tolimieri" w:date="2022-09-06T13:51:00Z"/>
                <w:color w:val="000000"/>
                <w:sz w:val="20"/>
                <w:szCs w:val="20"/>
                <w:lang w:val="en-US"/>
              </w:rPr>
            </w:pPr>
            <w:ins w:id="271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3" w:author="Nick.Tolimieri" w:date="2022-09-06T13:51:00Z"/>
                <w:color w:val="000000"/>
                <w:sz w:val="20"/>
                <w:szCs w:val="20"/>
                <w:lang w:val="en-US"/>
              </w:rPr>
            </w:pPr>
            <w:ins w:id="271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6" w:author="Nick.Tolimieri" w:date="2022-09-06T13:51:00Z"/>
                <w:color w:val="000000"/>
                <w:sz w:val="20"/>
                <w:szCs w:val="20"/>
                <w:lang w:val="en-US"/>
              </w:rPr>
            </w:pPr>
            <w:ins w:id="271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9" w:author="Nick.Tolimieri" w:date="2022-09-06T13:51:00Z"/>
                <w:color w:val="000000"/>
                <w:sz w:val="20"/>
                <w:szCs w:val="20"/>
                <w:lang w:val="en-US"/>
              </w:rPr>
            </w:pPr>
            <w:ins w:id="272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2" w:author="Nick.Tolimieri" w:date="2022-09-06T13:51:00Z"/>
                <w:color w:val="000000"/>
                <w:sz w:val="20"/>
                <w:szCs w:val="20"/>
                <w:lang w:val="en-US"/>
              </w:rPr>
            </w:pPr>
            <w:ins w:id="2723" w:author="Nick.Tolimieri" w:date="2022-09-06T13:51:00Z">
              <w:r w:rsidRPr="00C97A89">
                <w:rPr>
                  <w:color w:val="000000"/>
                  <w:sz w:val="20"/>
                  <w:szCs w:val="20"/>
                  <w:lang w:val="en-US"/>
                </w:rPr>
                <w:t>-</w:t>
              </w:r>
            </w:ins>
          </w:p>
        </w:tc>
      </w:tr>
      <w:tr w:rsidR="00C97A89" w:rsidRPr="00C97A89" w:rsidTr="004C5EBF">
        <w:tblPrEx>
          <w:tblPrExChange w:id="2724" w:author="Nick.Tolimieri" w:date="2022-09-13T12:47:00Z">
            <w:tblPrEx>
              <w:tblW w:w="10017" w:type="dxa"/>
            </w:tblPrEx>
          </w:tblPrExChange>
        </w:tblPrEx>
        <w:trPr>
          <w:trHeight w:val="255"/>
          <w:ins w:id="2725" w:author="Nick.Tolimieri" w:date="2022-09-06T13:51:00Z"/>
          <w:trPrChange w:id="27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8" w:author="Nick.Tolimieri" w:date="2022-09-06T13:51:00Z"/>
                <w:color w:val="000000"/>
                <w:sz w:val="20"/>
                <w:szCs w:val="20"/>
                <w:lang w:val="en-US"/>
              </w:rPr>
            </w:pPr>
            <w:ins w:id="272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1" w:author="Nick.Tolimieri" w:date="2022-09-06T13:51:00Z"/>
                <w:color w:val="000000"/>
                <w:sz w:val="20"/>
                <w:szCs w:val="20"/>
                <w:lang w:val="en-US"/>
              </w:rPr>
            </w:pPr>
            <w:ins w:id="273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4" w:author="Nick.Tolimieri" w:date="2022-09-06T13:51:00Z"/>
                <w:color w:val="000000"/>
                <w:sz w:val="20"/>
                <w:szCs w:val="20"/>
                <w:lang w:val="en-US"/>
              </w:rPr>
            </w:pPr>
            <w:ins w:id="273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7" w:author="Nick.Tolimieri" w:date="2022-09-06T13:51:00Z"/>
                <w:color w:val="000000"/>
                <w:sz w:val="20"/>
                <w:szCs w:val="20"/>
                <w:lang w:val="en-US"/>
              </w:rPr>
            </w:pPr>
            <w:ins w:id="273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0" w:author="Nick.Tolimieri" w:date="2022-09-06T13:51:00Z"/>
                <w:color w:val="000000"/>
                <w:sz w:val="20"/>
                <w:szCs w:val="20"/>
                <w:lang w:val="en-US"/>
              </w:rPr>
            </w:pPr>
            <w:ins w:id="274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3" w:author="Nick.Tolimieri" w:date="2022-09-06T13:51:00Z"/>
                <w:color w:val="000000"/>
                <w:sz w:val="20"/>
                <w:szCs w:val="20"/>
                <w:lang w:val="en-US"/>
              </w:rPr>
            </w:pPr>
            <w:ins w:id="274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6" w:author="Nick.Tolimieri" w:date="2022-09-06T13:51:00Z"/>
                <w:color w:val="000000"/>
                <w:sz w:val="20"/>
                <w:szCs w:val="20"/>
                <w:lang w:val="en-US"/>
              </w:rPr>
            </w:pPr>
            <w:ins w:id="274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9" w:author="Nick.Tolimieri" w:date="2022-09-06T13:51:00Z"/>
                <w:color w:val="000000"/>
                <w:sz w:val="20"/>
                <w:szCs w:val="20"/>
                <w:lang w:val="en-US"/>
              </w:rPr>
            </w:pPr>
            <w:ins w:id="275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2" w:author="Nick.Tolimieri" w:date="2022-09-06T13:51:00Z"/>
                <w:color w:val="000000"/>
                <w:sz w:val="20"/>
                <w:szCs w:val="20"/>
                <w:lang w:val="en-US"/>
              </w:rPr>
            </w:pPr>
            <w:ins w:id="27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5" w:author="Nick.Tolimieri" w:date="2022-09-06T13:51:00Z"/>
                <w:color w:val="000000"/>
                <w:sz w:val="20"/>
                <w:szCs w:val="20"/>
                <w:lang w:val="en-US"/>
              </w:rPr>
            </w:pPr>
            <w:ins w:id="27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8" w:author="Nick.Tolimieri" w:date="2022-09-06T13:51:00Z"/>
                <w:color w:val="000000"/>
                <w:sz w:val="20"/>
                <w:szCs w:val="20"/>
                <w:lang w:val="en-US"/>
              </w:rPr>
            </w:pPr>
            <w:ins w:id="2759" w:author="Nick.Tolimieri" w:date="2022-09-06T13:51:00Z">
              <w:r w:rsidRPr="00C97A89">
                <w:rPr>
                  <w:color w:val="000000"/>
                  <w:sz w:val="20"/>
                  <w:szCs w:val="20"/>
                  <w:lang w:val="en-US"/>
                </w:rPr>
                <w:t>-</w:t>
              </w:r>
            </w:ins>
          </w:p>
        </w:tc>
      </w:tr>
      <w:tr w:rsidR="00C97A89" w:rsidRPr="00C97A89" w:rsidTr="004C5EBF">
        <w:tblPrEx>
          <w:tblPrExChange w:id="2760" w:author="Nick.Tolimieri" w:date="2022-09-13T12:47:00Z">
            <w:tblPrEx>
              <w:tblW w:w="10017" w:type="dxa"/>
            </w:tblPrEx>
          </w:tblPrExChange>
        </w:tblPrEx>
        <w:trPr>
          <w:trHeight w:val="255"/>
          <w:ins w:id="2761" w:author="Nick.Tolimieri" w:date="2022-09-06T13:51:00Z"/>
          <w:trPrChange w:id="27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4" w:author="Nick.Tolimieri" w:date="2022-09-06T13:51:00Z"/>
                <w:color w:val="000000"/>
                <w:sz w:val="20"/>
                <w:szCs w:val="20"/>
                <w:lang w:val="en-US"/>
              </w:rPr>
            </w:pPr>
            <w:ins w:id="276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7" w:author="Nick.Tolimieri" w:date="2022-09-06T13:51:00Z"/>
                <w:color w:val="000000"/>
                <w:sz w:val="20"/>
                <w:szCs w:val="20"/>
                <w:lang w:val="en-US"/>
              </w:rPr>
            </w:pPr>
            <w:ins w:id="276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0" w:author="Nick.Tolimieri" w:date="2022-09-06T13:51:00Z"/>
                <w:color w:val="000000"/>
                <w:sz w:val="20"/>
                <w:szCs w:val="20"/>
                <w:lang w:val="en-US"/>
              </w:rPr>
            </w:pPr>
            <w:ins w:id="277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3" w:author="Nick.Tolimieri" w:date="2022-09-06T13:51:00Z"/>
                <w:color w:val="000000"/>
                <w:sz w:val="20"/>
                <w:szCs w:val="20"/>
                <w:lang w:val="en-US"/>
              </w:rPr>
            </w:pPr>
            <w:ins w:id="277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6" w:author="Nick.Tolimieri" w:date="2022-09-06T13:51:00Z"/>
                <w:color w:val="000000"/>
                <w:sz w:val="20"/>
                <w:szCs w:val="20"/>
                <w:lang w:val="en-US"/>
              </w:rPr>
            </w:pPr>
            <w:ins w:id="277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9" w:author="Nick.Tolimieri" w:date="2022-09-06T13:51:00Z"/>
                <w:color w:val="000000"/>
                <w:sz w:val="20"/>
                <w:szCs w:val="20"/>
                <w:lang w:val="en-US"/>
              </w:rPr>
            </w:pPr>
            <w:ins w:id="278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2" w:author="Nick.Tolimieri" w:date="2022-09-06T13:51:00Z"/>
                <w:color w:val="000000"/>
                <w:sz w:val="20"/>
                <w:szCs w:val="20"/>
                <w:lang w:val="en-US"/>
              </w:rPr>
            </w:pPr>
            <w:ins w:id="278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5" w:author="Nick.Tolimieri" w:date="2022-09-06T13:51:00Z"/>
                <w:color w:val="000000"/>
                <w:sz w:val="20"/>
                <w:szCs w:val="20"/>
                <w:lang w:val="en-US"/>
              </w:rPr>
            </w:pPr>
            <w:ins w:id="278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8" w:author="Nick.Tolimieri" w:date="2022-09-06T13:51:00Z"/>
                <w:color w:val="000000"/>
                <w:sz w:val="20"/>
                <w:szCs w:val="20"/>
                <w:lang w:val="en-US"/>
              </w:rPr>
            </w:pPr>
            <w:ins w:id="278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1" w:author="Nick.Tolimieri" w:date="2022-09-06T13:51:00Z"/>
                <w:color w:val="000000"/>
                <w:sz w:val="20"/>
                <w:szCs w:val="20"/>
                <w:lang w:val="en-US"/>
              </w:rPr>
            </w:pPr>
            <w:ins w:id="279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4" w:author="Nick.Tolimieri" w:date="2022-09-06T13:51:00Z"/>
                <w:color w:val="000000"/>
                <w:sz w:val="20"/>
                <w:szCs w:val="20"/>
                <w:lang w:val="en-US"/>
              </w:rPr>
            </w:pPr>
            <w:ins w:id="2795" w:author="Nick.Tolimieri" w:date="2022-09-06T13:51:00Z">
              <w:r w:rsidRPr="00C97A89">
                <w:rPr>
                  <w:color w:val="000000"/>
                  <w:sz w:val="20"/>
                  <w:szCs w:val="20"/>
                  <w:lang w:val="en-US"/>
                </w:rPr>
                <w:t>-</w:t>
              </w:r>
            </w:ins>
          </w:p>
        </w:tc>
      </w:tr>
      <w:tr w:rsidR="00C97A89" w:rsidRPr="00C97A89" w:rsidTr="004C5EBF">
        <w:tblPrEx>
          <w:tblPrExChange w:id="2796" w:author="Nick.Tolimieri" w:date="2022-09-13T12:47:00Z">
            <w:tblPrEx>
              <w:tblW w:w="10017" w:type="dxa"/>
            </w:tblPrEx>
          </w:tblPrExChange>
        </w:tblPrEx>
        <w:trPr>
          <w:trHeight w:val="255"/>
          <w:ins w:id="2797" w:author="Nick.Tolimieri" w:date="2022-09-06T13:51:00Z"/>
          <w:trPrChange w:id="27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00" w:author="Nick.Tolimieri" w:date="2022-09-06T13:51:00Z"/>
                <w:color w:val="000000"/>
                <w:sz w:val="20"/>
                <w:szCs w:val="20"/>
                <w:lang w:val="en-US"/>
              </w:rPr>
            </w:pPr>
            <w:ins w:id="280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3" w:author="Nick.Tolimieri" w:date="2022-09-06T13:51:00Z"/>
                <w:color w:val="000000"/>
                <w:sz w:val="20"/>
                <w:szCs w:val="20"/>
                <w:lang w:val="en-US"/>
              </w:rPr>
            </w:pPr>
            <w:ins w:id="280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6" w:author="Nick.Tolimieri" w:date="2022-09-06T13:51:00Z"/>
                <w:color w:val="000000"/>
                <w:sz w:val="20"/>
                <w:szCs w:val="20"/>
                <w:lang w:val="en-US"/>
              </w:rPr>
            </w:pPr>
            <w:ins w:id="2807" w:author="Nick.Tolimieri"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9" w:author="Nick.Tolimieri" w:date="2022-09-06T13:51:00Z"/>
                <w:color w:val="000000"/>
                <w:sz w:val="20"/>
                <w:szCs w:val="20"/>
                <w:lang w:val="en-US"/>
              </w:rPr>
            </w:pPr>
            <w:ins w:id="2810" w:author="Nick.Tolimieri"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2" w:author="Nick.Tolimieri" w:date="2022-09-06T13:51:00Z"/>
                <w:color w:val="000000"/>
                <w:sz w:val="20"/>
                <w:szCs w:val="20"/>
                <w:lang w:val="en-US"/>
              </w:rPr>
            </w:pPr>
            <w:ins w:id="281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5" w:author="Nick.Tolimieri" w:date="2022-09-06T13:51:00Z"/>
                <w:color w:val="000000"/>
                <w:sz w:val="20"/>
                <w:szCs w:val="20"/>
                <w:lang w:val="en-US"/>
              </w:rPr>
            </w:pPr>
            <w:ins w:id="2816"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8" w:author="Nick.Tolimieri" w:date="2022-09-06T13:51:00Z"/>
                <w:color w:val="000000"/>
                <w:sz w:val="20"/>
                <w:szCs w:val="20"/>
                <w:lang w:val="en-US"/>
              </w:rPr>
            </w:pPr>
            <w:ins w:id="281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1" w:author="Nick.Tolimieri" w:date="2022-09-06T13:51:00Z"/>
                <w:color w:val="000000"/>
                <w:sz w:val="20"/>
                <w:szCs w:val="20"/>
                <w:lang w:val="en-US"/>
              </w:rPr>
            </w:pPr>
            <w:ins w:id="2822"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4" w:author="Nick.Tolimieri" w:date="2022-09-06T13:51:00Z"/>
                <w:color w:val="000000"/>
                <w:sz w:val="20"/>
                <w:szCs w:val="20"/>
                <w:lang w:val="en-US"/>
              </w:rPr>
            </w:pPr>
            <w:ins w:id="2825" w:author="Nick.Tolimieri"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7" w:author="Nick.Tolimieri" w:date="2022-09-06T13:51:00Z"/>
                <w:color w:val="000000"/>
                <w:sz w:val="20"/>
                <w:szCs w:val="20"/>
                <w:lang w:val="en-US"/>
              </w:rPr>
            </w:pPr>
            <w:ins w:id="2828" w:author="Nick.Tolimieri"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0" w:author="Nick.Tolimieri" w:date="2022-09-06T13:51:00Z"/>
                <w:color w:val="000000"/>
                <w:sz w:val="20"/>
                <w:szCs w:val="20"/>
                <w:lang w:val="en-US"/>
              </w:rPr>
            </w:pPr>
            <w:ins w:id="2831" w:author="Nick.Tolimieri" w:date="2022-09-06T13:51:00Z">
              <w:r w:rsidRPr="00C97A89">
                <w:rPr>
                  <w:color w:val="000000"/>
                  <w:sz w:val="20"/>
                  <w:szCs w:val="20"/>
                  <w:lang w:val="en-US"/>
                </w:rPr>
                <w:t>2.15</w:t>
              </w:r>
            </w:ins>
          </w:p>
        </w:tc>
      </w:tr>
      <w:tr w:rsidR="00C97A89" w:rsidRPr="00C97A89" w:rsidTr="004C5EBF">
        <w:tblPrEx>
          <w:tblPrExChange w:id="2832" w:author="Nick.Tolimieri" w:date="2022-09-13T12:47:00Z">
            <w:tblPrEx>
              <w:tblW w:w="10017" w:type="dxa"/>
            </w:tblPrEx>
          </w:tblPrExChange>
        </w:tblPrEx>
        <w:trPr>
          <w:trHeight w:val="255"/>
          <w:ins w:id="2833" w:author="Nick.Tolimieri" w:date="2022-09-06T13:51:00Z"/>
          <w:trPrChange w:id="28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6" w:author="Nick.Tolimieri" w:date="2022-09-06T13:51:00Z"/>
                <w:color w:val="000000"/>
                <w:sz w:val="20"/>
                <w:szCs w:val="20"/>
                <w:lang w:val="en-US"/>
              </w:rPr>
            </w:pPr>
            <w:ins w:id="283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9" w:author="Nick.Tolimieri" w:date="2022-09-06T13:51:00Z"/>
                <w:color w:val="000000"/>
                <w:sz w:val="20"/>
                <w:szCs w:val="20"/>
                <w:lang w:val="en-US"/>
              </w:rPr>
            </w:pPr>
            <w:ins w:id="284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2" w:author="Nick.Tolimieri" w:date="2022-09-06T13:51:00Z"/>
                <w:color w:val="000000"/>
                <w:sz w:val="20"/>
                <w:szCs w:val="20"/>
                <w:lang w:val="en-US"/>
              </w:rPr>
            </w:pPr>
            <w:ins w:id="2843"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5" w:author="Nick.Tolimieri" w:date="2022-09-06T13:51:00Z"/>
                <w:color w:val="000000"/>
                <w:sz w:val="20"/>
                <w:szCs w:val="20"/>
                <w:lang w:val="en-US"/>
              </w:rPr>
            </w:pPr>
            <w:ins w:id="284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8" w:author="Nick.Tolimieri" w:date="2022-09-06T13:51:00Z"/>
                <w:color w:val="000000"/>
                <w:sz w:val="20"/>
                <w:szCs w:val="20"/>
                <w:lang w:val="en-US"/>
              </w:rPr>
            </w:pPr>
            <w:ins w:id="284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51" w:author="Nick.Tolimieri" w:date="2022-09-06T13:51:00Z"/>
                <w:color w:val="000000"/>
                <w:sz w:val="20"/>
                <w:szCs w:val="20"/>
                <w:lang w:val="en-US"/>
              </w:rPr>
            </w:pPr>
            <w:ins w:id="285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4" w:author="Nick.Tolimieri" w:date="2022-09-06T13:51:00Z"/>
                <w:color w:val="000000"/>
                <w:sz w:val="20"/>
                <w:szCs w:val="20"/>
                <w:lang w:val="en-US"/>
              </w:rPr>
            </w:pPr>
            <w:ins w:id="285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7" w:author="Nick.Tolimieri" w:date="2022-09-06T13:51:00Z"/>
                <w:color w:val="000000"/>
                <w:sz w:val="20"/>
                <w:szCs w:val="20"/>
                <w:lang w:val="en-US"/>
              </w:rPr>
            </w:pPr>
            <w:ins w:id="285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0" w:author="Nick.Tolimieri" w:date="2022-09-06T13:51:00Z"/>
                <w:color w:val="000000"/>
                <w:sz w:val="20"/>
                <w:szCs w:val="20"/>
                <w:lang w:val="en-US"/>
              </w:rPr>
            </w:pPr>
            <w:ins w:id="28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3" w:author="Nick.Tolimieri" w:date="2022-09-06T13:51:00Z"/>
                <w:color w:val="000000"/>
                <w:sz w:val="20"/>
                <w:szCs w:val="20"/>
                <w:lang w:val="en-US"/>
              </w:rPr>
            </w:pPr>
            <w:ins w:id="28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6" w:author="Nick.Tolimieri" w:date="2022-09-06T13:51:00Z"/>
                <w:color w:val="000000"/>
                <w:sz w:val="20"/>
                <w:szCs w:val="20"/>
                <w:lang w:val="en-US"/>
              </w:rPr>
            </w:pPr>
            <w:ins w:id="2867" w:author="Nick.Tolimieri" w:date="2022-09-06T13:51:00Z">
              <w:r w:rsidRPr="00C97A89">
                <w:rPr>
                  <w:color w:val="000000"/>
                  <w:sz w:val="20"/>
                  <w:szCs w:val="20"/>
                  <w:lang w:val="en-US"/>
                </w:rPr>
                <w:t>-</w:t>
              </w:r>
            </w:ins>
          </w:p>
        </w:tc>
      </w:tr>
      <w:tr w:rsidR="00C97A89" w:rsidRPr="00C97A89" w:rsidTr="004C5EBF">
        <w:tblPrEx>
          <w:tblPrExChange w:id="2868" w:author="Nick.Tolimieri" w:date="2022-09-13T12:47:00Z">
            <w:tblPrEx>
              <w:tblW w:w="10017" w:type="dxa"/>
            </w:tblPrEx>
          </w:tblPrExChange>
        </w:tblPrEx>
        <w:trPr>
          <w:trHeight w:val="255"/>
          <w:ins w:id="2869" w:author="Nick.Tolimieri" w:date="2022-09-06T13:51:00Z"/>
          <w:trPrChange w:id="28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72" w:author="Nick.Tolimieri" w:date="2022-09-06T13:51:00Z"/>
                <w:color w:val="000000"/>
                <w:sz w:val="20"/>
                <w:szCs w:val="20"/>
                <w:lang w:val="en-US"/>
              </w:rPr>
            </w:pPr>
            <w:ins w:id="287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5" w:author="Nick.Tolimieri" w:date="2022-09-06T13:51:00Z"/>
                <w:color w:val="000000"/>
                <w:sz w:val="20"/>
                <w:szCs w:val="20"/>
                <w:lang w:val="en-US"/>
              </w:rPr>
            </w:pPr>
            <w:ins w:id="287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8" w:author="Nick.Tolimieri" w:date="2022-09-06T13:51:00Z"/>
                <w:color w:val="000000"/>
                <w:sz w:val="20"/>
                <w:szCs w:val="20"/>
                <w:lang w:val="en-US"/>
              </w:rPr>
            </w:pPr>
            <w:ins w:id="2879"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1" w:author="Nick.Tolimieri" w:date="2022-09-06T13:51:00Z"/>
                <w:color w:val="000000"/>
                <w:sz w:val="20"/>
                <w:szCs w:val="20"/>
                <w:lang w:val="en-US"/>
              </w:rPr>
            </w:pPr>
            <w:ins w:id="2882" w:author="Nick.Tolimieri"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4" w:author="Nick.Tolimieri" w:date="2022-09-06T13:51:00Z"/>
                <w:color w:val="000000"/>
                <w:sz w:val="20"/>
                <w:szCs w:val="20"/>
                <w:lang w:val="en-US"/>
              </w:rPr>
            </w:pPr>
            <w:ins w:id="288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7" w:author="Nick.Tolimieri" w:date="2022-09-06T13:51:00Z"/>
                <w:color w:val="000000"/>
                <w:sz w:val="20"/>
                <w:szCs w:val="20"/>
                <w:lang w:val="en-US"/>
              </w:rPr>
            </w:pPr>
            <w:ins w:id="2888" w:author="Nick.Tolimieri"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0" w:author="Nick.Tolimieri" w:date="2022-09-06T13:51:00Z"/>
                <w:color w:val="000000"/>
                <w:sz w:val="20"/>
                <w:szCs w:val="20"/>
                <w:lang w:val="en-US"/>
              </w:rPr>
            </w:pPr>
            <w:ins w:id="289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3" w:author="Nick.Tolimieri" w:date="2022-09-06T13:51:00Z"/>
                <w:color w:val="000000"/>
                <w:sz w:val="20"/>
                <w:szCs w:val="20"/>
                <w:lang w:val="en-US"/>
              </w:rPr>
            </w:pPr>
            <w:ins w:id="2894"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6" w:author="Nick.Tolimieri" w:date="2022-09-06T13:51:00Z"/>
                <w:color w:val="000000"/>
                <w:sz w:val="20"/>
                <w:szCs w:val="20"/>
                <w:lang w:val="en-US"/>
              </w:rPr>
            </w:pPr>
            <w:ins w:id="2897" w:author="Nick.Tolimieri"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9" w:author="Nick.Tolimieri" w:date="2022-09-06T13:51:00Z"/>
                <w:color w:val="000000"/>
                <w:sz w:val="20"/>
                <w:szCs w:val="20"/>
                <w:lang w:val="en-US"/>
              </w:rPr>
            </w:pPr>
            <w:ins w:id="2900" w:author="Nick.Tolimieri"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9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2" w:author="Nick.Tolimieri" w:date="2022-09-06T13:51:00Z"/>
                <w:color w:val="000000"/>
                <w:sz w:val="20"/>
                <w:szCs w:val="20"/>
                <w:lang w:val="en-US"/>
              </w:rPr>
            </w:pPr>
            <w:ins w:id="2903" w:author="Nick.Tolimieri" w:date="2022-09-06T13:51:00Z">
              <w:r w:rsidRPr="00C97A89">
                <w:rPr>
                  <w:color w:val="000000"/>
                  <w:sz w:val="20"/>
                  <w:szCs w:val="20"/>
                  <w:lang w:val="en-US"/>
                </w:rPr>
                <w:t>2.1</w:t>
              </w:r>
            </w:ins>
          </w:p>
        </w:tc>
      </w:tr>
      <w:tr w:rsidR="00C97A89" w:rsidRPr="00C97A89" w:rsidTr="004C5EBF">
        <w:tblPrEx>
          <w:tblPrExChange w:id="2904" w:author="Nick.Tolimieri" w:date="2022-09-13T12:47:00Z">
            <w:tblPrEx>
              <w:tblW w:w="10017" w:type="dxa"/>
            </w:tblPrEx>
          </w:tblPrExChange>
        </w:tblPrEx>
        <w:trPr>
          <w:trHeight w:val="255"/>
          <w:ins w:id="2905" w:author="Nick.Tolimieri" w:date="2022-09-06T13:51:00Z"/>
          <w:trPrChange w:id="29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8" w:author="Nick.Tolimieri" w:date="2022-09-06T13:51:00Z"/>
                <w:color w:val="000000"/>
                <w:sz w:val="20"/>
                <w:szCs w:val="20"/>
                <w:lang w:val="en-US"/>
              </w:rPr>
            </w:pPr>
            <w:ins w:id="290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1" w:author="Nick.Tolimieri" w:date="2022-09-06T13:51:00Z"/>
                <w:color w:val="000000"/>
                <w:sz w:val="20"/>
                <w:szCs w:val="20"/>
                <w:lang w:val="en-US"/>
              </w:rPr>
            </w:pPr>
            <w:ins w:id="291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4" w:author="Nick.Tolimieri" w:date="2022-09-06T13:51:00Z"/>
                <w:color w:val="000000"/>
                <w:sz w:val="20"/>
                <w:szCs w:val="20"/>
                <w:lang w:val="en-US"/>
              </w:rPr>
            </w:pPr>
            <w:ins w:id="291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7" w:author="Nick.Tolimieri" w:date="2022-09-06T13:51:00Z"/>
                <w:color w:val="000000"/>
                <w:sz w:val="20"/>
                <w:szCs w:val="20"/>
                <w:lang w:val="en-US"/>
              </w:rPr>
            </w:pPr>
            <w:ins w:id="2918"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0" w:author="Nick.Tolimieri" w:date="2022-09-06T13:51:00Z"/>
                <w:color w:val="000000"/>
                <w:sz w:val="20"/>
                <w:szCs w:val="20"/>
                <w:lang w:val="en-US"/>
              </w:rPr>
            </w:pPr>
            <w:ins w:id="292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3" w:author="Nick.Tolimieri" w:date="2022-09-06T13:51:00Z"/>
                <w:color w:val="000000"/>
                <w:sz w:val="20"/>
                <w:szCs w:val="20"/>
                <w:lang w:val="en-US"/>
              </w:rPr>
            </w:pPr>
            <w:ins w:id="2924" w:author="Nick.Tolimieri"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6" w:author="Nick.Tolimieri" w:date="2022-09-06T13:51:00Z"/>
                <w:color w:val="000000"/>
                <w:sz w:val="20"/>
                <w:szCs w:val="20"/>
                <w:lang w:val="en-US"/>
              </w:rPr>
            </w:pPr>
            <w:ins w:id="2927"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9" w:author="Nick.Tolimieri" w:date="2022-09-06T13:51:00Z"/>
                <w:color w:val="000000"/>
                <w:sz w:val="20"/>
                <w:szCs w:val="20"/>
                <w:lang w:val="en-US"/>
              </w:rPr>
            </w:pPr>
            <w:ins w:id="2930"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2" w:author="Nick.Tolimieri" w:date="2022-09-06T13:51:00Z"/>
                <w:color w:val="000000"/>
                <w:sz w:val="20"/>
                <w:szCs w:val="20"/>
                <w:lang w:val="en-US"/>
              </w:rPr>
            </w:pPr>
            <w:ins w:id="2933"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5" w:author="Nick.Tolimieri" w:date="2022-09-06T13:51:00Z"/>
                <w:color w:val="000000"/>
                <w:sz w:val="20"/>
                <w:szCs w:val="20"/>
                <w:lang w:val="en-US"/>
              </w:rPr>
            </w:pPr>
            <w:ins w:id="2936" w:author="Nick.Tolimieri"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8" w:author="Nick.Tolimieri" w:date="2022-09-06T13:51:00Z"/>
                <w:color w:val="000000"/>
                <w:sz w:val="20"/>
                <w:szCs w:val="20"/>
                <w:lang w:val="en-US"/>
              </w:rPr>
            </w:pPr>
            <w:ins w:id="2939" w:author="Nick.Tolimieri" w:date="2022-09-06T13:51:00Z">
              <w:r w:rsidRPr="00C97A89">
                <w:rPr>
                  <w:color w:val="000000"/>
                  <w:sz w:val="20"/>
                  <w:szCs w:val="20"/>
                  <w:lang w:val="en-US"/>
                </w:rPr>
                <w:t>1.8</w:t>
              </w:r>
            </w:ins>
          </w:p>
        </w:tc>
      </w:tr>
      <w:tr w:rsidR="00C97A89" w:rsidRPr="00C97A89" w:rsidTr="004C5EBF">
        <w:tblPrEx>
          <w:tblPrExChange w:id="2940" w:author="Nick.Tolimieri" w:date="2022-09-13T12:47:00Z">
            <w:tblPrEx>
              <w:tblW w:w="10017" w:type="dxa"/>
            </w:tblPrEx>
          </w:tblPrExChange>
        </w:tblPrEx>
        <w:trPr>
          <w:trHeight w:val="255"/>
          <w:ins w:id="2941" w:author="Nick.Tolimieri" w:date="2022-09-06T13:51:00Z"/>
          <w:trPrChange w:id="29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4" w:author="Nick.Tolimieri" w:date="2022-09-06T13:51:00Z"/>
                <w:color w:val="000000"/>
                <w:sz w:val="20"/>
                <w:szCs w:val="20"/>
                <w:lang w:val="en-US"/>
              </w:rPr>
            </w:pPr>
            <w:ins w:id="294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7" w:author="Nick.Tolimieri" w:date="2022-09-06T13:51:00Z"/>
                <w:color w:val="000000"/>
                <w:sz w:val="20"/>
                <w:szCs w:val="20"/>
                <w:lang w:val="en-US"/>
              </w:rPr>
            </w:pPr>
            <w:ins w:id="294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0" w:author="Nick.Tolimieri" w:date="2022-09-06T13:51:00Z"/>
                <w:color w:val="000000"/>
                <w:sz w:val="20"/>
                <w:szCs w:val="20"/>
                <w:lang w:val="en-US"/>
              </w:rPr>
            </w:pPr>
            <w:ins w:id="2951"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3" w:author="Nick.Tolimieri" w:date="2022-09-06T13:51:00Z"/>
                <w:color w:val="000000"/>
                <w:sz w:val="20"/>
                <w:szCs w:val="20"/>
                <w:lang w:val="en-US"/>
              </w:rPr>
            </w:pPr>
            <w:ins w:id="2954"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6" w:author="Nick.Tolimieri" w:date="2022-09-06T13:51:00Z"/>
                <w:color w:val="000000"/>
                <w:sz w:val="20"/>
                <w:szCs w:val="20"/>
                <w:lang w:val="en-US"/>
              </w:rPr>
            </w:pPr>
            <w:ins w:id="295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9" w:author="Nick.Tolimieri" w:date="2022-09-06T13:51:00Z"/>
                <w:color w:val="000000"/>
                <w:sz w:val="20"/>
                <w:szCs w:val="20"/>
                <w:lang w:val="en-US"/>
              </w:rPr>
            </w:pPr>
            <w:ins w:id="2960"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2" w:author="Nick.Tolimieri" w:date="2022-09-06T13:51:00Z"/>
                <w:color w:val="000000"/>
                <w:sz w:val="20"/>
                <w:szCs w:val="20"/>
                <w:lang w:val="en-US"/>
              </w:rPr>
            </w:pPr>
            <w:ins w:id="2963" w:author="Nick.Tolimieri"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5" w:author="Nick.Tolimieri" w:date="2022-09-06T13:51:00Z"/>
                <w:color w:val="000000"/>
                <w:sz w:val="20"/>
                <w:szCs w:val="20"/>
                <w:lang w:val="en-US"/>
              </w:rPr>
            </w:pPr>
            <w:ins w:id="2966"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8" w:author="Nick.Tolimieri" w:date="2022-09-06T13:51:00Z"/>
                <w:color w:val="000000"/>
                <w:sz w:val="20"/>
                <w:szCs w:val="20"/>
                <w:lang w:val="en-US"/>
              </w:rPr>
            </w:pPr>
            <w:ins w:id="2969" w:author="Nick.Tolimieri"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1" w:author="Nick.Tolimieri" w:date="2022-09-06T13:51:00Z"/>
                <w:color w:val="000000"/>
                <w:sz w:val="20"/>
                <w:szCs w:val="20"/>
                <w:lang w:val="en-US"/>
              </w:rPr>
            </w:pPr>
            <w:ins w:id="2972" w:author="Nick.Tolimieri"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4" w:author="Nick.Tolimieri" w:date="2022-09-06T13:51:00Z"/>
                <w:color w:val="000000"/>
                <w:sz w:val="20"/>
                <w:szCs w:val="20"/>
                <w:lang w:val="en-US"/>
              </w:rPr>
            </w:pPr>
            <w:ins w:id="2975" w:author="Nick.Tolimieri" w:date="2022-09-06T13:51:00Z">
              <w:r w:rsidRPr="00C97A89">
                <w:rPr>
                  <w:color w:val="000000"/>
                  <w:sz w:val="20"/>
                  <w:szCs w:val="20"/>
                  <w:lang w:val="en-US"/>
                </w:rPr>
                <w:t>3.02</w:t>
              </w:r>
            </w:ins>
          </w:p>
        </w:tc>
      </w:tr>
      <w:tr w:rsidR="00C97A89" w:rsidRPr="00C97A89" w:rsidTr="004C5EBF">
        <w:tblPrEx>
          <w:tblPrExChange w:id="2976" w:author="Nick.Tolimieri" w:date="2022-09-13T12:47:00Z">
            <w:tblPrEx>
              <w:tblW w:w="10017" w:type="dxa"/>
            </w:tblPrEx>
          </w:tblPrExChange>
        </w:tblPrEx>
        <w:trPr>
          <w:trHeight w:val="255"/>
          <w:ins w:id="2977" w:author="Nick.Tolimieri" w:date="2022-09-06T13:51:00Z"/>
          <w:trPrChange w:id="29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80" w:author="Nick.Tolimieri" w:date="2022-09-06T13:51:00Z"/>
                <w:color w:val="000000"/>
                <w:sz w:val="20"/>
                <w:szCs w:val="20"/>
                <w:lang w:val="en-US"/>
              </w:rPr>
            </w:pPr>
            <w:ins w:id="298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3" w:author="Nick.Tolimieri" w:date="2022-09-06T13:51:00Z"/>
                <w:color w:val="000000"/>
                <w:sz w:val="20"/>
                <w:szCs w:val="20"/>
                <w:lang w:val="en-US"/>
              </w:rPr>
            </w:pPr>
            <w:ins w:id="298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6" w:author="Nick.Tolimieri" w:date="2022-09-06T13:51:00Z"/>
                <w:color w:val="000000"/>
                <w:sz w:val="20"/>
                <w:szCs w:val="20"/>
                <w:lang w:val="en-US"/>
              </w:rPr>
            </w:pPr>
            <w:ins w:id="298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9" w:author="Nick.Tolimieri" w:date="2022-09-06T13:51:00Z"/>
                <w:color w:val="000000"/>
                <w:sz w:val="20"/>
                <w:szCs w:val="20"/>
                <w:lang w:val="en-US"/>
              </w:rPr>
            </w:pPr>
            <w:ins w:id="299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2" w:author="Nick.Tolimieri" w:date="2022-09-06T13:51:00Z"/>
                <w:color w:val="000000"/>
                <w:sz w:val="20"/>
                <w:szCs w:val="20"/>
                <w:lang w:val="en-US"/>
              </w:rPr>
            </w:pPr>
            <w:ins w:id="299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5" w:author="Nick.Tolimieri" w:date="2022-09-06T13:51:00Z"/>
                <w:color w:val="000000"/>
                <w:sz w:val="20"/>
                <w:szCs w:val="20"/>
                <w:lang w:val="en-US"/>
              </w:rPr>
            </w:pPr>
            <w:ins w:id="299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8" w:author="Nick.Tolimieri" w:date="2022-09-06T13:51:00Z"/>
                <w:color w:val="000000"/>
                <w:sz w:val="20"/>
                <w:szCs w:val="20"/>
                <w:lang w:val="en-US"/>
              </w:rPr>
            </w:pPr>
            <w:ins w:id="299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1" w:author="Nick.Tolimieri" w:date="2022-09-06T13:51:00Z"/>
                <w:color w:val="000000"/>
                <w:sz w:val="20"/>
                <w:szCs w:val="20"/>
                <w:lang w:val="en-US"/>
              </w:rPr>
            </w:pPr>
            <w:ins w:id="300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4" w:author="Nick.Tolimieri" w:date="2022-09-06T13:51:00Z"/>
                <w:color w:val="000000"/>
                <w:sz w:val="20"/>
                <w:szCs w:val="20"/>
                <w:lang w:val="en-US"/>
              </w:rPr>
            </w:pPr>
            <w:ins w:id="300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7" w:author="Nick.Tolimieri" w:date="2022-09-06T13:51:00Z"/>
                <w:color w:val="000000"/>
                <w:sz w:val="20"/>
                <w:szCs w:val="20"/>
                <w:lang w:val="en-US"/>
              </w:rPr>
            </w:pPr>
            <w:ins w:id="300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0" w:author="Nick.Tolimieri" w:date="2022-09-06T13:51:00Z"/>
                <w:color w:val="000000"/>
                <w:sz w:val="20"/>
                <w:szCs w:val="20"/>
                <w:lang w:val="en-US"/>
              </w:rPr>
            </w:pPr>
            <w:ins w:id="3011" w:author="Nick.Tolimieri" w:date="2022-09-06T13:51:00Z">
              <w:r w:rsidRPr="00C97A89">
                <w:rPr>
                  <w:color w:val="000000"/>
                  <w:sz w:val="20"/>
                  <w:szCs w:val="20"/>
                  <w:lang w:val="en-US"/>
                </w:rPr>
                <w:t>-</w:t>
              </w:r>
            </w:ins>
          </w:p>
        </w:tc>
      </w:tr>
      <w:tr w:rsidR="00C97A89" w:rsidRPr="00C97A89" w:rsidTr="004C5EBF">
        <w:tblPrEx>
          <w:tblPrExChange w:id="3012" w:author="Nick.Tolimieri" w:date="2022-09-13T12:47:00Z">
            <w:tblPrEx>
              <w:tblW w:w="10017" w:type="dxa"/>
            </w:tblPrEx>
          </w:tblPrExChange>
        </w:tblPrEx>
        <w:trPr>
          <w:trHeight w:val="255"/>
          <w:ins w:id="3013" w:author="Nick.Tolimieri" w:date="2022-09-06T13:51:00Z"/>
          <w:trPrChange w:id="30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6" w:author="Nick.Tolimieri" w:date="2022-09-06T13:51:00Z"/>
                <w:color w:val="000000"/>
                <w:sz w:val="20"/>
                <w:szCs w:val="20"/>
                <w:lang w:val="en-US"/>
              </w:rPr>
            </w:pPr>
            <w:ins w:id="301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9" w:author="Nick.Tolimieri" w:date="2022-09-06T13:51:00Z"/>
                <w:color w:val="000000"/>
                <w:sz w:val="20"/>
                <w:szCs w:val="20"/>
                <w:lang w:val="en-US"/>
              </w:rPr>
            </w:pPr>
            <w:ins w:id="302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2" w:author="Nick.Tolimieri" w:date="2022-09-06T13:51:00Z"/>
                <w:color w:val="000000"/>
                <w:sz w:val="20"/>
                <w:szCs w:val="20"/>
                <w:lang w:val="en-US"/>
              </w:rPr>
            </w:pPr>
            <w:ins w:id="3023" w:author="Nick.Tolimieri"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5" w:author="Nick.Tolimieri" w:date="2022-09-06T13:51:00Z"/>
                <w:color w:val="000000"/>
                <w:sz w:val="20"/>
                <w:szCs w:val="20"/>
                <w:lang w:val="en-US"/>
              </w:rPr>
            </w:pPr>
            <w:ins w:id="302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8" w:author="Nick.Tolimieri" w:date="2022-09-06T13:51:00Z"/>
                <w:color w:val="000000"/>
                <w:sz w:val="20"/>
                <w:szCs w:val="20"/>
                <w:lang w:val="en-US"/>
              </w:rPr>
            </w:pPr>
            <w:ins w:id="302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31" w:author="Nick.Tolimieri" w:date="2022-09-06T13:51:00Z"/>
                <w:color w:val="000000"/>
                <w:sz w:val="20"/>
                <w:szCs w:val="20"/>
                <w:lang w:val="en-US"/>
              </w:rPr>
            </w:pPr>
            <w:ins w:id="303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4" w:author="Nick.Tolimieri" w:date="2022-09-06T13:51:00Z"/>
                <w:color w:val="000000"/>
                <w:sz w:val="20"/>
                <w:szCs w:val="20"/>
                <w:lang w:val="en-US"/>
              </w:rPr>
            </w:pPr>
            <w:ins w:id="303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7" w:author="Nick.Tolimieri" w:date="2022-09-06T13:51:00Z"/>
                <w:color w:val="000000"/>
                <w:sz w:val="20"/>
                <w:szCs w:val="20"/>
                <w:lang w:val="en-US"/>
              </w:rPr>
            </w:pPr>
            <w:ins w:id="303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0" w:author="Nick.Tolimieri" w:date="2022-09-06T13:51:00Z"/>
                <w:color w:val="000000"/>
                <w:sz w:val="20"/>
                <w:szCs w:val="20"/>
                <w:lang w:val="en-US"/>
              </w:rPr>
            </w:pPr>
            <w:ins w:id="304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3" w:author="Nick.Tolimieri" w:date="2022-09-06T13:51:00Z"/>
                <w:color w:val="000000"/>
                <w:sz w:val="20"/>
                <w:szCs w:val="20"/>
                <w:lang w:val="en-US"/>
              </w:rPr>
            </w:pPr>
            <w:ins w:id="304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6" w:author="Nick.Tolimieri" w:date="2022-09-06T13:51:00Z"/>
                <w:color w:val="000000"/>
                <w:sz w:val="20"/>
                <w:szCs w:val="20"/>
                <w:lang w:val="en-US"/>
              </w:rPr>
            </w:pPr>
            <w:ins w:id="3047" w:author="Nick.Tolimieri" w:date="2022-09-06T13:51:00Z">
              <w:r w:rsidRPr="00C97A89">
                <w:rPr>
                  <w:color w:val="000000"/>
                  <w:sz w:val="20"/>
                  <w:szCs w:val="20"/>
                  <w:lang w:val="en-US"/>
                </w:rPr>
                <w:t>-</w:t>
              </w:r>
            </w:ins>
          </w:p>
        </w:tc>
      </w:tr>
      <w:tr w:rsidR="00C97A89" w:rsidRPr="00C97A89" w:rsidTr="004C5EBF">
        <w:tblPrEx>
          <w:tblPrExChange w:id="3048" w:author="Nick.Tolimieri" w:date="2022-09-13T12:47:00Z">
            <w:tblPrEx>
              <w:tblW w:w="10017" w:type="dxa"/>
            </w:tblPrEx>
          </w:tblPrExChange>
        </w:tblPrEx>
        <w:trPr>
          <w:trHeight w:val="255"/>
          <w:ins w:id="3049" w:author="Nick.Tolimieri" w:date="2022-09-06T13:51:00Z"/>
          <w:trPrChange w:id="30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52" w:author="Nick.Tolimieri" w:date="2022-09-06T13:51:00Z"/>
                <w:color w:val="000000"/>
                <w:sz w:val="20"/>
                <w:szCs w:val="20"/>
                <w:lang w:val="en-US"/>
              </w:rPr>
            </w:pPr>
            <w:ins w:id="305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5" w:author="Nick.Tolimieri" w:date="2022-09-06T13:51:00Z"/>
                <w:color w:val="000000"/>
                <w:sz w:val="20"/>
                <w:szCs w:val="20"/>
                <w:lang w:val="en-US"/>
              </w:rPr>
            </w:pPr>
            <w:ins w:id="305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8" w:author="Nick.Tolimieri" w:date="2022-09-06T13:51:00Z"/>
                <w:color w:val="000000"/>
                <w:sz w:val="20"/>
                <w:szCs w:val="20"/>
                <w:lang w:val="en-US"/>
              </w:rPr>
            </w:pPr>
            <w:ins w:id="305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1" w:author="Nick.Tolimieri" w:date="2022-09-06T13:51:00Z"/>
                <w:color w:val="000000"/>
                <w:sz w:val="20"/>
                <w:szCs w:val="20"/>
                <w:lang w:val="en-US"/>
              </w:rPr>
            </w:pPr>
            <w:ins w:id="3062" w:author="Nick.Tolimieri"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4" w:author="Nick.Tolimieri" w:date="2022-09-06T13:51:00Z"/>
                <w:color w:val="000000"/>
                <w:sz w:val="20"/>
                <w:szCs w:val="20"/>
                <w:lang w:val="en-US"/>
              </w:rPr>
            </w:pPr>
            <w:ins w:id="3065"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7" w:author="Nick.Tolimieri" w:date="2022-09-06T13:51:00Z"/>
                <w:color w:val="000000"/>
                <w:sz w:val="20"/>
                <w:szCs w:val="20"/>
                <w:lang w:val="en-US"/>
              </w:rPr>
            </w:pPr>
            <w:ins w:id="3068" w:author="Nick.Tolimieri"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0" w:author="Nick.Tolimieri" w:date="2022-09-06T13:51:00Z"/>
                <w:color w:val="000000"/>
                <w:sz w:val="20"/>
                <w:szCs w:val="20"/>
                <w:lang w:val="en-US"/>
              </w:rPr>
            </w:pPr>
            <w:ins w:id="30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3" w:author="Nick.Tolimieri" w:date="2022-09-06T13:51:00Z"/>
                <w:color w:val="000000"/>
                <w:sz w:val="20"/>
                <w:szCs w:val="20"/>
                <w:lang w:val="en-US"/>
              </w:rPr>
            </w:pPr>
            <w:ins w:id="3074"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6" w:author="Nick.Tolimieri" w:date="2022-09-06T13:51:00Z"/>
                <w:color w:val="000000"/>
                <w:sz w:val="20"/>
                <w:szCs w:val="20"/>
                <w:lang w:val="en-US"/>
              </w:rPr>
            </w:pPr>
            <w:ins w:id="3077" w:author="Nick.Tolimieri"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9" w:author="Nick.Tolimieri" w:date="2022-09-06T13:51:00Z"/>
                <w:color w:val="000000"/>
                <w:sz w:val="20"/>
                <w:szCs w:val="20"/>
                <w:lang w:val="en-US"/>
              </w:rPr>
            </w:pPr>
            <w:ins w:id="3080" w:author="Nick.Tolimieri"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2" w:author="Nick.Tolimieri" w:date="2022-09-06T13:51:00Z"/>
                <w:color w:val="000000"/>
                <w:sz w:val="20"/>
                <w:szCs w:val="20"/>
                <w:lang w:val="en-US"/>
              </w:rPr>
            </w:pPr>
            <w:ins w:id="3083" w:author="Nick.Tolimieri" w:date="2022-09-06T13:51:00Z">
              <w:r w:rsidRPr="00C97A89">
                <w:rPr>
                  <w:color w:val="000000"/>
                  <w:sz w:val="20"/>
                  <w:szCs w:val="20"/>
                  <w:lang w:val="en-US"/>
                </w:rPr>
                <w:t>1.76</w:t>
              </w:r>
            </w:ins>
          </w:p>
        </w:tc>
      </w:tr>
      <w:tr w:rsidR="00C97A89" w:rsidRPr="00C97A89" w:rsidTr="004C5EBF">
        <w:tblPrEx>
          <w:tblPrExChange w:id="3084" w:author="Nick.Tolimieri" w:date="2022-09-13T12:47:00Z">
            <w:tblPrEx>
              <w:tblW w:w="10017" w:type="dxa"/>
            </w:tblPrEx>
          </w:tblPrExChange>
        </w:tblPrEx>
        <w:trPr>
          <w:trHeight w:val="255"/>
          <w:ins w:id="3085" w:author="Nick.Tolimieri" w:date="2022-09-06T13:51:00Z"/>
          <w:trPrChange w:id="30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8" w:author="Nick.Tolimieri" w:date="2022-09-06T13:51:00Z"/>
                <w:color w:val="000000"/>
                <w:sz w:val="20"/>
                <w:szCs w:val="20"/>
                <w:lang w:val="en-US"/>
              </w:rPr>
            </w:pPr>
            <w:ins w:id="308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1" w:author="Nick.Tolimieri" w:date="2022-09-06T13:51:00Z"/>
                <w:color w:val="000000"/>
                <w:sz w:val="20"/>
                <w:szCs w:val="20"/>
                <w:lang w:val="en-US"/>
              </w:rPr>
            </w:pPr>
            <w:ins w:id="309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4" w:author="Nick.Tolimieri" w:date="2022-09-06T13:51:00Z"/>
                <w:color w:val="000000"/>
                <w:sz w:val="20"/>
                <w:szCs w:val="20"/>
                <w:lang w:val="en-US"/>
              </w:rPr>
            </w:pPr>
            <w:ins w:id="30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7" w:author="Nick.Tolimieri" w:date="2022-09-06T13:51:00Z"/>
                <w:color w:val="000000"/>
                <w:sz w:val="20"/>
                <w:szCs w:val="20"/>
                <w:lang w:val="en-US"/>
              </w:rPr>
            </w:pPr>
            <w:ins w:id="309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0" w:author="Nick.Tolimieri" w:date="2022-09-06T13:51:00Z"/>
                <w:color w:val="000000"/>
                <w:sz w:val="20"/>
                <w:szCs w:val="20"/>
                <w:lang w:val="en-US"/>
              </w:rPr>
            </w:pPr>
            <w:ins w:id="310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3" w:author="Nick.Tolimieri" w:date="2022-09-06T13:51:00Z"/>
                <w:color w:val="000000"/>
                <w:sz w:val="20"/>
                <w:szCs w:val="20"/>
                <w:lang w:val="en-US"/>
              </w:rPr>
            </w:pPr>
            <w:ins w:id="310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6" w:author="Nick.Tolimieri" w:date="2022-09-06T13:51:00Z"/>
                <w:color w:val="000000"/>
                <w:sz w:val="20"/>
                <w:szCs w:val="20"/>
                <w:lang w:val="en-US"/>
              </w:rPr>
            </w:pPr>
            <w:ins w:id="310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9" w:author="Nick.Tolimieri" w:date="2022-09-06T13:51:00Z"/>
                <w:color w:val="000000"/>
                <w:sz w:val="20"/>
                <w:szCs w:val="20"/>
                <w:lang w:val="en-US"/>
              </w:rPr>
            </w:pPr>
            <w:ins w:id="311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2" w:author="Nick.Tolimieri" w:date="2022-09-06T13:51:00Z"/>
                <w:color w:val="000000"/>
                <w:sz w:val="20"/>
                <w:szCs w:val="20"/>
                <w:lang w:val="en-US"/>
              </w:rPr>
            </w:pPr>
            <w:ins w:id="311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5" w:author="Nick.Tolimieri" w:date="2022-09-06T13:51:00Z"/>
                <w:color w:val="000000"/>
                <w:sz w:val="20"/>
                <w:szCs w:val="20"/>
                <w:lang w:val="en-US"/>
              </w:rPr>
            </w:pPr>
            <w:ins w:id="311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8" w:author="Nick.Tolimieri" w:date="2022-09-06T13:51:00Z"/>
                <w:color w:val="000000"/>
                <w:sz w:val="20"/>
                <w:szCs w:val="20"/>
                <w:lang w:val="en-US"/>
              </w:rPr>
            </w:pPr>
            <w:ins w:id="3119" w:author="Nick.Tolimieri" w:date="2022-09-06T13:51:00Z">
              <w:r w:rsidRPr="00C97A89">
                <w:rPr>
                  <w:color w:val="000000"/>
                  <w:sz w:val="20"/>
                  <w:szCs w:val="20"/>
                  <w:lang w:val="en-US"/>
                </w:rPr>
                <w:t>-</w:t>
              </w:r>
            </w:ins>
          </w:p>
        </w:tc>
      </w:tr>
      <w:tr w:rsidR="00C97A89" w:rsidRPr="00C97A89" w:rsidTr="004C5EBF">
        <w:tblPrEx>
          <w:tblPrExChange w:id="3120" w:author="Nick.Tolimieri" w:date="2022-09-13T12:47:00Z">
            <w:tblPrEx>
              <w:tblW w:w="10017" w:type="dxa"/>
            </w:tblPrEx>
          </w:tblPrExChange>
        </w:tblPrEx>
        <w:trPr>
          <w:trHeight w:val="255"/>
          <w:ins w:id="3121" w:author="Nick.Tolimieri" w:date="2022-09-06T13:51:00Z"/>
          <w:trPrChange w:id="31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4" w:author="Nick.Tolimieri" w:date="2022-09-06T13:51:00Z"/>
                <w:color w:val="000000"/>
                <w:sz w:val="20"/>
                <w:szCs w:val="20"/>
                <w:lang w:val="en-US"/>
              </w:rPr>
            </w:pPr>
            <w:ins w:id="312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7" w:author="Nick.Tolimieri" w:date="2022-09-06T13:51:00Z"/>
                <w:color w:val="000000"/>
                <w:sz w:val="20"/>
                <w:szCs w:val="20"/>
                <w:lang w:val="en-US"/>
              </w:rPr>
            </w:pPr>
            <w:ins w:id="312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0" w:author="Nick.Tolimieri" w:date="2022-09-06T13:51:00Z"/>
                <w:color w:val="000000"/>
                <w:sz w:val="20"/>
                <w:szCs w:val="20"/>
                <w:lang w:val="en-US"/>
              </w:rPr>
            </w:pPr>
            <w:ins w:id="313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3" w:author="Nick.Tolimieri" w:date="2022-09-06T13:51:00Z"/>
                <w:color w:val="000000"/>
                <w:sz w:val="20"/>
                <w:szCs w:val="20"/>
                <w:lang w:val="en-US"/>
              </w:rPr>
            </w:pPr>
            <w:ins w:id="31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6" w:author="Nick.Tolimieri" w:date="2022-09-06T13:51:00Z"/>
                <w:color w:val="000000"/>
                <w:sz w:val="20"/>
                <w:szCs w:val="20"/>
                <w:lang w:val="en-US"/>
              </w:rPr>
            </w:pPr>
            <w:ins w:id="313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9" w:author="Nick.Tolimieri" w:date="2022-09-06T13:51:00Z"/>
                <w:color w:val="000000"/>
                <w:sz w:val="20"/>
                <w:szCs w:val="20"/>
                <w:lang w:val="en-US"/>
              </w:rPr>
            </w:pPr>
            <w:ins w:id="31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2" w:author="Nick.Tolimieri" w:date="2022-09-06T13:51:00Z"/>
                <w:color w:val="000000"/>
                <w:sz w:val="20"/>
                <w:szCs w:val="20"/>
                <w:lang w:val="en-US"/>
              </w:rPr>
            </w:pPr>
            <w:ins w:id="31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5" w:author="Nick.Tolimieri" w:date="2022-09-06T13:51:00Z"/>
                <w:color w:val="000000"/>
                <w:sz w:val="20"/>
                <w:szCs w:val="20"/>
                <w:lang w:val="en-US"/>
              </w:rPr>
            </w:pPr>
            <w:ins w:id="31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8" w:author="Nick.Tolimieri" w:date="2022-09-06T13:51:00Z"/>
                <w:color w:val="000000"/>
                <w:sz w:val="20"/>
                <w:szCs w:val="20"/>
                <w:lang w:val="en-US"/>
              </w:rPr>
            </w:pPr>
            <w:ins w:id="31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1" w:author="Nick.Tolimieri" w:date="2022-09-06T13:51:00Z"/>
                <w:color w:val="000000"/>
                <w:sz w:val="20"/>
                <w:szCs w:val="20"/>
                <w:lang w:val="en-US"/>
              </w:rPr>
            </w:pPr>
            <w:ins w:id="31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4" w:author="Nick.Tolimieri" w:date="2022-09-06T13:51:00Z"/>
                <w:color w:val="000000"/>
                <w:sz w:val="20"/>
                <w:szCs w:val="20"/>
                <w:lang w:val="en-US"/>
              </w:rPr>
            </w:pPr>
            <w:ins w:id="3155" w:author="Nick.Tolimieri" w:date="2022-09-06T13:51:00Z">
              <w:r w:rsidRPr="00C97A89">
                <w:rPr>
                  <w:color w:val="000000"/>
                  <w:sz w:val="20"/>
                  <w:szCs w:val="20"/>
                  <w:lang w:val="en-US"/>
                </w:rPr>
                <w:t>-</w:t>
              </w:r>
            </w:ins>
          </w:p>
        </w:tc>
      </w:tr>
      <w:tr w:rsidR="00C97A89" w:rsidRPr="00C97A89" w:rsidTr="004C5EBF">
        <w:tblPrEx>
          <w:tblPrExChange w:id="3156" w:author="Nick.Tolimieri" w:date="2022-09-13T12:47:00Z">
            <w:tblPrEx>
              <w:tblW w:w="10017" w:type="dxa"/>
            </w:tblPrEx>
          </w:tblPrExChange>
        </w:tblPrEx>
        <w:trPr>
          <w:trHeight w:val="255"/>
          <w:ins w:id="3157" w:author="Nick.Tolimieri" w:date="2022-09-06T13:51:00Z"/>
          <w:trPrChange w:id="31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60" w:author="Nick.Tolimieri" w:date="2022-09-06T13:51:00Z"/>
                <w:color w:val="000000"/>
                <w:sz w:val="20"/>
                <w:szCs w:val="20"/>
                <w:lang w:val="en-US"/>
              </w:rPr>
            </w:pPr>
            <w:ins w:id="316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3" w:author="Nick.Tolimieri" w:date="2022-09-06T13:51:00Z"/>
                <w:color w:val="000000"/>
                <w:sz w:val="20"/>
                <w:szCs w:val="20"/>
                <w:lang w:val="en-US"/>
              </w:rPr>
            </w:pPr>
            <w:ins w:id="316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6" w:author="Nick.Tolimieri" w:date="2022-09-06T13:51:00Z"/>
                <w:color w:val="000000"/>
                <w:sz w:val="20"/>
                <w:szCs w:val="20"/>
                <w:lang w:val="en-US"/>
              </w:rPr>
            </w:pPr>
            <w:ins w:id="3167"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9" w:author="Nick.Tolimieri" w:date="2022-09-06T13:51:00Z"/>
                <w:color w:val="000000"/>
                <w:sz w:val="20"/>
                <w:szCs w:val="20"/>
                <w:lang w:val="en-US"/>
              </w:rPr>
            </w:pPr>
            <w:ins w:id="3170" w:author="Nick.Tolimieri"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2" w:author="Nick.Tolimieri" w:date="2022-09-06T13:51:00Z"/>
                <w:color w:val="000000"/>
                <w:sz w:val="20"/>
                <w:szCs w:val="20"/>
                <w:lang w:val="en-US"/>
              </w:rPr>
            </w:pPr>
            <w:ins w:id="317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5" w:author="Nick.Tolimieri" w:date="2022-09-06T13:51:00Z"/>
                <w:color w:val="000000"/>
                <w:sz w:val="20"/>
                <w:szCs w:val="20"/>
                <w:lang w:val="en-US"/>
              </w:rPr>
            </w:pPr>
            <w:ins w:id="3176" w:author="Nick.Tolimieri"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8" w:author="Nick.Tolimieri" w:date="2022-09-06T13:51:00Z"/>
                <w:color w:val="000000"/>
                <w:sz w:val="20"/>
                <w:szCs w:val="20"/>
                <w:lang w:val="en-US"/>
              </w:rPr>
            </w:pPr>
            <w:ins w:id="3179"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1" w:author="Nick.Tolimieri" w:date="2022-09-06T13:51:00Z"/>
                <w:color w:val="000000"/>
                <w:sz w:val="20"/>
                <w:szCs w:val="20"/>
                <w:lang w:val="en-US"/>
              </w:rPr>
            </w:pPr>
            <w:ins w:id="3182" w:author="Nick.Tolimieri"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4" w:author="Nick.Tolimieri" w:date="2022-09-06T13:51:00Z"/>
                <w:color w:val="000000"/>
                <w:sz w:val="20"/>
                <w:szCs w:val="20"/>
                <w:lang w:val="en-US"/>
              </w:rPr>
            </w:pPr>
            <w:ins w:id="3185" w:author="Nick.Tolimieri"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7" w:author="Nick.Tolimieri" w:date="2022-09-06T13:51:00Z"/>
                <w:color w:val="000000"/>
                <w:sz w:val="20"/>
                <w:szCs w:val="20"/>
                <w:lang w:val="en-US"/>
              </w:rPr>
            </w:pPr>
            <w:ins w:id="3188" w:author="Nick.Tolimieri"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0" w:author="Nick.Tolimieri" w:date="2022-09-06T13:51:00Z"/>
                <w:color w:val="000000"/>
                <w:sz w:val="20"/>
                <w:szCs w:val="20"/>
                <w:lang w:val="en-US"/>
              </w:rPr>
            </w:pPr>
            <w:ins w:id="3191" w:author="Nick.Tolimieri" w:date="2022-09-06T13:51:00Z">
              <w:r w:rsidRPr="00C97A89">
                <w:rPr>
                  <w:color w:val="000000"/>
                  <w:sz w:val="20"/>
                  <w:szCs w:val="20"/>
                  <w:lang w:val="en-US"/>
                </w:rPr>
                <w:t>3.25</w:t>
              </w:r>
            </w:ins>
          </w:p>
        </w:tc>
      </w:tr>
      <w:tr w:rsidR="00C97A89" w:rsidRPr="00C97A89" w:rsidTr="004C5EBF">
        <w:tblPrEx>
          <w:tblPrExChange w:id="3192" w:author="Nick.Tolimieri" w:date="2022-09-13T12:47:00Z">
            <w:tblPrEx>
              <w:tblW w:w="10017" w:type="dxa"/>
            </w:tblPrEx>
          </w:tblPrExChange>
        </w:tblPrEx>
        <w:trPr>
          <w:trHeight w:val="255"/>
          <w:ins w:id="3193" w:author="Nick.Tolimieri" w:date="2022-09-06T13:51:00Z"/>
          <w:trPrChange w:id="31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6" w:author="Nick.Tolimieri" w:date="2022-09-06T13:51:00Z"/>
                <w:color w:val="000000"/>
                <w:sz w:val="20"/>
                <w:szCs w:val="20"/>
                <w:lang w:val="en-US"/>
              </w:rPr>
            </w:pPr>
            <w:ins w:id="319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9" w:author="Nick.Tolimieri" w:date="2022-09-06T13:51:00Z"/>
                <w:color w:val="000000"/>
                <w:sz w:val="20"/>
                <w:szCs w:val="20"/>
                <w:lang w:val="en-US"/>
              </w:rPr>
            </w:pPr>
            <w:ins w:id="320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2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202" w:author="Nick.Tolimieri" w:date="2022-09-06T13:51:00Z"/>
                <w:color w:val="000000"/>
                <w:sz w:val="20"/>
                <w:szCs w:val="20"/>
                <w:lang w:val="en-US"/>
              </w:rPr>
            </w:pPr>
            <w:ins w:id="3203" w:author="Nick.Tolimieri"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5" w:author="Nick.Tolimieri" w:date="2022-09-06T13:51:00Z"/>
                <w:color w:val="000000"/>
                <w:sz w:val="20"/>
                <w:szCs w:val="20"/>
                <w:lang w:val="en-US"/>
              </w:rPr>
            </w:pPr>
            <w:ins w:id="3206"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8" w:author="Nick.Tolimieri" w:date="2022-09-06T13:51:00Z"/>
                <w:color w:val="000000"/>
                <w:sz w:val="20"/>
                <w:szCs w:val="20"/>
                <w:lang w:val="en-US"/>
              </w:rPr>
            </w:pPr>
            <w:ins w:id="320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1" w:author="Nick.Tolimieri" w:date="2022-09-06T13:51:00Z"/>
                <w:color w:val="000000"/>
                <w:sz w:val="20"/>
                <w:szCs w:val="20"/>
                <w:lang w:val="en-US"/>
              </w:rPr>
            </w:pPr>
            <w:ins w:id="3212" w:author="Nick.Tolimieri"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4" w:author="Nick.Tolimieri" w:date="2022-09-06T13:51:00Z"/>
                <w:color w:val="000000"/>
                <w:sz w:val="20"/>
                <w:szCs w:val="20"/>
                <w:lang w:val="en-US"/>
              </w:rPr>
            </w:pPr>
            <w:ins w:id="321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7" w:author="Nick.Tolimieri" w:date="2022-09-06T13:51:00Z"/>
                <w:color w:val="000000"/>
                <w:sz w:val="20"/>
                <w:szCs w:val="20"/>
                <w:lang w:val="en-US"/>
              </w:rPr>
            </w:pPr>
            <w:ins w:id="3218" w:author="Nick.Tolimieri"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0" w:author="Nick.Tolimieri" w:date="2022-09-06T13:51:00Z"/>
                <w:color w:val="000000"/>
                <w:sz w:val="20"/>
                <w:szCs w:val="20"/>
                <w:lang w:val="en-US"/>
              </w:rPr>
            </w:pPr>
            <w:ins w:id="3221" w:author="Nick.Tolimieri"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3" w:author="Nick.Tolimieri" w:date="2022-09-06T13:51:00Z"/>
                <w:color w:val="000000"/>
                <w:sz w:val="20"/>
                <w:szCs w:val="20"/>
                <w:lang w:val="en-US"/>
              </w:rPr>
            </w:pPr>
            <w:ins w:id="3224" w:author="Nick.Tolimieri"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6" w:author="Nick.Tolimieri" w:date="2022-09-06T13:51:00Z"/>
                <w:color w:val="000000"/>
                <w:sz w:val="20"/>
                <w:szCs w:val="20"/>
                <w:lang w:val="en-US"/>
              </w:rPr>
            </w:pPr>
            <w:ins w:id="3227" w:author="Nick.Tolimieri" w:date="2022-09-06T13:51:00Z">
              <w:r w:rsidRPr="00C97A89">
                <w:rPr>
                  <w:color w:val="000000"/>
                  <w:sz w:val="20"/>
                  <w:szCs w:val="20"/>
                  <w:lang w:val="en-US"/>
                </w:rPr>
                <w:t>3.79</w:t>
              </w:r>
            </w:ins>
          </w:p>
        </w:tc>
      </w:tr>
      <w:tr w:rsidR="00C97A89" w:rsidRPr="00C97A89" w:rsidTr="004C5EBF">
        <w:tblPrEx>
          <w:tblPrExChange w:id="3228" w:author="Nick.Tolimieri" w:date="2022-09-13T12:47:00Z">
            <w:tblPrEx>
              <w:tblW w:w="10017" w:type="dxa"/>
            </w:tblPrEx>
          </w:tblPrExChange>
        </w:tblPrEx>
        <w:trPr>
          <w:trHeight w:val="255"/>
          <w:ins w:id="3229" w:author="Nick.Tolimieri" w:date="2022-09-06T13:51:00Z"/>
          <w:trPrChange w:id="32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32" w:author="Nick.Tolimieri" w:date="2022-09-06T13:51:00Z"/>
                <w:color w:val="000000"/>
                <w:sz w:val="20"/>
                <w:szCs w:val="20"/>
                <w:lang w:val="en-US"/>
              </w:rPr>
            </w:pPr>
            <w:ins w:id="323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5" w:author="Nick.Tolimieri" w:date="2022-09-06T13:51:00Z"/>
                <w:color w:val="000000"/>
                <w:sz w:val="20"/>
                <w:szCs w:val="20"/>
                <w:lang w:val="en-US"/>
              </w:rPr>
            </w:pPr>
            <w:ins w:id="323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8" w:author="Nick.Tolimieri" w:date="2022-09-06T13:51:00Z"/>
                <w:color w:val="000000"/>
                <w:sz w:val="20"/>
                <w:szCs w:val="20"/>
                <w:lang w:val="en-US"/>
              </w:rPr>
            </w:pPr>
            <w:ins w:id="3239" w:author="Nick.Tolimieri"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1" w:author="Nick.Tolimieri" w:date="2022-09-06T13:51:00Z"/>
                <w:color w:val="000000"/>
                <w:sz w:val="20"/>
                <w:szCs w:val="20"/>
                <w:lang w:val="en-US"/>
              </w:rPr>
            </w:pPr>
            <w:ins w:id="3242" w:author="Nick.Tolimieri"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4" w:author="Nick.Tolimieri" w:date="2022-09-06T13:51:00Z"/>
                <w:color w:val="000000"/>
                <w:sz w:val="20"/>
                <w:szCs w:val="20"/>
                <w:lang w:val="en-US"/>
              </w:rPr>
            </w:pPr>
            <w:ins w:id="3245" w:author="Nick.Tolimieri"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7" w:author="Nick.Tolimieri" w:date="2022-09-06T13:51:00Z"/>
                <w:color w:val="000000"/>
                <w:sz w:val="20"/>
                <w:szCs w:val="20"/>
                <w:lang w:val="en-US"/>
              </w:rPr>
            </w:pPr>
            <w:ins w:id="3248"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0" w:author="Nick.Tolimieri" w:date="2022-09-06T13:51:00Z"/>
                <w:color w:val="000000"/>
                <w:sz w:val="20"/>
                <w:szCs w:val="20"/>
                <w:lang w:val="en-US"/>
              </w:rPr>
            </w:pPr>
            <w:ins w:id="325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3" w:author="Nick.Tolimieri" w:date="2022-09-06T13:51:00Z"/>
                <w:color w:val="000000"/>
                <w:sz w:val="20"/>
                <w:szCs w:val="20"/>
                <w:lang w:val="en-US"/>
              </w:rPr>
            </w:pPr>
            <w:ins w:id="3254" w:author="Nick.Tolimieri"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6" w:author="Nick.Tolimieri" w:date="2022-09-06T13:51:00Z"/>
                <w:color w:val="000000"/>
                <w:sz w:val="20"/>
                <w:szCs w:val="20"/>
                <w:lang w:val="en-US"/>
              </w:rPr>
            </w:pPr>
            <w:ins w:id="3257" w:author="Nick.Tolimieri"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9" w:author="Nick.Tolimieri" w:date="2022-09-06T13:51:00Z"/>
                <w:color w:val="000000"/>
                <w:sz w:val="20"/>
                <w:szCs w:val="20"/>
                <w:lang w:val="en-US"/>
              </w:rPr>
            </w:pPr>
            <w:ins w:id="3260"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2" w:author="Nick.Tolimieri" w:date="2022-09-06T13:51:00Z"/>
                <w:color w:val="000000"/>
                <w:sz w:val="20"/>
                <w:szCs w:val="20"/>
                <w:lang w:val="en-US"/>
              </w:rPr>
            </w:pPr>
            <w:ins w:id="3263" w:author="Nick.Tolimieri" w:date="2022-09-06T13:51:00Z">
              <w:r w:rsidRPr="00C97A89">
                <w:rPr>
                  <w:color w:val="000000"/>
                  <w:sz w:val="20"/>
                  <w:szCs w:val="20"/>
                  <w:lang w:val="en-US"/>
                </w:rPr>
                <w:t>2.69</w:t>
              </w:r>
            </w:ins>
          </w:p>
        </w:tc>
      </w:tr>
      <w:tr w:rsidR="00C97A89" w:rsidRPr="00C97A89" w:rsidTr="004C5EBF">
        <w:tblPrEx>
          <w:tblPrExChange w:id="3264" w:author="Nick.Tolimieri" w:date="2022-09-13T12:47:00Z">
            <w:tblPrEx>
              <w:tblW w:w="10017" w:type="dxa"/>
            </w:tblPrEx>
          </w:tblPrExChange>
        </w:tblPrEx>
        <w:trPr>
          <w:trHeight w:val="255"/>
          <w:ins w:id="3265" w:author="Nick.Tolimieri" w:date="2022-09-06T13:51:00Z"/>
          <w:trPrChange w:id="32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8" w:author="Nick.Tolimieri" w:date="2022-09-06T13:51:00Z"/>
                <w:color w:val="000000"/>
                <w:sz w:val="20"/>
                <w:szCs w:val="20"/>
                <w:lang w:val="en-US"/>
              </w:rPr>
            </w:pPr>
            <w:ins w:id="326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1" w:author="Nick.Tolimieri" w:date="2022-09-06T13:51:00Z"/>
                <w:color w:val="000000"/>
                <w:sz w:val="20"/>
                <w:szCs w:val="20"/>
                <w:lang w:val="en-US"/>
              </w:rPr>
            </w:pPr>
            <w:ins w:id="327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4" w:author="Nick.Tolimieri" w:date="2022-09-06T13:51:00Z"/>
                <w:color w:val="000000"/>
                <w:sz w:val="20"/>
                <w:szCs w:val="20"/>
                <w:lang w:val="en-US"/>
              </w:rPr>
            </w:pPr>
            <w:ins w:id="3275"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7" w:author="Nick.Tolimieri" w:date="2022-09-06T13:51:00Z"/>
                <w:color w:val="000000"/>
                <w:sz w:val="20"/>
                <w:szCs w:val="20"/>
                <w:lang w:val="en-US"/>
              </w:rPr>
            </w:pPr>
            <w:ins w:id="3278" w:author="Nick.Tolimieri"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0" w:author="Nick.Tolimieri" w:date="2022-09-06T13:51:00Z"/>
                <w:color w:val="000000"/>
                <w:sz w:val="20"/>
                <w:szCs w:val="20"/>
                <w:lang w:val="en-US"/>
              </w:rPr>
            </w:pPr>
            <w:ins w:id="3281"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3" w:author="Nick.Tolimieri" w:date="2022-09-06T13:51:00Z"/>
                <w:color w:val="000000"/>
                <w:sz w:val="20"/>
                <w:szCs w:val="20"/>
                <w:lang w:val="en-US"/>
              </w:rPr>
            </w:pPr>
            <w:ins w:id="3284" w:author="Nick.Tolimieri"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6" w:author="Nick.Tolimieri" w:date="2022-09-06T13:51:00Z"/>
                <w:color w:val="000000"/>
                <w:sz w:val="20"/>
                <w:szCs w:val="20"/>
                <w:lang w:val="en-US"/>
              </w:rPr>
            </w:pPr>
            <w:ins w:id="328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9" w:author="Nick.Tolimieri" w:date="2022-09-06T13:51:00Z"/>
                <w:color w:val="000000"/>
                <w:sz w:val="20"/>
                <w:szCs w:val="20"/>
                <w:lang w:val="en-US"/>
              </w:rPr>
            </w:pPr>
            <w:ins w:id="3290" w:author="Nick.Tolimieri"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2" w:author="Nick.Tolimieri" w:date="2022-09-06T13:51:00Z"/>
                <w:color w:val="000000"/>
                <w:sz w:val="20"/>
                <w:szCs w:val="20"/>
                <w:lang w:val="en-US"/>
              </w:rPr>
            </w:pPr>
            <w:ins w:id="3293" w:author="Nick.Tolimieri"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5" w:author="Nick.Tolimieri" w:date="2022-09-06T13:51:00Z"/>
                <w:color w:val="000000"/>
                <w:sz w:val="20"/>
                <w:szCs w:val="20"/>
                <w:lang w:val="en-US"/>
              </w:rPr>
            </w:pPr>
            <w:ins w:id="3296" w:author="Nick.Tolimieri"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8" w:author="Nick.Tolimieri" w:date="2022-09-06T13:51:00Z"/>
                <w:color w:val="000000"/>
                <w:sz w:val="20"/>
                <w:szCs w:val="20"/>
                <w:lang w:val="en-US"/>
              </w:rPr>
            </w:pPr>
            <w:ins w:id="3299" w:author="Nick.Tolimieri" w:date="2022-09-06T13:51:00Z">
              <w:r w:rsidRPr="00C97A89">
                <w:rPr>
                  <w:color w:val="000000"/>
                  <w:sz w:val="20"/>
                  <w:szCs w:val="20"/>
                  <w:lang w:val="en-US"/>
                </w:rPr>
                <w:t>3.45</w:t>
              </w:r>
            </w:ins>
          </w:p>
        </w:tc>
      </w:tr>
      <w:tr w:rsidR="00C97A89" w:rsidRPr="00C97A89" w:rsidTr="004C5EBF">
        <w:tblPrEx>
          <w:tblPrExChange w:id="3300" w:author="Nick.Tolimieri" w:date="2022-09-13T12:47:00Z">
            <w:tblPrEx>
              <w:tblW w:w="10017" w:type="dxa"/>
            </w:tblPrEx>
          </w:tblPrExChange>
        </w:tblPrEx>
        <w:trPr>
          <w:trHeight w:val="255"/>
          <w:ins w:id="3301" w:author="Nick.Tolimieri" w:date="2022-09-06T13:51:00Z"/>
          <w:trPrChange w:id="33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4" w:author="Nick.Tolimieri" w:date="2022-09-06T13:51:00Z"/>
                <w:color w:val="000000"/>
                <w:sz w:val="20"/>
                <w:szCs w:val="20"/>
                <w:lang w:val="en-US"/>
              </w:rPr>
            </w:pPr>
            <w:ins w:id="3305"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7" w:author="Nick.Tolimieri" w:date="2022-09-06T13:51:00Z"/>
                <w:color w:val="000000"/>
                <w:sz w:val="20"/>
                <w:szCs w:val="20"/>
                <w:lang w:val="en-US"/>
              </w:rPr>
            </w:pPr>
            <w:ins w:id="330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0" w:author="Nick.Tolimieri" w:date="2022-09-06T13:51:00Z"/>
                <w:color w:val="000000"/>
                <w:sz w:val="20"/>
                <w:szCs w:val="20"/>
                <w:lang w:val="en-US"/>
              </w:rPr>
            </w:pPr>
            <w:ins w:id="3311"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3" w:author="Nick.Tolimieri" w:date="2022-09-06T13:51:00Z"/>
                <w:color w:val="000000"/>
                <w:sz w:val="20"/>
                <w:szCs w:val="20"/>
                <w:lang w:val="en-US"/>
              </w:rPr>
            </w:pPr>
            <w:ins w:id="331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6" w:author="Nick.Tolimieri" w:date="2022-09-06T13:51:00Z"/>
                <w:color w:val="000000"/>
                <w:sz w:val="20"/>
                <w:szCs w:val="20"/>
                <w:lang w:val="en-US"/>
              </w:rPr>
            </w:pPr>
            <w:ins w:id="331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9" w:author="Nick.Tolimieri" w:date="2022-09-06T13:51:00Z"/>
                <w:color w:val="000000"/>
                <w:sz w:val="20"/>
                <w:szCs w:val="20"/>
                <w:lang w:val="en-US"/>
              </w:rPr>
            </w:pPr>
            <w:ins w:id="332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2" w:author="Nick.Tolimieri" w:date="2022-09-06T13:51:00Z"/>
                <w:color w:val="000000"/>
                <w:sz w:val="20"/>
                <w:szCs w:val="20"/>
                <w:lang w:val="en-US"/>
              </w:rPr>
            </w:pPr>
            <w:ins w:id="332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5" w:author="Nick.Tolimieri" w:date="2022-09-06T13:51:00Z"/>
                <w:color w:val="000000"/>
                <w:sz w:val="20"/>
                <w:szCs w:val="20"/>
                <w:lang w:val="en-US"/>
              </w:rPr>
            </w:pPr>
            <w:ins w:id="332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8" w:author="Nick.Tolimieri" w:date="2022-09-06T13:51:00Z"/>
                <w:color w:val="000000"/>
                <w:sz w:val="20"/>
                <w:szCs w:val="20"/>
                <w:lang w:val="en-US"/>
              </w:rPr>
            </w:pPr>
            <w:ins w:id="332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1" w:author="Nick.Tolimieri" w:date="2022-09-06T13:51:00Z"/>
                <w:color w:val="000000"/>
                <w:sz w:val="20"/>
                <w:szCs w:val="20"/>
                <w:lang w:val="en-US"/>
              </w:rPr>
            </w:pPr>
            <w:ins w:id="333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4" w:author="Nick.Tolimieri" w:date="2022-09-06T13:51:00Z"/>
                <w:color w:val="000000"/>
                <w:sz w:val="20"/>
                <w:szCs w:val="20"/>
                <w:lang w:val="en-US"/>
              </w:rPr>
            </w:pPr>
            <w:ins w:id="3335" w:author="Nick.Tolimieri" w:date="2022-09-06T13:51:00Z">
              <w:r w:rsidRPr="00C97A89">
                <w:rPr>
                  <w:color w:val="000000"/>
                  <w:sz w:val="20"/>
                  <w:szCs w:val="20"/>
                  <w:lang w:val="en-US"/>
                </w:rPr>
                <w:t>-</w:t>
              </w:r>
            </w:ins>
          </w:p>
        </w:tc>
      </w:tr>
      <w:tr w:rsidR="00C97A89" w:rsidRPr="00C97A89" w:rsidTr="004C5EBF">
        <w:tblPrEx>
          <w:tblPrExChange w:id="3336" w:author="Nick.Tolimieri" w:date="2022-09-13T12:47:00Z">
            <w:tblPrEx>
              <w:tblW w:w="10017" w:type="dxa"/>
            </w:tblPrEx>
          </w:tblPrExChange>
        </w:tblPrEx>
        <w:trPr>
          <w:trHeight w:val="255"/>
          <w:ins w:id="3337" w:author="Nick.Tolimieri" w:date="2022-09-06T13:51:00Z"/>
          <w:trPrChange w:id="33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40" w:author="Nick.Tolimieri" w:date="2022-09-06T13:51:00Z"/>
                <w:color w:val="000000"/>
                <w:sz w:val="20"/>
                <w:szCs w:val="20"/>
                <w:lang w:val="en-US"/>
              </w:rPr>
            </w:pPr>
            <w:ins w:id="3341"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3" w:author="Nick.Tolimieri" w:date="2022-09-06T13:51:00Z"/>
                <w:color w:val="000000"/>
                <w:sz w:val="20"/>
                <w:szCs w:val="20"/>
                <w:lang w:val="en-US"/>
              </w:rPr>
            </w:pPr>
            <w:ins w:id="334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6" w:author="Nick.Tolimieri" w:date="2022-09-06T13:51:00Z"/>
                <w:color w:val="000000"/>
                <w:sz w:val="20"/>
                <w:szCs w:val="20"/>
                <w:lang w:val="en-US"/>
              </w:rPr>
            </w:pPr>
            <w:ins w:id="3347"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9" w:author="Nick.Tolimieri" w:date="2022-09-06T13:51:00Z"/>
                <w:color w:val="000000"/>
                <w:sz w:val="20"/>
                <w:szCs w:val="20"/>
                <w:lang w:val="en-US"/>
              </w:rPr>
            </w:pPr>
            <w:ins w:id="3350" w:author="Nick.Tolimieri"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2" w:author="Nick.Tolimieri" w:date="2022-09-06T13:51:00Z"/>
                <w:color w:val="000000"/>
                <w:sz w:val="20"/>
                <w:szCs w:val="20"/>
                <w:lang w:val="en-US"/>
              </w:rPr>
            </w:pPr>
            <w:ins w:id="335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5" w:author="Nick.Tolimieri" w:date="2022-09-06T13:51:00Z"/>
                <w:color w:val="000000"/>
                <w:sz w:val="20"/>
                <w:szCs w:val="20"/>
                <w:lang w:val="en-US"/>
              </w:rPr>
            </w:pPr>
            <w:ins w:id="3356" w:author="Nick.Tolimieri"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8" w:author="Nick.Tolimieri" w:date="2022-09-06T13:51:00Z"/>
                <w:color w:val="000000"/>
                <w:sz w:val="20"/>
                <w:szCs w:val="20"/>
                <w:lang w:val="en-US"/>
              </w:rPr>
            </w:pPr>
            <w:ins w:id="335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1" w:author="Nick.Tolimieri" w:date="2022-09-06T13:51:00Z"/>
                <w:color w:val="000000"/>
                <w:sz w:val="20"/>
                <w:szCs w:val="20"/>
                <w:lang w:val="en-US"/>
              </w:rPr>
            </w:pPr>
            <w:ins w:id="3362"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4" w:author="Nick.Tolimieri" w:date="2022-09-06T13:51:00Z"/>
                <w:color w:val="000000"/>
                <w:sz w:val="20"/>
                <w:szCs w:val="20"/>
                <w:lang w:val="en-US"/>
              </w:rPr>
            </w:pPr>
            <w:ins w:id="3365" w:author="Nick.Tolimieri"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7" w:author="Nick.Tolimieri" w:date="2022-09-06T13:51:00Z"/>
                <w:color w:val="000000"/>
                <w:sz w:val="20"/>
                <w:szCs w:val="20"/>
                <w:lang w:val="en-US"/>
              </w:rPr>
            </w:pPr>
            <w:ins w:id="3368" w:author="Nick.Tolimieri"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0" w:author="Nick.Tolimieri" w:date="2022-09-06T13:51:00Z"/>
                <w:color w:val="000000"/>
                <w:sz w:val="20"/>
                <w:szCs w:val="20"/>
                <w:lang w:val="en-US"/>
              </w:rPr>
            </w:pPr>
            <w:ins w:id="3371" w:author="Nick.Tolimieri" w:date="2022-09-06T13:51:00Z">
              <w:r w:rsidRPr="00C97A89">
                <w:rPr>
                  <w:color w:val="000000"/>
                  <w:sz w:val="20"/>
                  <w:szCs w:val="20"/>
                  <w:lang w:val="en-US"/>
                </w:rPr>
                <w:t>2.37</w:t>
              </w:r>
            </w:ins>
          </w:p>
        </w:tc>
      </w:tr>
      <w:tr w:rsidR="00C97A89" w:rsidRPr="00C97A89" w:rsidTr="004C5EBF">
        <w:tblPrEx>
          <w:tblPrExChange w:id="3372" w:author="Nick.Tolimieri" w:date="2022-09-13T12:47:00Z">
            <w:tblPrEx>
              <w:tblW w:w="10017" w:type="dxa"/>
            </w:tblPrEx>
          </w:tblPrExChange>
        </w:tblPrEx>
        <w:trPr>
          <w:trHeight w:val="255"/>
          <w:ins w:id="3373" w:author="Nick.Tolimieri" w:date="2022-09-06T13:51:00Z"/>
          <w:trPrChange w:id="33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6" w:author="Nick.Tolimieri" w:date="2022-09-06T13:51:00Z"/>
                <w:color w:val="000000"/>
                <w:sz w:val="20"/>
                <w:szCs w:val="20"/>
                <w:lang w:val="en-US"/>
              </w:rPr>
            </w:pPr>
            <w:ins w:id="3377"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9" w:author="Nick.Tolimieri" w:date="2022-09-06T13:51:00Z"/>
                <w:color w:val="000000"/>
                <w:sz w:val="20"/>
                <w:szCs w:val="20"/>
                <w:lang w:val="en-US"/>
              </w:rPr>
            </w:pPr>
            <w:ins w:id="338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2" w:author="Nick.Tolimieri" w:date="2022-09-06T13:51:00Z"/>
                <w:color w:val="000000"/>
                <w:sz w:val="20"/>
                <w:szCs w:val="20"/>
                <w:lang w:val="en-US"/>
              </w:rPr>
            </w:pPr>
            <w:ins w:id="3383" w:author="Nick.Tolimieri"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5" w:author="Nick.Tolimieri" w:date="2022-09-06T13:51:00Z"/>
                <w:color w:val="000000"/>
                <w:sz w:val="20"/>
                <w:szCs w:val="20"/>
                <w:lang w:val="en-US"/>
              </w:rPr>
            </w:pPr>
            <w:ins w:id="3386" w:author="Nick.Tolimieri"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8" w:author="Nick.Tolimieri" w:date="2022-09-06T13:51:00Z"/>
                <w:color w:val="000000"/>
                <w:sz w:val="20"/>
                <w:szCs w:val="20"/>
                <w:lang w:val="en-US"/>
              </w:rPr>
            </w:pPr>
            <w:ins w:id="3389" w:author="Nick.Tolimieri"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1" w:author="Nick.Tolimieri" w:date="2022-09-06T13:51:00Z"/>
                <w:color w:val="000000"/>
                <w:sz w:val="20"/>
                <w:szCs w:val="20"/>
                <w:lang w:val="en-US"/>
              </w:rPr>
            </w:pPr>
            <w:ins w:id="3392" w:author="Nick.Tolimieri"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4" w:author="Nick.Tolimieri" w:date="2022-09-06T13:51:00Z"/>
                <w:color w:val="000000"/>
                <w:sz w:val="20"/>
                <w:szCs w:val="20"/>
                <w:lang w:val="en-US"/>
              </w:rPr>
            </w:pPr>
            <w:ins w:id="3395"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7" w:author="Nick.Tolimieri" w:date="2022-09-06T13:51:00Z"/>
                <w:color w:val="000000"/>
                <w:sz w:val="20"/>
                <w:szCs w:val="20"/>
                <w:lang w:val="en-US"/>
              </w:rPr>
            </w:pPr>
            <w:ins w:id="3398"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0" w:author="Nick.Tolimieri" w:date="2022-09-06T13:51:00Z"/>
                <w:color w:val="000000"/>
                <w:sz w:val="20"/>
                <w:szCs w:val="20"/>
                <w:lang w:val="en-US"/>
              </w:rPr>
            </w:pPr>
            <w:ins w:id="3401" w:author="Nick.Tolimieri"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4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3" w:author="Nick.Tolimieri" w:date="2022-09-06T13:51:00Z"/>
                <w:color w:val="000000"/>
                <w:sz w:val="20"/>
                <w:szCs w:val="20"/>
                <w:lang w:val="en-US"/>
              </w:rPr>
            </w:pPr>
            <w:ins w:id="3404" w:author="Nick.Tolimieri"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6" w:author="Nick.Tolimieri" w:date="2022-09-06T13:51:00Z"/>
                <w:color w:val="000000"/>
                <w:sz w:val="20"/>
                <w:szCs w:val="20"/>
                <w:lang w:val="en-US"/>
              </w:rPr>
            </w:pPr>
            <w:ins w:id="3407" w:author="Nick.Tolimieri" w:date="2022-09-06T13:51:00Z">
              <w:r w:rsidRPr="00C97A89">
                <w:rPr>
                  <w:color w:val="000000"/>
                  <w:sz w:val="20"/>
                  <w:szCs w:val="20"/>
                  <w:lang w:val="en-US"/>
                </w:rPr>
                <w:t>3.29</w:t>
              </w:r>
            </w:ins>
          </w:p>
        </w:tc>
      </w:tr>
      <w:tr w:rsidR="00C97A89" w:rsidRPr="00C97A89" w:rsidTr="004C5EBF">
        <w:tblPrEx>
          <w:tblPrExChange w:id="3408" w:author="Nick.Tolimieri" w:date="2022-09-13T12:47:00Z">
            <w:tblPrEx>
              <w:tblW w:w="10017" w:type="dxa"/>
            </w:tblPrEx>
          </w:tblPrExChange>
        </w:tblPrEx>
        <w:trPr>
          <w:trHeight w:val="255"/>
          <w:ins w:id="3409" w:author="Nick.Tolimieri" w:date="2022-09-06T13:51:00Z"/>
          <w:trPrChange w:id="34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12" w:author="Nick.Tolimieri" w:date="2022-09-06T13:51:00Z"/>
                <w:color w:val="000000"/>
                <w:sz w:val="20"/>
                <w:szCs w:val="20"/>
                <w:lang w:val="en-US"/>
              </w:rPr>
            </w:pPr>
            <w:ins w:id="3413"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5" w:author="Nick.Tolimieri" w:date="2022-09-06T13:51:00Z"/>
                <w:color w:val="000000"/>
                <w:sz w:val="20"/>
                <w:szCs w:val="20"/>
                <w:lang w:val="en-US"/>
              </w:rPr>
            </w:pPr>
            <w:ins w:id="341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8" w:author="Nick.Tolimieri" w:date="2022-09-06T13:51:00Z"/>
                <w:color w:val="000000"/>
                <w:sz w:val="20"/>
                <w:szCs w:val="20"/>
                <w:lang w:val="en-US"/>
              </w:rPr>
            </w:pPr>
            <w:ins w:id="341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1" w:author="Nick.Tolimieri" w:date="2022-09-06T13:51:00Z"/>
                <w:color w:val="000000"/>
                <w:sz w:val="20"/>
                <w:szCs w:val="20"/>
                <w:lang w:val="en-US"/>
              </w:rPr>
            </w:pPr>
            <w:ins w:id="3422" w:author="Nick.Tolimieri"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4" w:author="Nick.Tolimieri" w:date="2022-09-06T13:51:00Z"/>
                <w:color w:val="000000"/>
                <w:sz w:val="20"/>
                <w:szCs w:val="20"/>
                <w:lang w:val="en-US"/>
              </w:rPr>
            </w:pPr>
            <w:ins w:id="342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7" w:author="Nick.Tolimieri" w:date="2022-09-06T13:51:00Z"/>
                <w:color w:val="000000"/>
                <w:sz w:val="20"/>
                <w:szCs w:val="20"/>
                <w:lang w:val="en-US"/>
              </w:rPr>
            </w:pPr>
            <w:ins w:id="3428"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0" w:author="Nick.Tolimieri" w:date="2022-09-06T13:51:00Z"/>
                <w:color w:val="000000"/>
                <w:sz w:val="20"/>
                <w:szCs w:val="20"/>
                <w:lang w:val="en-US"/>
              </w:rPr>
            </w:pPr>
            <w:ins w:id="3431" w:author="Nick.Tolimieri"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3" w:author="Nick.Tolimieri" w:date="2022-09-06T13:51:00Z"/>
                <w:color w:val="000000"/>
                <w:sz w:val="20"/>
                <w:szCs w:val="20"/>
                <w:lang w:val="en-US"/>
              </w:rPr>
            </w:pPr>
            <w:ins w:id="3434" w:author="Nick.Tolimieri"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6" w:author="Nick.Tolimieri" w:date="2022-09-06T13:51:00Z"/>
                <w:color w:val="000000"/>
                <w:sz w:val="20"/>
                <w:szCs w:val="20"/>
                <w:lang w:val="en-US"/>
              </w:rPr>
            </w:pPr>
            <w:ins w:id="3437" w:author="Nick.Tolimieri"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9" w:author="Nick.Tolimieri" w:date="2022-09-06T13:51:00Z"/>
                <w:color w:val="000000"/>
                <w:sz w:val="20"/>
                <w:szCs w:val="20"/>
                <w:lang w:val="en-US"/>
              </w:rPr>
            </w:pPr>
            <w:ins w:id="3440" w:author="Nick.Tolimieri"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2" w:author="Nick.Tolimieri" w:date="2022-09-06T13:51:00Z"/>
                <w:color w:val="000000"/>
                <w:sz w:val="20"/>
                <w:szCs w:val="20"/>
                <w:lang w:val="en-US"/>
              </w:rPr>
            </w:pPr>
            <w:ins w:id="3443" w:author="Nick.Tolimieri" w:date="2022-09-06T13:51:00Z">
              <w:r w:rsidRPr="00C97A89">
                <w:rPr>
                  <w:color w:val="000000"/>
                  <w:sz w:val="20"/>
                  <w:szCs w:val="20"/>
                  <w:lang w:val="en-US"/>
                </w:rPr>
                <w:t>2.78</w:t>
              </w:r>
            </w:ins>
          </w:p>
        </w:tc>
      </w:tr>
      <w:tr w:rsidR="00C97A89" w:rsidRPr="00C97A89" w:rsidTr="004C5EBF">
        <w:tblPrEx>
          <w:tblPrExChange w:id="3444" w:author="Nick.Tolimieri" w:date="2022-09-13T12:47:00Z">
            <w:tblPrEx>
              <w:tblW w:w="10017" w:type="dxa"/>
            </w:tblPrEx>
          </w:tblPrExChange>
        </w:tblPrEx>
        <w:trPr>
          <w:trHeight w:val="255"/>
          <w:ins w:id="3445" w:author="Nick.Tolimieri" w:date="2022-09-06T13:51:00Z"/>
          <w:trPrChange w:id="34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8" w:author="Nick.Tolimieri" w:date="2022-09-06T13:51:00Z"/>
                <w:color w:val="000000"/>
                <w:sz w:val="20"/>
                <w:szCs w:val="20"/>
                <w:lang w:val="en-US"/>
              </w:rPr>
            </w:pPr>
            <w:ins w:id="3449" w:author="Nick.Tolimieri"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1" w:author="Nick.Tolimieri" w:date="2022-09-06T13:51:00Z"/>
                <w:color w:val="000000"/>
                <w:sz w:val="20"/>
                <w:szCs w:val="20"/>
                <w:lang w:val="en-US"/>
              </w:rPr>
            </w:pPr>
            <w:ins w:id="3452" w:author="Nick.Tolimieri"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4" w:author="Nick.Tolimieri" w:date="2022-09-06T13:51:00Z"/>
                <w:color w:val="000000"/>
                <w:sz w:val="20"/>
                <w:szCs w:val="20"/>
                <w:lang w:val="en-US"/>
              </w:rPr>
            </w:pPr>
            <w:ins w:id="3455"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7" w:author="Nick.Tolimieri" w:date="2022-09-06T13:51:00Z"/>
                <w:color w:val="000000"/>
                <w:sz w:val="20"/>
                <w:szCs w:val="20"/>
                <w:lang w:val="en-US"/>
              </w:rPr>
            </w:pPr>
            <w:ins w:id="3458" w:author="Nick.Tolimieri"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0" w:author="Nick.Tolimieri" w:date="2022-09-06T13:51:00Z"/>
                <w:color w:val="000000"/>
                <w:sz w:val="20"/>
                <w:szCs w:val="20"/>
                <w:lang w:val="en-US"/>
              </w:rPr>
            </w:pPr>
            <w:ins w:id="3461"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3" w:author="Nick.Tolimieri" w:date="2022-09-06T13:51:00Z"/>
                <w:color w:val="000000"/>
                <w:sz w:val="20"/>
                <w:szCs w:val="20"/>
                <w:lang w:val="en-US"/>
              </w:rPr>
            </w:pPr>
            <w:ins w:id="3464" w:author="Nick.Tolimieri"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6" w:author="Nick.Tolimieri" w:date="2022-09-06T13:51:00Z"/>
                <w:color w:val="000000"/>
                <w:sz w:val="20"/>
                <w:szCs w:val="20"/>
                <w:lang w:val="en-US"/>
              </w:rPr>
            </w:pPr>
            <w:ins w:id="346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9" w:author="Nick.Tolimieri" w:date="2022-09-06T13:51:00Z"/>
                <w:color w:val="000000"/>
                <w:sz w:val="20"/>
                <w:szCs w:val="20"/>
                <w:lang w:val="en-US"/>
              </w:rPr>
            </w:pPr>
            <w:ins w:id="3470" w:author="Nick.Tolimieri"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2" w:author="Nick.Tolimieri" w:date="2022-09-06T13:51:00Z"/>
                <w:color w:val="000000"/>
                <w:sz w:val="20"/>
                <w:szCs w:val="20"/>
                <w:lang w:val="en-US"/>
              </w:rPr>
            </w:pPr>
            <w:ins w:id="3473" w:author="Nick.Tolimieri"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5" w:author="Nick.Tolimieri" w:date="2022-09-06T13:51:00Z"/>
                <w:color w:val="000000"/>
                <w:sz w:val="20"/>
                <w:szCs w:val="20"/>
                <w:lang w:val="en-US"/>
              </w:rPr>
            </w:pPr>
            <w:ins w:id="3476" w:author="Nick.Tolimieri"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8" w:author="Nick.Tolimieri" w:date="2022-09-06T13:51:00Z"/>
                <w:color w:val="000000"/>
                <w:sz w:val="20"/>
                <w:szCs w:val="20"/>
                <w:lang w:val="en-US"/>
              </w:rPr>
            </w:pPr>
            <w:ins w:id="3479" w:author="Nick.Tolimieri" w:date="2022-09-06T13:51:00Z">
              <w:r w:rsidRPr="00C97A89">
                <w:rPr>
                  <w:color w:val="000000"/>
                  <w:sz w:val="20"/>
                  <w:szCs w:val="20"/>
                  <w:lang w:val="en-US"/>
                </w:rPr>
                <w:t>2.8</w:t>
              </w:r>
            </w:ins>
          </w:p>
        </w:tc>
      </w:tr>
      <w:tr w:rsidR="00C97A89" w:rsidRPr="00C97A89" w:rsidTr="004C5EBF">
        <w:tblPrEx>
          <w:tblPrExChange w:id="3480" w:author="Nick.Tolimieri" w:date="2022-09-13T12:47:00Z">
            <w:tblPrEx>
              <w:tblW w:w="10017" w:type="dxa"/>
            </w:tblPrEx>
          </w:tblPrExChange>
        </w:tblPrEx>
        <w:trPr>
          <w:trHeight w:val="255"/>
          <w:ins w:id="3481" w:author="Nick.Tolimieri" w:date="2022-09-06T13:51:00Z"/>
          <w:trPrChange w:id="34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4" w:author="Nick.Tolimieri" w:date="2022-09-06T13:51:00Z"/>
                <w:color w:val="000000"/>
                <w:sz w:val="20"/>
                <w:szCs w:val="20"/>
                <w:lang w:val="en-US"/>
              </w:rPr>
            </w:pPr>
            <w:ins w:id="348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7" w:author="Nick.Tolimieri" w:date="2022-09-06T13:51:00Z"/>
                <w:color w:val="000000"/>
                <w:sz w:val="20"/>
                <w:szCs w:val="20"/>
                <w:lang w:val="en-US"/>
              </w:rPr>
            </w:pPr>
            <w:ins w:id="3488" w:author="Nick.Tolimieri"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0" w:author="Nick.Tolimieri" w:date="2022-09-06T13:51:00Z"/>
                <w:color w:val="000000"/>
                <w:sz w:val="20"/>
                <w:szCs w:val="20"/>
                <w:lang w:val="en-US"/>
              </w:rPr>
            </w:pPr>
            <w:ins w:id="3491"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3" w:author="Nick.Tolimieri" w:date="2022-09-06T13:51:00Z"/>
                <w:color w:val="000000"/>
                <w:sz w:val="20"/>
                <w:szCs w:val="20"/>
                <w:lang w:val="en-US"/>
              </w:rPr>
            </w:pPr>
            <w:ins w:id="3494" w:author="Nick.Tolimieri"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6" w:author="Nick.Tolimieri" w:date="2022-09-06T13:51:00Z"/>
                <w:color w:val="000000"/>
                <w:sz w:val="20"/>
                <w:szCs w:val="20"/>
                <w:lang w:val="en-US"/>
              </w:rPr>
            </w:pPr>
            <w:ins w:id="3497"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9" w:author="Nick.Tolimieri" w:date="2022-09-06T13:51:00Z"/>
                <w:color w:val="000000"/>
                <w:sz w:val="20"/>
                <w:szCs w:val="20"/>
                <w:lang w:val="en-US"/>
              </w:rPr>
            </w:pPr>
            <w:ins w:id="3500" w:author="Nick.Tolimieri"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5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2" w:author="Nick.Tolimieri" w:date="2022-09-06T13:51:00Z"/>
                <w:color w:val="000000"/>
                <w:sz w:val="20"/>
                <w:szCs w:val="20"/>
                <w:lang w:val="en-US"/>
              </w:rPr>
            </w:pPr>
            <w:ins w:id="3503"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5" w:author="Nick.Tolimieri" w:date="2022-09-06T13:51:00Z"/>
                <w:color w:val="000000"/>
                <w:sz w:val="20"/>
                <w:szCs w:val="20"/>
                <w:lang w:val="en-US"/>
              </w:rPr>
            </w:pPr>
            <w:ins w:id="3506" w:author="Nick.Tolimieri"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8" w:author="Nick.Tolimieri" w:date="2022-09-06T13:51:00Z"/>
                <w:color w:val="000000"/>
                <w:sz w:val="20"/>
                <w:szCs w:val="20"/>
                <w:lang w:val="en-US"/>
              </w:rPr>
            </w:pPr>
            <w:ins w:id="3509"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1" w:author="Nick.Tolimieri" w:date="2022-09-06T13:51:00Z"/>
                <w:color w:val="000000"/>
                <w:sz w:val="20"/>
                <w:szCs w:val="20"/>
                <w:lang w:val="en-US"/>
              </w:rPr>
            </w:pPr>
            <w:ins w:id="3512" w:author="Nick.Tolimieri"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4" w:author="Nick.Tolimieri" w:date="2022-09-06T13:51:00Z"/>
                <w:color w:val="000000"/>
                <w:sz w:val="20"/>
                <w:szCs w:val="20"/>
                <w:lang w:val="en-US"/>
              </w:rPr>
            </w:pPr>
            <w:ins w:id="3515" w:author="Nick.Tolimieri" w:date="2022-09-06T13:51:00Z">
              <w:r w:rsidRPr="00C97A89">
                <w:rPr>
                  <w:color w:val="000000"/>
                  <w:sz w:val="20"/>
                  <w:szCs w:val="20"/>
                  <w:lang w:val="en-US"/>
                </w:rPr>
                <w:t>2.84</w:t>
              </w:r>
            </w:ins>
          </w:p>
        </w:tc>
      </w:tr>
      <w:tr w:rsidR="00C97A89" w:rsidRPr="00C97A89" w:rsidTr="004C5EBF">
        <w:tblPrEx>
          <w:tblPrExChange w:id="3516" w:author="Nick.Tolimieri" w:date="2022-09-13T12:47:00Z">
            <w:tblPrEx>
              <w:tblW w:w="10017" w:type="dxa"/>
            </w:tblPrEx>
          </w:tblPrExChange>
        </w:tblPrEx>
        <w:trPr>
          <w:trHeight w:val="255"/>
          <w:ins w:id="3517" w:author="Nick.Tolimieri" w:date="2022-09-06T13:51:00Z"/>
          <w:trPrChange w:id="35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20" w:author="Nick.Tolimieri" w:date="2022-09-06T13:51:00Z"/>
                <w:color w:val="000000"/>
                <w:sz w:val="20"/>
                <w:szCs w:val="20"/>
                <w:lang w:val="en-US"/>
              </w:rPr>
            </w:pPr>
            <w:ins w:id="352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3" w:author="Nick.Tolimieri" w:date="2022-09-06T13:51:00Z"/>
                <w:color w:val="000000"/>
                <w:sz w:val="20"/>
                <w:szCs w:val="20"/>
                <w:lang w:val="en-US"/>
              </w:rPr>
            </w:pPr>
            <w:ins w:id="3524" w:author="Nick.Tolimieri"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6" w:author="Nick.Tolimieri" w:date="2022-09-06T13:51:00Z"/>
                <w:color w:val="000000"/>
                <w:sz w:val="20"/>
                <w:szCs w:val="20"/>
                <w:lang w:val="en-US"/>
              </w:rPr>
            </w:pPr>
            <w:ins w:id="3527" w:author="Nick.Tolimieri"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9" w:author="Nick.Tolimieri" w:date="2022-09-06T13:51:00Z"/>
                <w:color w:val="000000"/>
                <w:sz w:val="20"/>
                <w:szCs w:val="20"/>
                <w:lang w:val="en-US"/>
              </w:rPr>
            </w:pPr>
            <w:ins w:id="3530" w:author="Nick.Tolimieri"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2" w:author="Nick.Tolimieri" w:date="2022-09-06T13:51:00Z"/>
                <w:color w:val="000000"/>
                <w:sz w:val="20"/>
                <w:szCs w:val="20"/>
                <w:lang w:val="en-US"/>
              </w:rPr>
            </w:pPr>
            <w:ins w:id="353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5" w:author="Nick.Tolimieri" w:date="2022-09-06T13:51:00Z"/>
                <w:color w:val="000000"/>
                <w:sz w:val="20"/>
                <w:szCs w:val="20"/>
                <w:lang w:val="en-US"/>
              </w:rPr>
            </w:pPr>
            <w:ins w:id="3536" w:author="Nick.Tolimieri"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8" w:author="Nick.Tolimieri" w:date="2022-09-06T13:51:00Z"/>
                <w:color w:val="000000"/>
                <w:sz w:val="20"/>
                <w:szCs w:val="20"/>
                <w:lang w:val="en-US"/>
              </w:rPr>
            </w:pPr>
            <w:ins w:id="3539" w:author="Nick.Tolimieri"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1" w:author="Nick.Tolimieri" w:date="2022-09-06T13:51:00Z"/>
                <w:color w:val="000000"/>
                <w:sz w:val="20"/>
                <w:szCs w:val="20"/>
                <w:lang w:val="en-US"/>
              </w:rPr>
            </w:pPr>
            <w:ins w:id="3542" w:author="Nick.Tolimieri"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4" w:author="Nick.Tolimieri" w:date="2022-09-06T13:51:00Z"/>
                <w:color w:val="000000"/>
                <w:sz w:val="20"/>
                <w:szCs w:val="20"/>
                <w:lang w:val="en-US"/>
              </w:rPr>
            </w:pPr>
            <w:ins w:id="3545"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7" w:author="Nick.Tolimieri" w:date="2022-09-06T13:51:00Z"/>
                <w:color w:val="000000"/>
                <w:sz w:val="20"/>
                <w:szCs w:val="20"/>
                <w:lang w:val="en-US"/>
              </w:rPr>
            </w:pPr>
            <w:ins w:id="3548" w:author="Nick.Tolimieri"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0" w:author="Nick.Tolimieri" w:date="2022-09-06T13:51:00Z"/>
                <w:color w:val="000000"/>
                <w:sz w:val="20"/>
                <w:szCs w:val="20"/>
                <w:lang w:val="en-US"/>
              </w:rPr>
            </w:pPr>
            <w:ins w:id="3551" w:author="Nick.Tolimieri" w:date="2022-09-06T13:51:00Z">
              <w:r w:rsidRPr="00C97A89">
                <w:rPr>
                  <w:color w:val="000000"/>
                  <w:sz w:val="20"/>
                  <w:szCs w:val="20"/>
                  <w:lang w:val="en-US"/>
                </w:rPr>
                <w:t>3.96</w:t>
              </w:r>
            </w:ins>
          </w:p>
        </w:tc>
      </w:tr>
      <w:tr w:rsidR="00C97A89" w:rsidRPr="00C97A89" w:rsidTr="004C5EBF">
        <w:tblPrEx>
          <w:tblPrExChange w:id="3552" w:author="Nick.Tolimieri" w:date="2022-09-13T12:47:00Z">
            <w:tblPrEx>
              <w:tblW w:w="10017" w:type="dxa"/>
            </w:tblPrEx>
          </w:tblPrExChange>
        </w:tblPrEx>
        <w:trPr>
          <w:trHeight w:val="255"/>
          <w:ins w:id="3553" w:author="Nick.Tolimieri" w:date="2022-09-06T13:51:00Z"/>
          <w:trPrChange w:id="35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6" w:author="Nick.Tolimieri" w:date="2022-09-06T13:51:00Z"/>
                <w:color w:val="000000"/>
                <w:sz w:val="20"/>
                <w:szCs w:val="20"/>
                <w:lang w:val="en-US"/>
              </w:rPr>
            </w:pPr>
            <w:ins w:id="3557" w:author="Nick.Tolimieri"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9" w:author="Nick.Tolimieri" w:date="2022-09-06T13:51:00Z"/>
                <w:color w:val="000000"/>
                <w:sz w:val="20"/>
                <w:szCs w:val="20"/>
                <w:lang w:val="en-US"/>
              </w:rPr>
            </w:pPr>
            <w:ins w:id="3560" w:author="Nick.Tolimieri"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2" w:author="Nick.Tolimieri" w:date="2022-09-06T13:51:00Z"/>
                <w:color w:val="000000"/>
                <w:sz w:val="20"/>
                <w:szCs w:val="20"/>
                <w:lang w:val="en-US"/>
              </w:rPr>
            </w:pPr>
            <w:ins w:id="3563" w:author="Nick.Tolimieri"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5" w:author="Nick.Tolimieri" w:date="2022-09-06T13:51:00Z"/>
                <w:color w:val="000000"/>
                <w:sz w:val="20"/>
                <w:szCs w:val="20"/>
                <w:lang w:val="en-US"/>
              </w:rPr>
            </w:pPr>
            <w:ins w:id="3566" w:author="Nick.Tolimieri"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8" w:author="Nick.Tolimieri" w:date="2022-09-06T13:51:00Z"/>
                <w:color w:val="000000"/>
                <w:sz w:val="20"/>
                <w:szCs w:val="20"/>
                <w:lang w:val="en-US"/>
              </w:rPr>
            </w:pPr>
            <w:ins w:id="3569"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1" w:author="Nick.Tolimieri" w:date="2022-09-06T13:51:00Z"/>
                <w:color w:val="000000"/>
                <w:sz w:val="20"/>
                <w:szCs w:val="20"/>
                <w:lang w:val="en-US"/>
              </w:rPr>
            </w:pPr>
            <w:ins w:id="3572" w:author="Nick.Tolimieri"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4" w:author="Nick.Tolimieri" w:date="2022-09-06T13:51:00Z"/>
                <w:color w:val="000000"/>
                <w:sz w:val="20"/>
                <w:szCs w:val="20"/>
                <w:lang w:val="en-US"/>
              </w:rPr>
            </w:pPr>
            <w:ins w:id="3575" w:author="Nick.Tolimieri"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7" w:author="Nick.Tolimieri" w:date="2022-09-06T13:51:00Z"/>
                <w:color w:val="000000"/>
                <w:sz w:val="20"/>
                <w:szCs w:val="20"/>
                <w:lang w:val="en-US"/>
              </w:rPr>
            </w:pPr>
            <w:ins w:id="3578" w:author="Nick.Tolimieri"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0" w:author="Nick.Tolimieri" w:date="2022-09-06T13:51:00Z"/>
                <w:color w:val="000000"/>
                <w:sz w:val="20"/>
                <w:szCs w:val="20"/>
                <w:lang w:val="en-US"/>
              </w:rPr>
            </w:pPr>
            <w:ins w:id="3581" w:author="Nick.Tolimieri"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3" w:author="Nick.Tolimieri" w:date="2022-09-06T13:51:00Z"/>
                <w:color w:val="000000"/>
                <w:sz w:val="20"/>
                <w:szCs w:val="20"/>
                <w:lang w:val="en-US"/>
              </w:rPr>
            </w:pPr>
            <w:ins w:id="3584" w:author="Nick.Tolimieri"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6" w:author="Nick.Tolimieri" w:date="2022-09-06T13:51:00Z"/>
                <w:color w:val="000000"/>
                <w:sz w:val="20"/>
                <w:szCs w:val="20"/>
                <w:lang w:val="en-US"/>
              </w:rPr>
            </w:pPr>
            <w:ins w:id="3587" w:author="Nick.Tolimieri" w:date="2022-09-06T13:51:00Z">
              <w:r w:rsidRPr="00C97A89">
                <w:rPr>
                  <w:color w:val="000000"/>
                  <w:sz w:val="20"/>
                  <w:szCs w:val="20"/>
                  <w:lang w:val="en-US"/>
                </w:rPr>
                <w:t>4.14</w:t>
              </w:r>
            </w:ins>
          </w:p>
        </w:tc>
      </w:tr>
      <w:tr w:rsidR="00C97A89" w:rsidRPr="00C97A89" w:rsidTr="004C5EBF">
        <w:tblPrEx>
          <w:tblPrExChange w:id="3588" w:author="Nick.Tolimieri" w:date="2022-09-13T12:47:00Z">
            <w:tblPrEx>
              <w:tblW w:w="10017" w:type="dxa"/>
            </w:tblPrEx>
          </w:tblPrExChange>
        </w:tblPrEx>
        <w:trPr>
          <w:trHeight w:val="255"/>
          <w:ins w:id="3589" w:author="Nick.Tolimieri" w:date="2022-09-06T13:51:00Z"/>
          <w:trPrChange w:id="35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92" w:author="Nick.Tolimieri" w:date="2022-09-06T13:51:00Z"/>
                <w:color w:val="000000"/>
                <w:sz w:val="20"/>
                <w:szCs w:val="20"/>
                <w:lang w:val="en-US"/>
              </w:rPr>
            </w:pPr>
            <w:ins w:id="359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5" w:author="Nick.Tolimieri" w:date="2022-09-06T13:51:00Z"/>
                <w:color w:val="000000"/>
                <w:sz w:val="20"/>
                <w:szCs w:val="20"/>
                <w:lang w:val="en-US"/>
              </w:rPr>
            </w:pPr>
            <w:ins w:id="3596" w:author="Nick.Tolimieri"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8" w:author="Nick.Tolimieri" w:date="2022-09-06T13:51:00Z"/>
                <w:color w:val="000000"/>
                <w:sz w:val="20"/>
                <w:szCs w:val="20"/>
                <w:lang w:val="en-US"/>
              </w:rPr>
            </w:pPr>
            <w:ins w:id="3599"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6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1" w:author="Nick.Tolimieri" w:date="2022-09-06T13:51:00Z"/>
                <w:color w:val="000000"/>
                <w:sz w:val="20"/>
                <w:szCs w:val="20"/>
                <w:lang w:val="en-US"/>
              </w:rPr>
            </w:pPr>
            <w:ins w:id="3602" w:author="Nick.Tolimieri"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4" w:author="Nick.Tolimieri" w:date="2022-09-06T13:51:00Z"/>
                <w:color w:val="000000"/>
                <w:sz w:val="20"/>
                <w:szCs w:val="20"/>
                <w:lang w:val="en-US"/>
              </w:rPr>
            </w:pPr>
            <w:ins w:id="3605"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7" w:author="Nick.Tolimieri" w:date="2022-09-06T13:51:00Z"/>
                <w:color w:val="000000"/>
                <w:sz w:val="20"/>
                <w:szCs w:val="20"/>
                <w:lang w:val="en-US"/>
              </w:rPr>
            </w:pPr>
            <w:ins w:id="3608" w:author="Nick.Tolimieri"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0" w:author="Nick.Tolimieri" w:date="2022-09-06T13:51:00Z"/>
                <w:color w:val="000000"/>
                <w:sz w:val="20"/>
                <w:szCs w:val="20"/>
                <w:lang w:val="en-US"/>
              </w:rPr>
            </w:pPr>
            <w:ins w:id="361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3" w:author="Nick.Tolimieri" w:date="2022-09-06T13:51:00Z"/>
                <w:color w:val="000000"/>
                <w:sz w:val="20"/>
                <w:szCs w:val="20"/>
                <w:lang w:val="en-US"/>
              </w:rPr>
            </w:pPr>
            <w:ins w:id="3614" w:author="Nick.Tolimieri"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6" w:author="Nick.Tolimieri" w:date="2022-09-06T13:51:00Z"/>
                <w:color w:val="000000"/>
                <w:sz w:val="20"/>
                <w:szCs w:val="20"/>
                <w:lang w:val="en-US"/>
              </w:rPr>
            </w:pPr>
            <w:ins w:id="3617" w:author="Nick.Tolimieri"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9" w:author="Nick.Tolimieri" w:date="2022-09-06T13:51:00Z"/>
                <w:color w:val="000000"/>
                <w:sz w:val="20"/>
                <w:szCs w:val="20"/>
                <w:lang w:val="en-US"/>
              </w:rPr>
            </w:pPr>
            <w:ins w:id="3620"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2" w:author="Nick.Tolimieri" w:date="2022-09-06T13:51:00Z"/>
                <w:color w:val="000000"/>
                <w:sz w:val="20"/>
                <w:szCs w:val="20"/>
                <w:lang w:val="en-US"/>
              </w:rPr>
            </w:pPr>
            <w:ins w:id="3623" w:author="Nick.Tolimieri" w:date="2022-09-06T13:51:00Z">
              <w:r w:rsidRPr="00C97A89">
                <w:rPr>
                  <w:color w:val="000000"/>
                  <w:sz w:val="20"/>
                  <w:szCs w:val="20"/>
                  <w:lang w:val="en-US"/>
                </w:rPr>
                <w:t>2.92</w:t>
              </w:r>
            </w:ins>
          </w:p>
        </w:tc>
      </w:tr>
      <w:tr w:rsidR="00C97A89" w:rsidRPr="00C97A89" w:rsidTr="004C5EBF">
        <w:tblPrEx>
          <w:tblPrExChange w:id="3624" w:author="Nick.Tolimieri" w:date="2022-09-13T12:47:00Z">
            <w:tblPrEx>
              <w:tblW w:w="10017" w:type="dxa"/>
            </w:tblPrEx>
          </w:tblPrExChange>
        </w:tblPrEx>
        <w:trPr>
          <w:trHeight w:val="255"/>
          <w:ins w:id="3625" w:author="Nick.Tolimieri" w:date="2022-09-06T13:51:00Z"/>
          <w:trPrChange w:id="362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8" w:author="Nick.Tolimieri" w:date="2022-09-06T13:51:00Z"/>
                <w:color w:val="000000"/>
                <w:sz w:val="20"/>
                <w:szCs w:val="20"/>
                <w:lang w:val="en-US"/>
              </w:rPr>
            </w:pPr>
            <w:ins w:id="362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3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1" w:author="Nick.Tolimieri" w:date="2022-09-06T13:51:00Z"/>
                <w:color w:val="000000"/>
                <w:sz w:val="20"/>
                <w:szCs w:val="20"/>
                <w:lang w:val="en-US"/>
              </w:rPr>
            </w:pPr>
            <w:ins w:id="3632" w:author="Nick.Tolimieri"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4" w:author="Nick.Tolimieri" w:date="2022-09-06T13:51:00Z"/>
                <w:color w:val="000000"/>
                <w:sz w:val="20"/>
                <w:szCs w:val="20"/>
                <w:lang w:val="en-US"/>
              </w:rPr>
            </w:pPr>
            <w:ins w:id="3635"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7" w:author="Nick.Tolimieri" w:date="2022-09-06T13:51:00Z"/>
                <w:color w:val="000000"/>
                <w:sz w:val="20"/>
                <w:szCs w:val="20"/>
                <w:lang w:val="en-US"/>
              </w:rPr>
            </w:pPr>
            <w:ins w:id="363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0" w:author="Nick.Tolimieri" w:date="2022-09-06T13:51:00Z"/>
                <w:color w:val="000000"/>
                <w:sz w:val="20"/>
                <w:szCs w:val="20"/>
                <w:lang w:val="en-US"/>
              </w:rPr>
            </w:pPr>
            <w:ins w:id="364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4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3" w:author="Nick.Tolimieri" w:date="2022-09-06T13:51:00Z"/>
                <w:color w:val="000000"/>
                <w:sz w:val="20"/>
                <w:szCs w:val="20"/>
                <w:lang w:val="en-US"/>
              </w:rPr>
            </w:pPr>
            <w:ins w:id="364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6" w:author="Nick.Tolimieri" w:date="2022-09-06T13:51:00Z"/>
                <w:color w:val="000000"/>
                <w:sz w:val="20"/>
                <w:szCs w:val="20"/>
                <w:lang w:val="en-US"/>
              </w:rPr>
            </w:pPr>
            <w:ins w:id="364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9" w:author="Nick.Tolimieri" w:date="2022-09-06T13:51:00Z"/>
                <w:color w:val="000000"/>
                <w:sz w:val="20"/>
                <w:szCs w:val="20"/>
                <w:lang w:val="en-US"/>
              </w:rPr>
            </w:pPr>
            <w:ins w:id="365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2" w:author="Nick.Tolimieri" w:date="2022-09-06T13:51:00Z"/>
                <w:color w:val="000000"/>
                <w:sz w:val="20"/>
                <w:szCs w:val="20"/>
                <w:lang w:val="en-US"/>
              </w:rPr>
            </w:pPr>
            <w:ins w:id="365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5" w:author="Nick.Tolimieri" w:date="2022-09-06T13:51:00Z"/>
                <w:color w:val="000000"/>
                <w:sz w:val="20"/>
                <w:szCs w:val="20"/>
                <w:lang w:val="en-US"/>
              </w:rPr>
            </w:pPr>
            <w:ins w:id="365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8" w:author="Nick.Tolimieri" w:date="2022-09-06T13:51:00Z"/>
                <w:color w:val="000000"/>
                <w:sz w:val="20"/>
                <w:szCs w:val="20"/>
                <w:lang w:val="en-US"/>
              </w:rPr>
            </w:pPr>
            <w:ins w:id="3659" w:author="Nick.Tolimieri" w:date="2022-09-06T13:51:00Z">
              <w:r w:rsidRPr="00C97A89">
                <w:rPr>
                  <w:color w:val="000000"/>
                  <w:sz w:val="20"/>
                  <w:szCs w:val="20"/>
                  <w:lang w:val="en-US"/>
                </w:rPr>
                <w:t>-</w:t>
              </w:r>
            </w:ins>
          </w:p>
        </w:tc>
      </w:tr>
      <w:tr w:rsidR="00C97A89" w:rsidRPr="00C97A89" w:rsidTr="004C5EBF">
        <w:tblPrEx>
          <w:tblPrExChange w:id="3660" w:author="Nick.Tolimieri" w:date="2022-09-13T12:47:00Z">
            <w:tblPrEx>
              <w:tblW w:w="10017" w:type="dxa"/>
            </w:tblPrEx>
          </w:tblPrExChange>
        </w:tblPrEx>
        <w:trPr>
          <w:trHeight w:val="255"/>
          <w:ins w:id="3661" w:author="Nick.Tolimieri" w:date="2022-09-06T13:51:00Z"/>
          <w:trPrChange w:id="366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4" w:author="Nick.Tolimieri" w:date="2022-09-06T13:51:00Z"/>
                <w:color w:val="000000"/>
                <w:sz w:val="20"/>
                <w:szCs w:val="20"/>
                <w:lang w:val="en-US"/>
              </w:rPr>
            </w:pPr>
            <w:ins w:id="366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7" w:author="Nick.Tolimieri" w:date="2022-09-06T13:51:00Z"/>
                <w:color w:val="000000"/>
                <w:sz w:val="20"/>
                <w:szCs w:val="20"/>
                <w:lang w:val="en-US"/>
              </w:rPr>
            </w:pPr>
            <w:ins w:id="3668" w:author="Nick.Tolimieri"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0" w:author="Nick.Tolimieri" w:date="2022-09-06T13:51:00Z"/>
                <w:color w:val="000000"/>
                <w:sz w:val="20"/>
                <w:szCs w:val="20"/>
                <w:lang w:val="en-US"/>
              </w:rPr>
            </w:pPr>
            <w:ins w:id="3671" w:author="Nick.Tolimieri"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7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3" w:author="Nick.Tolimieri" w:date="2022-09-06T13:51:00Z"/>
                <w:color w:val="000000"/>
                <w:sz w:val="20"/>
                <w:szCs w:val="20"/>
                <w:lang w:val="en-US"/>
              </w:rPr>
            </w:pPr>
            <w:ins w:id="3674" w:author="Nick.Tolimieri"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6" w:author="Nick.Tolimieri" w:date="2022-09-06T13:51:00Z"/>
                <w:color w:val="000000"/>
                <w:sz w:val="20"/>
                <w:szCs w:val="20"/>
                <w:lang w:val="en-US"/>
              </w:rPr>
            </w:pPr>
            <w:ins w:id="3677"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9" w:author="Nick.Tolimieri" w:date="2022-09-06T13:51:00Z"/>
                <w:color w:val="000000"/>
                <w:sz w:val="20"/>
                <w:szCs w:val="20"/>
                <w:lang w:val="en-US"/>
              </w:rPr>
            </w:pPr>
            <w:ins w:id="3680" w:author="Nick.Tolimieri"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8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2" w:author="Nick.Tolimieri" w:date="2022-09-06T13:51:00Z"/>
                <w:color w:val="000000"/>
                <w:sz w:val="20"/>
                <w:szCs w:val="20"/>
                <w:lang w:val="en-US"/>
              </w:rPr>
            </w:pPr>
            <w:ins w:id="3683"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5" w:author="Nick.Tolimieri" w:date="2022-09-06T13:51:00Z"/>
                <w:color w:val="000000"/>
                <w:sz w:val="20"/>
                <w:szCs w:val="20"/>
                <w:lang w:val="en-US"/>
              </w:rPr>
            </w:pPr>
            <w:ins w:id="3686" w:author="Nick.Tolimieri"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8" w:author="Nick.Tolimieri" w:date="2022-09-06T13:51:00Z"/>
                <w:color w:val="000000"/>
                <w:sz w:val="20"/>
                <w:szCs w:val="20"/>
                <w:lang w:val="en-US"/>
              </w:rPr>
            </w:pPr>
            <w:ins w:id="3689" w:author="Nick.Tolimieri"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9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1" w:author="Nick.Tolimieri" w:date="2022-09-06T13:51:00Z"/>
                <w:color w:val="000000"/>
                <w:sz w:val="20"/>
                <w:szCs w:val="20"/>
                <w:lang w:val="en-US"/>
              </w:rPr>
            </w:pPr>
            <w:ins w:id="3692" w:author="Nick.Tolimieri"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4" w:author="Nick.Tolimieri" w:date="2022-09-06T13:51:00Z"/>
                <w:color w:val="000000"/>
                <w:sz w:val="20"/>
                <w:szCs w:val="20"/>
                <w:lang w:val="en-US"/>
              </w:rPr>
            </w:pPr>
            <w:ins w:id="3695" w:author="Nick.Tolimieri" w:date="2022-09-06T13:51:00Z">
              <w:r w:rsidRPr="00C97A89">
                <w:rPr>
                  <w:color w:val="000000"/>
                  <w:sz w:val="20"/>
                  <w:szCs w:val="20"/>
                  <w:lang w:val="en-US"/>
                </w:rPr>
                <w:t>4.11</w:t>
              </w:r>
            </w:ins>
          </w:p>
        </w:tc>
      </w:tr>
      <w:tr w:rsidR="00C97A89" w:rsidRPr="00C97A89" w:rsidTr="004C5EBF">
        <w:tblPrEx>
          <w:tblPrExChange w:id="3696" w:author="Nick.Tolimieri" w:date="2022-09-13T12:47:00Z">
            <w:tblPrEx>
              <w:tblW w:w="10017" w:type="dxa"/>
            </w:tblPrEx>
          </w:tblPrExChange>
        </w:tblPrEx>
        <w:trPr>
          <w:trHeight w:val="255"/>
          <w:ins w:id="3697" w:author="Nick.Tolimieri" w:date="2022-09-06T13:51:00Z"/>
          <w:trPrChange w:id="369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00" w:author="Nick.Tolimieri" w:date="2022-09-06T13:51:00Z"/>
                <w:color w:val="000000"/>
                <w:sz w:val="20"/>
                <w:szCs w:val="20"/>
                <w:lang w:val="en-US"/>
              </w:rPr>
            </w:pPr>
            <w:ins w:id="370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0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3" w:author="Nick.Tolimieri" w:date="2022-09-06T13:51:00Z"/>
                <w:color w:val="000000"/>
                <w:sz w:val="20"/>
                <w:szCs w:val="20"/>
                <w:lang w:val="en-US"/>
              </w:rPr>
            </w:pPr>
            <w:ins w:id="3704" w:author="Nick.Tolimieri"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6" w:author="Nick.Tolimieri" w:date="2022-09-06T13:51:00Z"/>
                <w:color w:val="000000"/>
                <w:sz w:val="20"/>
                <w:szCs w:val="20"/>
                <w:lang w:val="en-US"/>
              </w:rPr>
            </w:pPr>
            <w:ins w:id="3707"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9" w:author="Nick.Tolimieri" w:date="2022-09-06T13:51:00Z"/>
                <w:color w:val="000000"/>
                <w:sz w:val="20"/>
                <w:szCs w:val="20"/>
                <w:lang w:val="en-US"/>
              </w:rPr>
            </w:pPr>
            <w:ins w:id="3710" w:author="Nick.Tolimieri"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1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2" w:author="Nick.Tolimieri" w:date="2022-09-06T13:51:00Z"/>
                <w:color w:val="000000"/>
                <w:sz w:val="20"/>
                <w:szCs w:val="20"/>
                <w:lang w:val="en-US"/>
              </w:rPr>
            </w:pPr>
            <w:ins w:id="3713"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5" w:author="Nick.Tolimieri" w:date="2022-09-06T13:51:00Z"/>
                <w:color w:val="000000"/>
                <w:sz w:val="20"/>
                <w:szCs w:val="20"/>
                <w:lang w:val="en-US"/>
              </w:rPr>
            </w:pPr>
            <w:ins w:id="3716" w:author="Nick.Tolimieri"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8" w:author="Nick.Tolimieri" w:date="2022-09-06T13:51:00Z"/>
                <w:color w:val="000000"/>
                <w:sz w:val="20"/>
                <w:szCs w:val="20"/>
                <w:lang w:val="en-US"/>
              </w:rPr>
            </w:pPr>
            <w:ins w:id="3719"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2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1" w:author="Nick.Tolimieri" w:date="2022-09-06T13:51:00Z"/>
                <w:color w:val="000000"/>
                <w:sz w:val="20"/>
                <w:szCs w:val="20"/>
                <w:lang w:val="en-US"/>
              </w:rPr>
            </w:pPr>
            <w:ins w:id="3722" w:author="Nick.Tolimieri"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4" w:author="Nick.Tolimieri" w:date="2022-09-06T13:51:00Z"/>
                <w:color w:val="000000"/>
                <w:sz w:val="20"/>
                <w:szCs w:val="20"/>
                <w:lang w:val="en-US"/>
              </w:rPr>
            </w:pPr>
            <w:ins w:id="3725"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7" w:author="Nick.Tolimieri" w:date="2022-09-06T13:51:00Z"/>
                <w:color w:val="000000"/>
                <w:sz w:val="20"/>
                <w:szCs w:val="20"/>
                <w:lang w:val="en-US"/>
              </w:rPr>
            </w:pPr>
            <w:ins w:id="3728"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0" w:author="Nick.Tolimieri" w:date="2022-09-06T13:51:00Z"/>
                <w:color w:val="000000"/>
                <w:sz w:val="20"/>
                <w:szCs w:val="20"/>
                <w:lang w:val="en-US"/>
              </w:rPr>
            </w:pPr>
            <w:ins w:id="3731" w:author="Nick.Tolimieri" w:date="2022-09-06T13:51:00Z">
              <w:r w:rsidRPr="00C97A89">
                <w:rPr>
                  <w:color w:val="000000"/>
                  <w:sz w:val="20"/>
                  <w:szCs w:val="20"/>
                  <w:lang w:val="en-US"/>
                </w:rPr>
                <w:t>3.18</w:t>
              </w:r>
            </w:ins>
          </w:p>
        </w:tc>
      </w:tr>
      <w:tr w:rsidR="00C97A89" w:rsidRPr="00C97A89" w:rsidTr="004C5EBF">
        <w:tblPrEx>
          <w:tblPrExChange w:id="3732" w:author="Nick.Tolimieri" w:date="2022-09-13T12:47:00Z">
            <w:tblPrEx>
              <w:tblW w:w="10017" w:type="dxa"/>
            </w:tblPrEx>
          </w:tblPrExChange>
        </w:tblPrEx>
        <w:trPr>
          <w:trHeight w:val="255"/>
          <w:ins w:id="3733" w:author="Nick.Tolimieri" w:date="2022-09-06T13:51:00Z"/>
          <w:trPrChange w:id="373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6" w:author="Nick.Tolimieri" w:date="2022-09-06T13:51:00Z"/>
                <w:color w:val="000000"/>
                <w:sz w:val="20"/>
                <w:szCs w:val="20"/>
                <w:lang w:val="en-US"/>
              </w:rPr>
            </w:pPr>
            <w:ins w:id="373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9" w:author="Nick.Tolimieri" w:date="2022-09-06T13:51:00Z"/>
                <w:color w:val="000000"/>
                <w:sz w:val="20"/>
                <w:szCs w:val="20"/>
                <w:lang w:val="en-US"/>
              </w:rPr>
            </w:pPr>
            <w:ins w:id="3740" w:author="Nick.Tolimieri"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4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2" w:author="Nick.Tolimieri" w:date="2022-09-06T13:51:00Z"/>
                <w:color w:val="000000"/>
                <w:sz w:val="20"/>
                <w:szCs w:val="20"/>
                <w:lang w:val="en-US"/>
              </w:rPr>
            </w:pPr>
            <w:ins w:id="3743"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5" w:author="Nick.Tolimieri" w:date="2022-09-06T13:51:00Z"/>
                <w:color w:val="000000"/>
                <w:sz w:val="20"/>
                <w:szCs w:val="20"/>
                <w:lang w:val="en-US"/>
              </w:rPr>
            </w:pPr>
            <w:ins w:id="374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8" w:author="Nick.Tolimieri" w:date="2022-09-06T13:51:00Z"/>
                <w:color w:val="000000"/>
                <w:sz w:val="20"/>
                <w:szCs w:val="20"/>
                <w:lang w:val="en-US"/>
              </w:rPr>
            </w:pPr>
            <w:ins w:id="374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5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51" w:author="Nick.Tolimieri" w:date="2022-09-06T13:51:00Z"/>
                <w:color w:val="000000"/>
                <w:sz w:val="20"/>
                <w:szCs w:val="20"/>
                <w:lang w:val="en-US"/>
              </w:rPr>
            </w:pPr>
            <w:ins w:id="375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4" w:author="Nick.Tolimieri" w:date="2022-09-06T13:51:00Z"/>
                <w:color w:val="000000"/>
                <w:sz w:val="20"/>
                <w:szCs w:val="20"/>
                <w:lang w:val="en-US"/>
              </w:rPr>
            </w:pPr>
            <w:ins w:id="375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7" w:author="Nick.Tolimieri" w:date="2022-09-06T13:51:00Z"/>
                <w:color w:val="000000"/>
                <w:sz w:val="20"/>
                <w:szCs w:val="20"/>
                <w:lang w:val="en-US"/>
              </w:rPr>
            </w:pPr>
            <w:ins w:id="375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0" w:author="Nick.Tolimieri" w:date="2022-09-06T13:51:00Z"/>
                <w:color w:val="000000"/>
                <w:sz w:val="20"/>
                <w:szCs w:val="20"/>
                <w:lang w:val="en-US"/>
              </w:rPr>
            </w:pPr>
            <w:ins w:id="376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3" w:author="Nick.Tolimieri" w:date="2022-09-06T13:51:00Z"/>
                <w:color w:val="000000"/>
                <w:sz w:val="20"/>
                <w:szCs w:val="20"/>
                <w:lang w:val="en-US"/>
              </w:rPr>
            </w:pPr>
            <w:ins w:id="376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6" w:author="Nick.Tolimieri" w:date="2022-09-06T13:51:00Z"/>
                <w:color w:val="000000"/>
                <w:sz w:val="20"/>
                <w:szCs w:val="20"/>
                <w:lang w:val="en-US"/>
              </w:rPr>
            </w:pPr>
            <w:ins w:id="3767" w:author="Nick.Tolimieri" w:date="2022-09-06T13:51:00Z">
              <w:r w:rsidRPr="00C97A89">
                <w:rPr>
                  <w:color w:val="000000"/>
                  <w:sz w:val="20"/>
                  <w:szCs w:val="20"/>
                  <w:lang w:val="en-US"/>
                </w:rPr>
                <w:t>-</w:t>
              </w:r>
            </w:ins>
          </w:p>
        </w:tc>
      </w:tr>
      <w:tr w:rsidR="00C97A89" w:rsidRPr="00C97A89" w:rsidTr="004C5EBF">
        <w:tblPrEx>
          <w:tblPrExChange w:id="3768" w:author="Nick.Tolimieri" w:date="2022-09-13T12:47:00Z">
            <w:tblPrEx>
              <w:tblW w:w="10017" w:type="dxa"/>
            </w:tblPrEx>
          </w:tblPrExChange>
        </w:tblPrEx>
        <w:trPr>
          <w:trHeight w:val="255"/>
          <w:ins w:id="3769" w:author="Nick.Tolimieri" w:date="2022-09-06T13:51:00Z"/>
          <w:trPrChange w:id="377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7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72" w:author="Nick.Tolimieri" w:date="2022-09-06T13:51:00Z"/>
                <w:color w:val="000000"/>
                <w:sz w:val="20"/>
                <w:szCs w:val="20"/>
                <w:lang w:val="en-US"/>
              </w:rPr>
            </w:pPr>
            <w:ins w:id="377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5" w:author="Nick.Tolimieri" w:date="2022-09-06T13:51:00Z"/>
                <w:color w:val="000000"/>
                <w:sz w:val="20"/>
                <w:szCs w:val="20"/>
                <w:lang w:val="en-US"/>
              </w:rPr>
            </w:pPr>
            <w:ins w:id="3776" w:author="Nick.Tolimieri"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8" w:author="Nick.Tolimieri" w:date="2022-09-06T13:51:00Z"/>
                <w:color w:val="000000"/>
                <w:sz w:val="20"/>
                <w:szCs w:val="20"/>
                <w:lang w:val="en-US"/>
              </w:rPr>
            </w:pPr>
            <w:ins w:id="3779" w:author="Nick.Tolimieri"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8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1" w:author="Nick.Tolimieri" w:date="2022-09-06T13:51:00Z"/>
                <w:color w:val="000000"/>
                <w:sz w:val="20"/>
                <w:szCs w:val="20"/>
                <w:lang w:val="en-US"/>
              </w:rPr>
            </w:pPr>
            <w:ins w:id="378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4" w:author="Nick.Tolimieri" w:date="2022-09-06T13:51:00Z"/>
                <w:color w:val="000000"/>
                <w:sz w:val="20"/>
                <w:szCs w:val="20"/>
                <w:lang w:val="en-US"/>
              </w:rPr>
            </w:pPr>
            <w:ins w:id="378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7" w:author="Nick.Tolimieri" w:date="2022-09-06T13:51:00Z"/>
                <w:color w:val="000000"/>
                <w:sz w:val="20"/>
                <w:szCs w:val="20"/>
                <w:lang w:val="en-US"/>
              </w:rPr>
            </w:pPr>
            <w:ins w:id="378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0" w:author="Nick.Tolimieri" w:date="2022-09-06T13:51:00Z"/>
                <w:color w:val="000000"/>
                <w:sz w:val="20"/>
                <w:szCs w:val="20"/>
                <w:lang w:val="en-US"/>
              </w:rPr>
            </w:pPr>
            <w:ins w:id="379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9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3" w:author="Nick.Tolimieri" w:date="2022-09-06T13:51:00Z"/>
                <w:color w:val="000000"/>
                <w:sz w:val="20"/>
                <w:szCs w:val="20"/>
                <w:lang w:val="en-US"/>
              </w:rPr>
            </w:pPr>
            <w:ins w:id="379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6" w:author="Nick.Tolimieri" w:date="2022-09-06T13:51:00Z"/>
                <w:color w:val="000000"/>
                <w:sz w:val="20"/>
                <w:szCs w:val="20"/>
                <w:lang w:val="en-US"/>
              </w:rPr>
            </w:pPr>
            <w:ins w:id="379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9" w:author="Nick.Tolimieri" w:date="2022-09-06T13:51:00Z"/>
                <w:color w:val="000000"/>
                <w:sz w:val="20"/>
                <w:szCs w:val="20"/>
                <w:lang w:val="en-US"/>
              </w:rPr>
            </w:pPr>
            <w:ins w:id="380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0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2" w:author="Nick.Tolimieri" w:date="2022-09-06T13:51:00Z"/>
                <w:color w:val="000000"/>
                <w:sz w:val="20"/>
                <w:szCs w:val="20"/>
                <w:lang w:val="en-US"/>
              </w:rPr>
            </w:pPr>
            <w:ins w:id="3803" w:author="Nick.Tolimieri" w:date="2022-09-06T13:51:00Z">
              <w:r w:rsidRPr="00C97A89">
                <w:rPr>
                  <w:color w:val="000000"/>
                  <w:sz w:val="20"/>
                  <w:szCs w:val="20"/>
                  <w:lang w:val="en-US"/>
                </w:rPr>
                <w:t>-</w:t>
              </w:r>
            </w:ins>
          </w:p>
        </w:tc>
      </w:tr>
      <w:tr w:rsidR="00C97A89" w:rsidRPr="00C97A89" w:rsidTr="004C5EBF">
        <w:tblPrEx>
          <w:tblPrExChange w:id="3804" w:author="Nick.Tolimieri" w:date="2022-09-13T12:47:00Z">
            <w:tblPrEx>
              <w:tblW w:w="10017" w:type="dxa"/>
            </w:tblPrEx>
          </w:tblPrExChange>
        </w:tblPrEx>
        <w:trPr>
          <w:trHeight w:val="255"/>
          <w:ins w:id="3805" w:author="Nick.Tolimieri" w:date="2022-09-06T13:51:00Z"/>
          <w:trPrChange w:id="380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8" w:author="Nick.Tolimieri" w:date="2022-09-06T13:51:00Z"/>
                <w:color w:val="000000"/>
                <w:sz w:val="20"/>
                <w:szCs w:val="20"/>
                <w:lang w:val="en-US"/>
              </w:rPr>
            </w:pPr>
            <w:ins w:id="380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1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1" w:author="Nick.Tolimieri" w:date="2022-09-06T13:51:00Z"/>
                <w:color w:val="000000"/>
                <w:sz w:val="20"/>
                <w:szCs w:val="20"/>
                <w:lang w:val="en-US"/>
              </w:rPr>
            </w:pPr>
            <w:ins w:id="3812" w:author="Nick.Tolimieri"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4" w:author="Nick.Tolimieri" w:date="2022-09-06T13:51:00Z"/>
                <w:color w:val="000000"/>
                <w:sz w:val="20"/>
                <w:szCs w:val="20"/>
                <w:lang w:val="en-US"/>
              </w:rPr>
            </w:pPr>
            <w:ins w:id="3815" w:author="Nick.Tolimieri"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7" w:author="Nick.Tolimieri" w:date="2022-09-06T13:51:00Z"/>
                <w:color w:val="000000"/>
                <w:sz w:val="20"/>
                <w:szCs w:val="20"/>
                <w:lang w:val="en-US"/>
              </w:rPr>
            </w:pPr>
            <w:ins w:id="381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0" w:author="Nick.Tolimieri" w:date="2022-09-06T13:51:00Z"/>
                <w:color w:val="000000"/>
                <w:sz w:val="20"/>
                <w:szCs w:val="20"/>
                <w:lang w:val="en-US"/>
              </w:rPr>
            </w:pPr>
            <w:ins w:id="382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2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3" w:author="Nick.Tolimieri" w:date="2022-09-06T13:51:00Z"/>
                <w:color w:val="000000"/>
                <w:sz w:val="20"/>
                <w:szCs w:val="20"/>
                <w:lang w:val="en-US"/>
              </w:rPr>
            </w:pPr>
            <w:ins w:id="382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6" w:author="Nick.Tolimieri" w:date="2022-09-06T13:51:00Z"/>
                <w:color w:val="000000"/>
                <w:sz w:val="20"/>
                <w:szCs w:val="20"/>
                <w:lang w:val="en-US"/>
              </w:rPr>
            </w:pPr>
            <w:ins w:id="382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9" w:author="Nick.Tolimieri" w:date="2022-09-06T13:51:00Z"/>
                <w:color w:val="000000"/>
                <w:sz w:val="20"/>
                <w:szCs w:val="20"/>
                <w:lang w:val="en-US"/>
              </w:rPr>
            </w:pPr>
            <w:ins w:id="383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2" w:author="Nick.Tolimieri" w:date="2022-09-06T13:51:00Z"/>
                <w:color w:val="000000"/>
                <w:sz w:val="20"/>
                <w:szCs w:val="20"/>
                <w:lang w:val="en-US"/>
              </w:rPr>
            </w:pPr>
            <w:ins w:id="383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5" w:author="Nick.Tolimieri" w:date="2022-09-06T13:51:00Z"/>
                <w:color w:val="000000"/>
                <w:sz w:val="20"/>
                <w:szCs w:val="20"/>
                <w:lang w:val="en-US"/>
              </w:rPr>
            </w:pPr>
            <w:ins w:id="383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8" w:author="Nick.Tolimieri" w:date="2022-09-06T13:51:00Z"/>
                <w:color w:val="000000"/>
                <w:sz w:val="20"/>
                <w:szCs w:val="20"/>
                <w:lang w:val="en-US"/>
              </w:rPr>
            </w:pPr>
            <w:ins w:id="3839" w:author="Nick.Tolimieri" w:date="2022-09-06T13:51:00Z">
              <w:r w:rsidRPr="00C97A89">
                <w:rPr>
                  <w:color w:val="000000"/>
                  <w:sz w:val="20"/>
                  <w:szCs w:val="20"/>
                  <w:lang w:val="en-US"/>
                </w:rPr>
                <w:t>-</w:t>
              </w:r>
            </w:ins>
          </w:p>
        </w:tc>
      </w:tr>
      <w:tr w:rsidR="00C97A89" w:rsidRPr="00C97A89" w:rsidTr="004C5EBF">
        <w:tblPrEx>
          <w:tblPrExChange w:id="3840" w:author="Nick.Tolimieri" w:date="2022-09-13T12:47:00Z">
            <w:tblPrEx>
              <w:tblW w:w="10017" w:type="dxa"/>
            </w:tblPrEx>
          </w:tblPrExChange>
        </w:tblPrEx>
        <w:trPr>
          <w:trHeight w:val="255"/>
          <w:ins w:id="3841" w:author="Nick.Tolimieri" w:date="2022-09-06T13:51:00Z"/>
          <w:trPrChange w:id="384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4" w:author="Nick.Tolimieri" w:date="2022-09-06T13:51:00Z"/>
                <w:color w:val="000000"/>
                <w:sz w:val="20"/>
                <w:szCs w:val="20"/>
                <w:lang w:val="en-US"/>
              </w:rPr>
            </w:pPr>
            <w:ins w:id="384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7" w:author="Nick.Tolimieri" w:date="2022-09-06T13:51:00Z"/>
                <w:color w:val="000000"/>
                <w:sz w:val="20"/>
                <w:szCs w:val="20"/>
                <w:lang w:val="en-US"/>
              </w:rPr>
            </w:pPr>
            <w:ins w:id="3848" w:author="Nick.Tolimieri"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0" w:author="Nick.Tolimieri" w:date="2022-09-06T13:51:00Z"/>
                <w:color w:val="000000"/>
                <w:sz w:val="20"/>
                <w:szCs w:val="20"/>
                <w:lang w:val="en-US"/>
              </w:rPr>
            </w:pPr>
            <w:ins w:id="3851" w:author="Nick.Tolimieri"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5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3" w:author="Nick.Tolimieri" w:date="2022-09-06T13:51:00Z"/>
                <w:color w:val="000000"/>
                <w:sz w:val="20"/>
                <w:szCs w:val="20"/>
                <w:lang w:val="en-US"/>
              </w:rPr>
            </w:pPr>
            <w:ins w:id="385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6" w:author="Nick.Tolimieri" w:date="2022-09-06T13:51:00Z"/>
                <w:color w:val="000000"/>
                <w:sz w:val="20"/>
                <w:szCs w:val="20"/>
                <w:lang w:val="en-US"/>
              </w:rPr>
            </w:pPr>
            <w:ins w:id="385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9" w:author="Nick.Tolimieri" w:date="2022-09-06T13:51:00Z"/>
                <w:color w:val="000000"/>
                <w:sz w:val="20"/>
                <w:szCs w:val="20"/>
                <w:lang w:val="en-US"/>
              </w:rPr>
            </w:pPr>
            <w:ins w:id="386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6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2" w:author="Nick.Tolimieri" w:date="2022-09-06T13:51:00Z"/>
                <w:color w:val="000000"/>
                <w:sz w:val="20"/>
                <w:szCs w:val="20"/>
                <w:lang w:val="en-US"/>
              </w:rPr>
            </w:pPr>
            <w:ins w:id="386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5" w:author="Nick.Tolimieri" w:date="2022-09-06T13:51:00Z"/>
                <w:color w:val="000000"/>
                <w:sz w:val="20"/>
                <w:szCs w:val="20"/>
                <w:lang w:val="en-US"/>
              </w:rPr>
            </w:pPr>
            <w:ins w:id="386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8" w:author="Nick.Tolimieri" w:date="2022-09-06T13:51:00Z"/>
                <w:color w:val="000000"/>
                <w:sz w:val="20"/>
                <w:szCs w:val="20"/>
                <w:lang w:val="en-US"/>
              </w:rPr>
            </w:pPr>
            <w:ins w:id="386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1" w:author="Nick.Tolimieri" w:date="2022-09-06T13:51:00Z"/>
                <w:color w:val="000000"/>
                <w:sz w:val="20"/>
                <w:szCs w:val="20"/>
                <w:lang w:val="en-US"/>
              </w:rPr>
            </w:pPr>
            <w:ins w:id="387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4" w:author="Nick.Tolimieri" w:date="2022-09-06T13:51:00Z"/>
                <w:color w:val="000000"/>
                <w:sz w:val="20"/>
                <w:szCs w:val="20"/>
                <w:lang w:val="en-US"/>
              </w:rPr>
            </w:pPr>
            <w:ins w:id="3875" w:author="Nick.Tolimieri" w:date="2022-09-06T13:51:00Z">
              <w:r w:rsidRPr="00C97A89">
                <w:rPr>
                  <w:color w:val="000000"/>
                  <w:sz w:val="20"/>
                  <w:szCs w:val="20"/>
                  <w:lang w:val="en-US"/>
                </w:rPr>
                <w:t>-</w:t>
              </w:r>
            </w:ins>
          </w:p>
        </w:tc>
      </w:tr>
      <w:tr w:rsidR="00C97A89" w:rsidRPr="00C97A89" w:rsidTr="004C5EBF">
        <w:tblPrEx>
          <w:tblPrExChange w:id="3876" w:author="Nick.Tolimieri" w:date="2022-09-13T12:47:00Z">
            <w:tblPrEx>
              <w:tblW w:w="10017" w:type="dxa"/>
            </w:tblPrEx>
          </w:tblPrExChange>
        </w:tblPrEx>
        <w:trPr>
          <w:trHeight w:val="255"/>
          <w:ins w:id="3877" w:author="Nick.Tolimieri" w:date="2022-09-06T13:51:00Z"/>
          <w:trPrChange w:id="387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80" w:author="Nick.Tolimieri" w:date="2022-09-06T13:51:00Z"/>
                <w:color w:val="000000"/>
                <w:sz w:val="20"/>
                <w:szCs w:val="20"/>
                <w:lang w:val="en-US"/>
              </w:rPr>
            </w:pPr>
            <w:ins w:id="388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8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3" w:author="Nick.Tolimieri" w:date="2022-09-06T13:51:00Z"/>
                <w:color w:val="000000"/>
                <w:sz w:val="20"/>
                <w:szCs w:val="20"/>
                <w:lang w:val="en-US"/>
              </w:rPr>
            </w:pPr>
            <w:ins w:id="3884" w:author="Nick.Tolimieri"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6" w:author="Nick.Tolimieri" w:date="2022-09-06T13:51:00Z"/>
                <w:color w:val="000000"/>
                <w:sz w:val="20"/>
                <w:szCs w:val="20"/>
                <w:lang w:val="en-US"/>
              </w:rPr>
            </w:pPr>
            <w:ins w:id="3887" w:author="Nick.Tolimieri"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9" w:author="Nick.Tolimieri" w:date="2022-09-06T13:51:00Z"/>
                <w:color w:val="000000"/>
                <w:sz w:val="20"/>
                <w:szCs w:val="20"/>
                <w:lang w:val="en-US"/>
              </w:rPr>
            </w:pPr>
            <w:ins w:id="3890" w:author="Nick.Tolimieri"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9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2" w:author="Nick.Tolimieri" w:date="2022-09-06T13:51:00Z"/>
                <w:color w:val="000000"/>
                <w:sz w:val="20"/>
                <w:szCs w:val="20"/>
                <w:lang w:val="en-US"/>
              </w:rPr>
            </w:pPr>
            <w:ins w:id="389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5" w:author="Nick.Tolimieri" w:date="2022-09-06T13:51:00Z"/>
                <w:color w:val="000000"/>
                <w:sz w:val="20"/>
                <w:szCs w:val="20"/>
                <w:lang w:val="en-US"/>
              </w:rPr>
            </w:pPr>
            <w:ins w:id="3896"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8" w:author="Nick.Tolimieri" w:date="2022-09-06T13:51:00Z"/>
                <w:color w:val="000000"/>
                <w:sz w:val="20"/>
                <w:szCs w:val="20"/>
                <w:lang w:val="en-US"/>
              </w:rPr>
            </w:pPr>
            <w:ins w:id="3899"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90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1" w:author="Nick.Tolimieri" w:date="2022-09-06T13:51:00Z"/>
                <w:color w:val="000000"/>
                <w:sz w:val="20"/>
                <w:szCs w:val="20"/>
                <w:lang w:val="en-US"/>
              </w:rPr>
            </w:pPr>
            <w:ins w:id="3902" w:author="Nick.Tolimieri"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4" w:author="Nick.Tolimieri" w:date="2022-09-06T13:51:00Z"/>
                <w:color w:val="000000"/>
                <w:sz w:val="20"/>
                <w:szCs w:val="20"/>
                <w:lang w:val="en-US"/>
              </w:rPr>
            </w:pPr>
            <w:ins w:id="3905" w:author="Nick.Tolimieri"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7" w:author="Nick.Tolimieri" w:date="2022-09-06T13:51:00Z"/>
                <w:color w:val="000000"/>
                <w:sz w:val="20"/>
                <w:szCs w:val="20"/>
                <w:lang w:val="en-US"/>
              </w:rPr>
            </w:pPr>
            <w:ins w:id="3908" w:author="Nick.Tolimieri"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0" w:author="Nick.Tolimieri" w:date="2022-09-06T13:51:00Z"/>
                <w:color w:val="000000"/>
                <w:sz w:val="20"/>
                <w:szCs w:val="20"/>
                <w:lang w:val="en-US"/>
              </w:rPr>
            </w:pPr>
            <w:ins w:id="3911" w:author="Nick.Tolimieri" w:date="2022-09-06T13:51:00Z">
              <w:r w:rsidRPr="00C97A89">
                <w:rPr>
                  <w:color w:val="000000"/>
                  <w:sz w:val="20"/>
                  <w:szCs w:val="20"/>
                  <w:lang w:val="en-US"/>
                </w:rPr>
                <w:t>2.48</w:t>
              </w:r>
            </w:ins>
          </w:p>
        </w:tc>
      </w:tr>
      <w:tr w:rsidR="00C97A89" w:rsidRPr="00C97A89" w:rsidTr="004C5EBF">
        <w:tblPrEx>
          <w:tblPrExChange w:id="3912" w:author="Nick.Tolimieri" w:date="2022-09-13T12:47:00Z">
            <w:tblPrEx>
              <w:tblW w:w="10017" w:type="dxa"/>
            </w:tblPrEx>
          </w:tblPrExChange>
        </w:tblPrEx>
        <w:trPr>
          <w:trHeight w:val="255"/>
          <w:ins w:id="3913" w:author="Nick.Tolimieri" w:date="2022-09-06T13:51:00Z"/>
          <w:trPrChange w:id="391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6" w:author="Nick.Tolimieri" w:date="2022-09-06T13:51:00Z"/>
                <w:color w:val="000000"/>
                <w:sz w:val="20"/>
                <w:szCs w:val="20"/>
                <w:lang w:val="en-US"/>
              </w:rPr>
            </w:pPr>
            <w:ins w:id="391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9" w:author="Nick.Tolimieri" w:date="2022-09-06T13:51:00Z"/>
                <w:color w:val="000000"/>
                <w:sz w:val="20"/>
                <w:szCs w:val="20"/>
                <w:lang w:val="en-US"/>
              </w:rPr>
            </w:pPr>
            <w:ins w:id="3920" w:author="Nick.Tolimieri"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2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2" w:author="Nick.Tolimieri" w:date="2022-09-06T13:51:00Z"/>
                <w:color w:val="000000"/>
                <w:sz w:val="20"/>
                <w:szCs w:val="20"/>
                <w:lang w:val="en-US"/>
              </w:rPr>
            </w:pPr>
            <w:ins w:id="3923" w:author="Nick.Tolimieri"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5" w:author="Nick.Tolimieri" w:date="2022-09-06T13:51:00Z"/>
                <w:color w:val="000000"/>
                <w:sz w:val="20"/>
                <w:szCs w:val="20"/>
                <w:lang w:val="en-US"/>
              </w:rPr>
            </w:pPr>
            <w:ins w:id="3926" w:author="Nick.Tolimieri"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8" w:author="Nick.Tolimieri" w:date="2022-09-06T13:51:00Z"/>
                <w:color w:val="000000"/>
                <w:sz w:val="20"/>
                <w:szCs w:val="20"/>
                <w:lang w:val="en-US"/>
              </w:rPr>
            </w:pPr>
            <w:ins w:id="3929"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3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1" w:author="Nick.Tolimieri" w:date="2022-09-06T13:51:00Z"/>
                <w:color w:val="000000"/>
                <w:sz w:val="20"/>
                <w:szCs w:val="20"/>
                <w:lang w:val="en-US"/>
              </w:rPr>
            </w:pPr>
            <w:ins w:id="3932"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4" w:author="Nick.Tolimieri" w:date="2022-09-06T13:51:00Z"/>
                <w:color w:val="000000"/>
                <w:sz w:val="20"/>
                <w:szCs w:val="20"/>
                <w:lang w:val="en-US"/>
              </w:rPr>
            </w:pPr>
            <w:ins w:id="393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7" w:author="Nick.Tolimieri" w:date="2022-09-06T13:51:00Z"/>
                <w:color w:val="000000"/>
                <w:sz w:val="20"/>
                <w:szCs w:val="20"/>
                <w:lang w:val="en-US"/>
              </w:rPr>
            </w:pPr>
            <w:ins w:id="3938" w:author="Nick.Tolimieri"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0" w:author="Nick.Tolimieri" w:date="2022-09-06T13:51:00Z"/>
                <w:color w:val="000000"/>
                <w:sz w:val="20"/>
                <w:szCs w:val="20"/>
                <w:lang w:val="en-US"/>
              </w:rPr>
            </w:pPr>
            <w:ins w:id="3941" w:author="Nick.Tolimieri"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4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3" w:author="Nick.Tolimieri" w:date="2022-09-06T13:51:00Z"/>
                <w:color w:val="000000"/>
                <w:sz w:val="20"/>
                <w:szCs w:val="20"/>
                <w:lang w:val="en-US"/>
              </w:rPr>
            </w:pPr>
            <w:ins w:id="3944" w:author="Nick.Tolimieri"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6" w:author="Nick.Tolimieri" w:date="2022-09-06T13:51:00Z"/>
                <w:color w:val="000000"/>
                <w:sz w:val="20"/>
                <w:szCs w:val="20"/>
                <w:lang w:val="en-US"/>
              </w:rPr>
            </w:pPr>
            <w:ins w:id="3947" w:author="Nick.Tolimieri" w:date="2022-09-06T13:51:00Z">
              <w:r w:rsidRPr="00C97A89">
                <w:rPr>
                  <w:color w:val="000000"/>
                  <w:sz w:val="20"/>
                  <w:szCs w:val="20"/>
                  <w:lang w:val="en-US"/>
                </w:rPr>
                <w:t>3.65</w:t>
              </w:r>
            </w:ins>
          </w:p>
        </w:tc>
      </w:tr>
      <w:tr w:rsidR="00C97A89" w:rsidRPr="00C97A89" w:rsidTr="004C5EBF">
        <w:tblPrEx>
          <w:tblPrExChange w:id="3948" w:author="Nick.Tolimieri" w:date="2022-09-13T12:47:00Z">
            <w:tblPrEx>
              <w:tblW w:w="10017" w:type="dxa"/>
            </w:tblPrEx>
          </w:tblPrExChange>
        </w:tblPrEx>
        <w:trPr>
          <w:trHeight w:val="255"/>
          <w:ins w:id="3949" w:author="Nick.Tolimieri" w:date="2022-09-06T13:51:00Z"/>
          <w:trPrChange w:id="395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5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52" w:author="Nick.Tolimieri" w:date="2022-09-06T13:51:00Z"/>
                <w:color w:val="000000"/>
                <w:sz w:val="20"/>
                <w:szCs w:val="20"/>
                <w:lang w:val="en-US"/>
              </w:rPr>
            </w:pPr>
            <w:ins w:id="395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5" w:author="Nick.Tolimieri" w:date="2022-09-06T13:51:00Z"/>
                <w:color w:val="000000"/>
                <w:sz w:val="20"/>
                <w:szCs w:val="20"/>
                <w:lang w:val="en-US"/>
              </w:rPr>
            </w:pPr>
            <w:ins w:id="3956" w:author="Nick.Tolimieri"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8" w:author="Nick.Tolimieri" w:date="2022-09-06T13:51:00Z"/>
                <w:color w:val="000000"/>
                <w:sz w:val="20"/>
                <w:szCs w:val="20"/>
                <w:lang w:val="en-US"/>
              </w:rPr>
            </w:pPr>
            <w:ins w:id="3959" w:author="Nick.Tolimieri"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6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1" w:author="Nick.Tolimieri" w:date="2022-09-06T13:51:00Z"/>
                <w:color w:val="000000"/>
                <w:sz w:val="20"/>
                <w:szCs w:val="20"/>
                <w:lang w:val="en-US"/>
              </w:rPr>
            </w:pPr>
            <w:ins w:id="3962" w:author="Nick.Tolimieri"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4" w:author="Nick.Tolimieri" w:date="2022-09-06T13:51:00Z"/>
                <w:color w:val="000000"/>
                <w:sz w:val="20"/>
                <w:szCs w:val="20"/>
                <w:lang w:val="en-US"/>
              </w:rPr>
            </w:pPr>
            <w:ins w:id="396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7" w:author="Nick.Tolimieri" w:date="2022-09-06T13:51:00Z"/>
                <w:color w:val="000000"/>
                <w:sz w:val="20"/>
                <w:szCs w:val="20"/>
                <w:lang w:val="en-US"/>
              </w:rPr>
            </w:pPr>
            <w:ins w:id="3968" w:author="Nick.Tolimieri"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0" w:author="Nick.Tolimieri" w:date="2022-09-06T13:51:00Z"/>
                <w:color w:val="000000"/>
                <w:sz w:val="20"/>
                <w:szCs w:val="20"/>
                <w:lang w:val="en-US"/>
              </w:rPr>
            </w:pPr>
            <w:ins w:id="3971"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7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3" w:author="Nick.Tolimieri" w:date="2022-09-06T13:51:00Z"/>
                <w:color w:val="000000"/>
                <w:sz w:val="20"/>
                <w:szCs w:val="20"/>
                <w:lang w:val="en-US"/>
              </w:rPr>
            </w:pPr>
            <w:ins w:id="3974" w:author="Nick.Tolimieri"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6" w:author="Nick.Tolimieri" w:date="2022-09-06T13:51:00Z"/>
                <w:color w:val="000000"/>
                <w:sz w:val="20"/>
                <w:szCs w:val="20"/>
                <w:lang w:val="en-US"/>
              </w:rPr>
            </w:pPr>
            <w:ins w:id="3977" w:author="Nick.Tolimieri"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9" w:author="Nick.Tolimieri" w:date="2022-09-06T13:51:00Z"/>
                <w:color w:val="000000"/>
                <w:sz w:val="20"/>
                <w:szCs w:val="20"/>
                <w:lang w:val="en-US"/>
              </w:rPr>
            </w:pPr>
            <w:ins w:id="3980" w:author="Nick.Tolimieri"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8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2" w:author="Nick.Tolimieri" w:date="2022-09-06T13:51:00Z"/>
                <w:color w:val="000000"/>
                <w:sz w:val="20"/>
                <w:szCs w:val="20"/>
                <w:lang w:val="en-US"/>
              </w:rPr>
            </w:pPr>
            <w:ins w:id="3983" w:author="Nick.Tolimieri" w:date="2022-09-06T13:51:00Z">
              <w:r w:rsidRPr="00C97A89">
                <w:rPr>
                  <w:color w:val="000000"/>
                  <w:sz w:val="20"/>
                  <w:szCs w:val="20"/>
                  <w:lang w:val="en-US"/>
                </w:rPr>
                <w:t>2.13</w:t>
              </w:r>
            </w:ins>
          </w:p>
        </w:tc>
      </w:tr>
      <w:tr w:rsidR="00C97A89" w:rsidRPr="00C97A89" w:rsidTr="004C5EBF">
        <w:tblPrEx>
          <w:tblPrExChange w:id="3984" w:author="Nick.Tolimieri" w:date="2022-09-13T12:47:00Z">
            <w:tblPrEx>
              <w:tblW w:w="10017" w:type="dxa"/>
            </w:tblPrEx>
          </w:tblPrExChange>
        </w:tblPrEx>
        <w:trPr>
          <w:trHeight w:val="255"/>
          <w:ins w:id="3985" w:author="Nick.Tolimieri" w:date="2022-09-06T13:51:00Z"/>
          <w:trPrChange w:id="398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8" w:author="Nick.Tolimieri" w:date="2022-09-06T13:51:00Z"/>
                <w:color w:val="000000"/>
                <w:sz w:val="20"/>
                <w:szCs w:val="20"/>
                <w:lang w:val="en-US"/>
              </w:rPr>
            </w:pPr>
            <w:ins w:id="398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9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1" w:author="Nick.Tolimieri" w:date="2022-09-06T13:51:00Z"/>
                <w:color w:val="000000"/>
                <w:sz w:val="20"/>
                <w:szCs w:val="20"/>
                <w:lang w:val="en-US"/>
              </w:rPr>
            </w:pPr>
            <w:ins w:id="3992" w:author="Nick.Tolimieri"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4" w:author="Nick.Tolimieri" w:date="2022-09-06T13:51:00Z"/>
                <w:color w:val="000000"/>
                <w:sz w:val="20"/>
                <w:szCs w:val="20"/>
                <w:lang w:val="en-US"/>
              </w:rPr>
            </w:pPr>
            <w:ins w:id="399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7" w:author="Nick.Tolimieri" w:date="2022-09-06T13:51:00Z"/>
                <w:color w:val="000000"/>
                <w:sz w:val="20"/>
                <w:szCs w:val="20"/>
                <w:lang w:val="en-US"/>
              </w:rPr>
            </w:pPr>
            <w:ins w:id="3998"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0" w:author="Nick.Tolimieri" w:date="2022-09-06T13:51:00Z"/>
                <w:color w:val="000000"/>
                <w:sz w:val="20"/>
                <w:szCs w:val="20"/>
                <w:lang w:val="en-US"/>
              </w:rPr>
            </w:pPr>
            <w:ins w:id="4001"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00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3" w:author="Nick.Tolimieri" w:date="2022-09-06T13:51:00Z"/>
                <w:color w:val="000000"/>
                <w:sz w:val="20"/>
                <w:szCs w:val="20"/>
                <w:lang w:val="en-US"/>
              </w:rPr>
            </w:pPr>
            <w:ins w:id="4004" w:author="Nick.Tolimieri"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6" w:author="Nick.Tolimieri" w:date="2022-09-06T13:51:00Z"/>
                <w:color w:val="000000"/>
                <w:sz w:val="20"/>
                <w:szCs w:val="20"/>
                <w:lang w:val="en-US"/>
              </w:rPr>
            </w:pPr>
            <w:ins w:id="4007" w:author="Nick.Tolimieri"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9" w:author="Nick.Tolimieri" w:date="2022-09-06T13:51:00Z"/>
                <w:color w:val="000000"/>
                <w:sz w:val="20"/>
                <w:szCs w:val="20"/>
                <w:lang w:val="en-US"/>
              </w:rPr>
            </w:pPr>
            <w:ins w:id="4010" w:author="Nick.Tolimieri"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1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2" w:author="Nick.Tolimieri" w:date="2022-09-06T13:51:00Z"/>
                <w:color w:val="000000"/>
                <w:sz w:val="20"/>
                <w:szCs w:val="20"/>
                <w:lang w:val="en-US"/>
              </w:rPr>
            </w:pPr>
            <w:ins w:id="4013" w:author="Nick.Tolimieri"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5" w:author="Nick.Tolimieri" w:date="2022-09-06T13:51:00Z"/>
                <w:color w:val="000000"/>
                <w:sz w:val="20"/>
                <w:szCs w:val="20"/>
                <w:lang w:val="en-US"/>
              </w:rPr>
            </w:pPr>
            <w:ins w:id="4016"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8" w:author="Nick.Tolimieri" w:date="2022-09-06T13:51:00Z"/>
                <w:color w:val="000000"/>
                <w:sz w:val="20"/>
                <w:szCs w:val="20"/>
                <w:lang w:val="en-US"/>
              </w:rPr>
            </w:pPr>
            <w:ins w:id="4019" w:author="Nick.Tolimieri" w:date="2022-09-06T13:51:00Z">
              <w:r w:rsidRPr="00C97A89">
                <w:rPr>
                  <w:color w:val="000000"/>
                  <w:sz w:val="20"/>
                  <w:szCs w:val="20"/>
                  <w:lang w:val="en-US"/>
                </w:rPr>
                <w:t>2.62</w:t>
              </w:r>
            </w:ins>
          </w:p>
        </w:tc>
      </w:tr>
      <w:tr w:rsidR="00C97A89" w:rsidRPr="00C97A89" w:rsidTr="004C5EBF">
        <w:tblPrEx>
          <w:tblPrExChange w:id="4020" w:author="Nick.Tolimieri" w:date="2022-09-13T12:47:00Z">
            <w:tblPrEx>
              <w:tblW w:w="10017" w:type="dxa"/>
            </w:tblPrEx>
          </w:tblPrExChange>
        </w:tblPrEx>
        <w:trPr>
          <w:trHeight w:val="255"/>
          <w:ins w:id="4021" w:author="Nick.Tolimieri" w:date="2022-09-06T13:51:00Z"/>
          <w:trPrChange w:id="402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4" w:author="Nick.Tolimieri" w:date="2022-09-06T13:51:00Z"/>
                <w:color w:val="000000"/>
                <w:sz w:val="20"/>
                <w:szCs w:val="20"/>
                <w:lang w:val="en-US"/>
              </w:rPr>
            </w:pPr>
            <w:ins w:id="402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7" w:author="Nick.Tolimieri" w:date="2022-09-06T13:51:00Z"/>
                <w:color w:val="000000"/>
                <w:sz w:val="20"/>
                <w:szCs w:val="20"/>
                <w:lang w:val="en-US"/>
              </w:rPr>
            </w:pPr>
            <w:ins w:id="4028" w:author="Nick.Tolimieri"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0" w:author="Nick.Tolimieri" w:date="2022-09-06T13:51:00Z"/>
                <w:color w:val="000000"/>
                <w:sz w:val="20"/>
                <w:szCs w:val="20"/>
                <w:lang w:val="en-US"/>
              </w:rPr>
            </w:pPr>
            <w:ins w:id="4031" w:author="Nick.Tolimieri"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3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3" w:author="Nick.Tolimieri" w:date="2022-09-06T13:51:00Z"/>
                <w:color w:val="000000"/>
                <w:sz w:val="20"/>
                <w:szCs w:val="20"/>
                <w:lang w:val="en-US"/>
              </w:rPr>
            </w:pPr>
            <w:ins w:id="403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6" w:author="Nick.Tolimieri" w:date="2022-09-06T13:51:00Z"/>
                <w:color w:val="000000"/>
                <w:sz w:val="20"/>
                <w:szCs w:val="20"/>
                <w:lang w:val="en-US"/>
              </w:rPr>
            </w:pPr>
            <w:ins w:id="403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9" w:author="Nick.Tolimieri" w:date="2022-09-06T13:51:00Z"/>
                <w:color w:val="000000"/>
                <w:sz w:val="20"/>
                <w:szCs w:val="20"/>
                <w:lang w:val="en-US"/>
              </w:rPr>
            </w:pPr>
            <w:ins w:id="404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4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2" w:author="Nick.Tolimieri" w:date="2022-09-06T13:51:00Z"/>
                <w:color w:val="000000"/>
                <w:sz w:val="20"/>
                <w:szCs w:val="20"/>
                <w:lang w:val="en-US"/>
              </w:rPr>
            </w:pPr>
            <w:ins w:id="404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5" w:author="Nick.Tolimieri" w:date="2022-09-06T13:51:00Z"/>
                <w:color w:val="000000"/>
                <w:sz w:val="20"/>
                <w:szCs w:val="20"/>
                <w:lang w:val="en-US"/>
              </w:rPr>
            </w:pPr>
            <w:ins w:id="404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8" w:author="Nick.Tolimieri" w:date="2022-09-06T13:51:00Z"/>
                <w:color w:val="000000"/>
                <w:sz w:val="20"/>
                <w:szCs w:val="20"/>
                <w:lang w:val="en-US"/>
              </w:rPr>
            </w:pPr>
            <w:ins w:id="404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1" w:author="Nick.Tolimieri" w:date="2022-09-06T13:51:00Z"/>
                <w:color w:val="000000"/>
                <w:sz w:val="20"/>
                <w:szCs w:val="20"/>
                <w:lang w:val="en-US"/>
              </w:rPr>
            </w:pPr>
            <w:ins w:id="405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4" w:author="Nick.Tolimieri" w:date="2022-09-06T13:51:00Z"/>
                <w:color w:val="000000"/>
                <w:sz w:val="20"/>
                <w:szCs w:val="20"/>
                <w:lang w:val="en-US"/>
              </w:rPr>
            </w:pPr>
            <w:ins w:id="4055" w:author="Nick.Tolimieri" w:date="2022-09-06T13:51:00Z">
              <w:r w:rsidRPr="00C97A89">
                <w:rPr>
                  <w:color w:val="000000"/>
                  <w:sz w:val="20"/>
                  <w:szCs w:val="20"/>
                  <w:lang w:val="en-US"/>
                </w:rPr>
                <w:t>-</w:t>
              </w:r>
            </w:ins>
          </w:p>
        </w:tc>
      </w:tr>
      <w:tr w:rsidR="00C97A89" w:rsidRPr="00C97A89" w:rsidTr="004C5EBF">
        <w:tblPrEx>
          <w:tblPrExChange w:id="4056" w:author="Nick.Tolimieri" w:date="2022-09-13T12:47:00Z">
            <w:tblPrEx>
              <w:tblW w:w="10017" w:type="dxa"/>
            </w:tblPrEx>
          </w:tblPrExChange>
        </w:tblPrEx>
        <w:trPr>
          <w:trHeight w:val="255"/>
          <w:ins w:id="4057" w:author="Nick.Tolimieri" w:date="2022-09-06T13:51:00Z"/>
          <w:trPrChange w:id="405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60" w:author="Nick.Tolimieri" w:date="2022-09-06T13:51:00Z"/>
                <w:color w:val="000000"/>
                <w:sz w:val="20"/>
                <w:szCs w:val="20"/>
                <w:lang w:val="en-US"/>
              </w:rPr>
            </w:pPr>
            <w:ins w:id="406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6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3" w:author="Nick.Tolimieri" w:date="2022-09-06T13:51:00Z"/>
                <w:color w:val="000000"/>
                <w:sz w:val="20"/>
                <w:szCs w:val="20"/>
                <w:lang w:val="en-US"/>
              </w:rPr>
            </w:pPr>
            <w:ins w:id="4064" w:author="Nick.Tolimieri"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6" w:author="Nick.Tolimieri" w:date="2022-09-06T13:51:00Z"/>
                <w:color w:val="000000"/>
                <w:sz w:val="20"/>
                <w:szCs w:val="20"/>
                <w:lang w:val="en-US"/>
              </w:rPr>
            </w:pPr>
            <w:ins w:id="4067"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9" w:author="Nick.Tolimieri" w:date="2022-09-06T13:51:00Z"/>
                <w:color w:val="000000"/>
                <w:sz w:val="20"/>
                <w:szCs w:val="20"/>
                <w:lang w:val="en-US"/>
              </w:rPr>
            </w:pPr>
            <w:ins w:id="4070"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7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2" w:author="Nick.Tolimieri" w:date="2022-09-06T13:51:00Z"/>
                <w:color w:val="000000"/>
                <w:sz w:val="20"/>
                <w:szCs w:val="20"/>
                <w:lang w:val="en-US"/>
              </w:rPr>
            </w:pPr>
            <w:ins w:id="4073"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5" w:author="Nick.Tolimieri" w:date="2022-09-06T13:51:00Z"/>
                <w:color w:val="000000"/>
                <w:sz w:val="20"/>
                <w:szCs w:val="20"/>
                <w:lang w:val="en-US"/>
              </w:rPr>
            </w:pPr>
            <w:ins w:id="4076"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8" w:author="Nick.Tolimieri" w:date="2022-09-06T13:51:00Z"/>
                <w:color w:val="000000"/>
                <w:sz w:val="20"/>
                <w:szCs w:val="20"/>
                <w:lang w:val="en-US"/>
              </w:rPr>
            </w:pPr>
            <w:ins w:id="4079"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8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1" w:author="Nick.Tolimieri" w:date="2022-09-06T13:51:00Z"/>
                <w:color w:val="000000"/>
                <w:sz w:val="20"/>
                <w:szCs w:val="20"/>
                <w:lang w:val="en-US"/>
              </w:rPr>
            </w:pPr>
            <w:ins w:id="408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4" w:author="Nick.Tolimieri" w:date="2022-09-06T13:51:00Z"/>
                <w:color w:val="000000"/>
                <w:sz w:val="20"/>
                <w:szCs w:val="20"/>
                <w:lang w:val="en-US"/>
              </w:rPr>
            </w:pPr>
            <w:ins w:id="4085"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7" w:author="Nick.Tolimieri" w:date="2022-09-06T13:51:00Z"/>
                <w:color w:val="000000"/>
                <w:sz w:val="20"/>
                <w:szCs w:val="20"/>
                <w:lang w:val="en-US"/>
              </w:rPr>
            </w:pPr>
            <w:ins w:id="408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0" w:author="Nick.Tolimieri" w:date="2022-09-06T13:51:00Z"/>
                <w:color w:val="000000"/>
                <w:sz w:val="20"/>
                <w:szCs w:val="20"/>
                <w:lang w:val="en-US"/>
              </w:rPr>
            </w:pPr>
            <w:ins w:id="4091" w:author="Nick.Tolimieri" w:date="2022-09-06T13:51:00Z">
              <w:r w:rsidRPr="00C97A89">
                <w:rPr>
                  <w:color w:val="000000"/>
                  <w:sz w:val="20"/>
                  <w:szCs w:val="20"/>
                  <w:lang w:val="en-US"/>
                </w:rPr>
                <w:t>-</w:t>
              </w:r>
            </w:ins>
          </w:p>
        </w:tc>
      </w:tr>
      <w:tr w:rsidR="00C97A89" w:rsidRPr="00C97A89" w:rsidTr="004C5EBF">
        <w:tblPrEx>
          <w:tblPrExChange w:id="4092" w:author="Nick.Tolimieri" w:date="2022-09-13T12:47:00Z">
            <w:tblPrEx>
              <w:tblW w:w="10017" w:type="dxa"/>
            </w:tblPrEx>
          </w:tblPrExChange>
        </w:tblPrEx>
        <w:trPr>
          <w:trHeight w:val="255"/>
          <w:ins w:id="4093" w:author="Nick.Tolimieri" w:date="2022-09-06T13:51:00Z"/>
          <w:trPrChange w:id="409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6" w:author="Nick.Tolimieri" w:date="2022-09-06T13:51:00Z"/>
                <w:color w:val="000000"/>
                <w:sz w:val="20"/>
                <w:szCs w:val="20"/>
                <w:lang w:val="en-US"/>
              </w:rPr>
            </w:pPr>
            <w:ins w:id="409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9" w:author="Nick.Tolimieri" w:date="2022-09-06T13:51:00Z"/>
                <w:color w:val="000000"/>
                <w:sz w:val="20"/>
                <w:szCs w:val="20"/>
                <w:lang w:val="en-US"/>
              </w:rPr>
            </w:pPr>
            <w:ins w:id="4100" w:author="Nick.Tolimieri"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10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2" w:author="Nick.Tolimieri" w:date="2022-09-06T13:51:00Z"/>
                <w:color w:val="000000"/>
                <w:sz w:val="20"/>
                <w:szCs w:val="20"/>
                <w:lang w:val="en-US"/>
              </w:rPr>
            </w:pPr>
            <w:ins w:id="4103" w:author="Nick.Tolimieri"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5" w:author="Nick.Tolimieri" w:date="2022-09-06T13:51:00Z"/>
                <w:color w:val="000000"/>
                <w:sz w:val="20"/>
                <w:szCs w:val="20"/>
                <w:lang w:val="en-US"/>
              </w:rPr>
            </w:pPr>
            <w:ins w:id="4106"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8" w:author="Nick.Tolimieri" w:date="2022-09-06T13:51:00Z"/>
                <w:color w:val="000000"/>
                <w:sz w:val="20"/>
                <w:szCs w:val="20"/>
                <w:lang w:val="en-US"/>
              </w:rPr>
            </w:pPr>
            <w:ins w:id="4109"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1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11" w:author="Nick.Tolimieri" w:date="2022-09-06T13:51:00Z"/>
                <w:color w:val="000000"/>
                <w:sz w:val="20"/>
                <w:szCs w:val="20"/>
                <w:lang w:val="en-US"/>
              </w:rPr>
            </w:pPr>
            <w:ins w:id="4112"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4" w:author="Nick.Tolimieri" w:date="2022-09-06T13:51:00Z"/>
                <w:color w:val="000000"/>
                <w:sz w:val="20"/>
                <w:szCs w:val="20"/>
                <w:lang w:val="en-US"/>
              </w:rPr>
            </w:pPr>
            <w:ins w:id="4115"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7" w:author="Nick.Tolimieri" w:date="2022-09-06T13:51:00Z"/>
                <w:color w:val="000000"/>
                <w:sz w:val="20"/>
                <w:szCs w:val="20"/>
                <w:lang w:val="en-US"/>
              </w:rPr>
            </w:pPr>
            <w:ins w:id="4118"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0" w:author="Nick.Tolimieri" w:date="2022-09-06T13:51:00Z"/>
                <w:color w:val="000000"/>
                <w:sz w:val="20"/>
                <w:szCs w:val="20"/>
                <w:lang w:val="en-US"/>
              </w:rPr>
            </w:pPr>
            <w:ins w:id="4121"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3" w:author="Nick.Tolimieri" w:date="2022-09-06T13:51:00Z"/>
                <w:color w:val="000000"/>
                <w:sz w:val="20"/>
                <w:szCs w:val="20"/>
                <w:lang w:val="en-US"/>
              </w:rPr>
            </w:pPr>
            <w:ins w:id="412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6" w:author="Nick.Tolimieri" w:date="2022-09-06T13:51:00Z"/>
                <w:color w:val="000000"/>
                <w:sz w:val="20"/>
                <w:szCs w:val="20"/>
                <w:lang w:val="en-US"/>
              </w:rPr>
            </w:pPr>
            <w:ins w:id="4127" w:author="Nick.Tolimieri" w:date="2022-09-06T13:51:00Z">
              <w:r w:rsidRPr="00C97A89">
                <w:rPr>
                  <w:color w:val="000000"/>
                  <w:sz w:val="20"/>
                  <w:szCs w:val="20"/>
                  <w:lang w:val="en-US"/>
                </w:rPr>
                <w:t>-</w:t>
              </w:r>
            </w:ins>
          </w:p>
        </w:tc>
      </w:tr>
      <w:tr w:rsidR="00C97A89" w:rsidRPr="00C97A89" w:rsidTr="004C5EBF">
        <w:tblPrEx>
          <w:tblPrExChange w:id="4128" w:author="Nick.Tolimieri" w:date="2022-09-13T12:47:00Z">
            <w:tblPrEx>
              <w:tblW w:w="10017" w:type="dxa"/>
            </w:tblPrEx>
          </w:tblPrExChange>
        </w:tblPrEx>
        <w:trPr>
          <w:trHeight w:val="255"/>
          <w:ins w:id="4129" w:author="Nick.Tolimieri" w:date="2022-09-06T13:51:00Z"/>
          <w:trPrChange w:id="413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3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32" w:author="Nick.Tolimieri" w:date="2022-09-06T13:51:00Z"/>
                <w:color w:val="000000"/>
                <w:sz w:val="20"/>
                <w:szCs w:val="20"/>
                <w:lang w:val="en-US"/>
              </w:rPr>
            </w:pPr>
            <w:ins w:id="413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5" w:author="Nick.Tolimieri" w:date="2022-09-06T13:51:00Z"/>
                <w:color w:val="000000"/>
                <w:sz w:val="20"/>
                <w:szCs w:val="20"/>
                <w:lang w:val="en-US"/>
              </w:rPr>
            </w:pPr>
            <w:ins w:id="4136" w:author="Nick.Tolimieri"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8" w:author="Nick.Tolimieri" w:date="2022-09-06T13:51:00Z"/>
                <w:color w:val="000000"/>
                <w:sz w:val="20"/>
                <w:szCs w:val="20"/>
                <w:lang w:val="en-US"/>
              </w:rPr>
            </w:pPr>
            <w:ins w:id="413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4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1" w:author="Nick.Tolimieri" w:date="2022-09-06T13:51:00Z"/>
                <w:color w:val="000000"/>
                <w:sz w:val="20"/>
                <w:szCs w:val="20"/>
                <w:lang w:val="en-US"/>
              </w:rPr>
            </w:pPr>
            <w:ins w:id="4142"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4" w:author="Nick.Tolimieri" w:date="2022-09-06T13:51:00Z"/>
                <w:color w:val="000000"/>
                <w:sz w:val="20"/>
                <w:szCs w:val="20"/>
                <w:lang w:val="en-US"/>
              </w:rPr>
            </w:pPr>
            <w:ins w:id="4145"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7" w:author="Nick.Tolimieri" w:date="2022-09-06T13:51:00Z"/>
                <w:color w:val="000000"/>
                <w:sz w:val="20"/>
                <w:szCs w:val="20"/>
                <w:lang w:val="en-US"/>
              </w:rPr>
            </w:pPr>
            <w:ins w:id="4148"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0" w:author="Nick.Tolimieri" w:date="2022-09-06T13:51:00Z"/>
                <w:color w:val="000000"/>
                <w:sz w:val="20"/>
                <w:szCs w:val="20"/>
                <w:lang w:val="en-US"/>
              </w:rPr>
            </w:pPr>
            <w:ins w:id="4151"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5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3" w:author="Nick.Tolimieri" w:date="2022-09-06T13:51:00Z"/>
                <w:color w:val="000000"/>
                <w:sz w:val="20"/>
                <w:szCs w:val="20"/>
                <w:lang w:val="en-US"/>
              </w:rPr>
            </w:pPr>
            <w:ins w:id="4154"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6" w:author="Nick.Tolimieri" w:date="2022-09-06T13:51:00Z"/>
                <w:color w:val="000000"/>
                <w:sz w:val="20"/>
                <w:szCs w:val="20"/>
                <w:lang w:val="en-US"/>
              </w:rPr>
            </w:pPr>
            <w:ins w:id="4157"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9" w:author="Nick.Tolimieri" w:date="2022-09-06T13:51:00Z"/>
                <w:color w:val="000000"/>
                <w:sz w:val="20"/>
                <w:szCs w:val="20"/>
                <w:lang w:val="en-US"/>
              </w:rPr>
            </w:pPr>
            <w:ins w:id="416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6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2" w:author="Nick.Tolimieri" w:date="2022-09-06T13:51:00Z"/>
                <w:color w:val="000000"/>
                <w:sz w:val="20"/>
                <w:szCs w:val="20"/>
                <w:lang w:val="en-US"/>
              </w:rPr>
            </w:pPr>
            <w:ins w:id="4163" w:author="Nick.Tolimieri" w:date="2022-09-06T13:51:00Z">
              <w:r w:rsidRPr="00C97A89">
                <w:rPr>
                  <w:color w:val="000000"/>
                  <w:sz w:val="20"/>
                  <w:szCs w:val="20"/>
                  <w:lang w:val="en-US"/>
                </w:rPr>
                <w:t>-</w:t>
              </w:r>
            </w:ins>
          </w:p>
        </w:tc>
      </w:tr>
      <w:tr w:rsidR="00C97A89" w:rsidRPr="00C97A89" w:rsidTr="004C5EBF">
        <w:tblPrEx>
          <w:tblPrExChange w:id="4164" w:author="Nick.Tolimieri" w:date="2022-09-13T12:47:00Z">
            <w:tblPrEx>
              <w:tblW w:w="10017" w:type="dxa"/>
            </w:tblPrEx>
          </w:tblPrExChange>
        </w:tblPrEx>
        <w:trPr>
          <w:trHeight w:val="255"/>
          <w:ins w:id="4165" w:author="Nick.Tolimieri" w:date="2022-09-06T13:51:00Z"/>
          <w:trPrChange w:id="416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8" w:author="Nick.Tolimieri" w:date="2022-09-06T13:51:00Z"/>
                <w:color w:val="000000"/>
                <w:sz w:val="20"/>
                <w:szCs w:val="20"/>
                <w:lang w:val="en-US"/>
              </w:rPr>
            </w:pPr>
            <w:ins w:id="416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7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1" w:author="Nick.Tolimieri" w:date="2022-09-06T13:51:00Z"/>
                <w:color w:val="000000"/>
                <w:sz w:val="20"/>
                <w:szCs w:val="20"/>
                <w:lang w:val="en-US"/>
              </w:rPr>
            </w:pPr>
            <w:ins w:id="4172" w:author="Nick.Tolimieri"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4" w:author="Nick.Tolimieri" w:date="2022-09-06T13:51:00Z"/>
                <w:color w:val="000000"/>
                <w:sz w:val="20"/>
                <w:szCs w:val="20"/>
                <w:lang w:val="en-US"/>
              </w:rPr>
            </w:pPr>
            <w:ins w:id="4175"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7" w:author="Nick.Tolimieri" w:date="2022-09-06T13:51:00Z"/>
                <w:color w:val="000000"/>
                <w:sz w:val="20"/>
                <w:szCs w:val="20"/>
                <w:lang w:val="en-US"/>
              </w:rPr>
            </w:pPr>
            <w:ins w:id="4178"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0" w:author="Nick.Tolimieri" w:date="2022-09-06T13:51:00Z"/>
                <w:color w:val="000000"/>
                <w:sz w:val="20"/>
                <w:szCs w:val="20"/>
                <w:lang w:val="en-US"/>
              </w:rPr>
            </w:pPr>
            <w:ins w:id="4181"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8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3" w:author="Nick.Tolimieri" w:date="2022-09-06T13:51:00Z"/>
                <w:color w:val="000000"/>
                <w:sz w:val="20"/>
                <w:szCs w:val="20"/>
                <w:lang w:val="en-US"/>
              </w:rPr>
            </w:pPr>
            <w:ins w:id="4184"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6" w:author="Nick.Tolimieri" w:date="2022-09-06T13:51:00Z"/>
                <w:color w:val="000000"/>
                <w:sz w:val="20"/>
                <w:szCs w:val="20"/>
                <w:lang w:val="en-US"/>
              </w:rPr>
            </w:pPr>
            <w:ins w:id="4187"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9" w:author="Nick.Tolimieri" w:date="2022-09-06T13:51:00Z"/>
                <w:color w:val="000000"/>
                <w:sz w:val="20"/>
                <w:szCs w:val="20"/>
                <w:lang w:val="en-US"/>
              </w:rPr>
            </w:pPr>
            <w:ins w:id="4190"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2" w:author="Nick.Tolimieri" w:date="2022-09-06T13:51:00Z"/>
                <w:color w:val="000000"/>
                <w:sz w:val="20"/>
                <w:szCs w:val="20"/>
                <w:lang w:val="en-US"/>
              </w:rPr>
            </w:pPr>
            <w:ins w:id="4193"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5" w:author="Nick.Tolimieri" w:date="2022-09-06T13:51:00Z"/>
                <w:color w:val="000000"/>
                <w:sz w:val="20"/>
                <w:szCs w:val="20"/>
                <w:lang w:val="en-US"/>
              </w:rPr>
            </w:pPr>
            <w:ins w:id="419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8" w:author="Nick.Tolimieri" w:date="2022-09-06T13:51:00Z"/>
                <w:color w:val="000000"/>
                <w:sz w:val="20"/>
                <w:szCs w:val="20"/>
                <w:lang w:val="en-US"/>
              </w:rPr>
            </w:pPr>
            <w:ins w:id="4199" w:author="Nick.Tolimieri" w:date="2022-09-06T13:51:00Z">
              <w:r w:rsidRPr="00C97A89">
                <w:rPr>
                  <w:color w:val="000000"/>
                  <w:sz w:val="20"/>
                  <w:szCs w:val="20"/>
                  <w:lang w:val="en-US"/>
                </w:rPr>
                <w:t>-</w:t>
              </w:r>
            </w:ins>
          </w:p>
        </w:tc>
      </w:tr>
      <w:tr w:rsidR="00C97A89" w:rsidRPr="00C97A89" w:rsidTr="004C5EBF">
        <w:tblPrEx>
          <w:tblPrExChange w:id="4200" w:author="Nick.Tolimieri" w:date="2022-09-13T12:47:00Z">
            <w:tblPrEx>
              <w:tblW w:w="10017" w:type="dxa"/>
            </w:tblPrEx>
          </w:tblPrExChange>
        </w:tblPrEx>
        <w:trPr>
          <w:trHeight w:val="255"/>
          <w:ins w:id="4201" w:author="Nick.Tolimieri" w:date="2022-09-06T13:51:00Z"/>
          <w:trPrChange w:id="420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4" w:author="Nick.Tolimieri" w:date="2022-09-06T13:51:00Z"/>
                <w:color w:val="000000"/>
                <w:sz w:val="20"/>
                <w:szCs w:val="20"/>
                <w:lang w:val="en-US"/>
              </w:rPr>
            </w:pPr>
            <w:ins w:id="420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7" w:author="Nick.Tolimieri" w:date="2022-09-06T13:51:00Z"/>
                <w:color w:val="000000"/>
                <w:sz w:val="20"/>
                <w:szCs w:val="20"/>
                <w:lang w:val="en-US"/>
              </w:rPr>
            </w:pPr>
            <w:ins w:id="4208" w:author="Nick.Tolimieri"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0" w:author="Nick.Tolimieri" w:date="2022-09-06T13:51:00Z"/>
                <w:color w:val="000000"/>
                <w:sz w:val="20"/>
                <w:szCs w:val="20"/>
                <w:lang w:val="en-US"/>
              </w:rPr>
            </w:pPr>
            <w:ins w:id="421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1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3" w:author="Nick.Tolimieri" w:date="2022-09-06T13:51:00Z"/>
                <w:color w:val="000000"/>
                <w:sz w:val="20"/>
                <w:szCs w:val="20"/>
                <w:lang w:val="en-US"/>
              </w:rPr>
            </w:pPr>
            <w:ins w:id="4214" w:author="Nick.Tolimieri"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6" w:author="Nick.Tolimieri" w:date="2022-09-06T13:51:00Z"/>
                <w:color w:val="000000"/>
                <w:sz w:val="20"/>
                <w:szCs w:val="20"/>
                <w:lang w:val="en-US"/>
              </w:rPr>
            </w:pPr>
            <w:ins w:id="4217"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9" w:author="Nick.Tolimieri" w:date="2022-09-06T13:51:00Z"/>
                <w:color w:val="000000"/>
                <w:sz w:val="20"/>
                <w:szCs w:val="20"/>
                <w:lang w:val="en-US"/>
              </w:rPr>
            </w:pPr>
            <w:ins w:id="4220" w:author="Nick.Tolimieri"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2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2" w:author="Nick.Tolimieri" w:date="2022-09-06T13:51:00Z"/>
                <w:color w:val="000000"/>
                <w:sz w:val="20"/>
                <w:szCs w:val="20"/>
                <w:lang w:val="en-US"/>
              </w:rPr>
            </w:pPr>
            <w:ins w:id="4223"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5" w:author="Nick.Tolimieri" w:date="2022-09-06T13:51:00Z"/>
                <w:color w:val="000000"/>
                <w:sz w:val="20"/>
                <w:szCs w:val="20"/>
                <w:lang w:val="en-US"/>
              </w:rPr>
            </w:pPr>
            <w:ins w:id="4226" w:author="Nick.Tolimieri"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8" w:author="Nick.Tolimieri" w:date="2022-09-06T13:51:00Z"/>
                <w:color w:val="000000"/>
                <w:sz w:val="20"/>
                <w:szCs w:val="20"/>
                <w:lang w:val="en-US"/>
              </w:rPr>
            </w:pPr>
            <w:ins w:id="4229" w:author="Nick.Tolimieri"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3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1" w:author="Nick.Tolimieri" w:date="2022-09-06T13:51:00Z"/>
                <w:color w:val="000000"/>
                <w:sz w:val="20"/>
                <w:szCs w:val="20"/>
                <w:lang w:val="en-US"/>
              </w:rPr>
            </w:pPr>
            <w:ins w:id="4232" w:author="Nick.Tolimieri"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4" w:author="Nick.Tolimieri" w:date="2022-09-06T13:51:00Z"/>
                <w:color w:val="000000"/>
                <w:sz w:val="20"/>
                <w:szCs w:val="20"/>
                <w:lang w:val="en-US"/>
              </w:rPr>
            </w:pPr>
            <w:ins w:id="4235" w:author="Nick.Tolimieri" w:date="2022-09-06T13:51:00Z">
              <w:r w:rsidRPr="00C97A89">
                <w:rPr>
                  <w:color w:val="000000"/>
                  <w:sz w:val="20"/>
                  <w:szCs w:val="20"/>
                  <w:lang w:val="en-US"/>
                </w:rPr>
                <w:t>1.66</w:t>
              </w:r>
            </w:ins>
          </w:p>
        </w:tc>
      </w:tr>
      <w:tr w:rsidR="00C97A89" w:rsidRPr="00C97A89" w:rsidTr="004C5EBF">
        <w:tblPrEx>
          <w:tblPrExChange w:id="4236" w:author="Nick.Tolimieri" w:date="2022-09-13T12:47:00Z">
            <w:tblPrEx>
              <w:tblW w:w="10017" w:type="dxa"/>
            </w:tblPrEx>
          </w:tblPrExChange>
        </w:tblPrEx>
        <w:trPr>
          <w:trHeight w:val="255"/>
          <w:ins w:id="4237" w:author="Nick.Tolimieri" w:date="2022-09-06T13:51:00Z"/>
          <w:trPrChange w:id="423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40" w:author="Nick.Tolimieri" w:date="2022-09-06T13:51:00Z"/>
                <w:color w:val="000000"/>
                <w:sz w:val="20"/>
                <w:szCs w:val="20"/>
                <w:lang w:val="en-US"/>
              </w:rPr>
            </w:pPr>
            <w:ins w:id="424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4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3" w:author="Nick.Tolimieri" w:date="2022-09-06T13:51:00Z"/>
                <w:color w:val="000000"/>
                <w:sz w:val="20"/>
                <w:szCs w:val="20"/>
                <w:lang w:val="en-US"/>
              </w:rPr>
            </w:pPr>
            <w:ins w:id="4244" w:author="Nick.Tolimieri"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6" w:author="Nick.Tolimieri" w:date="2022-09-06T13:51:00Z"/>
                <w:color w:val="000000"/>
                <w:sz w:val="20"/>
                <w:szCs w:val="20"/>
                <w:lang w:val="en-US"/>
              </w:rPr>
            </w:pPr>
            <w:ins w:id="4247" w:author="Nick.Tolimieri"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9" w:author="Nick.Tolimieri" w:date="2022-09-06T13:51:00Z"/>
                <w:color w:val="000000"/>
                <w:sz w:val="20"/>
                <w:szCs w:val="20"/>
                <w:lang w:val="en-US"/>
              </w:rPr>
            </w:pPr>
            <w:ins w:id="4250" w:author="Nick.Tolimieri"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5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2" w:author="Nick.Tolimieri" w:date="2022-09-06T13:51:00Z"/>
                <w:color w:val="000000"/>
                <w:sz w:val="20"/>
                <w:szCs w:val="20"/>
                <w:lang w:val="en-US"/>
              </w:rPr>
            </w:pPr>
            <w:ins w:id="425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5" w:author="Nick.Tolimieri" w:date="2022-09-06T13:51:00Z"/>
                <w:color w:val="000000"/>
                <w:sz w:val="20"/>
                <w:szCs w:val="20"/>
                <w:lang w:val="en-US"/>
              </w:rPr>
            </w:pPr>
            <w:ins w:id="4256" w:author="Nick.Tolimieri"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8" w:author="Nick.Tolimieri" w:date="2022-09-06T13:51:00Z"/>
                <w:color w:val="000000"/>
                <w:sz w:val="20"/>
                <w:szCs w:val="20"/>
                <w:lang w:val="en-US"/>
              </w:rPr>
            </w:pPr>
            <w:ins w:id="4259" w:author="Nick.Tolimieri"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6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1" w:author="Nick.Tolimieri" w:date="2022-09-06T13:51:00Z"/>
                <w:color w:val="000000"/>
                <w:sz w:val="20"/>
                <w:szCs w:val="20"/>
                <w:lang w:val="en-US"/>
              </w:rPr>
            </w:pPr>
            <w:ins w:id="4262" w:author="Nick.Tolimieri"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4" w:author="Nick.Tolimieri" w:date="2022-09-06T13:51:00Z"/>
                <w:color w:val="000000"/>
                <w:sz w:val="20"/>
                <w:szCs w:val="20"/>
                <w:lang w:val="en-US"/>
              </w:rPr>
            </w:pPr>
            <w:ins w:id="4265" w:author="Nick.Tolimieri"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7" w:author="Nick.Tolimieri" w:date="2022-09-06T13:51:00Z"/>
                <w:color w:val="000000"/>
                <w:sz w:val="20"/>
                <w:szCs w:val="20"/>
                <w:lang w:val="en-US"/>
              </w:rPr>
            </w:pPr>
            <w:ins w:id="4268" w:author="Nick.Tolimieri"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0" w:author="Nick.Tolimieri" w:date="2022-09-06T13:51:00Z"/>
                <w:color w:val="000000"/>
                <w:sz w:val="20"/>
                <w:szCs w:val="20"/>
                <w:lang w:val="en-US"/>
              </w:rPr>
            </w:pPr>
            <w:ins w:id="4271" w:author="Nick.Tolimieri" w:date="2022-09-06T13:51:00Z">
              <w:r w:rsidRPr="00C97A89">
                <w:rPr>
                  <w:color w:val="000000"/>
                  <w:sz w:val="20"/>
                  <w:szCs w:val="20"/>
                  <w:lang w:val="en-US"/>
                </w:rPr>
                <w:t>3.94</w:t>
              </w:r>
            </w:ins>
          </w:p>
        </w:tc>
      </w:tr>
      <w:tr w:rsidR="00C97A89" w:rsidRPr="00C97A89" w:rsidTr="004C5EBF">
        <w:tblPrEx>
          <w:tblPrExChange w:id="4272" w:author="Nick.Tolimieri" w:date="2022-09-13T12:47:00Z">
            <w:tblPrEx>
              <w:tblW w:w="10017" w:type="dxa"/>
            </w:tblPrEx>
          </w:tblPrExChange>
        </w:tblPrEx>
        <w:trPr>
          <w:trHeight w:val="255"/>
          <w:ins w:id="4273" w:author="Nick.Tolimieri" w:date="2022-09-06T13:51:00Z"/>
          <w:trPrChange w:id="427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6" w:author="Nick.Tolimieri" w:date="2022-09-06T13:51:00Z"/>
                <w:color w:val="000000"/>
                <w:sz w:val="20"/>
                <w:szCs w:val="20"/>
                <w:lang w:val="en-US"/>
              </w:rPr>
            </w:pPr>
            <w:ins w:id="427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9" w:author="Nick.Tolimieri" w:date="2022-09-06T13:51:00Z"/>
                <w:color w:val="000000"/>
                <w:sz w:val="20"/>
                <w:szCs w:val="20"/>
                <w:lang w:val="en-US"/>
              </w:rPr>
            </w:pPr>
            <w:ins w:id="4280" w:author="Nick.Tolimieri"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8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2" w:author="Nick.Tolimieri" w:date="2022-09-06T13:51:00Z"/>
                <w:color w:val="000000"/>
                <w:sz w:val="20"/>
                <w:szCs w:val="20"/>
                <w:lang w:val="en-US"/>
              </w:rPr>
            </w:pPr>
            <w:ins w:id="4283" w:author="Nick.Tolimieri"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5" w:author="Nick.Tolimieri" w:date="2022-09-06T13:51:00Z"/>
                <w:color w:val="000000"/>
                <w:sz w:val="20"/>
                <w:szCs w:val="20"/>
                <w:lang w:val="en-US"/>
              </w:rPr>
            </w:pPr>
            <w:ins w:id="4286" w:author="Nick.Tolimieri"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8" w:author="Nick.Tolimieri" w:date="2022-09-06T13:51:00Z"/>
                <w:color w:val="000000"/>
                <w:sz w:val="20"/>
                <w:szCs w:val="20"/>
                <w:lang w:val="en-US"/>
              </w:rPr>
            </w:pPr>
            <w:ins w:id="428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9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1" w:author="Nick.Tolimieri" w:date="2022-09-06T13:51:00Z"/>
                <w:color w:val="000000"/>
                <w:sz w:val="20"/>
                <w:szCs w:val="20"/>
                <w:lang w:val="en-US"/>
              </w:rPr>
            </w:pPr>
            <w:ins w:id="4292" w:author="Nick.Tolimieri"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4" w:author="Nick.Tolimieri" w:date="2022-09-06T13:51:00Z"/>
                <w:color w:val="000000"/>
                <w:sz w:val="20"/>
                <w:szCs w:val="20"/>
                <w:lang w:val="en-US"/>
              </w:rPr>
            </w:pPr>
            <w:ins w:id="4295" w:author="Nick.Tolimieri"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7" w:author="Nick.Tolimieri" w:date="2022-09-06T13:51:00Z"/>
                <w:color w:val="000000"/>
                <w:sz w:val="20"/>
                <w:szCs w:val="20"/>
                <w:lang w:val="en-US"/>
              </w:rPr>
            </w:pPr>
            <w:ins w:id="4298" w:author="Nick.Tolimieri"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0" w:author="Nick.Tolimieri" w:date="2022-09-06T13:51:00Z"/>
                <w:color w:val="000000"/>
                <w:sz w:val="20"/>
                <w:szCs w:val="20"/>
                <w:lang w:val="en-US"/>
              </w:rPr>
            </w:pPr>
            <w:ins w:id="4301" w:author="Nick.Tolimieri"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30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3" w:author="Nick.Tolimieri" w:date="2022-09-06T13:51:00Z"/>
                <w:color w:val="000000"/>
                <w:sz w:val="20"/>
                <w:szCs w:val="20"/>
                <w:lang w:val="en-US"/>
              </w:rPr>
            </w:pPr>
            <w:ins w:id="4304" w:author="Nick.Tolimieri"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6" w:author="Nick.Tolimieri" w:date="2022-09-06T13:51:00Z"/>
                <w:color w:val="000000"/>
                <w:sz w:val="20"/>
                <w:szCs w:val="20"/>
                <w:lang w:val="en-US"/>
              </w:rPr>
            </w:pPr>
            <w:ins w:id="4307" w:author="Nick.Tolimieri" w:date="2022-09-06T13:51:00Z">
              <w:r w:rsidRPr="00C97A89">
                <w:rPr>
                  <w:color w:val="000000"/>
                  <w:sz w:val="20"/>
                  <w:szCs w:val="20"/>
                  <w:lang w:val="en-US"/>
                </w:rPr>
                <w:t>3.52</w:t>
              </w:r>
            </w:ins>
          </w:p>
        </w:tc>
      </w:tr>
      <w:tr w:rsidR="00C97A89" w:rsidRPr="00C97A89" w:rsidTr="004C5EBF">
        <w:tblPrEx>
          <w:tblPrExChange w:id="4308" w:author="Nick.Tolimieri" w:date="2022-09-13T12:47:00Z">
            <w:tblPrEx>
              <w:tblW w:w="10017" w:type="dxa"/>
            </w:tblPrEx>
          </w:tblPrExChange>
        </w:tblPrEx>
        <w:trPr>
          <w:trHeight w:val="255"/>
          <w:ins w:id="4309" w:author="Nick.Tolimieri" w:date="2022-09-06T13:51:00Z"/>
          <w:trPrChange w:id="431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1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12" w:author="Nick.Tolimieri" w:date="2022-09-06T13:51:00Z"/>
                <w:color w:val="000000"/>
                <w:sz w:val="20"/>
                <w:szCs w:val="20"/>
                <w:lang w:val="en-US"/>
              </w:rPr>
            </w:pPr>
            <w:ins w:id="431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5" w:author="Nick.Tolimieri" w:date="2022-09-06T13:51:00Z"/>
                <w:color w:val="000000"/>
                <w:sz w:val="20"/>
                <w:szCs w:val="20"/>
                <w:lang w:val="en-US"/>
              </w:rPr>
            </w:pPr>
            <w:ins w:id="4316" w:author="Nick.Tolimieri"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8" w:author="Nick.Tolimieri" w:date="2022-09-06T13:51:00Z"/>
                <w:color w:val="000000"/>
                <w:sz w:val="20"/>
                <w:szCs w:val="20"/>
                <w:lang w:val="en-US"/>
              </w:rPr>
            </w:pPr>
            <w:ins w:id="4319" w:author="Nick.Tolimieri"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2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1" w:author="Nick.Tolimieri" w:date="2022-09-06T13:51:00Z"/>
                <w:color w:val="000000"/>
                <w:sz w:val="20"/>
                <w:szCs w:val="20"/>
                <w:lang w:val="en-US"/>
              </w:rPr>
            </w:pPr>
            <w:ins w:id="4322" w:author="Nick.Tolimieri"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4" w:author="Nick.Tolimieri" w:date="2022-09-06T13:51:00Z"/>
                <w:color w:val="000000"/>
                <w:sz w:val="20"/>
                <w:szCs w:val="20"/>
                <w:lang w:val="en-US"/>
              </w:rPr>
            </w:pPr>
            <w:ins w:id="4325" w:author="Nick.Tolimieri"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7" w:author="Nick.Tolimieri" w:date="2022-09-06T13:51:00Z"/>
                <w:color w:val="000000"/>
                <w:sz w:val="20"/>
                <w:szCs w:val="20"/>
                <w:lang w:val="en-US"/>
              </w:rPr>
            </w:pPr>
            <w:ins w:id="4328" w:author="Nick.Tolimieri"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0" w:author="Nick.Tolimieri" w:date="2022-09-06T13:51:00Z"/>
                <w:color w:val="000000"/>
                <w:sz w:val="20"/>
                <w:szCs w:val="20"/>
                <w:lang w:val="en-US"/>
              </w:rPr>
            </w:pPr>
            <w:ins w:id="4331" w:author="Nick.Tolimieri"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3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3" w:author="Nick.Tolimieri" w:date="2022-09-06T13:51:00Z"/>
                <w:color w:val="000000"/>
                <w:sz w:val="20"/>
                <w:szCs w:val="20"/>
                <w:lang w:val="en-US"/>
              </w:rPr>
            </w:pPr>
            <w:ins w:id="4334" w:author="Nick.Tolimieri"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6" w:author="Nick.Tolimieri" w:date="2022-09-06T13:51:00Z"/>
                <w:color w:val="000000"/>
                <w:sz w:val="20"/>
                <w:szCs w:val="20"/>
                <w:lang w:val="en-US"/>
              </w:rPr>
            </w:pPr>
            <w:ins w:id="4337" w:author="Nick.Tolimieri"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9" w:author="Nick.Tolimieri" w:date="2022-09-06T13:51:00Z"/>
                <w:color w:val="000000"/>
                <w:sz w:val="20"/>
                <w:szCs w:val="20"/>
                <w:lang w:val="en-US"/>
              </w:rPr>
            </w:pPr>
            <w:ins w:id="4340"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4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2" w:author="Nick.Tolimieri" w:date="2022-09-06T13:51:00Z"/>
                <w:color w:val="000000"/>
                <w:sz w:val="20"/>
                <w:szCs w:val="20"/>
                <w:lang w:val="en-US"/>
              </w:rPr>
            </w:pPr>
            <w:ins w:id="4343" w:author="Nick.Tolimieri" w:date="2022-09-06T13:51:00Z">
              <w:r w:rsidRPr="00C97A89">
                <w:rPr>
                  <w:color w:val="000000"/>
                  <w:sz w:val="20"/>
                  <w:szCs w:val="20"/>
                  <w:lang w:val="en-US"/>
                </w:rPr>
                <w:t>3.07</w:t>
              </w:r>
            </w:ins>
          </w:p>
        </w:tc>
      </w:tr>
      <w:tr w:rsidR="00C97A89" w:rsidRPr="00C97A89" w:rsidTr="004C5EBF">
        <w:tblPrEx>
          <w:tblPrExChange w:id="4344" w:author="Nick.Tolimieri" w:date="2022-09-13T12:47:00Z">
            <w:tblPrEx>
              <w:tblW w:w="10017" w:type="dxa"/>
            </w:tblPrEx>
          </w:tblPrExChange>
        </w:tblPrEx>
        <w:trPr>
          <w:trHeight w:val="255"/>
          <w:ins w:id="4345" w:author="Nick.Tolimieri" w:date="2022-09-06T13:51:00Z"/>
          <w:trPrChange w:id="4346"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7"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8" w:author="Nick.Tolimieri" w:date="2022-09-06T13:51:00Z"/>
                <w:color w:val="000000"/>
                <w:sz w:val="20"/>
                <w:szCs w:val="20"/>
                <w:lang w:val="en-US"/>
              </w:rPr>
            </w:pPr>
            <w:ins w:id="4349"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50"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1" w:author="Nick.Tolimieri" w:date="2022-09-06T13:51:00Z"/>
                <w:color w:val="000000"/>
                <w:sz w:val="20"/>
                <w:szCs w:val="20"/>
                <w:lang w:val="en-US"/>
              </w:rPr>
            </w:pPr>
            <w:ins w:id="4352" w:author="Nick.Tolimieri"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3"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4" w:author="Nick.Tolimieri" w:date="2022-09-06T13:51:00Z"/>
                <w:color w:val="000000"/>
                <w:sz w:val="20"/>
                <w:szCs w:val="20"/>
                <w:lang w:val="en-US"/>
              </w:rPr>
            </w:pPr>
            <w:ins w:id="4355" w:author="Nick.Tolimieri"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6"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7" w:author="Nick.Tolimieri" w:date="2022-09-06T13:51:00Z"/>
                <w:color w:val="000000"/>
                <w:sz w:val="20"/>
                <w:szCs w:val="20"/>
                <w:lang w:val="en-US"/>
              </w:rPr>
            </w:pPr>
            <w:ins w:id="4358" w:author="Nick.Tolimieri"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9"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0" w:author="Nick.Tolimieri" w:date="2022-09-06T13:51:00Z"/>
                <w:color w:val="000000"/>
                <w:sz w:val="20"/>
                <w:szCs w:val="20"/>
                <w:lang w:val="en-US"/>
              </w:rPr>
            </w:pPr>
            <w:ins w:id="4361" w:author="Nick.Tolimieri"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62"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3" w:author="Nick.Tolimieri" w:date="2022-09-06T13:51:00Z"/>
                <w:color w:val="000000"/>
                <w:sz w:val="20"/>
                <w:szCs w:val="20"/>
                <w:lang w:val="en-US"/>
              </w:rPr>
            </w:pPr>
            <w:ins w:id="4364" w:author="Nick.Tolimieri"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5"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6" w:author="Nick.Tolimieri" w:date="2022-09-06T13:51:00Z"/>
                <w:color w:val="000000"/>
                <w:sz w:val="20"/>
                <w:szCs w:val="20"/>
                <w:lang w:val="en-US"/>
              </w:rPr>
            </w:pPr>
            <w:ins w:id="4367"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8"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9" w:author="Nick.Tolimieri" w:date="2022-09-06T13:51:00Z"/>
                <w:color w:val="000000"/>
                <w:sz w:val="20"/>
                <w:szCs w:val="20"/>
                <w:lang w:val="en-US"/>
              </w:rPr>
            </w:pPr>
            <w:ins w:id="4370" w:author="Nick.Tolimieri"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7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2" w:author="Nick.Tolimieri" w:date="2022-09-06T13:51:00Z"/>
                <w:color w:val="000000"/>
                <w:sz w:val="20"/>
                <w:szCs w:val="20"/>
                <w:lang w:val="en-US"/>
              </w:rPr>
            </w:pPr>
            <w:ins w:id="4373" w:author="Nick.Tolimieri"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4"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5" w:author="Nick.Tolimieri" w:date="2022-09-06T13:51:00Z"/>
                <w:color w:val="000000"/>
                <w:sz w:val="20"/>
                <w:szCs w:val="20"/>
                <w:lang w:val="en-US"/>
              </w:rPr>
            </w:pPr>
            <w:ins w:id="4376" w:author="Nick.Tolimieri"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8" w:author="Nick.Tolimieri" w:date="2022-09-06T13:51:00Z"/>
                <w:color w:val="000000"/>
                <w:sz w:val="20"/>
                <w:szCs w:val="20"/>
                <w:lang w:val="en-US"/>
              </w:rPr>
            </w:pPr>
            <w:ins w:id="4379" w:author="Nick.Tolimieri" w:date="2022-09-06T13:51:00Z">
              <w:r w:rsidRPr="00C97A89">
                <w:rPr>
                  <w:color w:val="000000"/>
                  <w:sz w:val="20"/>
                  <w:szCs w:val="20"/>
                  <w:lang w:val="en-US"/>
                </w:rPr>
                <w:t>3.6</w:t>
              </w:r>
            </w:ins>
          </w:p>
        </w:tc>
      </w:tr>
      <w:tr w:rsidR="00C97A89" w:rsidRPr="00C97A89" w:rsidTr="004C5EBF">
        <w:tblPrEx>
          <w:tblPrExChange w:id="4380" w:author="Nick.Tolimieri" w:date="2022-09-13T12:47:00Z">
            <w:tblPrEx>
              <w:tblW w:w="10017" w:type="dxa"/>
            </w:tblPrEx>
          </w:tblPrExChange>
        </w:tblPrEx>
        <w:trPr>
          <w:trHeight w:val="255"/>
          <w:ins w:id="4381" w:author="Nick.Tolimieri" w:date="2022-09-06T13:51:00Z"/>
          <w:trPrChange w:id="4382"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3"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4" w:author="Nick.Tolimieri" w:date="2022-09-06T13:51:00Z"/>
                <w:color w:val="000000"/>
                <w:sz w:val="20"/>
                <w:szCs w:val="20"/>
                <w:lang w:val="en-US"/>
              </w:rPr>
            </w:pPr>
            <w:ins w:id="4385"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6"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7" w:author="Nick.Tolimieri" w:date="2022-09-06T13:51:00Z"/>
                <w:color w:val="000000"/>
                <w:sz w:val="20"/>
                <w:szCs w:val="20"/>
                <w:lang w:val="en-US"/>
              </w:rPr>
            </w:pPr>
            <w:ins w:id="4388" w:author="Nick.Tolimieri"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9"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0" w:author="Nick.Tolimieri" w:date="2022-09-06T13:51:00Z"/>
                <w:color w:val="000000"/>
                <w:sz w:val="20"/>
                <w:szCs w:val="20"/>
                <w:lang w:val="en-US"/>
              </w:rPr>
            </w:pPr>
            <w:ins w:id="4391" w:author="Nick.Tolimieri"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92"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3" w:author="Nick.Tolimieri" w:date="2022-09-06T13:51:00Z"/>
                <w:color w:val="000000"/>
                <w:sz w:val="20"/>
                <w:szCs w:val="20"/>
                <w:lang w:val="en-US"/>
              </w:rPr>
            </w:pPr>
            <w:ins w:id="4394" w:author="Nick.Tolimieri"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5"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6" w:author="Nick.Tolimieri" w:date="2022-09-06T13:51:00Z"/>
                <w:color w:val="000000"/>
                <w:sz w:val="20"/>
                <w:szCs w:val="20"/>
                <w:lang w:val="en-US"/>
              </w:rPr>
            </w:pPr>
            <w:ins w:id="4397" w:author="Nick.Tolimieri"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8"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9" w:author="Nick.Tolimieri" w:date="2022-09-06T13:51:00Z"/>
                <w:color w:val="000000"/>
                <w:sz w:val="20"/>
                <w:szCs w:val="20"/>
                <w:lang w:val="en-US"/>
              </w:rPr>
            </w:pPr>
            <w:ins w:id="4400" w:author="Nick.Tolimieri"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401"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2" w:author="Nick.Tolimieri" w:date="2022-09-06T13:51:00Z"/>
                <w:color w:val="000000"/>
                <w:sz w:val="20"/>
                <w:szCs w:val="20"/>
                <w:lang w:val="en-US"/>
              </w:rPr>
            </w:pPr>
            <w:ins w:id="4403" w:author="Nick.Tolimieri"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4"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5" w:author="Nick.Tolimieri" w:date="2022-09-06T13:51:00Z"/>
                <w:color w:val="000000"/>
                <w:sz w:val="20"/>
                <w:szCs w:val="20"/>
                <w:lang w:val="en-US"/>
              </w:rPr>
            </w:pPr>
            <w:ins w:id="4406"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7"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8" w:author="Nick.Tolimieri" w:date="2022-09-06T13:51:00Z"/>
                <w:color w:val="000000"/>
                <w:sz w:val="20"/>
                <w:szCs w:val="20"/>
                <w:lang w:val="en-US"/>
              </w:rPr>
            </w:pPr>
            <w:ins w:id="4409"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0"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1" w:author="Nick.Tolimieri" w:date="2022-09-06T13:51:00Z"/>
                <w:color w:val="000000"/>
                <w:sz w:val="20"/>
                <w:szCs w:val="20"/>
                <w:lang w:val="en-US"/>
              </w:rPr>
            </w:pPr>
            <w:ins w:id="4412" w:author="Nick.Tolimieri"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4" w:author="Nick.Tolimieri" w:date="2022-09-06T13:51:00Z"/>
                <w:color w:val="000000"/>
                <w:sz w:val="20"/>
                <w:szCs w:val="20"/>
                <w:lang w:val="en-US"/>
              </w:rPr>
            </w:pPr>
            <w:ins w:id="4415" w:author="Nick.Tolimieri" w:date="2022-09-06T13:51:00Z">
              <w:r w:rsidRPr="00C97A89">
                <w:rPr>
                  <w:color w:val="000000"/>
                  <w:sz w:val="20"/>
                  <w:szCs w:val="20"/>
                  <w:lang w:val="en-US"/>
                </w:rPr>
                <w:t>-</w:t>
              </w:r>
            </w:ins>
          </w:p>
        </w:tc>
      </w:tr>
      <w:tr w:rsidR="00C97A89" w:rsidRPr="00C97A89" w:rsidTr="004C5EBF">
        <w:tblPrEx>
          <w:tblPrExChange w:id="4416" w:author="Nick.Tolimieri" w:date="2022-09-13T12:47:00Z">
            <w:tblPrEx>
              <w:tblW w:w="10017" w:type="dxa"/>
            </w:tblPrEx>
          </w:tblPrExChange>
        </w:tblPrEx>
        <w:trPr>
          <w:trHeight w:val="255"/>
          <w:ins w:id="4417" w:author="Nick.Tolimieri" w:date="2022-09-06T13:51:00Z"/>
          <w:trPrChange w:id="4418"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9"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20" w:author="Nick.Tolimieri" w:date="2022-09-06T13:51:00Z"/>
                <w:color w:val="000000"/>
                <w:sz w:val="20"/>
                <w:szCs w:val="20"/>
                <w:lang w:val="en-US"/>
              </w:rPr>
            </w:pPr>
            <w:ins w:id="4421"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22"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3" w:author="Nick.Tolimieri" w:date="2022-09-06T13:51:00Z"/>
                <w:color w:val="000000"/>
                <w:sz w:val="20"/>
                <w:szCs w:val="20"/>
                <w:lang w:val="en-US"/>
              </w:rPr>
            </w:pPr>
            <w:ins w:id="4424" w:author="Nick.Tolimieri"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5"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6" w:author="Nick.Tolimieri" w:date="2022-09-06T13:51:00Z"/>
                <w:color w:val="000000"/>
                <w:sz w:val="20"/>
                <w:szCs w:val="20"/>
                <w:lang w:val="en-US"/>
              </w:rPr>
            </w:pPr>
            <w:ins w:id="4427" w:author="Nick.Tolimieri"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8"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9" w:author="Nick.Tolimieri" w:date="2022-09-06T13:51:00Z"/>
                <w:color w:val="000000"/>
                <w:sz w:val="20"/>
                <w:szCs w:val="20"/>
                <w:lang w:val="en-US"/>
              </w:rPr>
            </w:pPr>
            <w:ins w:id="4430" w:author="Nick.Tolimieri"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31"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2" w:author="Nick.Tolimieri" w:date="2022-09-06T13:51:00Z"/>
                <w:color w:val="000000"/>
                <w:sz w:val="20"/>
                <w:szCs w:val="20"/>
                <w:lang w:val="en-US"/>
              </w:rPr>
            </w:pPr>
            <w:ins w:id="4433" w:author="Nick.Tolimieri"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4"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5" w:author="Nick.Tolimieri" w:date="2022-09-06T13:51:00Z"/>
                <w:color w:val="000000"/>
                <w:sz w:val="20"/>
                <w:szCs w:val="20"/>
                <w:lang w:val="en-US"/>
              </w:rPr>
            </w:pPr>
            <w:ins w:id="4436" w:author="Nick.Tolimieri"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7"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8" w:author="Nick.Tolimieri" w:date="2022-09-06T13:51:00Z"/>
                <w:color w:val="000000"/>
                <w:sz w:val="20"/>
                <w:szCs w:val="20"/>
                <w:lang w:val="en-US"/>
              </w:rPr>
            </w:pPr>
            <w:ins w:id="4439" w:author="Nick.Tolimieri"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40"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1" w:author="Nick.Tolimieri" w:date="2022-09-06T13:51:00Z"/>
                <w:color w:val="000000"/>
                <w:sz w:val="20"/>
                <w:szCs w:val="20"/>
                <w:lang w:val="en-US"/>
              </w:rPr>
            </w:pPr>
            <w:ins w:id="4442" w:author="Nick.Tolimieri"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3"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4" w:author="Nick.Tolimieri" w:date="2022-09-06T13:51:00Z"/>
                <w:color w:val="000000"/>
                <w:sz w:val="20"/>
                <w:szCs w:val="20"/>
                <w:lang w:val="en-US"/>
              </w:rPr>
            </w:pPr>
            <w:ins w:id="4445" w:author="Nick.Tolimieri"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6"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7" w:author="Nick.Tolimieri" w:date="2022-09-06T13:51:00Z"/>
                <w:color w:val="000000"/>
                <w:sz w:val="20"/>
                <w:szCs w:val="20"/>
                <w:lang w:val="en-US"/>
              </w:rPr>
            </w:pPr>
            <w:ins w:id="4448" w:author="Nick.Tolimieri"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0" w:author="Nick.Tolimieri" w:date="2022-09-06T13:51:00Z"/>
                <w:color w:val="000000"/>
                <w:sz w:val="20"/>
                <w:szCs w:val="20"/>
                <w:lang w:val="en-US"/>
              </w:rPr>
            </w:pPr>
            <w:ins w:id="4451" w:author="Nick.Tolimieri" w:date="2022-09-06T13:51:00Z">
              <w:r w:rsidRPr="00C97A89">
                <w:rPr>
                  <w:color w:val="000000"/>
                  <w:sz w:val="20"/>
                  <w:szCs w:val="20"/>
                  <w:lang w:val="en-US"/>
                </w:rPr>
                <w:t>2.92</w:t>
              </w:r>
            </w:ins>
          </w:p>
        </w:tc>
      </w:tr>
      <w:tr w:rsidR="00C97A89" w:rsidRPr="00C97A89" w:rsidTr="004C5EBF">
        <w:tblPrEx>
          <w:tblPrExChange w:id="4452" w:author="Nick.Tolimieri" w:date="2022-09-13T12:47:00Z">
            <w:tblPrEx>
              <w:tblW w:w="10017" w:type="dxa"/>
            </w:tblPrEx>
          </w:tblPrExChange>
        </w:tblPrEx>
        <w:trPr>
          <w:trHeight w:val="255"/>
          <w:ins w:id="4453" w:author="Nick.Tolimieri" w:date="2022-09-06T13:51:00Z"/>
          <w:trPrChange w:id="4454"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5"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6" w:author="Nick.Tolimieri" w:date="2022-09-06T13:51:00Z"/>
                <w:color w:val="000000"/>
                <w:sz w:val="20"/>
                <w:szCs w:val="20"/>
                <w:lang w:val="en-US"/>
              </w:rPr>
            </w:pPr>
            <w:ins w:id="4457"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8"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9" w:author="Nick.Tolimieri" w:date="2022-09-06T13:51:00Z"/>
                <w:color w:val="000000"/>
                <w:sz w:val="20"/>
                <w:szCs w:val="20"/>
                <w:lang w:val="en-US"/>
              </w:rPr>
            </w:pPr>
            <w:ins w:id="4460" w:author="Nick.Tolimieri"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61"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2" w:author="Nick.Tolimieri" w:date="2022-09-06T13:51:00Z"/>
                <w:color w:val="000000"/>
                <w:sz w:val="20"/>
                <w:szCs w:val="20"/>
                <w:lang w:val="en-US"/>
              </w:rPr>
            </w:pPr>
            <w:ins w:id="4463" w:author="Nick.Tolimieri"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4"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5" w:author="Nick.Tolimieri" w:date="2022-09-06T13:51:00Z"/>
                <w:color w:val="000000"/>
                <w:sz w:val="20"/>
                <w:szCs w:val="20"/>
                <w:lang w:val="en-US"/>
              </w:rPr>
            </w:pPr>
            <w:ins w:id="4466" w:author="Nick.Tolimieri"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7"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8" w:author="Nick.Tolimieri" w:date="2022-09-06T13:51:00Z"/>
                <w:color w:val="000000"/>
                <w:sz w:val="20"/>
                <w:szCs w:val="20"/>
                <w:lang w:val="en-US"/>
              </w:rPr>
            </w:pPr>
            <w:ins w:id="4469" w:author="Nick.Tolimieri"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70"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1" w:author="Nick.Tolimieri" w:date="2022-09-06T13:51:00Z"/>
                <w:color w:val="000000"/>
                <w:sz w:val="20"/>
                <w:szCs w:val="20"/>
                <w:lang w:val="en-US"/>
              </w:rPr>
            </w:pPr>
            <w:ins w:id="4472" w:author="Nick.Tolimieri"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3"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4" w:author="Nick.Tolimieri" w:date="2022-09-06T13:51:00Z"/>
                <w:color w:val="000000"/>
                <w:sz w:val="20"/>
                <w:szCs w:val="20"/>
                <w:lang w:val="en-US"/>
              </w:rPr>
            </w:pPr>
            <w:ins w:id="4475" w:author="Nick.Tolimieri"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6"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7" w:author="Nick.Tolimieri" w:date="2022-09-06T13:51:00Z"/>
                <w:color w:val="000000"/>
                <w:sz w:val="20"/>
                <w:szCs w:val="20"/>
                <w:lang w:val="en-US"/>
              </w:rPr>
            </w:pPr>
            <w:ins w:id="4478" w:author="Nick.Tolimieri"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9"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0" w:author="Nick.Tolimieri" w:date="2022-09-06T13:51:00Z"/>
                <w:color w:val="000000"/>
                <w:sz w:val="20"/>
                <w:szCs w:val="20"/>
                <w:lang w:val="en-US"/>
              </w:rPr>
            </w:pPr>
            <w:ins w:id="4481" w:author="Nick.Tolimieri"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82"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3" w:author="Nick.Tolimieri" w:date="2022-09-06T13:51:00Z"/>
                <w:color w:val="000000"/>
                <w:sz w:val="20"/>
                <w:szCs w:val="20"/>
                <w:lang w:val="en-US"/>
              </w:rPr>
            </w:pPr>
            <w:ins w:id="4484" w:author="Nick.Tolimieri"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6" w:author="Nick.Tolimieri" w:date="2022-09-06T13:51:00Z"/>
                <w:color w:val="000000"/>
                <w:sz w:val="20"/>
                <w:szCs w:val="20"/>
                <w:lang w:val="en-US"/>
              </w:rPr>
            </w:pPr>
            <w:ins w:id="4487" w:author="Nick.Tolimieri" w:date="2022-09-06T13:51:00Z">
              <w:r w:rsidRPr="00C97A89">
                <w:rPr>
                  <w:color w:val="000000"/>
                  <w:sz w:val="20"/>
                  <w:szCs w:val="20"/>
                  <w:lang w:val="en-US"/>
                </w:rPr>
                <w:t>3.81</w:t>
              </w:r>
            </w:ins>
          </w:p>
        </w:tc>
      </w:tr>
      <w:tr w:rsidR="00C97A89" w:rsidRPr="00C97A89" w:rsidTr="004C5EBF">
        <w:tblPrEx>
          <w:tblPrExChange w:id="4488" w:author="Nick.Tolimieri" w:date="2022-09-13T12:47:00Z">
            <w:tblPrEx>
              <w:tblW w:w="10017" w:type="dxa"/>
            </w:tblPrEx>
          </w:tblPrExChange>
        </w:tblPrEx>
        <w:trPr>
          <w:trHeight w:val="255"/>
          <w:ins w:id="4489" w:author="Nick.Tolimieri" w:date="2022-09-06T13:51:00Z"/>
          <w:trPrChange w:id="4490" w:author="Nick.Tolimieri"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91" w:author="Nick.Tolimieri"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92" w:author="Nick.Tolimieri" w:date="2022-09-06T13:51:00Z"/>
                <w:color w:val="000000"/>
                <w:sz w:val="20"/>
                <w:szCs w:val="20"/>
                <w:lang w:val="en-US"/>
              </w:rPr>
            </w:pPr>
            <w:ins w:id="4493" w:author="Nick.Tolimieri"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4" w:author="Nick.Tolimieri"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5" w:author="Nick.Tolimieri" w:date="2022-09-06T13:51:00Z"/>
                <w:color w:val="000000"/>
                <w:sz w:val="20"/>
                <w:szCs w:val="20"/>
                <w:lang w:val="en-US"/>
              </w:rPr>
            </w:pPr>
            <w:ins w:id="4496" w:author="Nick.Tolimieri"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7" w:author="Nick.Tolimieri"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8" w:author="Nick.Tolimieri" w:date="2022-09-06T13:51:00Z"/>
                <w:color w:val="000000"/>
                <w:sz w:val="20"/>
                <w:szCs w:val="20"/>
                <w:lang w:val="en-US"/>
              </w:rPr>
            </w:pPr>
            <w:ins w:id="4499" w:author="Nick.Tolimieri"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500" w:author="Nick.Tolimieri"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1" w:author="Nick.Tolimieri" w:date="2022-09-06T13:51:00Z"/>
                <w:color w:val="000000"/>
                <w:sz w:val="20"/>
                <w:szCs w:val="20"/>
                <w:lang w:val="en-US"/>
              </w:rPr>
            </w:pPr>
            <w:ins w:id="4502" w:author="Nick.Tolimieri"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3" w:author="Nick.Tolimieri"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4" w:author="Nick.Tolimieri" w:date="2022-09-06T13:51:00Z"/>
                <w:color w:val="000000"/>
                <w:sz w:val="20"/>
                <w:szCs w:val="20"/>
                <w:lang w:val="en-US"/>
              </w:rPr>
            </w:pPr>
            <w:ins w:id="4505" w:author="Nick.Tolimieri"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6" w:author="Nick.Tolimieri"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7" w:author="Nick.Tolimieri" w:date="2022-09-06T13:51:00Z"/>
                <w:color w:val="000000"/>
                <w:sz w:val="20"/>
                <w:szCs w:val="20"/>
                <w:lang w:val="en-US"/>
              </w:rPr>
            </w:pPr>
            <w:ins w:id="4508" w:author="Nick.Tolimieri"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9" w:author="Nick.Tolimieri"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0" w:author="Nick.Tolimieri" w:date="2022-09-06T13:51:00Z"/>
                <w:color w:val="000000"/>
                <w:sz w:val="20"/>
                <w:szCs w:val="20"/>
                <w:lang w:val="en-US"/>
              </w:rPr>
            </w:pPr>
            <w:ins w:id="4511" w:author="Nick.Tolimieri"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12" w:author="Nick.Tolimieri"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3" w:author="Nick.Tolimieri" w:date="2022-09-06T13:51:00Z"/>
                <w:color w:val="000000"/>
                <w:sz w:val="20"/>
                <w:szCs w:val="20"/>
                <w:lang w:val="en-US"/>
              </w:rPr>
            </w:pPr>
            <w:ins w:id="4514" w:author="Nick.Tolimieri"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5"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6" w:author="Nick.Tolimieri" w:date="2022-09-06T13:51:00Z"/>
                <w:color w:val="000000"/>
                <w:sz w:val="20"/>
                <w:szCs w:val="20"/>
                <w:lang w:val="en-US"/>
              </w:rPr>
            </w:pPr>
            <w:ins w:id="4517" w:author="Nick.Tolimieri"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8"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9" w:author="Nick.Tolimieri" w:date="2022-09-06T13:51:00Z"/>
                <w:color w:val="000000"/>
                <w:sz w:val="20"/>
                <w:szCs w:val="20"/>
                <w:lang w:val="en-US"/>
              </w:rPr>
            </w:pPr>
            <w:ins w:id="4520" w:author="Nick.Tolimieri"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21" w:author="Nick.Tolimieri"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2" w:author="Nick.Tolimieri" w:date="2022-09-06T13:51:00Z"/>
                <w:color w:val="000000"/>
                <w:sz w:val="20"/>
                <w:szCs w:val="20"/>
                <w:lang w:val="en-US"/>
              </w:rPr>
            </w:pPr>
            <w:ins w:id="4523" w:author="Nick.Tolimieri" w:date="2022-09-06T13:51:00Z">
              <w:r w:rsidRPr="00C97A89">
                <w:rPr>
                  <w:color w:val="000000"/>
                  <w:sz w:val="20"/>
                  <w:szCs w:val="20"/>
                  <w:lang w:val="en-US"/>
                </w:rPr>
                <w:t>2.58</w:t>
              </w:r>
            </w:ins>
          </w:p>
        </w:tc>
      </w:tr>
      <w:tr w:rsidR="00C97A89" w:rsidRPr="00C97A89" w:rsidTr="004C5EBF">
        <w:tblPrEx>
          <w:tblPrExChange w:id="4524" w:author="Nick.Tolimieri" w:date="2022-09-13T12:47:00Z">
            <w:tblPrEx>
              <w:tblW w:w="10017" w:type="dxa"/>
            </w:tblPrEx>
          </w:tblPrExChange>
        </w:tblPrEx>
        <w:trPr>
          <w:trHeight w:val="255"/>
          <w:ins w:id="4525" w:author="Nick.Tolimieri" w:date="2022-09-06T13:51:00Z"/>
          <w:trPrChange w:id="4526" w:author="Nick.Tolimieri"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7" w:author="Nick.Tolimieri"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8" w:author="Nick.Tolimieri" w:date="2022-09-06T13:51:00Z"/>
                <w:color w:val="000000"/>
                <w:sz w:val="20"/>
                <w:szCs w:val="20"/>
                <w:lang w:val="en-US"/>
              </w:rPr>
            </w:pPr>
            <w:ins w:id="4529" w:author="Nick.Tolimieri"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30" w:author="Nick.Tolimieri"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1" w:author="Nick.Tolimieri" w:date="2022-09-06T13:51:00Z"/>
                <w:color w:val="000000"/>
                <w:sz w:val="20"/>
                <w:szCs w:val="20"/>
                <w:lang w:val="en-US"/>
              </w:rPr>
            </w:pPr>
            <w:ins w:id="4532" w:author="Nick.Tolimieri"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3" w:author="Nick.Tolimieri"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4" w:author="Nick.Tolimieri" w:date="2022-09-06T13:51:00Z"/>
                <w:color w:val="000000"/>
                <w:sz w:val="20"/>
                <w:szCs w:val="20"/>
                <w:lang w:val="en-US"/>
              </w:rPr>
            </w:pPr>
            <w:ins w:id="4535" w:author="Nick.Tolimieri"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6" w:author="Nick.Tolimieri"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7" w:author="Nick.Tolimieri" w:date="2022-09-06T13:51:00Z"/>
                <w:color w:val="000000"/>
                <w:sz w:val="20"/>
                <w:szCs w:val="20"/>
                <w:lang w:val="en-US"/>
              </w:rPr>
            </w:pPr>
            <w:ins w:id="4538" w:author="Nick.Tolimieri"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9" w:author="Nick.Tolimieri"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0" w:author="Nick.Tolimieri" w:date="2022-09-06T13:51:00Z"/>
                <w:color w:val="000000"/>
                <w:sz w:val="20"/>
                <w:szCs w:val="20"/>
                <w:lang w:val="en-US"/>
              </w:rPr>
            </w:pPr>
            <w:ins w:id="4541" w:author="Nick.Tolimieri"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42" w:author="Nick.Tolimieri"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3" w:author="Nick.Tolimieri" w:date="2022-09-06T13:51:00Z"/>
                <w:color w:val="000000"/>
                <w:sz w:val="20"/>
                <w:szCs w:val="20"/>
                <w:lang w:val="en-US"/>
              </w:rPr>
            </w:pPr>
            <w:ins w:id="4544" w:author="Nick.Tolimieri"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5" w:author="Nick.Tolimieri"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6" w:author="Nick.Tolimieri" w:date="2022-09-06T13:51:00Z"/>
                <w:color w:val="000000"/>
                <w:sz w:val="20"/>
                <w:szCs w:val="20"/>
                <w:lang w:val="en-US"/>
              </w:rPr>
            </w:pPr>
            <w:ins w:id="4547" w:author="Nick.Tolimieri"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8" w:author="Nick.Tolimieri"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9" w:author="Nick.Tolimieri" w:date="2022-09-06T13:51:00Z"/>
                <w:color w:val="000000"/>
                <w:sz w:val="20"/>
                <w:szCs w:val="20"/>
                <w:lang w:val="en-US"/>
              </w:rPr>
            </w:pPr>
            <w:ins w:id="4550" w:author="Nick.Tolimieri"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51"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2" w:author="Nick.Tolimieri" w:date="2022-09-06T13:51:00Z"/>
                <w:color w:val="000000"/>
                <w:sz w:val="20"/>
                <w:szCs w:val="20"/>
                <w:lang w:val="en-US"/>
              </w:rPr>
            </w:pPr>
            <w:ins w:id="4553" w:author="Nick.Tolimieri"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4"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5" w:author="Nick.Tolimieri" w:date="2022-09-06T13:51:00Z"/>
                <w:color w:val="000000"/>
                <w:sz w:val="20"/>
                <w:szCs w:val="20"/>
                <w:lang w:val="en-US"/>
              </w:rPr>
            </w:pPr>
            <w:ins w:id="4556" w:author="Nick.Tolimieri"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7" w:author="Nick.Tolimieri"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8" w:author="Nick.Tolimieri" w:date="2022-09-06T13:51:00Z"/>
                <w:color w:val="000000"/>
                <w:sz w:val="20"/>
                <w:szCs w:val="20"/>
                <w:lang w:val="en-US"/>
              </w:rPr>
            </w:pPr>
            <w:ins w:id="4559" w:author="Nick.Tolimieri" w:date="2022-09-06T13:51:00Z">
              <w:r w:rsidRPr="00C97A89">
                <w:rPr>
                  <w:color w:val="000000"/>
                  <w:sz w:val="20"/>
                  <w:szCs w:val="20"/>
                  <w:lang w:val="en-US"/>
                </w:rPr>
                <w:t>3.13</w:t>
              </w:r>
            </w:ins>
          </w:p>
        </w:tc>
      </w:tr>
    </w:tbl>
    <w:p w:rsidR="00333E54" w:rsidRDefault="00B7111A" w:rsidP="00333E54">
      <w:pPr>
        <w:ind w:firstLine="0"/>
        <w:rPr>
          <w:rFonts w:asciiTheme="minorHAnsi" w:eastAsiaTheme="minorHAnsi" w:hAnsiTheme="minorHAnsi" w:cstheme="minorBidi"/>
          <w:sz w:val="22"/>
          <w:szCs w:val="22"/>
          <w:lang w:val="en-US"/>
        </w:rPr>
        <w:pPrChange w:id="4560" w:author="Nick.Tolimieri [2]" w:date="2022-09-15T08:36:00Z">
          <w:pPr/>
        </w:pPrChange>
      </w:pPr>
      <w:ins w:id="4561" w:author="Nick.Tolimieri" w:date="2022-09-02T11:51:00Z">
        <w:r>
          <w:fldChar w:fldCharType="begin"/>
        </w:r>
        <w:r>
          <w:instrText xml:space="preserve"> LINK </w:instrText>
        </w:r>
      </w:ins>
      <w:r w:rsidR="00333E54">
        <w:instrText xml:space="preserve">Excel.SheetBinaryMacroEnabled.12 "C:\\Users\\nick.tolimieri\\Documents\\GitHub\\OCNMS\\Flagstone paper\\Plots\\Table_MHW_Intensity.csv" Table_MHW_Intensity!R1C1:R55C10 </w:instrText>
      </w:r>
      <w:ins w:id="4562" w:author="Nick.Tolimieri" w:date="2022-09-02T11:51:00Z">
        <w:r>
          <w:instrText xml:space="preserve">\a \f 5 \h </w:instrText>
        </w:r>
      </w:ins>
      <w:r>
        <w:instrText xml:space="preserve"> \* MERGEFORMAT </w:instrText>
      </w:r>
      <w:ins w:id="4563" w:author="Nick.Tolimieri" w:date="2022-09-02T11:51:00Z">
        <w:r w:rsidR="00333E54">
          <w:fldChar w:fldCharType="separate"/>
        </w:r>
      </w:ins>
    </w:p>
    <w:tbl>
      <w:tblPr>
        <w:tblStyle w:val="TableGrid"/>
        <w:tblW w:w="9600" w:type="dxa"/>
        <w:tblLayout w:type="fixed"/>
        <w:tblLook w:val="04A0" w:firstRow="1" w:lastRow="0" w:firstColumn="1" w:lastColumn="0" w:noHBand="0" w:noVBand="1"/>
        <w:tblPrChange w:id="4564" w:author="Nick.Tolimieri [2]" w:date="2022-09-15T08:36: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4565">
          <w:tblGrid>
            <w:gridCol w:w="960"/>
            <w:gridCol w:w="960"/>
            <w:gridCol w:w="960"/>
            <w:gridCol w:w="960"/>
            <w:gridCol w:w="960"/>
            <w:gridCol w:w="960"/>
            <w:gridCol w:w="960"/>
            <w:gridCol w:w="960"/>
            <w:gridCol w:w="960"/>
            <w:gridCol w:w="960"/>
          </w:tblGrid>
        </w:tblGridChange>
      </w:tblGrid>
      <w:tr w:rsidR="00333E54" w:rsidRPr="00333E54" w:rsidTr="00333E54">
        <w:trPr>
          <w:divId w:val="1703289460"/>
          <w:trHeight w:val="300"/>
          <w:ins w:id="4566" w:author="Nick.Tolimieri [2]" w:date="2022-09-15T08:36:00Z"/>
          <w:trPrChange w:id="4567" w:author="Nick.Tolimieri [2]" w:date="2022-09-15T08:36:00Z">
            <w:trPr>
              <w:divId w:val="1703289460"/>
              <w:trHeight w:val="300"/>
            </w:trPr>
          </w:trPrChange>
        </w:trPr>
        <w:tc>
          <w:tcPr>
            <w:tcW w:w="960" w:type="dxa"/>
            <w:noWrap/>
            <w:hideMark/>
            <w:tcPrChange w:id="456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569" w:author="Nick.Tolimieri [2]" w:date="2022-09-15T08:36:00Z"/>
                <w:rFonts w:asciiTheme="minorHAnsi" w:eastAsiaTheme="minorHAnsi" w:hAnsiTheme="minorHAnsi" w:cstheme="minorBidi"/>
                <w:sz w:val="22"/>
                <w:szCs w:val="22"/>
                <w:rPrChange w:id="4570" w:author="Nick.Tolimieri [2]" w:date="2022-09-15T08:36:00Z">
                  <w:rPr>
                    <w:ins w:id="4571" w:author="Nick.Tolimieri [2]" w:date="2022-09-15T08:36:00Z"/>
                    <w:rFonts w:ascii="Calibri" w:hAnsi="Calibri" w:cs="Calibri"/>
                    <w:color w:val="000000"/>
                    <w:sz w:val="22"/>
                    <w:szCs w:val="22"/>
                  </w:rPr>
                </w:rPrChange>
              </w:rPr>
              <w:pPrChange w:id="4572" w:author="Nick.Tolimieri [2]" w:date="2022-09-15T08:36:00Z">
                <w:pPr/>
              </w:pPrChange>
            </w:pPr>
            <w:ins w:id="4573" w:author="Nick.Tolimieri [2]" w:date="2022-09-15T08:36:00Z">
              <w:r w:rsidRPr="00333E54">
                <w:rPr>
                  <w:rFonts w:asciiTheme="minorHAnsi" w:eastAsiaTheme="minorHAnsi" w:hAnsiTheme="minorHAnsi" w:cstheme="minorBidi"/>
                  <w:sz w:val="22"/>
                  <w:szCs w:val="22"/>
                  <w:rPrChange w:id="4574" w:author="Nick.Tolimieri [2]" w:date="2022-09-15T08:36:00Z">
                    <w:rPr>
                      <w:rFonts w:ascii="Calibri" w:hAnsi="Calibri" w:cs="Calibri"/>
                      <w:color w:val="000000"/>
                      <w:sz w:val="22"/>
                      <w:szCs w:val="22"/>
                    </w:rPr>
                  </w:rPrChange>
                </w:rPr>
                <w:t>Site</w:t>
              </w:r>
            </w:ins>
          </w:p>
        </w:tc>
        <w:tc>
          <w:tcPr>
            <w:tcW w:w="960" w:type="dxa"/>
            <w:noWrap/>
            <w:hideMark/>
            <w:tcPrChange w:id="457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576" w:author="Nick.Tolimieri [2]" w:date="2022-09-15T08:36:00Z"/>
                <w:rFonts w:asciiTheme="minorHAnsi" w:eastAsiaTheme="minorHAnsi" w:hAnsiTheme="minorHAnsi" w:cstheme="minorBidi"/>
                <w:sz w:val="22"/>
                <w:szCs w:val="22"/>
                <w:rPrChange w:id="4577" w:author="Nick.Tolimieri [2]" w:date="2022-09-15T08:36:00Z">
                  <w:rPr>
                    <w:ins w:id="4578" w:author="Nick.Tolimieri [2]" w:date="2022-09-15T08:36:00Z"/>
                    <w:rFonts w:ascii="Calibri" w:hAnsi="Calibri" w:cs="Calibri"/>
                    <w:color w:val="000000"/>
                    <w:sz w:val="22"/>
                    <w:szCs w:val="22"/>
                  </w:rPr>
                </w:rPrChange>
              </w:rPr>
              <w:pPrChange w:id="4579" w:author="Nick.Tolimieri [2]" w:date="2022-09-15T08:36:00Z">
                <w:pPr/>
              </w:pPrChange>
            </w:pPr>
            <w:ins w:id="4580" w:author="Nick.Tolimieri [2]" w:date="2022-09-15T08:36:00Z">
              <w:r w:rsidRPr="00333E54">
                <w:rPr>
                  <w:rFonts w:asciiTheme="minorHAnsi" w:eastAsiaTheme="minorHAnsi" w:hAnsiTheme="minorHAnsi" w:cstheme="minorBidi"/>
                  <w:sz w:val="22"/>
                  <w:szCs w:val="22"/>
                  <w:rPrChange w:id="4581" w:author="Nick.Tolimieri [2]" w:date="2022-09-15T08:36:00Z">
                    <w:rPr>
                      <w:rFonts w:ascii="Calibri" w:hAnsi="Calibri" w:cs="Calibri"/>
                      <w:color w:val="000000"/>
                      <w:sz w:val="22"/>
                      <w:szCs w:val="22"/>
                    </w:rPr>
                  </w:rPrChange>
                </w:rPr>
                <w:t>Year</w:t>
              </w:r>
            </w:ins>
          </w:p>
        </w:tc>
        <w:tc>
          <w:tcPr>
            <w:tcW w:w="960" w:type="dxa"/>
            <w:noWrap/>
            <w:hideMark/>
            <w:tcPrChange w:id="458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583" w:author="Nick.Tolimieri [2]" w:date="2022-09-15T08:36:00Z"/>
                <w:rFonts w:asciiTheme="minorHAnsi" w:eastAsiaTheme="minorHAnsi" w:hAnsiTheme="minorHAnsi" w:cstheme="minorBidi"/>
                <w:sz w:val="22"/>
                <w:szCs w:val="22"/>
                <w:rPrChange w:id="4584" w:author="Nick.Tolimieri [2]" w:date="2022-09-15T08:36:00Z">
                  <w:rPr>
                    <w:ins w:id="4585" w:author="Nick.Tolimieri [2]" w:date="2022-09-15T08:36:00Z"/>
                    <w:rFonts w:ascii="Calibri" w:hAnsi="Calibri" w:cs="Calibri"/>
                    <w:color w:val="000000"/>
                    <w:sz w:val="22"/>
                    <w:szCs w:val="22"/>
                  </w:rPr>
                </w:rPrChange>
              </w:rPr>
              <w:pPrChange w:id="4586" w:author="Nick.Tolimieri [2]" w:date="2022-09-15T08:36:00Z">
                <w:pPr/>
              </w:pPrChange>
            </w:pPr>
            <w:ins w:id="4587" w:author="Nick.Tolimieri [2]" w:date="2022-09-15T08:36:00Z">
              <w:r w:rsidRPr="00333E54">
                <w:rPr>
                  <w:rFonts w:asciiTheme="minorHAnsi" w:eastAsiaTheme="minorHAnsi" w:hAnsiTheme="minorHAnsi" w:cstheme="minorBidi"/>
                  <w:sz w:val="22"/>
                  <w:szCs w:val="22"/>
                  <w:rPrChange w:id="4588" w:author="Nick.Tolimieri [2]" w:date="2022-09-15T08:36:00Z">
                    <w:rPr>
                      <w:rFonts w:ascii="Calibri" w:hAnsi="Calibri" w:cs="Calibri"/>
                      <w:color w:val="000000"/>
                      <w:sz w:val="22"/>
                      <w:szCs w:val="22"/>
                    </w:rPr>
                  </w:rPrChange>
                </w:rPr>
                <w:t>Days &gt; 15C</w:t>
              </w:r>
            </w:ins>
          </w:p>
        </w:tc>
        <w:tc>
          <w:tcPr>
            <w:tcW w:w="960" w:type="dxa"/>
            <w:noWrap/>
            <w:hideMark/>
            <w:tcPrChange w:id="458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590" w:author="Nick.Tolimieri [2]" w:date="2022-09-15T08:36:00Z"/>
                <w:rFonts w:asciiTheme="minorHAnsi" w:eastAsiaTheme="minorHAnsi" w:hAnsiTheme="minorHAnsi" w:cstheme="minorBidi"/>
                <w:sz w:val="22"/>
                <w:szCs w:val="22"/>
                <w:rPrChange w:id="4591" w:author="Nick.Tolimieri [2]" w:date="2022-09-15T08:36:00Z">
                  <w:rPr>
                    <w:ins w:id="4592" w:author="Nick.Tolimieri [2]" w:date="2022-09-15T08:36:00Z"/>
                    <w:rFonts w:ascii="Calibri" w:hAnsi="Calibri" w:cs="Calibri"/>
                    <w:color w:val="000000"/>
                    <w:sz w:val="22"/>
                    <w:szCs w:val="22"/>
                  </w:rPr>
                </w:rPrChange>
              </w:rPr>
              <w:pPrChange w:id="4593" w:author="Nick.Tolimieri [2]" w:date="2022-09-15T08:36:00Z">
                <w:pPr/>
              </w:pPrChange>
            </w:pPr>
            <w:ins w:id="4594" w:author="Nick.Tolimieri [2]" w:date="2022-09-15T08:36:00Z">
              <w:r w:rsidRPr="00333E54">
                <w:rPr>
                  <w:rFonts w:asciiTheme="minorHAnsi" w:eastAsiaTheme="minorHAnsi" w:hAnsiTheme="minorHAnsi" w:cstheme="minorBidi"/>
                  <w:sz w:val="22"/>
                  <w:szCs w:val="22"/>
                  <w:rPrChange w:id="4595" w:author="Nick.Tolimieri [2]" w:date="2022-09-15T08:36:00Z">
                    <w:rPr>
                      <w:rFonts w:ascii="Calibri" w:hAnsi="Calibri" w:cs="Calibri"/>
                      <w:color w:val="000000"/>
                      <w:sz w:val="22"/>
                      <w:szCs w:val="22"/>
                    </w:rPr>
                  </w:rPrChange>
                </w:rPr>
                <w:t>Days above threshold</w:t>
              </w:r>
            </w:ins>
          </w:p>
        </w:tc>
        <w:tc>
          <w:tcPr>
            <w:tcW w:w="960" w:type="dxa"/>
            <w:noWrap/>
            <w:hideMark/>
            <w:tcPrChange w:id="459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597" w:author="Nick.Tolimieri [2]" w:date="2022-09-15T08:36:00Z"/>
                <w:rFonts w:asciiTheme="minorHAnsi" w:eastAsiaTheme="minorHAnsi" w:hAnsiTheme="minorHAnsi" w:cstheme="minorBidi"/>
                <w:sz w:val="22"/>
                <w:szCs w:val="22"/>
                <w:rPrChange w:id="4598" w:author="Nick.Tolimieri [2]" w:date="2022-09-15T08:36:00Z">
                  <w:rPr>
                    <w:ins w:id="4599" w:author="Nick.Tolimieri [2]" w:date="2022-09-15T08:36:00Z"/>
                    <w:rFonts w:ascii="Calibri" w:hAnsi="Calibri" w:cs="Calibri"/>
                    <w:color w:val="000000"/>
                    <w:sz w:val="22"/>
                    <w:szCs w:val="22"/>
                  </w:rPr>
                </w:rPrChange>
              </w:rPr>
              <w:pPrChange w:id="4600" w:author="Nick.Tolimieri [2]" w:date="2022-09-15T08:36:00Z">
                <w:pPr/>
              </w:pPrChange>
            </w:pPr>
            <w:ins w:id="4601" w:author="Nick.Tolimieri [2]" w:date="2022-09-15T08:36:00Z">
              <w:r w:rsidRPr="00333E54">
                <w:rPr>
                  <w:rFonts w:asciiTheme="minorHAnsi" w:eastAsiaTheme="minorHAnsi" w:hAnsiTheme="minorHAnsi" w:cstheme="minorBidi"/>
                  <w:sz w:val="22"/>
                  <w:szCs w:val="22"/>
                  <w:rPrChange w:id="4602" w:author="Nick.Tolimieri [2]" w:date="2022-09-15T08:36:00Z">
                    <w:rPr>
                      <w:rFonts w:ascii="Calibri" w:hAnsi="Calibri" w:cs="Calibri"/>
                      <w:color w:val="000000"/>
                      <w:sz w:val="22"/>
                      <w:szCs w:val="22"/>
                    </w:rPr>
                  </w:rPrChange>
                </w:rPr>
                <w:t>MHW events</w:t>
              </w:r>
            </w:ins>
          </w:p>
        </w:tc>
        <w:tc>
          <w:tcPr>
            <w:tcW w:w="960" w:type="dxa"/>
            <w:noWrap/>
            <w:hideMark/>
            <w:tcPrChange w:id="460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04" w:author="Nick.Tolimieri [2]" w:date="2022-09-15T08:36:00Z"/>
                <w:rFonts w:asciiTheme="minorHAnsi" w:eastAsiaTheme="minorHAnsi" w:hAnsiTheme="minorHAnsi" w:cstheme="minorBidi"/>
                <w:sz w:val="22"/>
                <w:szCs w:val="22"/>
                <w:rPrChange w:id="4605" w:author="Nick.Tolimieri [2]" w:date="2022-09-15T08:36:00Z">
                  <w:rPr>
                    <w:ins w:id="4606" w:author="Nick.Tolimieri [2]" w:date="2022-09-15T08:36:00Z"/>
                    <w:rFonts w:ascii="Calibri" w:hAnsi="Calibri" w:cs="Calibri"/>
                    <w:color w:val="000000"/>
                    <w:sz w:val="22"/>
                    <w:szCs w:val="22"/>
                  </w:rPr>
                </w:rPrChange>
              </w:rPr>
              <w:pPrChange w:id="4607" w:author="Nick.Tolimieri [2]" w:date="2022-09-15T08:36:00Z">
                <w:pPr/>
              </w:pPrChange>
            </w:pPr>
            <w:ins w:id="4608" w:author="Nick.Tolimieri [2]" w:date="2022-09-15T08:36:00Z">
              <w:r w:rsidRPr="00333E54">
                <w:rPr>
                  <w:rFonts w:asciiTheme="minorHAnsi" w:eastAsiaTheme="minorHAnsi" w:hAnsiTheme="minorHAnsi" w:cstheme="minorBidi"/>
                  <w:sz w:val="22"/>
                  <w:szCs w:val="22"/>
                  <w:rPrChange w:id="4609" w:author="Nick.Tolimieri [2]" w:date="2022-09-15T08:36:00Z">
                    <w:rPr>
                      <w:rFonts w:ascii="Calibri" w:hAnsi="Calibri" w:cs="Calibri"/>
                      <w:color w:val="000000"/>
                      <w:sz w:val="22"/>
                      <w:szCs w:val="22"/>
                    </w:rPr>
                  </w:rPrChange>
                </w:rPr>
                <w:t>HW days (5+)</w:t>
              </w:r>
            </w:ins>
          </w:p>
        </w:tc>
        <w:tc>
          <w:tcPr>
            <w:tcW w:w="960" w:type="dxa"/>
            <w:noWrap/>
            <w:hideMark/>
            <w:tcPrChange w:id="461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11" w:author="Nick.Tolimieri [2]" w:date="2022-09-15T08:36:00Z"/>
                <w:rFonts w:asciiTheme="minorHAnsi" w:eastAsiaTheme="minorHAnsi" w:hAnsiTheme="minorHAnsi" w:cstheme="minorBidi"/>
                <w:sz w:val="22"/>
                <w:szCs w:val="22"/>
                <w:rPrChange w:id="4612" w:author="Nick.Tolimieri [2]" w:date="2022-09-15T08:36:00Z">
                  <w:rPr>
                    <w:ins w:id="4613" w:author="Nick.Tolimieri [2]" w:date="2022-09-15T08:36:00Z"/>
                    <w:rFonts w:ascii="Calibri" w:hAnsi="Calibri" w:cs="Calibri"/>
                    <w:color w:val="000000"/>
                    <w:sz w:val="22"/>
                    <w:szCs w:val="22"/>
                  </w:rPr>
                </w:rPrChange>
              </w:rPr>
              <w:pPrChange w:id="4614" w:author="Nick.Tolimieri [2]" w:date="2022-09-15T08:36:00Z">
                <w:pPr/>
              </w:pPrChange>
            </w:pPr>
            <w:ins w:id="4615" w:author="Nick.Tolimieri [2]" w:date="2022-09-15T08:36:00Z">
              <w:r w:rsidRPr="00333E54">
                <w:rPr>
                  <w:rFonts w:asciiTheme="minorHAnsi" w:eastAsiaTheme="minorHAnsi" w:hAnsiTheme="minorHAnsi" w:cstheme="minorBidi"/>
                  <w:sz w:val="22"/>
                  <w:szCs w:val="22"/>
                  <w:rPrChange w:id="4616" w:author="Nick.Tolimieri [2]" w:date="2022-09-15T08:36:00Z">
                    <w:rPr>
                      <w:rFonts w:ascii="Calibri" w:hAnsi="Calibri" w:cs="Calibri"/>
                      <w:color w:val="000000"/>
                      <w:sz w:val="22"/>
                      <w:szCs w:val="22"/>
                    </w:rPr>
                  </w:rPrChange>
                </w:rPr>
                <w:t>Min days</w:t>
              </w:r>
            </w:ins>
          </w:p>
        </w:tc>
        <w:tc>
          <w:tcPr>
            <w:tcW w:w="960" w:type="dxa"/>
            <w:noWrap/>
            <w:hideMark/>
            <w:tcPrChange w:id="461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18" w:author="Nick.Tolimieri [2]" w:date="2022-09-15T08:36:00Z"/>
                <w:rFonts w:asciiTheme="minorHAnsi" w:eastAsiaTheme="minorHAnsi" w:hAnsiTheme="minorHAnsi" w:cstheme="minorBidi"/>
                <w:sz w:val="22"/>
                <w:szCs w:val="22"/>
                <w:rPrChange w:id="4619" w:author="Nick.Tolimieri [2]" w:date="2022-09-15T08:36:00Z">
                  <w:rPr>
                    <w:ins w:id="4620" w:author="Nick.Tolimieri [2]" w:date="2022-09-15T08:36:00Z"/>
                    <w:rFonts w:ascii="Calibri" w:hAnsi="Calibri" w:cs="Calibri"/>
                    <w:color w:val="000000"/>
                    <w:sz w:val="22"/>
                    <w:szCs w:val="22"/>
                  </w:rPr>
                </w:rPrChange>
              </w:rPr>
              <w:pPrChange w:id="4621" w:author="Nick.Tolimieri [2]" w:date="2022-09-15T08:36:00Z">
                <w:pPr/>
              </w:pPrChange>
            </w:pPr>
            <w:ins w:id="4622" w:author="Nick.Tolimieri [2]" w:date="2022-09-15T08:36:00Z">
              <w:r w:rsidRPr="00333E54">
                <w:rPr>
                  <w:rFonts w:asciiTheme="minorHAnsi" w:eastAsiaTheme="minorHAnsi" w:hAnsiTheme="minorHAnsi" w:cstheme="minorBidi"/>
                  <w:sz w:val="22"/>
                  <w:szCs w:val="22"/>
                  <w:rPrChange w:id="4623" w:author="Nick.Tolimieri [2]" w:date="2022-09-15T08:36:00Z">
                    <w:rPr>
                      <w:rFonts w:ascii="Calibri" w:hAnsi="Calibri" w:cs="Calibri"/>
                      <w:color w:val="000000"/>
                      <w:sz w:val="22"/>
                      <w:szCs w:val="22"/>
                    </w:rPr>
                  </w:rPrChange>
                </w:rPr>
                <w:t>Max days</w:t>
              </w:r>
            </w:ins>
          </w:p>
        </w:tc>
        <w:tc>
          <w:tcPr>
            <w:tcW w:w="960" w:type="dxa"/>
            <w:noWrap/>
            <w:hideMark/>
            <w:tcPrChange w:id="462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25" w:author="Nick.Tolimieri [2]" w:date="2022-09-15T08:36:00Z"/>
                <w:rFonts w:asciiTheme="minorHAnsi" w:eastAsiaTheme="minorHAnsi" w:hAnsiTheme="minorHAnsi" w:cstheme="minorBidi"/>
                <w:sz w:val="22"/>
                <w:szCs w:val="22"/>
                <w:rPrChange w:id="4626" w:author="Nick.Tolimieri [2]" w:date="2022-09-15T08:36:00Z">
                  <w:rPr>
                    <w:ins w:id="4627" w:author="Nick.Tolimieri [2]" w:date="2022-09-15T08:36:00Z"/>
                    <w:rFonts w:ascii="Calibri" w:hAnsi="Calibri" w:cs="Calibri"/>
                    <w:color w:val="000000"/>
                    <w:sz w:val="22"/>
                    <w:szCs w:val="22"/>
                  </w:rPr>
                </w:rPrChange>
              </w:rPr>
              <w:pPrChange w:id="4628" w:author="Nick.Tolimieri [2]" w:date="2022-09-15T08:36:00Z">
                <w:pPr/>
              </w:pPrChange>
            </w:pPr>
            <w:ins w:id="4629" w:author="Nick.Tolimieri [2]" w:date="2022-09-15T08:36:00Z">
              <w:r w:rsidRPr="00333E54">
                <w:rPr>
                  <w:rFonts w:asciiTheme="minorHAnsi" w:eastAsiaTheme="minorHAnsi" w:hAnsiTheme="minorHAnsi" w:cstheme="minorBidi"/>
                  <w:sz w:val="22"/>
                  <w:szCs w:val="22"/>
                  <w:rPrChange w:id="4630" w:author="Nick.Tolimieri [2]" w:date="2022-09-15T08:36:00Z">
                    <w:rPr>
                      <w:rFonts w:ascii="Calibri" w:hAnsi="Calibri" w:cs="Calibri"/>
                      <w:color w:val="000000"/>
                      <w:sz w:val="22"/>
                      <w:szCs w:val="22"/>
                    </w:rPr>
                  </w:rPrChange>
                </w:rPr>
                <w:t>Mean intensity</w:t>
              </w:r>
            </w:ins>
          </w:p>
        </w:tc>
        <w:tc>
          <w:tcPr>
            <w:tcW w:w="960" w:type="dxa"/>
            <w:noWrap/>
            <w:hideMark/>
            <w:tcPrChange w:id="463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32" w:author="Nick.Tolimieri [2]" w:date="2022-09-15T08:36:00Z"/>
                <w:rFonts w:asciiTheme="minorHAnsi" w:eastAsiaTheme="minorHAnsi" w:hAnsiTheme="minorHAnsi" w:cstheme="minorBidi"/>
                <w:sz w:val="22"/>
                <w:szCs w:val="22"/>
                <w:rPrChange w:id="4633" w:author="Nick.Tolimieri [2]" w:date="2022-09-15T08:36:00Z">
                  <w:rPr>
                    <w:ins w:id="4634" w:author="Nick.Tolimieri [2]" w:date="2022-09-15T08:36:00Z"/>
                    <w:rFonts w:ascii="Calibri" w:hAnsi="Calibri" w:cs="Calibri"/>
                    <w:color w:val="000000"/>
                    <w:sz w:val="22"/>
                    <w:szCs w:val="22"/>
                  </w:rPr>
                </w:rPrChange>
              </w:rPr>
              <w:pPrChange w:id="4635" w:author="Nick.Tolimieri [2]" w:date="2022-09-15T08:36:00Z">
                <w:pPr/>
              </w:pPrChange>
            </w:pPr>
            <w:ins w:id="4636" w:author="Nick.Tolimieri [2]" w:date="2022-09-15T08:36:00Z">
              <w:r w:rsidRPr="00333E54">
                <w:rPr>
                  <w:rFonts w:asciiTheme="minorHAnsi" w:eastAsiaTheme="minorHAnsi" w:hAnsiTheme="minorHAnsi" w:cstheme="minorBidi"/>
                  <w:sz w:val="22"/>
                  <w:szCs w:val="22"/>
                  <w:rPrChange w:id="4637" w:author="Nick.Tolimieri [2]" w:date="2022-09-15T08:36:00Z">
                    <w:rPr>
                      <w:rFonts w:ascii="Calibri" w:hAnsi="Calibri" w:cs="Calibri"/>
                      <w:color w:val="000000"/>
                      <w:sz w:val="22"/>
                      <w:szCs w:val="22"/>
                    </w:rPr>
                  </w:rPrChange>
                </w:rPr>
                <w:t>Var intensity</w:t>
              </w:r>
            </w:ins>
          </w:p>
        </w:tc>
      </w:tr>
      <w:tr w:rsidR="00333E54" w:rsidRPr="00333E54" w:rsidTr="00333E54">
        <w:trPr>
          <w:divId w:val="1703289460"/>
          <w:trHeight w:val="300"/>
          <w:ins w:id="4638" w:author="Nick.Tolimieri [2]" w:date="2022-09-15T08:36:00Z"/>
          <w:trPrChange w:id="4639" w:author="Nick.Tolimieri [2]" w:date="2022-09-15T08:36:00Z">
            <w:trPr>
              <w:divId w:val="1703289460"/>
              <w:trHeight w:val="300"/>
            </w:trPr>
          </w:trPrChange>
        </w:trPr>
        <w:tc>
          <w:tcPr>
            <w:tcW w:w="960" w:type="dxa"/>
            <w:noWrap/>
            <w:hideMark/>
            <w:tcPrChange w:id="464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41" w:author="Nick.Tolimieri [2]" w:date="2022-09-15T08:36:00Z"/>
                <w:rFonts w:asciiTheme="minorHAnsi" w:eastAsiaTheme="minorHAnsi" w:hAnsiTheme="minorHAnsi" w:cstheme="minorBidi"/>
                <w:sz w:val="22"/>
                <w:szCs w:val="22"/>
                <w:rPrChange w:id="4642" w:author="Nick.Tolimieri [2]" w:date="2022-09-15T08:36:00Z">
                  <w:rPr>
                    <w:ins w:id="4643" w:author="Nick.Tolimieri [2]" w:date="2022-09-15T08:36:00Z"/>
                    <w:rFonts w:ascii="Calibri" w:hAnsi="Calibri" w:cs="Calibri"/>
                    <w:color w:val="000000"/>
                    <w:sz w:val="22"/>
                    <w:szCs w:val="22"/>
                  </w:rPr>
                </w:rPrChange>
              </w:rPr>
              <w:pPrChange w:id="4644" w:author="Nick.Tolimieri [2]" w:date="2022-09-15T08:36:00Z">
                <w:pPr/>
              </w:pPrChange>
            </w:pPr>
            <w:ins w:id="4645" w:author="Nick.Tolimieri [2]" w:date="2022-09-15T08:36:00Z">
              <w:r w:rsidRPr="00333E54">
                <w:rPr>
                  <w:rFonts w:asciiTheme="minorHAnsi" w:eastAsiaTheme="minorHAnsi" w:hAnsiTheme="minorHAnsi" w:cstheme="minorBidi"/>
                  <w:sz w:val="22"/>
                  <w:szCs w:val="22"/>
                  <w:rPrChange w:id="4646" w:author="Nick.Tolimieri [2]" w:date="2022-09-15T08:36:00Z">
                    <w:rPr>
                      <w:rFonts w:ascii="Calibri" w:hAnsi="Calibri" w:cs="Calibri"/>
                      <w:color w:val="000000"/>
                      <w:sz w:val="22"/>
                      <w:szCs w:val="22"/>
                    </w:rPr>
                  </w:rPrChange>
                </w:rPr>
                <w:t>Tatoosh Is. &amp; Neah B.</w:t>
              </w:r>
            </w:ins>
          </w:p>
        </w:tc>
        <w:tc>
          <w:tcPr>
            <w:tcW w:w="960" w:type="dxa"/>
            <w:noWrap/>
            <w:hideMark/>
            <w:tcPrChange w:id="464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48" w:author="Nick.Tolimieri [2]" w:date="2022-09-15T08:36:00Z"/>
                <w:rFonts w:asciiTheme="minorHAnsi" w:eastAsiaTheme="minorHAnsi" w:hAnsiTheme="minorHAnsi" w:cstheme="minorBidi"/>
                <w:sz w:val="22"/>
                <w:szCs w:val="22"/>
                <w:rPrChange w:id="4649" w:author="Nick.Tolimieri [2]" w:date="2022-09-15T08:36:00Z">
                  <w:rPr>
                    <w:ins w:id="4650" w:author="Nick.Tolimieri [2]" w:date="2022-09-15T08:36:00Z"/>
                    <w:rFonts w:ascii="Calibri" w:hAnsi="Calibri" w:cs="Calibri"/>
                    <w:color w:val="000000"/>
                    <w:sz w:val="22"/>
                    <w:szCs w:val="22"/>
                  </w:rPr>
                </w:rPrChange>
              </w:rPr>
              <w:pPrChange w:id="4651" w:author="Nick.Tolimieri [2]" w:date="2022-09-15T08:36:00Z">
                <w:pPr>
                  <w:jc w:val="right"/>
                </w:pPr>
              </w:pPrChange>
            </w:pPr>
            <w:ins w:id="4652" w:author="Nick.Tolimieri [2]" w:date="2022-09-15T08:36:00Z">
              <w:r w:rsidRPr="00333E54">
                <w:rPr>
                  <w:rFonts w:asciiTheme="minorHAnsi" w:eastAsiaTheme="minorHAnsi" w:hAnsiTheme="minorHAnsi" w:cstheme="minorBidi"/>
                  <w:sz w:val="22"/>
                  <w:szCs w:val="22"/>
                  <w:rPrChange w:id="4653" w:author="Nick.Tolimieri [2]" w:date="2022-09-15T08:36:00Z">
                    <w:rPr>
                      <w:rFonts w:ascii="Calibri" w:hAnsi="Calibri" w:cs="Calibri"/>
                      <w:color w:val="000000"/>
                      <w:sz w:val="22"/>
                      <w:szCs w:val="22"/>
                    </w:rPr>
                  </w:rPrChange>
                </w:rPr>
                <w:t>1992</w:t>
              </w:r>
            </w:ins>
          </w:p>
        </w:tc>
        <w:tc>
          <w:tcPr>
            <w:tcW w:w="960" w:type="dxa"/>
            <w:noWrap/>
            <w:hideMark/>
            <w:tcPrChange w:id="465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55" w:author="Nick.Tolimieri [2]" w:date="2022-09-15T08:36:00Z"/>
                <w:rFonts w:asciiTheme="minorHAnsi" w:eastAsiaTheme="minorHAnsi" w:hAnsiTheme="minorHAnsi" w:cstheme="minorBidi"/>
                <w:sz w:val="22"/>
                <w:szCs w:val="22"/>
                <w:rPrChange w:id="4656" w:author="Nick.Tolimieri [2]" w:date="2022-09-15T08:36:00Z">
                  <w:rPr>
                    <w:ins w:id="4657" w:author="Nick.Tolimieri [2]" w:date="2022-09-15T08:36:00Z"/>
                    <w:rFonts w:ascii="Calibri" w:hAnsi="Calibri" w:cs="Calibri"/>
                    <w:color w:val="000000"/>
                    <w:sz w:val="22"/>
                    <w:szCs w:val="22"/>
                  </w:rPr>
                </w:rPrChange>
              </w:rPr>
              <w:pPrChange w:id="4658" w:author="Nick.Tolimieri [2]" w:date="2022-09-15T08:36:00Z">
                <w:pPr>
                  <w:jc w:val="right"/>
                </w:pPr>
              </w:pPrChange>
            </w:pPr>
            <w:ins w:id="4659" w:author="Nick.Tolimieri [2]" w:date="2022-09-15T08:36:00Z">
              <w:r w:rsidRPr="00333E54">
                <w:rPr>
                  <w:rFonts w:asciiTheme="minorHAnsi" w:eastAsiaTheme="minorHAnsi" w:hAnsiTheme="minorHAnsi" w:cstheme="minorBidi"/>
                  <w:sz w:val="22"/>
                  <w:szCs w:val="22"/>
                  <w:rPrChange w:id="4660" w:author="Nick.Tolimieri [2]" w:date="2022-09-15T08:36:00Z">
                    <w:rPr>
                      <w:rFonts w:ascii="Calibri" w:hAnsi="Calibri" w:cs="Calibri"/>
                      <w:color w:val="000000"/>
                      <w:sz w:val="22"/>
                      <w:szCs w:val="22"/>
                    </w:rPr>
                  </w:rPrChange>
                </w:rPr>
                <w:t>4</w:t>
              </w:r>
            </w:ins>
          </w:p>
        </w:tc>
        <w:tc>
          <w:tcPr>
            <w:tcW w:w="960" w:type="dxa"/>
            <w:noWrap/>
            <w:hideMark/>
            <w:tcPrChange w:id="466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62" w:author="Nick.Tolimieri [2]" w:date="2022-09-15T08:36:00Z"/>
                <w:rFonts w:asciiTheme="minorHAnsi" w:eastAsiaTheme="minorHAnsi" w:hAnsiTheme="minorHAnsi" w:cstheme="minorBidi"/>
                <w:sz w:val="22"/>
                <w:szCs w:val="22"/>
                <w:rPrChange w:id="4663" w:author="Nick.Tolimieri [2]" w:date="2022-09-15T08:36:00Z">
                  <w:rPr>
                    <w:ins w:id="4664" w:author="Nick.Tolimieri [2]" w:date="2022-09-15T08:36:00Z"/>
                    <w:rFonts w:ascii="Calibri" w:hAnsi="Calibri" w:cs="Calibri"/>
                    <w:color w:val="000000"/>
                    <w:sz w:val="22"/>
                    <w:szCs w:val="22"/>
                  </w:rPr>
                </w:rPrChange>
              </w:rPr>
              <w:pPrChange w:id="4665" w:author="Nick.Tolimieri [2]" w:date="2022-09-15T08:36:00Z">
                <w:pPr>
                  <w:jc w:val="right"/>
                </w:pPr>
              </w:pPrChange>
            </w:pPr>
            <w:ins w:id="4666" w:author="Nick.Tolimieri [2]" w:date="2022-09-15T08:36:00Z">
              <w:r w:rsidRPr="00333E54">
                <w:rPr>
                  <w:rFonts w:asciiTheme="minorHAnsi" w:eastAsiaTheme="minorHAnsi" w:hAnsiTheme="minorHAnsi" w:cstheme="minorBidi"/>
                  <w:sz w:val="22"/>
                  <w:szCs w:val="22"/>
                  <w:rPrChange w:id="4667" w:author="Nick.Tolimieri [2]" w:date="2022-09-15T08:36:00Z">
                    <w:rPr>
                      <w:rFonts w:ascii="Calibri" w:hAnsi="Calibri" w:cs="Calibri"/>
                      <w:color w:val="000000"/>
                      <w:sz w:val="22"/>
                      <w:szCs w:val="22"/>
                    </w:rPr>
                  </w:rPrChange>
                </w:rPr>
                <w:t>44</w:t>
              </w:r>
            </w:ins>
          </w:p>
        </w:tc>
        <w:tc>
          <w:tcPr>
            <w:tcW w:w="960" w:type="dxa"/>
            <w:noWrap/>
            <w:hideMark/>
            <w:tcPrChange w:id="466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69" w:author="Nick.Tolimieri [2]" w:date="2022-09-15T08:36:00Z"/>
                <w:rFonts w:asciiTheme="minorHAnsi" w:eastAsiaTheme="minorHAnsi" w:hAnsiTheme="minorHAnsi" w:cstheme="minorBidi"/>
                <w:sz w:val="22"/>
                <w:szCs w:val="22"/>
                <w:rPrChange w:id="4670" w:author="Nick.Tolimieri [2]" w:date="2022-09-15T08:36:00Z">
                  <w:rPr>
                    <w:ins w:id="4671" w:author="Nick.Tolimieri [2]" w:date="2022-09-15T08:36:00Z"/>
                    <w:rFonts w:ascii="Calibri" w:hAnsi="Calibri" w:cs="Calibri"/>
                    <w:color w:val="000000"/>
                    <w:sz w:val="22"/>
                    <w:szCs w:val="22"/>
                  </w:rPr>
                </w:rPrChange>
              </w:rPr>
              <w:pPrChange w:id="4672" w:author="Nick.Tolimieri [2]" w:date="2022-09-15T08:36:00Z">
                <w:pPr>
                  <w:jc w:val="right"/>
                </w:pPr>
              </w:pPrChange>
            </w:pPr>
            <w:ins w:id="4673" w:author="Nick.Tolimieri [2]" w:date="2022-09-15T08:36:00Z">
              <w:r w:rsidRPr="00333E54">
                <w:rPr>
                  <w:rFonts w:asciiTheme="minorHAnsi" w:eastAsiaTheme="minorHAnsi" w:hAnsiTheme="minorHAnsi" w:cstheme="minorBidi"/>
                  <w:sz w:val="22"/>
                  <w:szCs w:val="22"/>
                  <w:rPrChange w:id="4674" w:author="Nick.Tolimieri [2]" w:date="2022-09-15T08:36:00Z">
                    <w:rPr>
                      <w:rFonts w:ascii="Calibri" w:hAnsi="Calibri" w:cs="Calibri"/>
                      <w:color w:val="000000"/>
                      <w:sz w:val="22"/>
                      <w:szCs w:val="22"/>
                    </w:rPr>
                  </w:rPrChange>
                </w:rPr>
                <w:t>4</w:t>
              </w:r>
            </w:ins>
          </w:p>
        </w:tc>
        <w:tc>
          <w:tcPr>
            <w:tcW w:w="960" w:type="dxa"/>
            <w:noWrap/>
            <w:hideMark/>
            <w:tcPrChange w:id="467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76" w:author="Nick.Tolimieri [2]" w:date="2022-09-15T08:36:00Z"/>
                <w:rFonts w:asciiTheme="minorHAnsi" w:eastAsiaTheme="minorHAnsi" w:hAnsiTheme="minorHAnsi" w:cstheme="minorBidi"/>
                <w:sz w:val="22"/>
                <w:szCs w:val="22"/>
                <w:rPrChange w:id="4677" w:author="Nick.Tolimieri [2]" w:date="2022-09-15T08:36:00Z">
                  <w:rPr>
                    <w:ins w:id="4678" w:author="Nick.Tolimieri [2]" w:date="2022-09-15T08:36:00Z"/>
                    <w:rFonts w:ascii="Calibri" w:hAnsi="Calibri" w:cs="Calibri"/>
                    <w:color w:val="000000"/>
                    <w:sz w:val="22"/>
                    <w:szCs w:val="22"/>
                  </w:rPr>
                </w:rPrChange>
              </w:rPr>
              <w:pPrChange w:id="4679" w:author="Nick.Tolimieri [2]" w:date="2022-09-15T08:36:00Z">
                <w:pPr>
                  <w:jc w:val="right"/>
                </w:pPr>
              </w:pPrChange>
            </w:pPr>
            <w:ins w:id="4680" w:author="Nick.Tolimieri [2]" w:date="2022-09-15T08:36:00Z">
              <w:r w:rsidRPr="00333E54">
                <w:rPr>
                  <w:rFonts w:asciiTheme="minorHAnsi" w:eastAsiaTheme="minorHAnsi" w:hAnsiTheme="minorHAnsi" w:cstheme="minorBidi"/>
                  <w:sz w:val="22"/>
                  <w:szCs w:val="22"/>
                  <w:rPrChange w:id="4681" w:author="Nick.Tolimieri [2]" w:date="2022-09-15T08:36:00Z">
                    <w:rPr>
                      <w:rFonts w:ascii="Calibri" w:hAnsi="Calibri" w:cs="Calibri"/>
                      <w:color w:val="000000"/>
                      <w:sz w:val="22"/>
                      <w:szCs w:val="22"/>
                    </w:rPr>
                  </w:rPrChange>
                </w:rPr>
                <w:t>33</w:t>
              </w:r>
            </w:ins>
          </w:p>
        </w:tc>
        <w:tc>
          <w:tcPr>
            <w:tcW w:w="960" w:type="dxa"/>
            <w:noWrap/>
            <w:hideMark/>
            <w:tcPrChange w:id="468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83" w:author="Nick.Tolimieri [2]" w:date="2022-09-15T08:36:00Z"/>
                <w:rFonts w:asciiTheme="minorHAnsi" w:eastAsiaTheme="minorHAnsi" w:hAnsiTheme="minorHAnsi" w:cstheme="minorBidi"/>
                <w:sz w:val="22"/>
                <w:szCs w:val="22"/>
                <w:rPrChange w:id="4684" w:author="Nick.Tolimieri [2]" w:date="2022-09-15T08:36:00Z">
                  <w:rPr>
                    <w:ins w:id="4685" w:author="Nick.Tolimieri [2]" w:date="2022-09-15T08:36:00Z"/>
                    <w:rFonts w:ascii="Calibri" w:hAnsi="Calibri" w:cs="Calibri"/>
                    <w:color w:val="000000"/>
                    <w:sz w:val="22"/>
                    <w:szCs w:val="22"/>
                  </w:rPr>
                </w:rPrChange>
              </w:rPr>
              <w:pPrChange w:id="4686" w:author="Nick.Tolimieri [2]" w:date="2022-09-15T08:36:00Z">
                <w:pPr>
                  <w:jc w:val="right"/>
                </w:pPr>
              </w:pPrChange>
            </w:pPr>
            <w:ins w:id="4687" w:author="Nick.Tolimieri [2]" w:date="2022-09-15T08:36:00Z">
              <w:r w:rsidRPr="00333E54">
                <w:rPr>
                  <w:rFonts w:asciiTheme="minorHAnsi" w:eastAsiaTheme="minorHAnsi" w:hAnsiTheme="minorHAnsi" w:cstheme="minorBidi"/>
                  <w:sz w:val="22"/>
                  <w:szCs w:val="22"/>
                  <w:rPrChange w:id="4688" w:author="Nick.Tolimieri [2]" w:date="2022-09-15T08:36:00Z">
                    <w:rPr>
                      <w:rFonts w:ascii="Calibri" w:hAnsi="Calibri" w:cs="Calibri"/>
                      <w:color w:val="000000"/>
                      <w:sz w:val="22"/>
                      <w:szCs w:val="22"/>
                    </w:rPr>
                  </w:rPrChange>
                </w:rPr>
                <w:t>5</w:t>
              </w:r>
            </w:ins>
          </w:p>
        </w:tc>
        <w:tc>
          <w:tcPr>
            <w:tcW w:w="960" w:type="dxa"/>
            <w:noWrap/>
            <w:hideMark/>
            <w:tcPrChange w:id="468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90" w:author="Nick.Tolimieri [2]" w:date="2022-09-15T08:36:00Z"/>
                <w:rFonts w:asciiTheme="minorHAnsi" w:eastAsiaTheme="minorHAnsi" w:hAnsiTheme="minorHAnsi" w:cstheme="minorBidi"/>
                <w:sz w:val="22"/>
                <w:szCs w:val="22"/>
                <w:rPrChange w:id="4691" w:author="Nick.Tolimieri [2]" w:date="2022-09-15T08:36:00Z">
                  <w:rPr>
                    <w:ins w:id="4692" w:author="Nick.Tolimieri [2]" w:date="2022-09-15T08:36:00Z"/>
                    <w:rFonts w:ascii="Calibri" w:hAnsi="Calibri" w:cs="Calibri"/>
                    <w:color w:val="000000"/>
                    <w:sz w:val="22"/>
                    <w:szCs w:val="22"/>
                  </w:rPr>
                </w:rPrChange>
              </w:rPr>
              <w:pPrChange w:id="4693" w:author="Nick.Tolimieri [2]" w:date="2022-09-15T08:36:00Z">
                <w:pPr>
                  <w:jc w:val="right"/>
                </w:pPr>
              </w:pPrChange>
            </w:pPr>
            <w:ins w:id="4694" w:author="Nick.Tolimieri [2]" w:date="2022-09-15T08:36:00Z">
              <w:r w:rsidRPr="00333E54">
                <w:rPr>
                  <w:rFonts w:asciiTheme="minorHAnsi" w:eastAsiaTheme="minorHAnsi" w:hAnsiTheme="minorHAnsi" w:cstheme="minorBidi"/>
                  <w:sz w:val="22"/>
                  <w:szCs w:val="22"/>
                  <w:rPrChange w:id="4695" w:author="Nick.Tolimieri [2]" w:date="2022-09-15T08:36:00Z">
                    <w:rPr>
                      <w:rFonts w:ascii="Calibri" w:hAnsi="Calibri" w:cs="Calibri"/>
                      <w:color w:val="000000"/>
                      <w:sz w:val="22"/>
                      <w:szCs w:val="22"/>
                    </w:rPr>
                  </w:rPrChange>
                </w:rPr>
                <w:t>11</w:t>
              </w:r>
            </w:ins>
          </w:p>
        </w:tc>
        <w:tc>
          <w:tcPr>
            <w:tcW w:w="960" w:type="dxa"/>
            <w:noWrap/>
            <w:hideMark/>
            <w:tcPrChange w:id="469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697" w:author="Nick.Tolimieri [2]" w:date="2022-09-15T08:36:00Z"/>
                <w:rFonts w:asciiTheme="minorHAnsi" w:eastAsiaTheme="minorHAnsi" w:hAnsiTheme="minorHAnsi" w:cstheme="minorBidi"/>
                <w:sz w:val="22"/>
                <w:szCs w:val="22"/>
                <w:rPrChange w:id="4698" w:author="Nick.Tolimieri [2]" w:date="2022-09-15T08:36:00Z">
                  <w:rPr>
                    <w:ins w:id="4699" w:author="Nick.Tolimieri [2]" w:date="2022-09-15T08:36:00Z"/>
                    <w:rFonts w:ascii="Calibri" w:hAnsi="Calibri" w:cs="Calibri"/>
                    <w:color w:val="000000"/>
                    <w:sz w:val="22"/>
                    <w:szCs w:val="22"/>
                  </w:rPr>
                </w:rPrChange>
              </w:rPr>
              <w:pPrChange w:id="4700" w:author="Nick.Tolimieri [2]" w:date="2022-09-15T08:36:00Z">
                <w:pPr>
                  <w:jc w:val="right"/>
                </w:pPr>
              </w:pPrChange>
            </w:pPr>
            <w:ins w:id="4701" w:author="Nick.Tolimieri [2]" w:date="2022-09-15T08:36:00Z">
              <w:r w:rsidRPr="00333E54">
                <w:rPr>
                  <w:rFonts w:asciiTheme="minorHAnsi" w:eastAsiaTheme="minorHAnsi" w:hAnsiTheme="minorHAnsi" w:cstheme="minorBidi"/>
                  <w:sz w:val="22"/>
                  <w:szCs w:val="22"/>
                  <w:rPrChange w:id="4702" w:author="Nick.Tolimieri [2]" w:date="2022-09-15T08:36:00Z">
                    <w:rPr>
                      <w:rFonts w:ascii="Calibri" w:hAnsi="Calibri" w:cs="Calibri"/>
                      <w:color w:val="000000"/>
                      <w:sz w:val="22"/>
                      <w:szCs w:val="22"/>
                    </w:rPr>
                  </w:rPrChange>
                </w:rPr>
                <w:t>2.03</w:t>
              </w:r>
            </w:ins>
          </w:p>
        </w:tc>
        <w:tc>
          <w:tcPr>
            <w:tcW w:w="960" w:type="dxa"/>
            <w:noWrap/>
            <w:hideMark/>
            <w:tcPrChange w:id="470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04" w:author="Nick.Tolimieri [2]" w:date="2022-09-15T08:36:00Z"/>
                <w:rFonts w:asciiTheme="minorHAnsi" w:eastAsiaTheme="minorHAnsi" w:hAnsiTheme="minorHAnsi" w:cstheme="minorBidi"/>
                <w:sz w:val="22"/>
                <w:szCs w:val="22"/>
                <w:rPrChange w:id="4705" w:author="Nick.Tolimieri [2]" w:date="2022-09-15T08:36:00Z">
                  <w:rPr>
                    <w:ins w:id="4706" w:author="Nick.Tolimieri [2]" w:date="2022-09-15T08:36:00Z"/>
                    <w:rFonts w:ascii="Calibri" w:hAnsi="Calibri" w:cs="Calibri"/>
                    <w:color w:val="000000"/>
                    <w:sz w:val="22"/>
                    <w:szCs w:val="22"/>
                  </w:rPr>
                </w:rPrChange>
              </w:rPr>
              <w:pPrChange w:id="4707" w:author="Nick.Tolimieri [2]" w:date="2022-09-15T08:36:00Z">
                <w:pPr>
                  <w:jc w:val="right"/>
                </w:pPr>
              </w:pPrChange>
            </w:pPr>
            <w:ins w:id="4708" w:author="Nick.Tolimieri [2]" w:date="2022-09-15T08:36:00Z">
              <w:r w:rsidRPr="00333E54">
                <w:rPr>
                  <w:rFonts w:asciiTheme="minorHAnsi" w:eastAsiaTheme="minorHAnsi" w:hAnsiTheme="minorHAnsi" w:cstheme="minorBidi"/>
                  <w:sz w:val="22"/>
                  <w:szCs w:val="22"/>
                  <w:rPrChange w:id="4709" w:author="Nick.Tolimieri [2]" w:date="2022-09-15T08:36:00Z">
                    <w:rPr>
                      <w:rFonts w:ascii="Calibri" w:hAnsi="Calibri" w:cs="Calibri"/>
                      <w:color w:val="000000"/>
                      <w:sz w:val="22"/>
                      <w:szCs w:val="22"/>
                    </w:rPr>
                  </w:rPrChange>
                </w:rPr>
                <w:t>0.5</w:t>
              </w:r>
            </w:ins>
          </w:p>
        </w:tc>
      </w:tr>
      <w:tr w:rsidR="00333E54" w:rsidRPr="00333E54" w:rsidTr="00333E54">
        <w:trPr>
          <w:divId w:val="1703289460"/>
          <w:trHeight w:val="300"/>
          <w:ins w:id="4710" w:author="Nick.Tolimieri [2]" w:date="2022-09-15T08:36:00Z"/>
          <w:trPrChange w:id="4711" w:author="Nick.Tolimieri [2]" w:date="2022-09-15T08:36:00Z">
            <w:trPr>
              <w:divId w:val="1703289460"/>
              <w:trHeight w:val="300"/>
            </w:trPr>
          </w:trPrChange>
        </w:trPr>
        <w:tc>
          <w:tcPr>
            <w:tcW w:w="960" w:type="dxa"/>
            <w:noWrap/>
            <w:hideMark/>
            <w:tcPrChange w:id="471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13" w:author="Nick.Tolimieri [2]" w:date="2022-09-15T08:36:00Z"/>
                <w:rFonts w:asciiTheme="minorHAnsi" w:eastAsiaTheme="minorHAnsi" w:hAnsiTheme="minorHAnsi" w:cstheme="minorBidi"/>
                <w:sz w:val="22"/>
                <w:szCs w:val="22"/>
                <w:rPrChange w:id="4714" w:author="Nick.Tolimieri [2]" w:date="2022-09-15T08:36:00Z">
                  <w:rPr>
                    <w:ins w:id="4715" w:author="Nick.Tolimieri [2]" w:date="2022-09-15T08:36:00Z"/>
                    <w:rFonts w:ascii="Calibri" w:hAnsi="Calibri" w:cs="Calibri"/>
                    <w:color w:val="000000"/>
                    <w:sz w:val="22"/>
                    <w:szCs w:val="22"/>
                  </w:rPr>
                </w:rPrChange>
              </w:rPr>
              <w:pPrChange w:id="4716" w:author="Nick.Tolimieri [2]" w:date="2022-09-15T08:36:00Z">
                <w:pPr/>
              </w:pPrChange>
            </w:pPr>
            <w:ins w:id="4717" w:author="Nick.Tolimieri [2]" w:date="2022-09-15T08:36:00Z">
              <w:r w:rsidRPr="00333E54">
                <w:rPr>
                  <w:rFonts w:asciiTheme="minorHAnsi" w:eastAsiaTheme="minorHAnsi" w:hAnsiTheme="minorHAnsi" w:cstheme="minorBidi"/>
                  <w:sz w:val="22"/>
                  <w:szCs w:val="22"/>
                  <w:rPrChange w:id="4718" w:author="Nick.Tolimieri [2]" w:date="2022-09-15T08:36:00Z">
                    <w:rPr>
                      <w:rFonts w:ascii="Calibri" w:hAnsi="Calibri" w:cs="Calibri"/>
                      <w:color w:val="000000"/>
                      <w:sz w:val="22"/>
                      <w:szCs w:val="22"/>
                    </w:rPr>
                  </w:rPrChange>
                </w:rPr>
                <w:lastRenderedPageBreak/>
                <w:t>Tatoosh Is. &amp; Neah B.</w:t>
              </w:r>
            </w:ins>
          </w:p>
        </w:tc>
        <w:tc>
          <w:tcPr>
            <w:tcW w:w="960" w:type="dxa"/>
            <w:noWrap/>
            <w:hideMark/>
            <w:tcPrChange w:id="471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20" w:author="Nick.Tolimieri [2]" w:date="2022-09-15T08:36:00Z"/>
                <w:rFonts w:asciiTheme="minorHAnsi" w:eastAsiaTheme="minorHAnsi" w:hAnsiTheme="minorHAnsi" w:cstheme="minorBidi"/>
                <w:sz w:val="22"/>
                <w:szCs w:val="22"/>
                <w:rPrChange w:id="4721" w:author="Nick.Tolimieri [2]" w:date="2022-09-15T08:36:00Z">
                  <w:rPr>
                    <w:ins w:id="4722" w:author="Nick.Tolimieri [2]" w:date="2022-09-15T08:36:00Z"/>
                    <w:rFonts w:ascii="Calibri" w:hAnsi="Calibri" w:cs="Calibri"/>
                    <w:color w:val="000000"/>
                    <w:sz w:val="22"/>
                    <w:szCs w:val="22"/>
                  </w:rPr>
                </w:rPrChange>
              </w:rPr>
              <w:pPrChange w:id="4723" w:author="Nick.Tolimieri [2]" w:date="2022-09-15T08:36:00Z">
                <w:pPr>
                  <w:jc w:val="right"/>
                </w:pPr>
              </w:pPrChange>
            </w:pPr>
            <w:ins w:id="4724" w:author="Nick.Tolimieri [2]" w:date="2022-09-15T08:36:00Z">
              <w:r w:rsidRPr="00333E54">
                <w:rPr>
                  <w:rFonts w:asciiTheme="minorHAnsi" w:eastAsiaTheme="minorHAnsi" w:hAnsiTheme="minorHAnsi" w:cstheme="minorBidi"/>
                  <w:sz w:val="22"/>
                  <w:szCs w:val="22"/>
                  <w:rPrChange w:id="4725" w:author="Nick.Tolimieri [2]" w:date="2022-09-15T08:36:00Z">
                    <w:rPr>
                      <w:rFonts w:ascii="Calibri" w:hAnsi="Calibri" w:cs="Calibri"/>
                      <w:color w:val="000000"/>
                      <w:sz w:val="22"/>
                      <w:szCs w:val="22"/>
                    </w:rPr>
                  </w:rPrChange>
                </w:rPr>
                <w:t>1993</w:t>
              </w:r>
            </w:ins>
          </w:p>
        </w:tc>
        <w:tc>
          <w:tcPr>
            <w:tcW w:w="960" w:type="dxa"/>
            <w:noWrap/>
            <w:hideMark/>
            <w:tcPrChange w:id="472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27" w:author="Nick.Tolimieri [2]" w:date="2022-09-15T08:36:00Z"/>
                <w:rFonts w:asciiTheme="minorHAnsi" w:eastAsiaTheme="minorHAnsi" w:hAnsiTheme="minorHAnsi" w:cstheme="minorBidi"/>
                <w:sz w:val="22"/>
                <w:szCs w:val="22"/>
                <w:rPrChange w:id="4728" w:author="Nick.Tolimieri [2]" w:date="2022-09-15T08:36:00Z">
                  <w:rPr>
                    <w:ins w:id="4729" w:author="Nick.Tolimieri [2]" w:date="2022-09-15T08:36:00Z"/>
                    <w:rFonts w:ascii="Calibri" w:hAnsi="Calibri" w:cs="Calibri"/>
                    <w:color w:val="000000"/>
                    <w:sz w:val="22"/>
                    <w:szCs w:val="22"/>
                  </w:rPr>
                </w:rPrChange>
              </w:rPr>
              <w:pPrChange w:id="4730" w:author="Nick.Tolimieri [2]" w:date="2022-09-15T08:36:00Z">
                <w:pPr>
                  <w:jc w:val="right"/>
                </w:pPr>
              </w:pPrChange>
            </w:pPr>
            <w:ins w:id="4731" w:author="Nick.Tolimieri [2]" w:date="2022-09-15T08:36:00Z">
              <w:r w:rsidRPr="00333E54">
                <w:rPr>
                  <w:rFonts w:asciiTheme="minorHAnsi" w:eastAsiaTheme="minorHAnsi" w:hAnsiTheme="minorHAnsi" w:cstheme="minorBidi"/>
                  <w:sz w:val="22"/>
                  <w:szCs w:val="22"/>
                  <w:rPrChange w:id="4732" w:author="Nick.Tolimieri [2]" w:date="2022-09-15T08:36:00Z">
                    <w:rPr>
                      <w:rFonts w:ascii="Calibri" w:hAnsi="Calibri" w:cs="Calibri"/>
                      <w:color w:val="000000"/>
                      <w:sz w:val="22"/>
                      <w:szCs w:val="22"/>
                    </w:rPr>
                  </w:rPrChange>
                </w:rPr>
                <w:t>6</w:t>
              </w:r>
            </w:ins>
          </w:p>
        </w:tc>
        <w:tc>
          <w:tcPr>
            <w:tcW w:w="960" w:type="dxa"/>
            <w:noWrap/>
            <w:hideMark/>
            <w:tcPrChange w:id="473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34" w:author="Nick.Tolimieri [2]" w:date="2022-09-15T08:36:00Z"/>
                <w:rFonts w:asciiTheme="minorHAnsi" w:eastAsiaTheme="minorHAnsi" w:hAnsiTheme="minorHAnsi" w:cstheme="minorBidi"/>
                <w:sz w:val="22"/>
                <w:szCs w:val="22"/>
                <w:rPrChange w:id="4735" w:author="Nick.Tolimieri [2]" w:date="2022-09-15T08:36:00Z">
                  <w:rPr>
                    <w:ins w:id="4736" w:author="Nick.Tolimieri [2]" w:date="2022-09-15T08:36:00Z"/>
                    <w:rFonts w:ascii="Calibri" w:hAnsi="Calibri" w:cs="Calibri"/>
                    <w:color w:val="000000"/>
                    <w:sz w:val="22"/>
                    <w:szCs w:val="22"/>
                  </w:rPr>
                </w:rPrChange>
              </w:rPr>
              <w:pPrChange w:id="4737" w:author="Nick.Tolimieri [2]" w:date="2022-09-15T08:36:00Z">
                <w:pPr>
                  <w:jc w:val="right"/>
                </w:pPr>
              </w:pPrChange>
            </w:pPr>
            <w:ins w:id="4738" w:author="Nick.Tolimieri [2]" w:date="2022-09-15T08:36:00Z">
              <w:r w:rsidRPr="00333E54">
                <w:rPr>
                  <w:rFonts w:asciiTheme="minorHAnsi" w:eastAsiaTheme="minorHAnsi" w:hAnsiTheme="minorHAnsi" w:cstheme="minorBidi"/>
                  <w:sz w:val="22"/>
                  <w:szCs w:val="22"/>
                  <w:rPrChange w:id="4739" w:author="Nick.Tolimieri [2]" w:date="2022-09-15T08:36:00Z">
                    <w:rPr>
                      <w:rFonts w:ascii="Calibri" w:hAnsi="Calibri" w:cs="Calibri"/>
                      <w:color w:val="000000"/>
                      <w:sz w:val="22"/>
                      <w:szCs w:val="22"/>
                    </w:rPr>
                  </w:rPrChange>
                </w:rPr>
                <w:t>42</w:t>
              </w:r>
            </w:ins>
          </w:p>
        </w:tc>
        <w:tc>
          <w:tcPr>
            <w:tcW w:w="960" w:type="dxa"/>
            <w:noWrap/>
            <w:hideMark/>
            <w:tcPrChange w:id="474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41" w:author="Nick.Tolimieri [2]" w:date="2022-09-15T08:36:00Z"/>
                <w:rFonts w:asciiTheme="minorHAnsi" w:eastAsiaTheme="minorHAnsi" w:hAnsiTheme="minorHAnsi" w:cstheme="minorBidi"/>
                <w:sz w:val="22"/>
                <w:szCs w:val="22"/>
                <w:rPrChange w:id="4742" w:author="Nick.Tolimieri [2]" w:date="2022-09-15T08:36:00Z">
                  <w:rPr>
                    <w:ins w:id="4743" w:author="Nick.Tolimieri [2]" w:date="2022-09-15T08:36:00Z"/>
                    <w:rFonts w:ascii="Calibri" w:hAnsi="Calibri" w:cs="Calibri"/>
                    <w:color w:val="000000"/>
                    <w:sz w:val="22"/>
                    <w:szCs w:val="22"/>
                  </w:rPr>
                </w:rPrChange>
              </w:rPr>
              <w:pPrChange w:id="4744" w:author="Nick.Tolimieri [2]" w:date="2022-09-15T08:36:00Z">
                <w:pPr>
                  <w:jc w:val="right"/>
                </w:pPr>
              </w:pPrChange>
            </w:pPr>
            <w:ins w:id="4745" w:author="Nick.Tolimieri [2]" w:date="2022-09-15T08:36:00Z">
              <w:r w:rsidRPr="00333E54">
                <w:rPr>
                  <w:rFonts w:asciiTheme="minorHAnsi" w:eastAsiaTheme="minorHAnsi" w:hAnsiTheme="minorHAnsi" w:cstheme="minorBidi"/>
                  <w:sz w:val="22"/>
                  <w:szCs w:val="22"/>
                  <w:rPrChange w:id="4746" w:author="Nick.Tolimieri [2]" w:date="2022-09-15T08:36:00Z">
                    <w:rPr>
                      <w:rFonts w:ascii="Calibri" w:hAnsi="Calibri" w:cs="Calibri"/>
                      <w:color w:val="000000"/>
                      <w:sz w:val="22"/>
                      <w:szCs w:val="22"/>
                    </w:rPr>
                  </w:rPrChange>
                </w:rPr>
                <w:t>2</w:t>
              </w:r>
            </w:ins>
          </w:p>
        </w:tc>
        <w:tc>
          <w:tcPr>
            <w:tcW w:w="960" w:type="dxa"/>
            <w:noWrap/>
            <w:hideMark/>
            <w:tcPrChange w:id="474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48" w:author="Nick.Tolimieri [2]" w:date="2022-09-15T08:36:00Z"/>
                <w:rFonts w:asciiTheme="minorHAnsi" w:eastAsiaTheme="minorHAnsi" w:hAnsiTheme="minorHAnsi" w:cstheme="minorBidi"/>
                <w:sz w:val="22"/>
                <w:szCs w:val="22"/>
                <w:rPrChange w:id="4749" w:author="Nick.Tolimieri [2]" w:date="2022-09-15T08:36:00Z">
                  <w:rPr>
                    <w:ins w:id="4750" w:author="Nick.Tolimieri [2]" w:date="2022-09-15T08:36:00Z"/>
                    <w:rFonts w:ascii="Calibri" w:hAnsi="Calibri" w:cs="Calibri"/>
                    <w:color w:val="000000"/>
                    <w:sz w:val="22"/>
                    <w:szCs w:val="22"/>
                  </w:rPr>
                </w:rPrChange>
              </w:rPr>
              <w:pPrChange w:id="4751" w:author="Nick.Tolimieri [2]" w:date="2022-09-15T08:36:00Z">
                <w:pPr>
                  <w:jc w:val="right"/>
                </w:pPr>
              </w:pPrChange>
            </w:pPr>
            <w:ins w:id="4752" w:author="Nick.Tolimieri [2]" w:date="2022-09-15T08:36:00Z">
              <w:r w:rsidRPr="00333E54">
                <w:rPr>
                  <w:rFonts w:asciiTheme="minorHAnsi" w:eastAsiaTheme="minorHAnsi" w:hAnsiTheme="minorHAnsi" w:cstheme="minorBidi"/>
                  <w:sz w:val="22"/>
                  <w:szCs w:val="22"/>
                  <w:rPrChange w:id="4753" w:author="Nick.Tolimieri [2]" w:date="2022-09-15T08:36:00Z">
                    <w:rPr>
                      <w:rFonts w:ascii="Calibri" w:hAnsi="Calibri" w:cs="Calibri"/>
                      <w:color w:val="000000"/>
                      <w:sz w:val="22"/>
                      <w:szCs w:val="22"/>
                    </w:rPr>
                  </w:rPrChange>
                </w:rPr>
                <w:t>36</w:t>
              </w:r>
            </w:ins>
          </w:p>
        </w:tc>
        <w:tc>
          <w:tcPr>
            <w:tcW w:w="960" w:type="dxa"/>
            <w:noWrap/>
            <w:hideMark/>
            <w:tcPrChange w:id="475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55" w:author="Nick.Tolimieri [2]" w:date="2022-09-15T08:36:00Z"/>
                <w:rFonts w:asciiTheme="minorHAnsi" w:eastAsiaTheme="minorHAnsi" w:hAnsiTheme="minorHAnsi" w:cstheme="minorBidi"/>
                <w:sz w:val="22"/>
                <w:szCs w:val="22"/>
                <w:rPrChange w:id="4756" w:author="Nick.Tolimieri [2]" w:date="2022-09-15T08:36:00Z">
                  <w:rPr>
                    <w:ins w:id="4757" w:author="Nick.Tolimieri [2]" w:date="2022-09-15T08:36:00Z"/>
                    <w:rFonts w:ascii="Calibri" w:hAnsi="Calibri" w:cs="Calibri"/>
                    <w:color w:val="000000"/>
                    <w:sz w:val="22"/>
                    <w:szCs w:val="22"/>
                  </w:rPr>
                </w:rPrChange>
              </w:rPr>
              <w:pPrChange w:id="4758" w:author="Nick.Tolimieri [2]" w:date="2022-09-15T08:36:00Z">
                <w:pPr>
                  <w:jc w:val="right"/>
                </w:pPr>
              </w:pPrChange>
            </w:pPr>
            <w:ins w:id="4759" w:author="Nick.Tolimieri [2]" w:date="2022-09-15T08:36:00Z">
              <w:r w:rsidRPr="00333E54">
                <w:rPr>
                  <w:rFonts w:asciiTheme="minorHAnsi" w:eastAsiaTheme="minorHAnsi" w:hAnsiTheme="minorHAnsi" w:cstheme="minorBidi"/>
                  <w:sz w:val="22"/>
                  <w:szCs w:val="22"/>
                  <w:rPrChange w:id="4760" w:author="Nick.Tolimieri [2]" w:date="2022-09-15T08:36:00Z">
                    <w:rPr>
                      <w:rFonts w:ascii="Calibri" w:hAnsi="Calibri" w:cs="Calibri"/>
                      <w:color w:val="000000"/>
                      <w:sz w:val="22"/>
                      <w:szCs w:val="22"/>
                    </w:rPr>
                  </w:rPrChange>
                </w:rPr>
                <w:t>6</w:t>
              </w:r>
            </w:ins>
          </w:p>
        </w:tc>
        <w:tc>
          <w:tcPr>
            <w:tcW w:w="960" w:type="dxa"/>
            <w:noWrap/>
            <w:hideMark/>
            <w:tcPrChange w:id="476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62" w:author="Nick.Tolimieri [2]" w:date="2022-09-15T08:36:00Z"/>
                <w:rFonts w:asciiTheme="minorHAnsi" w:eastAsiaTheme="minorHAnsi" w:hAnsiTheme="minorHAnsi" w:cstheme="minorBidi"/>
                <w:sz w:val="22"/>
                <w:szCs w:val="22"/>
                <w:rPrChange w:id="4763" w:author="Nick.Tolimieri [2]" w:date="2022-09-15T08:36:00Z">
                  <w:rPr>
                    <w:ins w:id="4764" w:author="Nick.Tolimieri [2]" w:date="2022-09-15T08:36:00Z"/>
                    <w:rFonts w:ascii="Calibri" w:hAnsi="Calibri" w:cs="Calibri"/>
                    <w:color w:val="000000"/>
                    <w:sz w:val="22"/>
                    <w:szCs w:val="22"/>
                  </w:rPr>
                </w:rPrChange>
              </w:rPr>
              <w:pPrChange w:id="4765" w:author="Nick.Tolimieri [2]" w:date="2022-09-15T08:36:00Z">
                <w:pPr>
                  <w:jc w:val="right"/>
                </w:pPr>
              </w:pPrChange>
            </w:pPr>
            <w:ins w:id="4766" w:author="Nick.Tolimieri [2]" w:date="2022-09-15T08:36:00Z">
              <w:r w:rsidRPr="00333E54">
                <w:rPr>
                  <w:rFonts w:asciiTheme="minorHAnsi" w:eastAsiaTheme="minorHAnsi" w:hAnsiTheme="minorHAnsi" w:cstheme="minorBidi"/>
                  <w:sz w:val="22"/>
                  <w:szCs w:val="22"/>
                  <w:rPrChange w:id="4767" w:author="Nick.Tolimieri [2]" w:date="2022-09-15T08:36:00Z">
                    <w:rPr>
                      <w:rFonts w:ascii="Calibri" w:hAnsi="Calibri" w:cs="Calibri"/>
                      <w:color w:val="000000"/>
                      <w:sz w:val="22"/>
                      <w:szCs w:val="22"/>
                    </w:rPr>
                  </w:rPrChange>
                </w:rPr>
                <w:t>30</w:t>
              </w:r>
            </w:ins>
          </w:p>
        </w:tc>
        <w:tc>
          <w:tcPr>
            <w:tcW w:w="960" w:type="dxa"/>
            <w:noWrap/>
            <w:hideMark/>
            <w:tcPrChange w:id="476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69" w:author="Nick.Tolimieri [2]" w:date="2022-09-15T08:36:00Z"/>
                <w:rFonts w:asciiTheme="minorHAnsi" w:eastAsiaTheme="minorHAnsi" w:hAnsiTheme="minorHAnsi" w:cstheme="minorBidi"/>
                <w:sz w:val="22"/>
                <w:szCs w:val="22"/>
                <w:rPrChange w:id="4770" w:author="Nick.Tolimieri [2]" w:date="2022-09-15T08:36:00Z">
                  <w:rPr>
                    <w:ins w:id="4771" w:author="Nick.Tolimieri [2]" w:date="2022-09-15T08:36:00Z"/>
                    <w:rFonts w:ascii="Calibri" w:hAnsi="Calibri" w:cs="Calibri"/>
                    <w:color w:val="000000"/>
                    <w:sz w:val="22"/>
                    <w:szCs w:val="22"/>
                  </w:rPr>
                </w:rPrChange>
              </w:rPr>
              <w:pPrChange w:id="4772" w:author="Nick.Tolimieri [2]" w:date="2022-09-15T08:36:00Z">
                <w:pPr>
                  <w:jc w:val="right"/>
                </w:pPr>
              </w:pPrChange>
            </w:pPr>
            <w:ins w:id="4773" w:author="Nick.Tolimieri [2]" w:date="2022-09-15T08:36:00Z">
              <w:r w:rsidRPr="00333E54">
                <w:rPr>
                  <w:rFonts w:asciiTheme="minorHAnsi" w:eastAsiaTheme="minorHAnsi" w:hAnsiTheme="minorHAnsi" w:cstheme="minorBidi"/>
                  <w:sz w:val="22"/>
                  <w:szCs w:val="22"/>
                  <w:rPrChange w:id="4774" w:author="Nick.Tolimieri [2]" w:date="2022-09-15T08:36:00Z">
                    <w:rPr>
                      <w:rFonts w:ascii="Calibri" w:hAnsi="Calibri" w:cs="Calibri"/>
                      <w:color w:val="000000"/>
                      <w:sz w:val="22"/>
                      <w:szCs w:val="22"/>
                    </w:rPr>
                  </w:rPrChange>
                </w:rPr>
                <w:t>2.27</w:t>
              </w:r>
            </w:ins>
          </w:p>
        </w:tc>
        <w:tc>
          <w:tcPr>
            <w:tcW w:w="960" w:type="dxa"/>
            <w:noWrap/>
            <w:hideMark/>
            <w:tcPrChange w:id="477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76" w:author="Nick.Tolimieri [2]" w:date="2022-09-15T08:36:00Z"/>
                <w:rFonts w:asciiTheme="minorHAnsi" w:eastAsiaTheme="minorHAnsi" w:hAnsiTheme="minorHAnsi" w:cstheme="minorBidi"/>
                <w:sz w:val="22"/>
                <w:szCs w:val="22"/>
                <w:rPrChange w:id="4777" w:author="Nick.Tolimieri [2]" w:date="2022-09-15T08:36:00Z">
                  <w:rPr>
                    <w:ins w:id="4778" w:author="Nick.Tolimieri [2]" w:date="2022-09-15T08:36:00Z"/>
                    <w:rFonts w:ascii="Calibri" w:hAnsi="Calibri" w:cs="Calibri"/>
                    <w:color w:val="000000"/>
                    <w:sz w:val="22"/>
                    <w:szCs w:val="22"/>
                  </w:rPr>
                </w:rPrChange>
              </w:rPr>
              <w:pPrChange w:id="4779" w:author="Nick.Tolimieri [2]" w:date="2022-09-15T08:36:00Z">
                <w:pPr>
                  <w:jc w:val="right"/>
                </w:pPr>
              </w:pPrChange>
            </w:pPr>
            <w:ins w:id="4780" w:author="Nick.Tolimieri [2]" w:date="2022-09-15T08:36:00Z">
              <w:r w:rsidRPr="00333E54">
                <w:rPr>
                  <w:rFonts w:asciiTheme="minorHAnsi" w:eastAsiaTheme="minorHAnsi" w:hAnsiTheme="minorHAnsi" w:cstheme="minorBidi"/>
                  <w:sz w:val="22"/>
                  <w:szCs w:val="22"/>
                  <w:rPrChange w:id="4781" w:author="Nick.Tolimieri [2]" w:date="2022-09-15T08:36:00Z">
                    <w:rPr>
                      <w:rFonts w:ascii="Calibri" w:hAnsi="Calibri" w:cs="Calibri"/>
                      <w:color w:val="000000"/>
                      <w:sz w:val="22"/>
                      <w:szCs w:val="22"/>
                    </w:rPr>
                  </w:rPrChange>
                </w:rPr>
                <w:t>0.42</w:t>
              </w:r>
            </w:ins>
          </w:p>
        </w:tc>
      </w:tr>
      <w:tr w:rsidR="00333E54" w:rsidRPr="00333E54" w:rsidTr="00333E54">
        <w:trPr>
          <w:divId w:val="1703289460"/>
          <w:trHeight w:val="300"/>
          <w:ins w:id="4782" w:author="Nick.Tolimieri [2]" w:date="2022-09-15T08:36:00Z"/>
          <w:trPrChange w:id="4783" w:author="Nick.Tolimieri [2]" w:date="2022-09-15T08:36:00Z">
            <w:trPr>
              <w:divId w:val="1703289460"/>
              <w:trHeight w:val="300"/>
            </w:trPr>
          </w:trPrChange>
        </w:trPr>
        <w:tc>
          <w:tcPr>
            <w:tcW w:w="960" w:type="dxa"/>
            <w:noWrap/>
            <w:hideMark/>
            <w:tcPrChange w:id="478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85" w:author="Nick.Tolimieri [2]" w:date="2022-09-15T08:36:00Z"/>
                <w:rFonts w:asciiTheme="minorHAnsi" w:eastAsiaTheme="minorHAnsi" w:hAnsiTheme="minorHAnsi" w:cstheme="minorBidi"/>
                <w:sz w:val="22"/>
                <w:szCs w:val="22"/>
                <w:rPrChange w:id="4786" w:author="Nick.Tolimieri [2]" w:date="2022-09-15T08:36:00Z">
                  <w:rPr>
                    <w:ins w:id="4787" w:author="Nick.Tolimieri [2]" w:date="2022-09-15T08:36:00Z"/>
                    <w:rFonts w:ascii="Calibri" w:hAnsi="Calibri" w:cs="Calibri"/>
                    <w:color w:val="000000"/>
                    <w:sz w:val="22"/>
                    <w:szCs w:val="22"/>
                  </w:rPr>
                </w:rPrChange>
              </w:rPr>
              <w:pPrChange w:id="4788" w:author="Nick.Tolimieri [2]" w:date="2022-09-15T08:36:00Z">
                <w:pPr/>
              </w:pPrChange>
            </w:pPr>
            <w:ins w:id="4789" w:author="Nick.Tolimieri [2]" w:date="2022-09-15T08:36:00Z">
              <w:r w:rsidRPr="00333E54">
                <w:rPr>
                  <w:rFonts w:asciiTheme="minorHAnsi" w:eastAsiaTheme="minorHAnsi" w:hAnsiTheme="minorHAnsi" w:cstheme="minorBidi"/>
                  <w:sz w:val="22"/>
                  <w:szCs w:val="22"/>
                  <w:rPrChange w:id="4790" w:author="Nick.Tolimieri [2]" w:date="2022-09-15T08:36:00Z">
                    <w:rPr>
                      <w:rFonts w:ascii="Calibri" w:hAnsi="Calibri" w:cs="Calibri"/>
                      <w:color w:val="000000"/>
                      <w:sz w:val="22"/>
                      <w:szCs w:val="22"/>
                    </w:rPr>
                  </w:rPrChange>
                </w:rPr>
                <w:t>Tatoosh Is. &amp; Neah B.</w:t>
              </w:r>
            </w:ins>
          </w:p>
        </w:tc>
        <w:tc>
          <w:tcPr>
            <w:tcW w:w="960" w:type="dxa"/>
            <w:noWrap/>
            <w:hideMark/>
            <w:tcPrChange w:id="479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92" w:author="Nick.Tolimieri [2]" w:date="2022-09-15T08:36:00Z"/>
                <w:rFonts w:asciiTheme="minorHAnsi" w:eastAsiaTheme="minorHAnsi" w:hAnsiTheme="minorHAnsi" w:cstheme="minorBidi"/>
                <w:sz w:val="22"/>
                <w:szCs w:val="22"/>
                <w:rPrChange w:id="4793" w:author="Nick.Tolimieri [2]" w:date="2022-09-15T08:36:00Z">
                  <w:rPr>
                    <w:ins w:id="4794" w:author="Nick.Tolimieri [2]" w:date="2022-09-15T08:36:00Z"/>
                    <w:rFonts w:ascii="Calibri" w:hAnsi="Calibri" w:cs="Calibri"/>
                    <w:color w:val="000000"/>
                    <w:sz w:val="22"/>
                    <w:szCs w:val="22"/>
                  </w:rPr>
                </w:rPrChange>
              </w:rPr>
              <w:pPrChange w:id="4795" w:author="Nick.Tolimieri [2]" w:date="2022-09-15T08:36:00Z">
                <w:pPr>
                  <w:jc w:val="right"/>
                </w:pPr>
              </w:pPrChange>
            </w:pPr>
            <w:ins w:id="4796" w:author="Nick.Tolimieri [2]" w:date="2022-09-15T08:36:00Z">
              <w:r w:rsidRPr="00333E54">
                <w:rPr>
                  <w:rFonts w:asciiTheme="minorHAnsi" w:eastAsiaTheme="minorHAnsi" w:hAnsiTheme="minorHAnsi" w:cstheme="minorBidi"/>
                  <w:sz w:val="22"/>
                  <w:szCs w:val="22"/>
                  <w:rPrChange w:id="4797" w:author="Nick.Tolimieri [2]" w:date="2022-09-15T08:36:00Z">
                    <w:rPr>
                      <w:rFonts w:ascii="Calibri" w:hAnsi="Calibri" w:cs="Calibri"/>
                      <w:color w:val="000000"/>
                      <w:sz w:val="22"/>
                      <w:szCs w:val="22"/>
                    </w:rPr>
                  </w:rPrChange>
                </w:rPr>
                <w:t>1994</w:t>
              </w:r>
            </w:ins>
          </w:p>
        </w:tc>
        <w:tc>
          <w:tcPr>
            <w:tcW w:w="960" w:type="dxa"/>
            <w:noWrap/>
            <w:hideMark/>
            <w:tcPrChange w:id="479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799" w:author="Nick.Tolimieri [2]" w:date="2022-09-15T08:36:00Z"/>
                <w:rFonts w:asciiTheme="minorHAnsi" w:eastAsiaTheme="minorHAnsi" w:hAnsiTheme="minorHAnsi" w:cstheme="minorBidi"/>
                <w:sz w:val="22"/>
                <w:szCs w:val="22"/>
                <w:rPrChange w:id="4800" w:author="Nick.Tolimieri [2]" w:date="2022-09-15T08:36:00Z">
                  <w:rPr>
                    <w:ins w:id="4801" w:author="Nick.Tolimieri [2]" w:date="2022-09-15T08:36:00Z"/>
                    <w:rFonts w:ascii="Calibri" w:hAnsi="Calibri" w:cs="Calibri"/>
                    <w:color w:val="000000"/>
                    <w:sz w:val="22"/>
                    <w:szCs w:val="22"/>
                  </w:rPr>
                </w:rPrChange>
              </w:rPr>
              <w:pPrChange w:id="4802" w:author="Nick.Tolimieri [2]" w:date="2022-09-15T08:36:00Z">
                <w:pPr>
                  <w:jc w:val="right"/>
                </w:pPr>
              </w:pPrChange>
            </w:pPr>
            <w:ins w:id="4803" w:author="Nick.Tolimieri [2]" w:date="2022-09-15T08:36:00Z">
              <w:r w:rsidRPr="00333E54">
                <w:rPr>
                  <w:rFonts w:asciiTheme="minorHAnsi" w:eastAsiaTheme="minorHAnsi" w:hAnsiTheme="minorHAnsi" w:cstheme="minorBidi"/>
                  <w:sz w:val="22"/>
                  <w:szCs w:val="22"/>
                  <w:rPrChange w:id="4804" w:author="Nick.Tolimieri [2]" w:date="2022-09-15T08:36:00Z">
                    <w:rPr>
                      <w:rFonts w:ascii="Calibri" w:hAnsi="Calibri" w:cs="Calibri"/>
                      <w:color w:val="000000"/>
                      <w:sz w:val="22"/>
                      <w:szCs w:val="22"/>
                    </w:rPr>
                  </w:rPrChange>
                </w:rPr>
                <w:t>14</w:t>
              </w:r>
            </w:ins>
          </w:p>
        </w:tc>
        <w:tc>
          <w:tcPr>
            <w:tcW w:w="960" w:type="dxa"/>
            <w:noWrap/>
            <w:hideMark/>
            <w:tcPrChange w:id="480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06" w:author="Nick.Tolimieri [2]" w:date="2022-09-15T08:36:00Z"/>
                <w:rFonts w:asciiTheme="minorHAnsi" w:eastAsiaTheme="minorHAnsi" w:hAnsiTheme="minorHAnsi" w:cstheme="minorBidi"/>
                <w:sz w:val="22"/>
                <w:szCs w:val="22"/>
                <w:rPrChange w:id="4807" w:author="Nick.Tolimieri [2]" w:date="2022-09-15T08:36:00Z">
                  <w:rPr>
                    <w:ins w:id="4808" w:author="Nick.Tolimieri [2]" w:date="2022-09-15T08:36:00Z"/>
                    <w:rFonts w:ascii="Calibri" w:hAnsi="Calibri" w:cs="Calibri"/>
                    <w:color w:val="000000"/>
                    <w:sz w:val="22"/>
                    <w:szCs w:val="22"/>
                  </w:rPr>
                </w:rPrChange>
              </w:rPr>
              <w:pPrChange w:id="4809" w:author="Nick.Tolimieri [2]" w:date="2022-09-15T08:36:00Z">
                <w:pPr>
                  <w:jc w:val="right"/>
                </w:pPr>
              </w:pPrChange>
            </w:pPr>
            <w:ins w:id="4810" w:author="Nick.Tolimieri [2]" w:date="2022-09-15T08:36:00Z">
              <w:r w:rsidRPr="00333E54">
                <w:rPr>
                  <w:rFonts w:asciiTheme="minorHAnsi" w:eastAsiaTheme="minorHAnsi" w:hAnsiTheme="minorHAnsi" w:cstheme="minorBidi"/>
                  <w:sz w:val="22"/>
                  <w:szCs w:val="22"/>
                  <w:rPrChange w:id="4811" w:author="Nick.Tolimieri [2]" w:date="2022-09-15T08:36:00Z">
                    <w:rPr>
                      <w:rFonts w:ascii="Calibri" w:hAnsi="Calibri" w:cs="Calibri"/>
                      <w:color w:val="000000"/>
                      <w:sz w:val="22"/>
                      <w:szCs w:val="22"/>
                    </w:rPr>
                  </w:rPrChange>
                </w:rPr>
                <w:t>47</w:t>
              </w:r>
            </w:ins>
          </w:p>
        </w:tc>
        <w:tc>
          <w:tcPr>
            <w:tcW w:w="960" w:type="dxa"/>
            <w:noWrap/>
            <w:hideMark/>
            <w:tcPrChange w:id="481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13" w:author="Nick.Tolimieri [2]" w:date="2022-09-15T08:36:00Z"/>
                <w:rFonts w:asciiTheme="minorHAnsi" w:eastAsiaTheme="minorHAnsi" w:hAnsiTheme="minorHAnsi" w:cstheme="minorBidi"/>
                <w:sz w:val="22"/>
                <w:szCs w:val="22"/>
                <w:rPrChange w:id="4814" w:author="Nick.Tolimieri [2]" w:date="2022-09-15T08:36:00Z">
                  <w:rPr>
                    <w:ins w:id="4815" w:author="Nick.Tolimieri [2]" w:date="2022-09-15T08:36:00Z"/>
                    <w:rFonts w:ascii="Calibri" w:hAnsi="Calibri" w:cs="Calibri"/>
                    <w:color w:val="000000"/>
                    <w:sz w:val="22"/>
                    <w:szCs w:val="22"/>
                  </w:rPr>
                </w:rPrChange>
              </w:rPr>
              <w:pPrChange w:id="4816" w:author="Nick.Tolimieri [2]" w:date="2022-09-15T08:36:00Z">
                <w:pPr>
                  <w:jc w:val="right"/>
                </w:pPr>
              </w:pPrChange>
            </w:pPr>
            <w:ins w:id="4817" w:author="Nick.Tolimieri [2]" w:date="2022-09-15T08:36:00Z">
              <w:r w:rsidRPr="00333E54">
                <w:rPr>
                  <w:rFonts w:asciiTheme="minorHAnsi" w:eastAsiaTheme="minorHAnsi" w:hAnsiTheme="minorHAnsi" w:cstheme="minorBidi"/>
                  <w:sz w:val="22"/>
                  <w:szCs w:val="22"/>
                  <w:rPrChange w:id="4818" w:author="Nick.Tolimieri [2]" w:date="2022-09-15T08:36:00Z">
                    <w:rPr>
                      <w:rFonts w:ascii="Calibri" w:hAnsi="Calibri" w:cs="Calibri"/>
                      <w:color w:val="000000"/>
                      <w:sz w:val="22"/>
                      <w:szCs w:val="22"/>
                    </w:rPr>
                  </w:rPrChange>
                </w:rPr>
                <w:t>1</w:t>
              </w:r>
            </w:ins>
          </w:p>
        </w:tc>
        <w:tc>
          <w:tcPr>
            <w:tcW w:w="960" w:type="dxa"/>
            <w:noWrap/>
            <w:hideMark/>
            <w:tcPrChange w:id="481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20" w:author="Nick.Tolimieri [2]" w:date="2022-09-15T08:36:00Z"/>
                <w:rFonts w:asciiTheme="minorHAnsi" w:eastAsiaTheme="minorHAnsi" w:hAnsiTheme="minorHAnsi" w:cstheme="minorBidi"/>
                <w:sz w:val="22"/>
                <w:szCs w:val="22"/>
                <w:rPrChange w:id="4821" w:author="Nick.Tolimieri [2]" w:date="2022-09-15T08:36:00Z">
                  <w:rPr>
                    <w:ins w:id="4822" w:author="Nick.Tolimieri [2]" w:date="2022-09-15T08:36:00Z"/>
                    <w:rFonts w:ascii="Calibri" w:hAnsi="Calibri" w:cs="Calibri"/>
                    <w:color w:val="000000"/>
                    <w:sz w:val="22"/>
                    <w:szCs w:val="22"/>
                  </w:rPr>
                </w:rPrChange>
              </w:rPr>
              <w:pPrChange w:id="4823" w:author="Nick.Tolimieri [2]" w:date="2022-09-15T08:36:00Z">
                <w:pPr>
                  <w:jc w:val="right"/>
                </w:pPr>
              </w:pPrChange>
            </w:pPr>
            <w:ins w:id="4824" w:author="Nick.Tolimieri [2]" w:date="2022-09-15T08:36:00Z">
              <w:r w:rsidRPr="00333E54">
                <w:rPr>
                  <w:rFonts w:asciiTheme="minorHAnsi" w:eastAsiaTheme="minorHAnsi" w:hAnsiTheme="minorHAnsi" w:cstheme="minorBidi"/>
                  <w:sz w:val="22"/>
                  <w:szCs w:val="22"/>
                  <w:rPrChange w:id="4825" w:author="Nick.Tolimieri [2]" w:date="2022-09-15T08:36:00Z">
                    <w:rPr>
                      <w:rFonts w:ascii="Calibri" w:hAnsi="Calibri" w:cs="Calibri"/>
                      <w:color w:val="000000"/>
                      <w:sz w:val="22"/>
                      <w:szCs w:val="22"/>
                    </w:rPr>
                  </w:rPrChange>
                </w:rPr>
                <w:t>30</w:t>
              </w:r>
            </w:ins>
          </w:p>
        </w:tc>
        <w:tc>
          <w:tcPr>
            <w:tcW w:w="960" w:type="dxa"/>
            <w:noWrap/>
            <w:hideMark/>
            <w:tcPrChange w:id="482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27" w:author="Nick.Tolimieri [2]" w:date="2022-09-15T08:36:00Z"/>
                <w:rFonts w:asciiTheme="minorHAnsi" w:eastAsiaTheme="minorHAnsi" w:hAnsiTheme="minorHAnsi" w:cstheme="minorBidi"/>
                <w:sz w:val="22"/>
                <w:szCs w:val="22"/>
                <w:rPrChange w:id="4828" w:author="Nick.Tolimieri [2]" w:date="2022-09-15T08:36:00Z">
                  <w:rPr>
                    <w:ins w:id="4829" w:author="Nick.Tolimieri [2]" w:date="2022-09-15T08:36:00Z"/>
                    <w:rFonts w:ascii="Calibri" w:hAnsi="Calibri" w:cs="Calibri"/>
                    <w:color w:val="000000"/>
                    <w:sz w:val="22"/>
                    <w:szCs w:val="22"/>
                  </w:rPr>
                </w:rPrChange>
              </w:rPr>
              <w:pPrChange w:id="4830" w:author="Nick.Tolimieri [2]" w:date="2022-09-15T08:36:00Z">
                <w:pPr>
                  <w:jc w:val="right"/>
                </w:pPr>
              </w:pPrChange>
            </w:pPr>
            <w:ins w:id="4831" w:author="Nick.Tolimieri [2]" w:date="2022-09-15T08:36:00Z">
              <w:r w:rsidRPr="00333E54">
                <w:rPr>
                  <w:rFonts w:asciiTheme="minorHAnsi" w:eastAsiaTheme="minorHAnsi" w:hAnsiTheme="minorHAnsi" w:cstheme="minorBidi"/>
                  <w:sz w:val="22"/>
                  <w:szCs w:val="22"/>
                  <w:rPrChange w:id="4832" w:author="Nick.Tolimieri [2]" w:date="2022-09-15T08:36:00Z">
                    <w:rPr>
                      <w:rFonts w:ascii="Calibri" w:hAnsi="Calibri" w:cs="Calibri"/>
                      <w:color w:val="000000"/>
                      <w:sz w:val="22"/>
                      <w:szCs w:val="22"/>
                    </w:rPr>
                  </w:rPrChange>
                </w:rPr>
                <w:t>30</w:t>
              </w:r>
            </w:ins>
          </w:p>
        </w:tc>
        <w:tc>
          <w:tcPr>
            <w:tcW w:w="960" w:type="dxa"/>
            <w:noWrap/>
            <w:hideMark/>
            <w:tcPrChange w:id="483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34" w:author="Nick.Tolimieri [2]" w:date="2022-09-15T08:36:00Z"/>
                <w:rFonts w:asciiTheme="minorHAnsi" w:eastAsiaTheme="minorHAnsi" w:hAnsiTheme="minorHAnsi" w:cstheme="minorBidi"/>
                <w:sz w:val="22"/>
                <w:szCs w:val="22"/>
                <w:rPrChange w:id="4835" w:author="Nick.Tolimieri [2]" w:date="2022-09-15T08:36:00Z">
                  <w:rPr>
                    <w:ins w:id="4836" w:author="Nick.Tolimieri [2]" w:date="2022-09-15T08:36:00Z"/>
                    <w:rFonts w:ascii="Calibri" w:hAnsi="Calibri" w:cs="Calibri"/>
                    <w:color w:val="000000"/>
                    <w:sz w:val="22"/>
                    <w:szCs w:val="22"/>
                  </w:rPr>
                </w:rPrChange>
              </w:rPr>
              <w:pPrChange w:id="4837" w:author="Nick.Tolimieri [2]" w:date="2022-09-15T08:36:00Z">
                <w:pPr>
                  <w:jc w:val="right"/>
                </w:pPr>
              </w:pPrChange>
            </w:pPr>
            <w:ins w:id="4838" w:author="Nick.Tolimieri [2]" w:date="2022-09-15T08:36:00Z">
              <w:r w:rsidRPr="00333E54">
                <w:rPr>
                  <w:rFonts w:asciiTheme="minorHAnsi" w:eastAsiaTheme="minorHAnsi" w:hAnsiTheme="minorHAnsi" w:cstheme="minorBidi"/>
                  <w:sz w:val="22"/>
                  <w:szCs w:val="22"/>
                  <w:rPrChange w:id="4839" w:author="Nick.Tolimieri [2]" w:date="2022-09-15T08:36:00Z">
                    <w:rPr>
                      <w:rFonts w:ascii="Calibri" w:hAnsi="Calibri" w:cs="Calibri"/>
                      <w:color w:val="000000"/>
                      <w:sz w:val="22"/>
                      <w:szCs w:val="22"/>
                    </w:rPr>
                  </w:rPrChange>
                </w:rPr>
                <w:t>30</w:t>
              </w:r>
            </w:ins>
          </w:p>
        </w:tc>
        <w:tc>
          <w:tcPr>
            <w:tcW w:w="960" w:type="dxa"/>
            <w:noWrap/>
            <w:hideMark/>
            <w:tcPrChange w:id="484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41" w:author="Nick.Tolimieri [2]" w:date="2022-09-15T08:36:00Z"/>
                <w:rFonts w:asciiTheme="minorHAnsi" w:eastAsiaTheme="minorHAnsi" w:hAnsiTheme="minorHAnsi" w:cstheme="minorBidi"/>
                <w:sz w:val="22"/>
                <w:szCs w:val="22"/>
                <w:rPrChange w:id="4842" w:author="Nick.Tolimieri [2]" w:date="2022-09-15T08:36:00Z">
                  <w:rPr>
                    <w:ins w:id="4843" w:author="Nick.Tolimieri [2]" w:date="2022-09-15T08:36:00Z"/>
                    <w:rFonts w:ascii="Calibri" w:hAnsi="Calibri" w:cs="Calibri"/>
                    <w:color w:val="000000"/>
                    <w:sz w:val="22"/>
                    <w:szCs w:val="22"/>
                  </w:rPr>
                </w:rPrChange>
              </w:rPr>
              <w:pPrChange w:id="4844" w:author="Nick.Tolimieri [2]" w:date="2022-09-15T08:36:00Z">
                <w:pPr>
                  <w:jc w:val="right"/>
                </w:pPr>
              </w:pPrChange>
            </w:pPr>
            <w:ins w:id="4845" w:author="Nick.Tolimieri [2]" w:date="2022-09-15T08:36:00Z">
              <w:r w:rsidRPr="00333E54">
                <w:rPr>
                  <w:rFonts w:asciiTheme="minorHAnsi" w:eastAsiaTheme="minorHAnsi" w:hAnsiTheme="minorHAnsi" w:cstheme="minorBidi"/>
                  <w:sz w:val="22"/>
                  <w:szCs w:val="22"/>
                  <w:rPrChange w:id="4846" w:author="Nick.Tolimieri [2]" w:date="2022-09-15T08:36:00Z">
                    <w:rPr>
                      <w:rFonts w:ascii="Calibri" w:hAnsi="Calibri" w:cs="Calibri"/>
                      <w:color w:val="000000"/>
                      <w:sz w:val="22"/>
                      <w:szCs w:val="22"/>
                    </w:rPr>
                  </w:rPrChange>
                </w:rPr>
                <w:t>2.64</w:t>
              </w:r>
            </w:ins>
          </w:p>
        </w:tc>
        <w:tc>
          <w:tcPr>
            <w:tcW w:w="960" w:type="dxa"/>
            <w:noWrap/>
            <w:hideMark/>
            <w:tcPrChange w:id="484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48" w:author="Nick.Tolimieri [2]" w:date="2022-09-15T08:36:00Z"/>
                <w:rFonts w:asciiTheme="minorHAnsi" w:eastAsiaTheme="minorHAnsi" w:hAnsiTheme="minorHAnsi" w:cstheme="minorBidi"/>
                <w:sz w:val="22"/>
                <w:szCs w:val="22"/>
                <w:rPrChange w:id="4849" w:author="Nick.Tolimieri [2]" w:date="2022-09-15T08:36:00Z">
                  <w:rPr>
                    <w:ins w:id="4850" w:author="Nick.Tolimieri [2]" w:date="2022-09-15T08:36:00Z"/>
                    <w:rFonts w:ascii="Calibri" w:hAnsi="Calibri" w:cs="Calibri"/>
                    <w:color w:val="000000"/>
                    <w:sz w:val="22"/>
                    <w:szCs w:val="22"/>
                  </w:rPr>
                </w:rPrChange>
              </w:rPr>
              <w:pPrChange w:id="4851" w:author="Nick.Tolimieri [2]" w:date="2022-09-15T08:36:00Z">
                <w:pPr>
                  <w:jc w:val="right"/>
                </w:pPr>
              </w:pPrChange>
            </w:pPr>
            <w:ins w:id="4852" w:author="Nick.Tolimieri [2]" w:date="2022-09-15T08:36:00Z">
              <w:r w:rsidRPr="00333E54">
                <w:rPr>
                  <w:rFonts w:asciiTheme="minorHAnsi" w:eastAsiaTheme="minorHAnsi" w:hAnsiTheme="minorHAnsi" w:cstheme="minorBidi"/>
                  <w:sz w:val="22"/>
                  <w:szCs w:val="22"/>
                  <w:rPrChange w:id="4853" w:author="Nick.Tolimieri [2]" w:date="2022-09-15T08:36:00Z">
                    <w:rPr>
                      <w:rFonts w:ascii="Calibri" w:hAnsi="Calibri" w:cs="Calibri"/>
                      <w:color w:val="000000"/>
                      <w:sz w:val="22"/>
                      <w:szCs w:val="22"/>
                    </w:rPr>
                  </w:rPrChange>
                </w:rPr>
                <w:t>0.71</w:t>
              </w:r>
            </w:ins>
          </w:p>
        </w:tc>
      </w:tr>
      <w:tr w:rsidR="00333E54" w:rsidRPr="00333E54" w:rsidTr="00333E54">
        <w:trPr>
          <w:divId w:val="1703289460"/>
          <w:trHeight w:val="300"/>
          <w:ins w:id="4854" w:author="Nick.Tolimieri [2]" w:date="2022-09-15T08:36:00Z"/>
          <w:trPrChange w:id="4855" w:author="Nick.Tolimieri [2]" w:date="2022-09-15T08:36:00Z">
            <w:trPr>
              <w:divId w:val="1703289460"/>
              <w:trHeight w:val="300"/>
            </w:trPr>
          </w:trPrChange>
        </w:trPr>
        <w:tc>
          <w:tcPr>
            <w:tcW w:w="960" w:type="dxa"/>
            <w:noWrap/>
            <w:hideMark/>
            <w:tcPrChange w:id="485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57" w:author="Nick.Tolimieri [2]" w:date="2022-09-15T08:36:00Z"/>
                <w:rFonts w:asciiTheme="minorHAnsi" w:eastAsiaTheme="minorHAnsi" w:hAnsiTheme="minorHAnsi" w:cstheme="minorBidi"/>
                <w:sz w:val="22"/>
                <w:szCs w:val="22"/>
                <w:rPrChange w:id="4858" w:author="Nick.Tolimieri [2]" w:date="2022-09-15T08:36:00Z">
                  <w:rPr>
                    <w:ins w:id="4859" w:author="Nick.Tolimieri [2]" w:date="2022-09-15T08:36:00Z"/>
                    <w:rFonts w:ascii="Calibri" w:hAnsi="Calibri" w:cs="Calibri"/>
                    <w:color w:val="000000"/>
                    <w:sz w:val="22"/>
                    <w:szCs w:val="22"/>
                  </w:rPr>
                </w:rPrChange>
              </w:rPr>
              <w:pPrChange w:id="4860" w:author="Nick.Tolimieri [2]" w:date="2022-09-15T08:36:00Z">
                <w:pPr/>
              </w:pPrChange>
            </w:pPr>
            <w:ins w:id="4861" w:author="Nick.Tolimieri [2]" w:date="2022-09-15T08:36:00Z">
              <w:r w:rsidRPr="00333E54">
                <w:rPr>
                  <w:rFonts w:asciiTheme="minorHAnsi" w:eastAsiaTheme="minorHAnsi" w:hAnsiTheme="minorHAnsi" w:cstheme="minorBidi"/>
                  <w:sz w:val="22"/>
                  <w:szCs w:val="22"/>
                  <w:rPrChange w:id="4862" w:author="Nick.Tolimieri [2]" w:date="2022-09-15T08:36:00Z">
                    <w:rPr>
                      <w:rFonts w:ascii="Calibri" w:hAnsi="Calibri" w:cs="Calibri"/>
                      <w:color w:val="000000"/>
                      <w:sz w:val="22"/>
                      <w:szCs w:val="22"/>
                    </w:rPr>
                  </w:rPrChange>
                </w:rPr>
                <w:t>Tatoosh Is. &amp; Neah B.</w:t>
              </w:r>
            </w:ins>
          </w:p>
        </w:tc>
        <w:tc>
          <w:tcPr>
            <w:tcW w:w="960" w:type="dxa"/>
            <w:noWrap/>
            <w:hideMark/>
            <w:tcPrChange w:id="486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64" w:author="Nick.Tolimieri [2]" w:date="2022-09-15T08:36:00Z"/>
                <w:rFonts w:asciiTheme="minorHAnsi" w:eastAsiaTheme="minorHAnsi" w:hAnsiTheme="minorHAnsi" w:cstheme="minorBidi"/>
                <w:sz w:val="22"/>
                <w:szCs w:val="22"/>
                <w:rPrChange w:id="4865" w:author="Nick.Tolimieri [2]" w:date="2022-09-15T08:36:00Z">
                  <w:rPr>
                    <w:ins w:id="4866" w:author="Nick.Tolimieri [2]" w:date="2022-09-15T08:36:00Z"/>
                    <w:rFonts w:ascii="Calibri" w:hAnsi="Calibri" w:cs="Calibri"/>
                    <w:color w:val="000000"/>
                    <w:sz w:val="22"/>
                    <w:szCs w:val="22"/>
                  </w:rPr>
                </w:rPrChange>
              </w:rPr>
              <w:pPrChange w:id="4867" w:author="Nick.Tolimieri [2]" w:date="2022-09-15T08:36:00Z">
                <w:pPr>
                  <w:jc w:val="right"/>
                </w:pPr>
              </w:pPrChange>
            </w:pPr>
            <w:ins w:id="4868" w:author="Nick.Tolimieri [2]" w:date="2022-09-15T08:36:00Z">
              <w:r w:rsidRPr="00333E54">
                <w:rPr>
                  <w:rFonts w:asciiTheme="minorHAnsi" w:eastAsiaTheme="minorHAnsi" w:hAnsiTheme="minorHAnsi" w:cstheme="minorBidi"/>
                  <w:sz w:val="22"/>
                  <w:szCs w:val="22"/>
                  <w:rPrChange w:id="4869" w:author="Nick.Tolimieri [2]" w:date="2022-09-15T08:36:00Z">
                    <w:rPr>
                      <w:rFonts w:ascii="Calibri" w:hAnsi="Calibri" w:cs="Calibri"/>
                      <w:color w:val="000000"/>
                      <w:sz w:val="22"/>
                      <w:szCs w:val="22"/>
                    </w:rPr>
                  </w:rPrChange>
                </w:rPr>
                <w:t>1995</w:t>
              </w:r>
            </w:ins>
          </w:p>
        </w:tc>
        <w:tc>
          <w:tcPr>
            <w:tcW w:w="960" w:type="dxa"/>
            <w:noWrap/>
            <w:hideMark/>
            <w:tcPrChange w:id="487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71" w:author="Nick.Tolimieri [2]" w:date="2022-09-15T08:36:00Z"/>
                <w:rFonts w:asciiTheme="minorHAnsi" w:eastAsiaTheme="minorHAnsi" w:hAnsiTheme="minorHAnsi" w:cstheme="minorBidi"/>
                <w:sz w:val="22"/>
                <w:szCs w:val="22"/>
                <w:rPrChange w:id="4872" w:author="Nick.Tolimieri [2]" w:date="2022-09-15T08:36:00Z">
                  <w:rPr>
                    <w:ins w:id="4873" w:author="Nick.Tolimieri [2]" w:date="2022-09-15T08:36:00Z"/>
                    <w:rFonts w:ascii="Calibri" w:hAnsi="Calibri" w:cs="Calibri"/>
                    <w:color w:val="000000"/>
                    <w:sz w:val="22"/>
                    <w:szCs w:val="22"/>
                  </w:rPr>
                </w:rPrChange>
              </w:rPr>
              <w:pPrChange w:id="4874" w:author="Nick.Tolimieri [2]" w:date="2022-09-15T08:36:00Z">
                <w:pPr>
                  <w:jc w:val="right"/>
                </w:pPr>
              </w:pPrChange>
            </w:pPr>
            <w:ins w:id="4875" w:author="Nick.Tolimieri [2]" w:date="2022-09-15T08:36:00Z">
              <w:r w:rsidRPr="00333E54">
                <w:rPr>
                  <w:rFonts w:asciiTheme="minorHAnsi" w:eastAsiaTheme="minorHAnsi" w:hAnsiTheme="minorHAnsi" w:cstheme="minorBidi"/>
                  <w:sz w:val="22"/>
                  <w:szCs w:val="22"/>
                  <w:rPrChange w:id="4876" w:author="Nick.Tolimieri [2]" w:date="2022-09-15T08:36:00Z">
                    <w:rPr>
                      <w:rFonts w:ascii="Calibri" w:hAnsi="Calibri" w:cs="Calibri"/>
                      <w:color w:val="000000"/>
                      <w:sz w:val="22"/>
                      <w:szCs w:val="22"/>
                    </w:rPr>
                  </w:rPrChange>
                </w:rPr>
                <w:t>4</w:t>
              </w:r>
            </w:ins>
          </w:p>
        </w:tc>
        <w:tc>
          <w:tcPr>
            <w:tcW w:w="960" w:type="dxa"/>
            <w:noWrap/>
            <w:hideMark/>
            <w:tcPrChange w:id="487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78" w:author="Nick.Tolimieri [2]" w:date="2022-09-15T08:36:00Z"/>
                <w:rFonts w:asciiTheme="minorHAnsi" w:eastAsiaTheme="minorHAnsi" w:hAnsiTheme="minorHAnsi" w:cstheme="minorBidi"/>
                <w:sz w:val="22"/>
                <w:szCs w:val="22"/>
                <w:rPrChange w:id="4879" w:author="Nick.Tolimieri [2]" w:date="2022-09-15T08:36:00Z">
                  <w:rPr>
                    <w:ins w:id="4880" w:author="Nick.Tolimieri [2]" w:date="2022-09-15T08:36:00Z"/>
                    <w:rFonts w:ascii="Calibri" w:hAnsi="Calibri" w:cs="Calibri"/>
                    <w:color w:val="000000"/>
                    <w:sz w:val="22"/>
                    <w:szCs w:val="22"/>
                  </w:rPr>
                </w:rPrChange>
              </w:rPr>
              <w:pPrChange w:id="4881" w:author="Nick.Tolimieri [2]" w:date="2022-09-15T08:36:00Z">
                <w:pPr>
                  <w:jc w:val="right"/>
                </w:pPr>
              </w:pPrChange>
            </w:pPr>
            <w:ins w:id="4882" w:author="Nick.Tolimieri [2]" w:date="2022-09-15T08:36:00Z">
              <w:r w:rsidRPr="00333E54">
                <w:rPr>
                  <w:rFonts w:asciiTheme="minorHAnsi" w:eastAsiaTheme="minorHAnsi" w:hAnsiTheme="minorHAnsi" w:cstheme="minorBidi"/>
                  <w:sz w:val="22"/>
                  <w:szCs w:val="22"/>
                  <w:rPrChange w:id="4883" w:author="Nick.Tolimieri [2]" w:date="2022-09-15T08:36:00Z">
                    <w:rPr>
                      <w:rFonts w:ascii="Calibri" w:hAnsi="Calibri" w:cs="Calibri"/>
                      <w:color w:val="000000"/>
                      <w:sz w:val="22"/>
                      <w:szCs w:val="22"/>
                    </w:rPr>
                  </w:rPrChange>
                </w:rPr>
                <w:t>59</w:t>
              </w:r>
            </w:ins>
          </w:p>
        </w:tc>
        <w:tc>
          <w:tcPr>
            <w:tcW w:w="960" w:type="dxa"/>
            <w:noWrap/>
            <w:hideMark/>
            <w:tcPrChange w:id="488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85" w:author="Nick.Tolimieri [2]" w:date="2022-09-15T08:36:00Z"/>
                <w:rFonts w:asciiTheme="minorHAnsi" w:eastAsiaTheme="minorHAnsi" w:hAnsiTheme="minorHAnsi" w:cstheme="minorBidi"/>
                <w:sz w:val="22"/>
                <w:szCs w:val="22"/>
                <w:rPrChange w:id="4886" w:author="Nick.Tolimieri [2]" w:date="2022-09-15T08:36:00Z">
                  <w:rPr>
                    <w:ins w:id="4887" w:author="Nick.Tolimieri [2]" w:date="2022-09-15T08:36:00Z"/>
                    <w:rFonts w:ascii="Calibri" w:hAnsi="Calibri" w:cs="Calibri"/>
                    <w:color w:val="000000"/>
                    <w:sz w:val="22"/>
                    <w:szCs w:val="22"/>
                  </w:rPr>
                </w:rPrChange>
              </w:rPr>
              <w:pPrChange w:id="4888" w:author="Nick.Tolimieri [2]" w:date="2022-09-15T08:36:00Z">
                <w:pPr>
                  <w:jc w:val="right"/>
                </w:pPr>
              </w:pPrChange>
            </w:pPr>
            <w:ins w:id="4889" w:author="Nick.Tolimieri [2]" w:date="2022-09-15T08:36:00Z">
              <w:r w:rsidRPr="00333E54">
                <w:rPr>
                  <w:rFonts w:asciiTheme="minorHAnsi" w:eastAsiaTheme="minorHAnsi" w:hAnsiTheme="minorHAnsi" w:cstheme="minorBidi"/>
                  <w:sz w:val="22"/>
                  <w:szCs w:val="22"/>
                  <w:rPrChange w:id="4890" w:author="Nick.Tolimieri [2]" w:date="2022-09-15T08:36:00Z">
                    <w:rPr>
                      <w:rFonts w:ascii="Calibri" w:hAnsi="Calibri" w:cs="Calibri"/>
                      <w:color w:val="000000"/>
                      <w:sz w:val="22"/>
                      <w:szCs w:val="22"/>
                    </w:rPr>
                  </w:rPrChange>
                </w:rPr>
                <w:t>6</w:t>
              </w:r>
            </w:ins>
          </w:p>
        </w:tc>
        <w:tc>
          <w:tcPr>
            <w:tcW w:w="960" w:type="dxa"/>
            <w:noWrap/>
            <w:hideMark/>
            <w:tcPrChange w:id="489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92" w:author="Nick.Tolimieri [2]" w:date="2022-09-15T08:36:00Z"/>
                <w:rFonts w:asciiTheme="minorHAnsi" w:eastAsiaTheme="minorHAnsi" w:hAnsiTheme="minorHAnsi" w:cstheme="minorBidi"/>
                <w:sz w:val="22"/>
                <w:szCs w:val="22"/>
                <w:rPrChange w:id="4893" w:author="Nick.Tolimieri [2]" w:date="2022-09-15T08:36:00Z">
                  <w:rPr>
                    <w:ins w:id="4894" w:author="Nick.Tolimieri [2]" w:date="2022-09-15T08:36:00Z"/>
                    <w:rFonts w:ascii="Calibri" w:hAnsi="Calibri" w:cs="Calibri"/>
                    <w:color w:val="000000"/>
                    <w:sz w:val="22"/>
                    <w:szCs w:val="22"/>
                  </w:rPr>
                </w:rPrChange>
              </w:rPr>
              <w:pPrChange w:id="4895" w:author="Nick.Tolimieri [2]" w:date="2022-09-15T08:36:00Z">
                <w:pPr>
                  <w:jc w:val="right"/>
                </w:pPr>
              </w:pPrChange>
            </w:pPr>
            <w:ins w:id="4896" w:author="Nick.Tolimieri [2]" w:date="2022-09-15T08:36:00Z">
              <w:r w:rsidRPr="00333E54">
                <w:rPr>
                  <w:rFonts w:asciiTheme="minorHAnsi" w:eastAsiaTheme="minorHAnsi" w:hAnsiTheme="minorHAnsi" w:cstheme="minorBidi"/>
                  <w:sz w:val="22"/>
                  <w:szCs w:val="22"/>
                  <w:rPrChange w:id="4897" w:author="Nick.Tolimieri [2]" w:date="2022-09-15T08:36:00Z">
                    <w:rPr>
                      <w:rFonts w:ascii="Calibri" w:hAnsi="Calibri" w:cs="Calibri"/>
                      <w:color w:val="000000"/>
                      <w:sz w:val="22"/>
                      <w:szCs w:val="22"/>
                    </w:rPr>
                  </w:rPrChange>
                </w:rPr>
                <w:t>46</w:t>
              </w:r>
            </w:ins>
          </w:p>
        </w:tc>
        <w:tc>
          <w:tcPr>
            <w:tcW w:w="960" w:type="dxa"/>
            <w:noWrap/>
            <w:hideMark/>
            <w:tcPrChange w:id="489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899" w:author="Nick.Tolimieri [2]" w:date="2022-09-15T08:36:00Z"/>
                <w:rFonts w:asciiTheme="minorHAnsi" w:eastAsiaTheme="minorHAnsi" w:hAnsiTheme="minorHAnsi" w:cstheme="minorBidi"/>
                <w:sz w:val="22"/>
                <w:szCs w:val="22"/>
                <w:rPrChange w:id="4900" w:author="Nick.Tolimieri [2]" w:date="2022-09-15T08:36:00Z">
                  <w:rPr>
                    <w:ins w:id="4901" w:author="Nick.Tolimieri [2]" w:date="2022-09-15T08:36:00Z"/>
                    <w:rFonts w:ascii="Calibri" w:hAnsi="Calibri" w:cs="Calibri"/>
                    <w:color w:val="000000"/>
                    <w:sz w:val="22"/>
                    <w:szCs w:val="22"/>
                  </w:rPr>
                </w:rPrChange>
              </w:rPr>
              <w:pPrChange w:id="4902" w:author="Nick.Tolimieri [2]" w:date="2022-09-15T08:36:00Z">
                <w:pPr>
                  <w:jc w:val="right"/>
                </w:pPr>
              </w:pPrChange>
            </w:pPr>
            <w:ins w:id="4903" w:author="Nick.Tolimieri [2]" w:date="2022-09-15T08:36:00Z">
              <w:r w:rsidRPr="00333E54">
                <w:rPr>
                  <w:rFonts w:asciiTheme="minorHAnsi" w:eastAsiaTheme="minorHAnsi" w:hAnsiTheme="minorHAnsi" w:cstheme="minorBidi"/>
                  <w:sz w:val="22"/>
                  <w:szCs w:val="22"/>
                  <w:rPrChange w:id="4904" w:author="Nick.Tolimieri [2]" w:date="2022-09-15T08:36:00Z">
                    <w:rPr>
                      <w:rFonts w:ascii="Calibri" w:hAnsi="Calibri" w:cs="Calibri"/>
                      <w:color w:val="000000"/>
                      <w:sz w:val="22"/>
                      <w:szCs w:val="22"/>
                    </w:rPr>
                  </w:rPrChange>
                </w:rPr>
                <w:t>5</w:t>
              </w:r>
            </w:ins>
          </w:p>
        </w:tc>
        <w:tc>
          <w:tcPr>
            <w:tcW w:w="960" w:type="dxa"/>
            <w:noWrap/>
            <w:hideMark/>
            <w:tcPrChange w:id="490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06" w:author="Nick.Tolimieri [2]" w:date="2022-09-15T08:36:00Z"/>
                <w:rFonts w:asciiTheme="minorHAnsi" w:eastAsiaTheme="minorHAnsi" w:hAnsiTheme="minorHAnsi" w:cstheme="minorBidi"/>
                <w:sz w:val="22"/>
                <w:szCs w:val="22"/>
                <w:rPrChange w:id="4907" w:author="Nick.Tolimieri [2]" w:date="2022-09-15T08:36:00Z">
                  <w:rPr>
                    <w:ins w:id="4908" w:author="Nick.Tolimieri [2]" w:date="2022-09-15T08:36:00Z"/>
                    <w:rFonts w:ascii="Calibri" w:hAnsi="Calibri" w:cs="Calibri"/>
                    <w:color w:val="000000"/>
                    <w:sz w:val="22"/>
                    <w:szCs w:val="22"/>
                  </w:rPr>
                </w:rPrChange>
              </w:rPr>
              <w:pPrChange w:id="4909" w:author="Nick.Tolimieri [2]" w:date="2022-09-15T08:36:00Z">
                <w:pPr>
                  <w:jc w:val="right"/>
                </w:pPr>
              </w:pPrChange>
            </w:pPr>
            <w:ins w:id="4910" w:author="Nick.Tolimieri [2]" w:date="2022-09-15T08:36:00Z">
              <w:r w:rsidRPr="00333E54">
                <w:rPr>
                  <w:rFonts w:asciiTheme="minorHAnsi" w:eastAsiaTheme="minorHAnsi" w:hAnsiTheme="minorHAnsi" w:cstheme="minorBidi"/>
                  <w:sz w:val="22"/>
                  <w:szCs w:val="22"/>
                  <w:rPrChange w:id="4911" w:author="Nick.Tolimieri [2]" w:date="2022-09-15T08:36:00Z">
                    <w:rPr>
                      <w:rFonts w:ascii="Calibri" w:hAnsi="Calibri" w:cs="Calibri"/>
                      <w:color w:val="000000"/>
                      <w:sz w:val="22"/>
                      <w:szCs w:val="22"/>
                    </w:rPr>
                  </w:rPrChange>
                </w:rPr>
                <w:t>14</w:t>
              </w:r>
            </w:ins>
          </w:p>
        </w:tc>
        <w:tc>
          <w:tcPr>
            <w:tcW w:w="960" w:type="dxa"/>
            <w:noWrap/>
            <w:hideMark/>
            <w:tcPrChange w:id="491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13" w:author="Nick.Tolimieri [2]" w:date="2022-09-15T08:36:00Z"/>
                <w:rFonts w:asciiTheme="minorHAnsi" w:eastAsiaTheme="minorHAnsi" w:hAnsiTheme="minorHAnsi" w:cstheme="minorBidi"/>
                <w:sz w:val="22"/>
                <w:szCs w:val="22"/>
                <w:rPrChange w:id="4914" w:author="Nick.Tolimieri [2]" w:date="2022-09-15T08:36:00Z">
                  <w:rPr>
                    <w:ins w:id="4915" w:author="Nick.Tolimieri [2]" w:date="2022-09-15T08:36:00Z"/>
                    <w:rFonts w:ascii="Calibri" w:hAnsi="Calibri" w:cs="Calibri"/>
                    <w:color w:val="000000"/>
                    <w:sz w:val="22"/>
                    <w:szCs w:val="22"/>
                  </w:rPr>
                </w:rPrChange>
              </w:rPr>
              <w:pPrChange w:id="4916" w:author="Nick.Tolimieri [2]" w:date="2022-09-15T08:36:00Z">
                <w:pPr>
                  <w:jc w:val="right"/>
                </w:pPr>
              </w:pPrChange>
            </w:pPr>
            <w:ins w:id="4917" w:author="Nick.Tolimieri [2]" w:date="2022-09-15T08:36:00Z">
              <w:r w:rsidRPr="00333E54">
                <w:rPr>
                  <w:rFonts w:asciiTheme="minorHAnsi" w:eastAsiaTheme="minorHAnsi" w:hAnsiTheme="minorHAnsi" w:cstheme="minorBidi"/>
                  <w:sz w:val="22"/>
                  <w:szCs w:val="22"/>
                  <w:rPrChange w:id="4918" w:author="Nick.Tolimieri [2]" w:date="2022-09-15T08:36:00Z">
                    <w:rPr>
                      <w:rFonts w:ascii="Calibri" w:hAnsi="Calibri" w:cs="Calibri"/>
                      <w:color w:val="000000"/>
                      <w:sz w:val="22"/>
                      <w:szCs w:val="22"/>
                    </w:rPr>
                  </w:rPrChange>
                </w:rPr>
                <w:t>2.14</w:t>
              </w:r>
            </w:ins>
          </w:p>
        </w:tc>
        <w:tc>
          <w:tcPr>
            <w:tcW w:w="960" w:type="dxa"/>
            <w:noWrap/>
            <w:hideMark/>
            <w:tcPrChange w:id="491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20" w:author="Nick.Tolimieri [2]" w:date="2022-09-15T08:36:00Z"/>
                <w:rFonts w:asciiTheme="minorHAnsi" w:eastAsiaTheme="minorHAnsi" w:hAnsiTheme="minorHAnsi" w:cstheme="minorBidi"/>
                <w:sz w:val="22"/>
                <w:szCs w:val="22"/>
                <w:rPrChange w:id="4921" w:author="Nick.Tolimieri [2]" w:date="2022-09-15T08:36:00Z">
                  <w:rPr>
                    <w:ins w:id="4922" w:author="Nick.Tolimieri [2]" w:date="2022-09-15T08:36:00Z"/>
                    <w:rFonts w:ascii="Calibri" w:hAnsi="Calibri" w:cs="Calibri"/>
                    <w:color w:val="000000"/>
                    <w:sz w:val="22"/>
                    <w:szCs w:val="22"/>
                  </w:rPr>
                </w:rPrChange>
              </w:rPr>
              <w:pPrChange w:id="4923" w:author="Nick.Tolimieri [2]" w:date="2022-09-15T08:36:00Z">
                <w:pPr>
                  <w:jc w:val="right"/>
                </w:pPr>
              </w:pPrChange>
            </w:pPr>
            <w:ins w:id="4924" w:author="Nick.Tolimieri [2]" w:date="2022-09-15T08:36:00Z">
              <w:r w:rsidRPr="00333E54">
                <w:rPr>
                  <w:rFonts w:asciiTheme="minorHAnsi" w:eastAsiaTheme="minorHAnsi" w:hAnsiTheme="minorHAnsi" w:cstheme="minorBidi"/>
                  <w:sz w:val="22"/>
                  <w:szCs w:val="22"/>
                  <w:rPrChange w:id="4925" w:author="Nick.Tolimieri [2]" w:date="2022-09-15T08:36:00Z">
                    <w:rPr>
                      <w:rFonts w:ascii="Calibri" w:hAnsi="Calibri" w:cs="Calibri"/>
                      <w:color w:val="000000"/>
                      <w:sz w:val="22"/>
                      <w:szCs w:val="22"/>
                    </w:rPr>
                  </w:rPrChange>
                </w:rPr>
                <w:t>0.47</w:t>
              </w:r>
            </w:ins>
          </w:p>
        </w:tc>
      </w:tr>
      <w:tr w:rsidR="00333E54" w:rsidRPr="00333E54" w:rsidTr="00333E54">
        <w:trPr>
          <w:divId w:val="1703289460"/>
          <w:trHeight w:val="300"/>
          <w:ins w:id="4926" w:author="Nick.Tolimieri [2]" w:date="2022-09-15T08:36:00Z"/>
          <w:trPrChange w:id="4927" w:author="Nick.Tolimieri [2]" w:date="2022-09-15T08:36:00Z">
            <w:trPr>
              <w:divId w:val="1703289460"/>
              <w:trHeight w:val="300"/>
            </w:trPr>
          </w:trPrChange>
        </w:trPr>
        <w:tc>
          <w:tcPr>
            <w:tcW w:w="960" w:type="dxa"/>
            <w:noWrap/>
            <w:hideMark/>
            <w:tcPrChange w:id="492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29" w:author="Nick.Tolimieri [2]" w:date="2022-09-15T08:36:00Z"/>
                <w:rFonts w:asciiTheme="minorHAnsi" w:eastAsiaTheme="minorHAnsi" w:hAnsiTheme="minorHAnsi" w:cstheme="minorBidi"/>
                <w:sz w:val="22"/>
                <w:szCs w:val="22"/>
                <w:rPrChange w:id="4930" w:author="Nick.Tolimieri [2]" w:date="2022-09-15T08:36:00Z">
                  <w:rPr>
                    <w:ins w:id="4931" w:author="Nick.Tolimieri [2]" w:date="2022-09-15T08:36:00Z"/>
                    <w:rFonts w:ascii="Calibri" w:hAnsi="Calibri" w:cs="Calibri"/>
                    <w:color w:val="000000"/>
                    <w:sz w:val="22"/>
                    <w:szCs w:val="22"/>
                  </w:rPr>
                </w:rPrChange>
              </w:rPr>
              <w:pPrChange w:id="4932" w:author="Nick.Tolimieri [2]" w:date="2022-09-15T08:36:00Z">
                <w:pPr/>
              </w:pPrChange>
            </w:pPr>
            <w:ins w:id="4933" w:author="Nick.Tolimieri [2]" w:date="2022-09-15T08:36:00Z">
              <w:r w:rsidRPr="00333E54">
                <w:rPr>
                  <w:rFonts w:asciiTheme="minorHAnsi" w:eastAsiaTheme="minorHAnsi" w:hAnsiTheme="minorHAnsi" w:cstheme="minorBidi"/>
                  <w:sz w:val="22"/>
                  <w:szCs w:val="22"/>
                  <w:rPrChange w:id="4934" w:author="Nick.Tolimieri [2]" w:date="2022-09-15T08:36:00Z">
                    <w:rPr>
                      <w:rFonts w:ascii="Calibri" w:hAnsi="Calibri" w:cs="Calibri"/>
                      <w:color w:val="000000"/>
                      <w:sz w:val="22"/>
                      <w:szCs w:val="22"/>
                    </w:rPr>
                  </w:rPrChange>
                </w:rPr>
                <w:t>Tatoosh Is. &amp; Neah B.</w:t>
              </w:r>
            </w:ins>
          </w:p>
        </w:tc>
        <w:tc>
          <w:tcPr>
            <w:tcW w:w="960" w:type="dxa"/>
            <w:noWrap/>
            <w:hideMark/>
            <w:tcPrChange w:id="493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36" w:author="Nick.Tolimieri [2]" w:date="2022-09-15T08:36:00Z"/>
                <w:rFonts w:asciiTheme="minorHAnsi" w:eastAsiaTheme="minorHAnsi" w:hAnsiTheme="minorHAnsi" w:cstheme="minorBidi"/>
                <w:sz w:val="22"/>
                <w:szCs w:val="22"/>
                <w:rPrChange w:id="4937" w:author="Nick.Tolimieri [2]" w:date="2022-09-15T08:36:00Z">
                  <w:rPr>
                    <w:ins w:id="4938" w:author="Nick.Tolimieri [2]" w:date="2022-09-15T08:36:00Z"/>
                    <w:rFonts w:ascii="Calibri" w:hAnsi="Calibri" w:cs="Calibri"/>
                    <w:color w:val="000000"/>
                    <w:sz w:val="22"/>
                    <w:szCs w:val="22"/>
                  </w:rPr>
                </w:rPrChange>
              </w:rPr>
              <w:pPrChange w:id="4939" w:author="Nick.Tolimieri [2]" w:date="2022-09-15T08:36:00Z">
                <w:pPr>
                  <w:jc w:val="right"/>
                </w:pPr>
              </w:pPrChange>
            </w:pPr>
            <w:ins w:id="4940" w:author="Nick.Tolimieri [2]" w:date="2022-09-15T08:36:00Z">
              <w:r w:rsidRPr="00333E54">
                <w:rPr>
                  <w:rFonts w:asciiTheme="minorHAnsi" w:eastAsiaTheme="minorHAnsi" w:hAnsiTheme="minorHAnsi" w:cstheme="minorBidi"/>
                  <w:sz w:val="22"/>
                  <w:szCs w:val="22"/>
                  <w:rPrChange w:id="4941" w:author="Nick.Tolimieri [2]" w:date="2022-09-15T08:36:00Z">
                    <w:rPr>
                      <w:rFonts w:ascii="Calibri" w:hAnsi="Calibri" w:cs="Calibri"/>
                      <w:color w:val="000000"/>
                      <w:sz w:val="22"/>
                      <w:szCs w:val="22"/>
                    </w:rPr>
                  </w:rPrChange>
                </w:rPr>
                <w:t>1996</w:t>
              </w:r>
            </w:ins>
          </w:p>
        </w:tc>
        <w:tc>
          <w:tcPr>
            <w:tcW w:w="960" w:type="dxa"/>
            <w:noWrap/>
            <w:hideMark/>
            <w:tcPrChange w:id="494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43" w:author="Nick.Tolimieri [2]" w:date="2022-09-15T08:36:00Z"/>
                <w:rFonts w:asciiTheme="minorHAnsi" w:eastAsiaTheme="minorHAnsi" w:hAnsiTheme="minorHAnsi" w:cstheme="minorBidi"/>
                <w:sz w:val="22"/>
                <w:szCs w:val="22"/>
                <w:rPrChange w:id="4944" w:author="Nick.Tolimieri [2]" w:date="2022-09-15T08:36:00Z">
                  <w:rPr>
                    <w:ins w:id="4945" w:author="Nick.Tolimieri [2]" w:date="2022-09-15T08:36:00Z"/>
                    <w:rFonts w:ascii="Calibri" w:hAnsi="Calibri" w:cs="Calibri"/>
                    <w:color w:val="000000"/>
                    <w:sz w:val="22"/>
                    <w:szCs w:val="22"/>
                  </w:rPr>
                </w:rPrChange>
              </w:rPr>
              <w:pPrChange w:id="4946" w:author="Nick.Tolimieri [2]" w:date="2022-09-15T08:36:00Z">
                <w:pPr>
                  <w:jc w:val="right"/>
                </w:pPr>
              </w:pPrChange>
            </w:pPr>
            <w:ins w:id="4947" w:author="Nick.Tolimieri [2]" w:date="2022-09-15T08:36:00Z">
              <w:r w:rsidRPr="00333E54">
                <w:rPr>
                  <w:rFonts w:asciiTheme="minorHAnsi" w:eastAsiaTheme="minorHAnsi" w:hAnsiTheme="minorHAnsi" w:cstheme="minorBidi"/>
                  <w:sz w:val="22"/>
                  <w:szCs w:val="22"/>
                  <w:rPrChange w:id="4948" w:author="Nick.Tolimieri [2]" w:date="2022-09-15T08:36:00Z">
                    <w:rPr>
                      <w:rFonts w:ascii="Calibri" w:hAnsi="Calibri" w:cs="Calibri"/>
                      <w:color w:val="000000"/>
                      <w:sz w:val="22"/>
                      <w:szCs w:val="22"/>
                    </w:rPr>
                  </w:rPrChange>
                </w:rPr>
                <w:t>0</w:t>
              </w:r>
            </w:ins>
          </w:p>
        </w:tc>
        <w:tc>
          <w:tcPr>
            <w:tcW w:w="960" w:type="dxa"/>
            <w:noWrap/>
            <w:hideMark/>
            <w:tcPrChange w:id="494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50" w:author="Nick.Tolimieri [2]" w:date="2022-09-15T08:36:00Z"/>
                <w:rFonts w:asciiTheme="minorHAnsi" w:eastAsiaTheme="minorHAnsi" w:hAnsiTheme="minorHAnsi" w:cstheme="minorBidi"/>
                <w:sz w:val="22"/>
                <w:szCs w:val="22"/>
                <w:rPrChange w:id="4951" w:author="Nick.Tolimieri [2]" w:date="2022-09-15T08:36:00Z">
                  <w:rPr>
                    <w:ins w:id="4952" w:author="Nick.Tolimieri [2]" w:date="2022-09-15T08:36:00Z"/>
                    <w:rFonts w:ascii="Calibri" w:hAnsi="Calibri" w:cs="Calibri"/>
                    <w:color w:val="000000"/>
                    <w:sz w:val="22"/>
                    <w:szCs w:val="22"/>
                  </w:rPr>
                </w:rPrChange>
              </w:rPr>
              <w:pPrChange w:id="4953" w:author="Nick.Tolimieri [2]" w:date="2022-09-15T08:36:00Z">
                <w:pPr>
                  <w:jc w:val="right"/>
                </w:pPr>
              </w:pPrChange>
            </w:pPr>
            <w:ins w:id="4954" w:author="Nick.Tolimieri [2]" w:date="2022-09-15T08:36:00Z">
              <w:r w:rsidRPr="00333E54">
                <w:rPr>
                  <w:rFonts w:asciiTheme="minorHAnsi" w:eastAsiaTheme="minorHAnsi" w:hAnsiTheme="minorHAnsi" w:cstheme="minorBidi"/>
                  <w:sz w:val="22"/>
                  <w:szCs w:val="22"/>
                  <w:rPrChange w:id="4955" w:author="Nick.Tolimieri [2]" w:date="2022-09-15T08:36:00Z">
                    <w:rPr>
                      <w:rFonts w:ascii="Calibri" w:hAnsi="Calibri" w:cs="Calibri"/>
                      <w:color w:val="000000"/>
                      <w:sz w:val="22"/>
                      <w:szCs w:val="22"/>
                    </w:rPr>
                  </w:rPrChange>
                </w:rPr>
                <w:t>18</w:t>
              </w:r>
            </w:ins>
          </w:p>
        </w:tc>
        <w:tc>
          <w:tcPr>
            <w:tcW w:w="960" w:type="dxa"/>
            <w:noWrap/>
            <w:hideMark/>
            <w:tcPrChange w:id="495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57" w:author="Nick.Tolimieri [2]" w:date="2022-09-15T08:36:00Z"/>
                <w:rFonts w:asciiTheme="minorHAnsi" w:eastAsiaTheme="minorHAnsi" w:hAnsiTheme="minorHAnsi" w:cstheme="minorBidi"/>
                <w:sz w:val="22"/>
                <w:szCs w:val="22"/>
                <w:rPrChange w:id="4958" w:author="Nick.Tolimieri [2]" w:date="2022-09-15T08:36:00Z">
                  <w:rPr>
                    <w:ins w:id="4959" w:author="Nick.Tolimieri [2]" w:date="2022-09-15T08:36:00Z"/>
                    <w:rFonts w:ascii="Calibri" w:hAnsi="Calibri" w:cs="Calibri"/>
                    <w:color w:val="000000"/>
                    <w:sz w:val="22"/>
                    <w:szCs w:val="22"/>
                  </w:rPr>
                </w:rPrChange>
              </w:rPr>
              <w:pPrChange w:id="4960" w:author="Nick.Tolimieri [2]" w:date="2022-09-15T08:36:00Z">
                <w:pPr>
                  <w:jc w:val="right"/>
                </w:pPr>
              </w:pPrChange>
            </w:pPr>
            <w:ins w:id="4961" w:author="Nick.Tolimieri [2]" w:date="2022-09-15T08:36:00Z">
              <w:r w:rsidRPr="00333E54">
                <w:rPr>
                  <w:rFonts w:asciiTheme="minorHAnsi" w:eastAsiaTheme="minorHAnsi" w:hAnsiTheme="minorHAnsi" w:cstheme="minorBidi"/>
                  <w:sz w:val="22"/>
                  <w:szCs w:val="22"/>
                  <w:rPrChange w:id="4962" w:author="Nick.Tolimieri [2]" w:date="2022-09-15T08:36:00Z">
                    <w:rPr>
                      <w:rFonts w:ascii="Calibri" w:hAnsi="Calibri" w:cs="Calibri"/>
                      <w:color w:val="000000"/>
                      <w:sz w:val="22"/>
                      <w:szCs w:val="22"/>
                    </w:rPr>
                  </w:rPrChange>
                </w:rPr>
                <w:t>1</w:t>
              </w:r>
            </w:ins>
          </w:p>
        </w:tc>
        <w:tc>
          <w:tcPr>
            <w:tcW w:w="960" w:type="dxa"/>
            <w:noWrap/>
            <w:hideMark/>
            <w:tcPrChange w:id="496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64" w:author="Nick.Tolimieri [2]" w:date="2022-09-15T08:36:00Z"/>
                <w:rFonts w:asciiTheme="minorHAnsi" w:eastAsiaTheme="minorHAnsi" w:hAnsiTheme="minorHAnsi" w:cstheme="minorBidi"/>
                <w:sz w:val="22"/>
                <w:szCs w:val="22"/>
                <w:rPrChange w:id="4965" w:author="Nick.Tolimieri [2]" w:date="2022-09-15T08:36:00Z">
                  <w:rPr>
                    <w:ins w:id="4966" w:author="Nick.Tolimieri [2]" w:date="2022-09-15T08:36:00Z"/>
                    <w:rFonts w:ascii="Calibri" w:hAnsi="Calibri" w:cs="Calibri"/>
                    <w:color w:val="000000"/>
                    <w:sz w:val="22"/>
                    <w:szCs w:val="22"/>
                  </w:rPr>
                </w:rPrChange>
              </w:rPr>
              <w:pPrChange w:id="4967" w:author="Nick.Tolimieri [2]" w:date="2022-09-15T08:36:00Z">
                <w:pPr>
                  <w:jc w:val="right"/>
                </w:pPr>
              </w:pPrChange>
            </w:pPr>
            <w:ins w:id="4968" w:author="Nick.Tolimieri [2]" w:date="2022-09-15T08:36:00Z">
              <w:r w:rsidRPr="00333E54">
                <w:rPr>
                  <w:rFonts w:asciiTheme="minorHAnsi" w:eastAsiaTheme="minorHAnsi" w:hAnsiTheme="minorHAnsi" w:cstheme="minorBidi"/>
                  <w:sz w:val="22"/>
                  <w:szCs w:val="22"/>
                  <w:rPrChange w:id="4969" w:author="Nick.Tolimieri [2]" w:date="2022-09-15T08:36:00Z">
                    <w:rPr>
                      <w:rFonts w:ascii="Calibri" w:hAnsi="Calibri" w:cs="Calibri"/>
                      <w:color w:val="000000"/>
                      <w:sz w:val="22"/>
                      <w:szCs w:val="22"/>
                    </w:rPr>
                  </w:rPrChange>
                </w:rPr>
                <w:t>9</w:t>
              </w:r>
            </w:ins>
          </w:p>
        </w:tc>
        <w:tc>
          <w:tcPr>
            <w:tcW w:w="960" w:type="dxa"/>
            <w:noWrap/>
            <w:hideMark/>
            <w:tcPrChange w:id="497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71" w:author="Nick.Tolimieri [2]" w:date="2022-09-15T08:36:00Z"/>
                <w:rFonts w:asciiTheme="minorHAnsi" w:eastAsiaTheme="minorHAnsi" w:hAnsiTheme="minorHAnsi" w:cstheme="minorBidi"/>
                <w:sz w:val="22"/>
                <w:szCs w:val="22"/>
                <w:rPrChange w:id="4972" w:author="Nick.Tolimieri [2]" w:date="2022-09-15T08:36:00Z">
                  <w:rPr>
                    <w:ins w:id="4973" w:author="Nick.Tolimieri [2]" w:date="2022-09-15T08:36:00Z"/>
                    <w:rFonts w:ascii="Calibri" w:hAnsi="Calibri" w:cs="Calibri"/>
                    <w:color w:val="000000"/>
                    <w:sz w:val="22"/>
                    <w:szCs w:val="22"/>
                  </w:rPr>
                </w:rPrChange>
              </w:rPr>
              <w:pPrChange w:id="4974" w:author="Nick.Tolimieri [2]" w:date="2022-09-15T08:36:00Z">
                <w:pPr>
                  <w:jc w:val="right"/>
                </w:pPr>
              </w:pPrChange>
            </w:pPr>
            <w:ins w:id="4975" w:author="Nick.Tolimieri [2]" w:date="2022-09-15T08:36:00Z">
              <w:r w:rsidRPr="00333E54">
                <w:rPr>
                  <w:rFonts w:asciiTheme="minorHAnsi" w:eastAsiaTheme="minorHAnsi" w:hAnsiTheme="minorHAnsi" w:cstheme="minorBidi"/>
                  <w:sz w:val="22"/>
                  <w:szCs w:val="22"/>
                  <w:rPrChange w:id="4976" w:author="Nick.Tolimieri [2]" w:date="2022-09-15T08:36:00Z">
                    <w:rPr>
                      <w:rFonts w:ascii="Calibri" w:hAnsi="Calibri" w:cs="Calibri"/>
                      <w:color w:val="000000"/>
                      <w:sz w:val="22"/>
                      <w:szCs w:val="22"/>
                    </w:rPr>
                  </w:rPrChange>
                </w:rPr>
                <w:t>9</w:t>
              </w:r>
            </w:ins>
          </w:p>
        </w:tc>
        <w:tc>
          <w:tcPr>
            <w:tcW w:w="960" w:type="dxa"/>
            <w:noWrap/>
            <w:hideMark/>
            <w:tcPrChange w:id="497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78" w:author="Nick.Tolimieri [2]" w:date="2022-09-15T08:36:00Z"/>
                <w:rFonts w:asciiTheme="minorHAnsi" w:eastAsiaTheme="minorHAnsi" w:hAnsiTheme="minorHAnsi" w:cstheme="minorBidi"/>
                <w:sz w:val="22"/>
                <w:szCs w:val="22"/>
                <w:rPrChange w:id="4979" w:author="Nick.Tolimieri [2]" w:date="2022-09-15T08:36:00Z">
                  <w:rPr>
                    <w:ins w:id="4980" w:author="Nick.Tolimieri [2]" w:date="2022-09-15T08:36:00Z"/>
                    <w:rFonts w:ascii="Calibri" w:hAnsi="Calibri" w:cs="Calibri"/>
                    <w:color w:val="000000"/>
                    <w:sz w:val="22"/>
                    <w:szCs w:val="22"/>
                  </w:rPr>
                </w:rPrChange>
              </w:rPr>
              <w:pPrChange w:id="4981" w:author="Nick.Tolimieri [2]" w:date="2022-09-15T08:36:00Z">
                <w:pPr>
                  <w:jc w:val="right"/>
                </w:pPr>
              </w:pPrChange>
            </w:pPr>
            <w:ins w:id="4982" w:author="Nick.Tolimieri [2]" w:date="2022-09-15T08:36:00Z">
              <w:r w:rsidRPr="00333E54">
                <w:rPr>
                  <w:rFonts w:asciiTheme="minorHAnsi" w:eastAsiaTheme="minorHAnsi" w:hAnsiTheme="minorHAnsi" w:cstheme="minorBidi"/>
                  <w:sz w:val="22"/>
                  <w:szCs w:val="22"/>
                  <w:rPrChange w:id="4983" w:author="Nick.Tolimieri [2]" w:date="2022-09-15T08:36:00Z">
                    <w:rPr>
                      <w:rFonts w:ascii="Calibri" w:hAnsi="Calibri" w:cs="Calibri"/>
                      <w:color w:val="000000"/>
                      <w:sz w:val="22"/>
                      <w:szCs w:val="22"/>
                    </w:rPr>
                  </w:rPrChange>
                </w:rPr>
                <w:t>9</w:t>
              </w:r>
            </w:ins>
          </w:p>
        </w:tc>
        <w:tc>
          <w:tcPr>
            <w:tcW w:w="960" w:type="dxa"/>
            <w:noWrap/>
            <w:hideMark/>
            <w:tcPrChange w:id="498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85" w:author="Nick.Tolimieri [2]" w:date="2022-09-15T08:36:00Z"/>
                <w:rFonts w:asciiTheme="minorHAnsi" w:eastAsiaTheme="minorHAnsi" w:hAnsiTheme="minorHAnsi" w:cstheme="minorBidi"/>
                <w:sz w:val="22"/>
                <w:szCs w:val="22"/>
                <w:rPrChange w:id="4986" w:author="Nick.Tolimieri [2]" w:date="2022-09-15T08:36:00Z">
                  <w:rPr>
                    <w:ins w:id="4987" w:author="Nick.Tolimieri [2]" w:date="2022-09-15T08:36:00Z"/>
                    <w:rFonts w:ascii="Calibri" w:hAnsi="Calibri" w:cs="Calibri"/>
                    <w:color w:val="000000"/>
                    <w:sz w:val="22"/>
                    <w:szCs w:val="22"/>
                  </w:rPr>
                </w:rPrChange>
              </w:rPr>
              <w:pPrChange w:id="4988" w:author="Nick.Tolimieri [2]" w:date="2022-09-15T08:36:00Z">
                <w:pPr>
                  <w:jc w:val="right"/>
                </w:pPr>
              </w:pPrChange>
            </w:pPr>
            <w:ins w:id="4989" w:author="Nick.Tolimieri [2]" w:date="2022-09-15T08:36:00Z">
              <w:r w:rsidRPr="00333E54">
                <w:rPr>
                  <w:rFonts w:asciiTheme="minorHAnsi" w:eastAsiaTheme="minorHAnsi" w:hAnsiTheme="minorHAnsi" w:cstheme="minorBidi"/>
                  <w:sz w:val="22"/>
                  <w:szCs w:val="22"/>
                  <w:rPrChange w:id="4990" w:author="Nick.Tolimieri [2]" w:date="2022-09-15T08:36:00Z">
                    <w:rPr>
                      <w:rFonts w:ascii="Calibri" w:hAnsi="Calibri" w:cs="Calibri"/>
                      <w:color w:val="000000"/>
                      <w:sz w:val="22"/>
                      <w:szCs w:val="22"/>
                    </w:rPr>
                  </w:rPrChange>
                </w:rPr>
                <w:t>1.78</w:t>
              </w:r>
            </w:ins>
          </w:p>
        </w:tc>
        <w:tc>
          <w:tcPr>
            <w:tcW w:w="960" w:type="dxa"/>
            <w:noWrap/>
            <w:hideMark/>
            <w:tcPrChange w:id="499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4992" w:author="Nick.Tolimieri [2]" w:date="2022-09-15T08:36:00Z"/>
                <w:rFonts w:asciiTheme="minorHAnsi" w:eastAsiaTheme="minorHAnsi" w:hAnsiTheme="minorHAnsi" w:cstheme="minorBidi"/>
                <w:sz w:val="22"/>
                <w:szCs w:val="22"/>
                <w:rPrChange w:id="4993" w:author="Nick.Tolimieri [2]" w:date="2022-09-15T08:36:00Z">
                  <w:rPr>
                    <w:ins w:id="4994" w:author="Nick.Tolimieri [2]" w:date="2022-09-15T08:36:00Z"/>
                    <w:rFonts w:ascii="Calibri" w:hAnsi="Calibri" w:cs="Calibri"/>
                    <w:color w:val="000000"/>
                    <w:sz w:val="22"/>
                    <w:szCs w:val="22"/>
                  </w:rPr>
                </w:rPrChange>
              </w:rPr>
              <w:pPrChange w:id="4995" w:author="Nick.Tolimieri [2]" w:date="2022-09-15T08:36:00Z">
                <w:pPr>
                  <w:jc w:val="right"/>
                </w:pPr>
              </w:pPrChange>
            </w:pPr>
            <w:ins w:id="4996" w:author="Nick.Tolimieri [2]" w:date="2022-09-15T08:36:00Z">
              <w:r w:rsidRPr="00333E54">
                <w:rPr>
                  <w:rFonts w:asciiTheme="minorHAnsi" w:eastAsiaTheme="minorHAnsi" w:hAnsiTheme="minorHAnsi" w:cstheme="minorBidi"/>
                  <w:sz w:val="22"/>
                  <w:szCs w:val="22"/>
                  <w:rPrChange w:id="4997" w:author="Nick.Tolimieri [2]" w:date="2022-09-15T08:36:00Z">
                    <w:rPr>
                      <w:rFonts w:ascii="Calibri" w:hAnsi="Calibri" w:cs="Calibri"/>
                      <w:color w:val="000000"/>
                      <w:sz w:val="22"/>
                      <w:szCs w:val="22"/>
                    </w:rPr>
                  </w:rPrChange>
                </w:rPr>
                <w:t>0.16</w:t>
              </w:r>
            </w:ins>
          </w:p>
        </w:tc>
      </w:tr>
      <w:tr w:rsidR="00333E54" w:rsidRPr="00333E54" w:rsidTr="00333E54">
        <w:trPr>
          <w:divId w:val="1703289460"/>
          <w:trHeight w:val="300"/>
          <w:ins w:id="4998" w:author="Nick.Tolimieri [2]" w:date="2022-09-15T08:36:00Z"/>
          <w:trPrChange w:id="4999" w:author="Nick.Tolimieri [2]" w:date="2022-09-15T08:36:00Z">
            <w:trPr>
              <w:divId w:val="1703289460"/>
              <w:trHeight w:val="300"/>
            </w:trPr>
          </w:trPrChange>
        </w:trPr>
        <w:tc>
          <w:tcPr>
            <w:tcW w:w="960" w:type="dxa"/>
            <w:noWrap/>
            <w:hideMark/>
            <w:tcPrChange w:id="500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01" w:author="Nick.Tolimieri [2]" w:date="2022-09-15T08:36:00Z"/>
                <w:rFonts w:asciiTheme="minorHAnsi" w:eastAsiaTheme="minorHAnsi" w:hAnsiTheme="minorHAnsi" w:cstheme="minorBidi"/>
                <w:sz w:val="22"/>
                <w:szCs w:val="22"/>
                <w:rPrChange w:id="5002" w:author="Nick.Tolimieri [2]" w:date="2022-09-15T08:36:00Z">
                  <w:rPr>
                    <w:ins w:id="5003" w:author="Nick.Tolimieri [2]" w:date="2022-09-15T08:36:00Z"/>
                    <w:rFonts w:ascii="Calibri" w:hAnsi="Calibri" w:cs="Calibri"/>
                    <w:color w:val="000000"/>
                    <w:sz w:val="22"/>
                    <w:szCs w:val="22"/>
                  </w:rPr>
                </w:rPrChange>
              </w:rPr>
              <w:pPrChange w:id="5004" w:author="Nick.Tolimieri [2]" w:date="2022-09-15T08:36:00Z">
                <w:pPr/>
              </w:pPrChange>
            </w:pPr>
            <w:ins w:id="5005" w:author="Nick.Tolimieri [2]" w:date="2022-09-15T08:36:00Z">
              <w:r w:rsidRPr="00333E54">
                <w:rPr>
                  <w:rFonts w:asciiTheme="minorHAnsi" w:eastAsiaTheme="minorHAnsi" w:hAnsiTheme="minorHAnsi" w:cstheme="minorBidi"/>
                  <w:sz w:val="22"/>
                  <w:szCs w:val="22"/>
                  <w:rPrChange w:id="5006" w:author="Nick.Tolimieri [2]" w:date="2022-09-15T08:36:00Z">
                    <w:rPr>
                      <w:rFonts w:ascii="Calibri" w:hAnsi="Calibri" w:cs="Calibri"/>
                      <w:color w:val="000000"/>
                      <w:sz w:val="22"/>
                      <w:szCs w:val="22"/>
                    </w:rPr>
                  </w:rPrChange>
                </w:rPr>
                <w:t>Tatoosh Is. &amp; Neah B.</w:t>
              </w:r>
            </w:ins>
          </w:p>
        </w:tc>
        <w:tc>
          <w:tcPr>
            <w:tcW w:w="960" w:type="dxa"/>
            <w:noWrap/>
            <w:hideMark/>
            <w:tcPrChange w:id="500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08" w:author="Nick.Tolimieri [2]" w:date="2022-09-15T08:36:00Z"/>
                <w:rFonts w:asciiTheme="minorHAnsi" w:eastAsiaTheme="minorHAnsi" w:hAnsiTheme="minorHAnsi" w:cstheme="minorBidi"/>
                <w:sz w:val="22"/>
                <w:szCs w:val="22"/>
                <w:rPrChange w:id="5009" w:author="Nick.Tolimieri [2]" w:date="2022-09-15T08:36:00Z">
                  <w:rPr>
                    <w:ins w:id="5010" w:author="Nick.Tolimieri [2]" w:date="2022-09-15T08:36:00Z"/>
                    <w:rFonts w:ascii="Calibri" w:hAnsi="Calibri" w:cs="Calibri"/>
                    <w:color w:val="000000"/>
                    <w:sz w:val="22"/>
                    <w:szCs w:val="22"/>
                  </w:rPr>
                </w:rPrChange>
              </w:rPr>
              <w:pPrChange w:id="5011" w:author="Nick.Tolimieri [2]" w:date="2022-09-15T08:36:00Z">
                <w:pPr>
                  <w:jc w:val="right"/>
                </w:pPr>
              </w:pPrChange>
            </w:pPr>
            <w:ins w:id="5012" w:author="Nick.Tolimieri [2]" w:date="2022-09-15T08:36:00Z">
              <w:r w:rsidRPr="00333E54">
                <w:rPr>
                  <w:rFonts w:asciiTheme="minorHAnsi" w:eastAsiaTheme="minorHAnsi" w:hAnsiTheme="minorHAnsi" w:cstheme="minorBidi"/>
                  <w:sz w:val="22"/>
                  <w:szCs w:val="22"/>
                  <w:rPrChange w:id="5013" w:author="Nick.Tolimieri [2]" w:date="2022-09-15T08:36:00Z">
                    <w:rPr>
                      <w:rFonts w:ascii="Calibri" w:hAnsi="Calibri" w:cs="Calibri"/>
                      <w:color w:val="000000"/>
                      <w:sz w:val="22"/>
                      <w:szCs w:val="22"/>
                    </w:rPr>
                  </w:rPrChange>
                </w:rPr>
                <w:t>1997</w:t>
              </w:r>
            </w:ins>
          </w:p>
        </w:tc>
        <w:tc>
          <w:tcPr>
            <w:tcW w:w="960" w:type="dxa"/>
            <w:noWrap/>
            <w:hideMark/>
            <w:tcPrChange w:id="501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15" w:author="Nick.Tolimieri [2]" w:date="2022-09-15T08:36:00Z"/>
                <w:rFonts w:asciiTheme="minorHAnsi" w:eastAsiaTheme="minorHAnsi" w:hAnsiTheme="minorHAnsi" w:cstheme="minorBidi"/>
                <w:sz w:val="22"/>
                <w:szCs w:val="22"/>
                <w:rPrChange w:id="5016" w:author="Nick.Tolimieri [2]" w:date="2022-09-15T08:36:00Z">
                  <w:rPr>
                    <w:ins w:id="5017" w:author="Nick.Tolimieri [2]" w:date="2022-09-15T08:36:00Z"/>
                    <w:rFonts w:ascii="Calibri" w:hAnsi="Calibri" w:cs="Calibri"/>
                    <w:color w:val="000000"/>
                    <w:sz w:val="22"/>
                    <w:szCs w:val="22"/>
                  </w:rPr>
                </w:rPrChange>
              </w:rPr>
              <w:pPrChange w:id="5018" w:author="Nick.Tolimieri [2]" w:date="2022-09-15T08:36:00Z">
                <w:pPr>
                  <w:jc w:val="right"/>
                </w:pPr>
              </w:pPrChange>
            </w:pPr>
            <w:ins w:id="5019" w:author="Nick.Tolimieri [2]" w:date="2022-09-15T08:36:00Z">
              <w:r w:rsidRPr="00333E54">
                <w:rPr>
                  <w:rFonts w:asciiTheme="minorHAnsi" w:eastAsiaTheme="minorHAnsi" w:hAnsiTheme="minorHAnsi" w:cstheme="minorBidi"/>
                  <w:sz w:val="22"/>
                  <w:szCs w:val="22"/>
                  <w:rPrChange w:id="5020" w:author="Nick.Tolimieri [2]" w:date="2022-09-15T08:36:00Z">
                    <w:rPr>
                      <w:rFonts w:ascii="Calibri" w:hAnsi="Calibri" w:cs="Calibri"/>
                      <w:color w:val="000000"/>
                      <w:sz w:val="22"/>
                      <w:szCs w:val="22"/>
                    </w:rPr>
                  </w:rPrChange>
                </w:rPr>
                <w:t>30</w:t>
              </w:r>
            </w:ins>
          </w:p>
        </w:tc>
        <w:tc>
          <w:tcPr>
            <w:tcW w:w="960" w:type="dxa"/>
            <w:noWrap/>
            <w:hideMark/>
            <w:tcPrChange w:id="502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22" w:author="Nick.Tolimieri [2]" w:date="2022-09-15T08:36:00Z"/>
                <w:rFonts w:asciiTheme="minorHAnsi" w:eastAsiaTheme="minorHAnsi" w:hAnsiTheme="minorHAnsi" w:cstheme="minorBidi"/>
                <w:sz w:val="22"/>
                <w:szCs w:val="22"/>
                <w:rPrChange w:id="5023" w:author="Nick.Tolimieri [2]" w:date="2022-09-15T08:36:00Z">
                  <w:rPr>
                    <w:ins w:id="5024" w:author="Nick.Tolimieri [2]" w:date="2022-09-15T08:36:00Z"/>
                    <w:rFonts w:ascii="Calibri" w:hAnsi="Calibri" w:cs="Calibri"/>
                    <w:color w:val="000000"/>
                    <w:sz w:val="22"/>
                    <w:szCs w:val="22"/>
                  </w:rPr>
                </w:rPrChange>
              </w:rPr>
              <w:pPrChange w:id="5025" w:author="Nick.Tolimieri [2]" w:date="2022-09-15T08:36:00Z">
                <w:pPr>
                  <w:jc w:val="right"/>
                </w:pPr>
              </w:pPrChange>
            </w:pPr>
            <w:ins w:id="5026" w:author="Nick.Tolimieri [2]" w:date="2022-09-15T08:36:00Z">
              <w:r w:rsidRPr="00333E54">
                <w:rPr>
                  <w:rFonts w:asciiTheme="minorHAnsi" w:eastAsiaTheme="minorHAnsi" w:hAnsiTheme="minorHAnsi" w:cstheme="minorBidi"/>
                  <w:sz w:val="22"/>
                  <w:szCs w:val="22"/>
                  <w:rPrChange w:id="5027" w:author="Nick.Tolimieri [2]" w:date="2022-09-15T08:36:00Z">
                    <w:rPr>
                      <w:rFonts w:ascii="Calibri" w:hAnsi="Calibri" w:cs="Calibri"/>
                      <w:color w:val="000000"/>
                      <w:sz w:val="22"/>
                      <w:szCs w:val="22"/>
                    </w:rPr>
                  </w:rPrChange>
                </w:rPr>
                <w:t>128</w:t>
              </w:r>
            </w:ins>
          </w:p>
        </w:tc>
        <w:tc>
          <w:tcPr>
            <w:tcW w:w="960" w:type="dxa"/>
            <w:noWrap/>
            <w:hideMark/>
            <w:tcPrChange w:id="502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29" w:author="Nick.Tolimieri [2]" w:date="2022-09-15T08:36:00Z"/>
                <w:rFonts w:asciiTheme="minorHAnsi" w:eastAsiaTheme="minorHAnsi" w:hAnsiTheme="minorHAnsi" w:cstheme="minorBidi"/>
                <w:sz w:val="22"/>
                <w:szCs w:val="22"/>
                <w:rPrChange w:id="5030" w:author="Nick.Tolimieri [2]" w:date="2022-09-15T08:36:00Z">
                  <w:rPr>
                    <w:ins w:id="5031" w:author="Nick.Tolimieri [2]" w:date="2022-09-15T08:36:00Z"/>
                    <w:rFonts w:ascii="Calibri" w:hAnsi="Calibri" w:cs="Calibri"/>
                    <w:color w:val="000000"/>
                    <w:sz w:val="22"/>
                    <w:szCs w:val="22"/>
                  </w:rPr>
                </w:rPrChange>
              </w:rPr>
              <w:pPrChange w:id="5032" w:author="Nick.Tolimieri [2]" w:date="2022-09-15T08:36:00Z">
                <w:pPr>
                  <w:jc w:val="right"/>
                </w:pPr>
              </w:pPrChange>
            </w:pPr>
            <w:ins w:id="5033" w:author="Nick.Tolimieri [2]" w:date="2022-09-15T08:36:00Z">
              <w:r w:rsidRPr="00333E54">
                <w:rPr>
                  <w:rFonts w:asciiTheme="minorHAnsi" w:eastAsiaTheme="minorHAnsi" w:hAnsiTheme="minorHAnsi" w:cstheme="minorBidi"/>
                  <w:sz w:val="22"/>
                  <w:szCs w:val="22"/>
                  <w:rPrChange w:id="5034" w:author="Nick.Tolimieri [2]" w:date="2022-09-15T08:36:00Z">
                    <w:rPr>
                      <w:rFonts w:ascii="Calibri" w:hAnsi="Calibri" w:cs="Calibri"/>
                      <w:color w:val="000000"/>
                      <w:sz w:val="22"/>
                      <w:szCs w:val="22"/>
                    </w:rPr>
                  </w:rPrChange>
                </w:rPr>
                <w:t>4</w:t>
              </w:r>
            </w:ins>
          </w:p>
        </w:tc>
        <w:tc>
          <w:tcPr>
            <w:tcW w:w="960" w:type="dxa"/>
            <w:noWrap/>
            <w:hideMark/>
            <w:tcPrChange w:id="503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36" w:author="Nick.Tolimieri [2]" w:date="2022-09-15T08:36:00Z"/>
                <w:rFonts w:asciiTheme="minorHAnsi" w:eastAsiaTheme="minorHAnsi" w:hAnsiTheme="minorHAnsi" w:cstheme="minorBidi"/>
                <w:sz w:val="22"/>
                <w:szCs w:val="22"/>
                <w:rPrChange w:id="5037" w:author="Nick.Tolimieri [2]" w:date="2022-09-15T08:36:00Z">
                  <w:rPr>
                    <w:ins w:id="5038" w:author="Nick.Tolimieri [2]" w:date="2022-09-15T08:36:00Z"/>
                    <w:rFonts w:ascii="Calibri" w:hAnsi="Calibri" w:cs="Calibri"/>
                    <w:color w:val="000000"/>
                    <w:sz w:val="22"/>
                    <w:szCs w:val="22"/>
                  </w:rPr>
                </w:rPrChange>
              </w:rPr>
              <w:pPrChange w:id="5039" w:author="Nick.Tolimieri [2]" w:date="2022-09-15T08:36:00Z">
                <w:pPr>
                  <w:jc w:val="right"/>
                </w:pPr>
              </w:pPrChange>
            </w:pPr>
            <w:ins w:id="5040" w:author="Nick.Tolimieri [2]" w:date="2022-09-15T08:36:00Z">
              <w:r w:rsidRPr="00333E54">
                <w:rPr>
                  <w:rFonts w:asciiTheme="minorHAnsi" w:eastAsiaTheme="minorHAnsi" w:hAnsiTheme="minorHAnsi" w:cstheme="minorBidi"/>
                  <w:sz w:val="22"/>
                  <w:szCs w:val="22"/>
                  <w:rPrChange w:id="5041" w:author="Nick.Tolimieri [2]" w:date="2022-09-15T08:36:00Z">
                    <w:rPr>
                      <w:rFonts w:ascii="Calibri" w:hAnsi="Calibri" w:cs="Calibri"/>
                      <w:color w:val="000000"/>
                      <w:sz w:val="22"/>
                      <w:szCs w:val="22"/>
                    </w:rPr>
                  </w:rPrChange>
                </w:rPr>
                <w:t>114</w:t>
              </w:r>
            </w:ins>
          </w:p>
        </w:tc>
        <w:tc>
          <w:tcPr>
            <w:tcW w:w="960" w:type="dxa"/>
            <w:noWrap/>
            <w:hideMark/>
            <w:tcPrChange w:id="504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43" w:author="Nick.Tolimieri [2]" w:date="2022-09-15T08:36:00Z"/>
                <w:rFonts w:asciiTheme="minorHAnsi" w:eastAsiaTheme="minorHAnsi" w:hAnsiTheme="minorHAnsi" w:cstheme="minorBidi"/>
                <w:sz w:val="22"/>
                <w:szCs w:val="22"/>
                <w:rPrChange w:id="5044" w:author="Nick.Tolimieri [2]" w:date="2022-09-15T08:36:00Z">
                  <w:rPr>
                    <w:ins w:id="5045" w:author="Nick.Tolimieri [2]" w:date="2022-09-15T08:36:00Z"/>
                    <w:rFonts w:ascii="Calibri" w:hAnsi="Calibri" w:cs="Calibri"/>
                    <w:color w:val="000000"/>
                    <w:sz w:val="22"/>
                    <w:szCs w:val="22"/>
                  </w:rPr>
                </w:rPrChange>
              </w:rPr>
              <w:pPrChange w:id="5046" w:author="Nick.Tolimieri [2]" w:date="2022-09-15T08:36:00Z">
                <w:pPr>
                  <w:jc w:val="right"/>
                </w:pPr>
              </w:pPrChange>
            </w:pPr>
            <w:ins w:id="5047" w:author="Nick.Tolimieri [2]" w:date="2022-09-15T08:36:00Z">
              <w:r w:rsidRPr="00333E54">
                <w:rPr>
                  <w:rFonts w:asciiTheme="minorHAnsi" w:eastAsiaTheme="minorHAnsi" w:hAnsiTheme="minorHAnsi" w:cstheme="minorBidi"/>
                  <w:sz w:val="22"/>
                  <w:szCs w:val="22"/>
                  <w:rPrChange w:id="5048" w:author="Nick.Tolimieri [2]" w:date="2022-09-15T08:36:00Z">
                    <w:rPr>
                      <w:rFonts w:ascii="Calibri" w:hAnsi="Calibri" w:cs="Calibri"/>
                      <w:color w:val="000000"/>
                      <w:sz w:val="22"/>
                      <w:szCs w:val="22"/>
                    </w:rPr>
                  </w:rPrChange>
                </w:rPr>
                <w:t>11</w:t>
              </w:r>
            </w:ins>
          </w:p>
        </w:tc>
        <w:tc>
          <w:tcPr>
            <w:tcW w:w="960" w:type="dxa"/>
            <w:noWrap/>
            <w:hideMark/>
            <w:tcPrChange w:id="504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50" w:author="Nick.Tolimieri [2]" w:date="2022-09-15T08:36:00Z"/>
                <w:rFonts w:asciiTheme="minorHAnsi" w:eastAsiaTheme="minorHAnsi" w:hAnsiTheme="minorHAnsi" w:cstheme="minorBidi"/>
                <w:sz w:val="22"/>
                <w:szCs w:val="22"/>
                <w:rPrChange w:id="5051" w:author="Nick.Tolimieri [2]" w:date="2022-09-15T08:36:00Z">
                  <w:rPr>
                    <w:ins w:id="5052" w:author="Nick.Tolimieri [2]" w:date="2022-09-15T08:36:00Z"/>
                    <w:rFonts w:ascii="Calibri" w:hAnsi="Calibri" w:cs="Calibri"/>
                    <w:color w:val="000000"/>
                    <w:sz w:val="22"/>
                    <w:szCs w:val="22"/>
                  </w:rPr>
                </w:rPrChange>
              </w:rPr>
              <w:pPrChange w:id="5053" w:author="Nick.Tolimieri [2]" w:date="2022-09-15T08:36:00Z">
                <w:pPr>
                  <w:jc w:val="right"/>
                </w:pPr>
              </w:pPrChange>
            </w:pPr>
            <w:ins w:id="5054" w:author="Nick.Tolimieri [2]" w:date="2022-09-15T08:36:00Z">
              <w:r w:rsidRPr="00333E54">
                <w:rPr>
                  <w:rFonts w:asciiTheme="minorHAnsi" w:eastAsiaTheme="minorHAnsi" w:hAnsiTheme="minorHAnsi" w:cstheme="minorBidi"/>
                  <w:sz w:val="22"/>
                  <w:szCs w:val="22"/>
                  <w:rPrChange w:id="5055" w:author="Nick.Tolimieri [2]" w:date="2022-09-15T08:36:00Z">
                    <w:rPr>
                      <w:rFonts w:ascii="Calibri" w:hAnsi="Calibri" w:cs="Calibri"/>
                      <w:color w:val="000000"/>
                      <w:sz w:val="22"/>
                      <w:szCs w:val="22"/>
                    </w:rPr>
                  </w:rPrChange>
                </w:rPr>
                <w:t>50</w:t>
              </w:r>
            </w:ins>
          </w:p>
        </w:tc>
        <w:tc>
          <w:tcPr>
            <w:tcW w:w="960" w:type="dxa"/>
            <w:noWrap/>
            <w:hideMark/>
            <w:tcPrChange w:id="505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57" w:author="Nick.Tolimieri [2]" w:date="2022-09-15T08:36:00Z"/>
                <w:rFonts w:asciiTheme="minorHAnsi" w:eastAsiaTheme="minorHAnsi" w:hAnsiTheme="minorHAnsi" w:cstheme="minorBidi"/>
                <w:sz w:val="22"/>
                <w:szCs w:val="22"/>
                <w:rPrChange w:id="5058" w:author="Nick.Tolimieri [2]" w:date="2022-09-15T08:36:00Z">
                  <w:rPr>
                    <w:ins w:id="5059" w:author="Nick.Tolimieri [2]" w:date="2022-09-15T08:36:00Z"/>
                    <w:rFonts w:ascii="Calibri" w:hAnsi="Calibri" w:cs="Calibri"/>
                    <w:color w:val="000000"/>
                    <w:sz w:val="22"/>
                    <w:szCs w:val="22"/>
                  </w:rPr>
                </w:rPrChange>
              </w:rPr>
              <w:pPrChange w:id="5060" w:author="Nick.Tolimieri [2]" w:date="2022-09-15T08:36:00Z">
                <w:pPr>
                  <w:jc w:val="right"/>
                </w:pPr>
              </w:pPrChange>
            </w:pPr>
            <w:ins w:id="5061" w:author="Nick.Tolimieri [2]" w:date="2022-09-15T08:36:00Z">
              <w:r w:rsidRPr="00333E54">
                <w:rPr>
                  <w:rFonts w:asciiTheme="minorHAnsi" w:eastAsiaTheme="minorHAnsi" w:hAnsiTheme="minorHAnsi" w:cstheme="minorBidi"/>
                  <w:sz w:val="22"/>
                  <w:szCs w:val="22"/>
                  <w:rPrChange w:id="5062" w:author="Nick.Tolimieri [2]" w:date="2022-09-15T08:36:00Z">
                    <w:rPr>
                      <w:rFonts w:ascii="Calibri" w:hAnsi="Calibri" w:cs="Calibri"/>
                      <w:color w:val="000000"/>
                      <w:sz w:val="22"/>
                      <w:szCs w:val="22"/>
                    </w:rPr>
                  </w:rPrChange>
                </w:rPr>
                <w:t>2.21</w:t>
              </w:r>
            </w:ins>
          </w:p>
        </w:tc>
        <w:tc>
          <w:tcPr>
            <w:tcW w:w="960" w:type="dxa"/>
            <w:noWrap/>
            <w:hideMark/>
            <w:tcPrChange w:id="506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64" w:author="Nick.Tolimieri [2]" w:date="2022-09-15T08:36:00Z"/>
                <w:rFonts w:asciiTheme="minorHAnsi" w:eastAsiaTheme="minorHAnsi" w:hAnsiTheme="minorHAnsi" w:cstheme="minorBidi"/>
                <w:sz w:val="22"/>
                <w:szCs w:val="22"/>
                <w:rPrChange w:id="5065" w:author="Nick.Tolimieri [2]" w:date="2022-09-15T08:36:00Z">
                  <w:rPr>
                    <w:ins w:id="5066" w:author="Nick.Tolimieri [2]" w:date="2022-09-15T08:36:00Z"/>
                    <w:rFonts w:ascii="Calibri" w:hAnsi="Calibri" w:cs="Calibri"/>
                    <w:color w:val="000000"/>
                    <w:sz w:val="22"/>
                    <w:szCs w:val="22"/>
                  </w:rPr>
                </w:rPrChange>
              </w:rPr>
              <w:pPrChange w:id="5067" w:author="Nick.Tolimieri [2]" w:date="2022-09-15T08:36:00Z">
                <w:pPr>
                  <w:jc w:val="right"/>
                </w:pPr>
              </w:pPrChange>
            </w:pPr>
            <w:ins w:id="5068" w:author="Nick.Tolimieri [2]" w:date="2022-09-15T08:36:00Z">
              <w:r w:rsidRPr="00333E54">
                <w:rPr>
                  <w:rFonts w:asciiTheme="minorHAnsi" w:eastAsiaTheme="minorHAnsi" w:hAnsiTheme="minorHAnsi" w:cstheme="minorBidi"/>
                  <w:sz w:val="22"/>
                  <w:szCs w:val="22"/>
                  <w:rPrChange w:id="5069" w:author="Nick.Tolimieri [2]" w:date="2022-09-15T08:36:00Z">
                    <w:rPr>
                      <w:rFonts w:ascii="Calibri" w:hAnsi="Calibri" w:cs="Calibri"/>
                      <w:color w:val="000000"/>
                      <w:sz w:val="22"/>
                      <w:szCs w:val="22"/>
                    </w:rPr>
                  </w:rPrChange>
                </w:rPr>
                <w:t>0.48</w:t>
              </w:r>
            </w:ins>
          </w:p>
        </w:tc>
      </w:tr>
      <w:tr w:rsidR="00333E54" w:rsidRPr="00333E54" w:rsidTr="00333E54">
        <w:trPr>
          <w:divId w:val="1703289460"/>
          <w:trHeight w:val="300"/>
          <w:ins w:id="5070" w:author="Nick.Tolimieri [2]" w:date="2022-09-15T08:36:00Z"/>
          <w:trPrChange w:id="5071" w:author="Nick.Tolimieri [2]" w:date="2022-09-15T08:36:00Z">
            <w:trPr>
              <w:divId w:val="1703289460"/>
              <w:trHeight w:val="300"/>
            </w:trPr>
          </w:trPrChange>
        </w:trPr>
        <w:tc>
          <w:tcPr>
            <w:tcW w:w="960" w:type="dxa"/>
            <w:noWrap/>
            <w:hideMark/>
            <w:tcPrChange w:id="507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73" w:author="Nick.Tolimieri [2]" w:date="2022-09-15T08:36:00Z"/>
                <w:rFonts w:asciiTheme="minorHAnsi" w:eastAsiaTheme="minorHAnsi" w:hAnsiTheme="minorHAnsi" w:cstheme="minorBidi"/>
                <w:sz w:val="22"/>
                <w:szCs w:val="22"/>
                <w:rPrChange w:id="5074" w:author="Nick.Tolimieri [2]" w:date="2022-09-15T08:36:00Z">
                  <w:rPr>
                    <w:ins w:id="5075" w:author="Nick.Tolimieri [2]" w:date="2022-09-15T08:36:00Z"/>
                    <w:rFonts w:ascii="Calibri" w:hAnsi="Calibri" w:cs="Calibri"/>
                    <w:color w:val="000000"/>
                    <w:sz w:val="22"/>
                    <w:szCs w:val="22"/>
                  </w:rPr>
                </w:rPrChange>
              </w:rPr>
              <w:pPrChange w:id="5076" w:author="Nick.Tolimieri [2]" w:date="2022-09-15T08:36:00Z">
                <w:pPr/>
              </w:pPrChange>
            </w:pPr>
            <w:ins w:id="5077" w:author="Nick.Tolimieri [2]" w:date="2022-09-15T08:36:00Z">
              <w:r w:rsidRPr="00333E54">
                <w:rPr>
                  <w:rFonts w:asciiTheme="minorHAnsi" w:eastAsiaTheme="minorHAnsi" w:hAnsiTheme="minorHAnsi" w:cstheme="minorBidi"/>
                  <w:sz w:val="22"/>
                  <w:szCs w:val="22"/>
                  <w:rPrChange w:id="5078" w:author="Nick.Tolimieri [2]" w:date="2022-09-15T08:36:00Z">
                    <w:rPr>
                      <w:rFonts w:ascii="Calibri" w:hAnsi="Calibri" w:cs="Calibri"/>
                      <w:color w:val="000000"/>
                      <w:sz w:val="22"/>
                      <w:szCs w:val="22"/>
                    </w:rPr>
                  </w:rPrChange>
                </w:rPr>
                <w:t>Tatoosh Is. &amp; Neah B.</w:t>
              </w:r>
            </w:ins>
          </w:p>
        </w:tc>
        <w:tc>
          <w:tcPr>
            <w:tcW w:w="960" w:type="dxa"/>
            <w:noWrap/>
            <w:hideMark/>
            <w:tcPrChange w:id="507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80" w:author="Nick.Tolimieri [2]" w:date="2022-09-15T08:36:00Z"/>
                <w:rFonts w:asciiTheme="minorHAnsi" w:eastAsiaTheme="minorHAnsi" w:hAnsiTheme="minorHAnsi" w:cstheme="minorBidi"/>
                <w:sz w:val="22"/>
                <w:szCs w:val="22"/>
                <w:rPrChange w:id="5081" w:author="Nick.Tolimieri [2]" w:date="2022-09-15T08:36:00Z">
                  <w:rPr>
                    <w:ins w:id="5082" w:author="Nick.Tolimieri [2]" w:date="2022-09-15T08:36:00Z"/>
                    <w:rFonts w:ascii="Calibri" w:hAnsi="Calibri" w:cs="Calibri"/>
                    <w:color w:val="000000"/>
                    <w:sz w:val="22"/>
                    <w:szCs w:val="22"/>
                  </w:rPr>
                </w:rPrChange>
              </w:rPr>
              <w:pPrChange w:id="5083" w:author="Nick.Tolimieri [2]" w:date="2022-09-15T08:36:00Z">
                <w:pPr>
                  <w:jc w:val="right"/>
                </w:pPr>
              </w:pPrChange>
            </w:pPr>
            <w:ins w:id="5084" w:author="Nick.Tolimieri [2]" w:date="2022-09-15T08:36:00Z">
              <w:r w:rsidRPr="00333E54">
                <w:rPr>
                  <w:rFonts w:asciiTheme="minorHAnsi" w:eastAsiaTheme="minorHAnsi" w:hAnsiTheme="minorHAnsi" w:cstheme="minorBidi"/>
                  <w:sz w:val="22"/>
                  <w:szCs w:val="22"/>
                  <w:rPrChange w:id="5085" w:author="Nick.Tolimieri [2]" w:date="2022-09-15T08:36:00Z">
                    <w:rPr>
                      <w:rFonts w:ascii="Calibri" w:hAnsi="Calibri" w:cs="Calibri"/>
                      <w:color w:val="000000"/>
                      <w:sz w:val="22"/>
                      <w:szCs w:val="22"/>
                    </w:rPr>
                  </w:rPrChange>
                </w:rPr>
                <w:t>1998</w:t>
              </w:r>
            </w:ins>
          </w:p>
        </w:tc>
        <w:tc>
          <w:tcPr>
            <w:tcW w:w="960" w:type="dxa"/>
            <w:noWrap/>
            <w:hideMark/>
            <w:tcPrChange w:id="508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87" w:author="Nick.Tolimieri [2]" w:date="2022-09-15T08:36:00Z"/>
                <w:rFonts w:asciiTheme="minorHAnsi" w:eastAsiaTheme="minorHAnsi" w:hAnsiTheme="minorHAnsi" w:cstheme="minorBidi"/>
                <w:sz w:val="22"/>
                <w:szCs w:val="22"/>
                <w:rPrChange w:id="5088" w:author="Nick.Tolimieri [2]" w:date="2022-09-15T08:36:00Z">
                  <w:rPr>
                    <w:ins w:id="5089" w:author="Nick.Tolimieri [2]" w:date="2022-09-15T08:36:00Z"/>
                    <w:rFonts w:ascii="Calibri" w:hAnsi="Calibri" w:cs="Calibri"/>
                    <w:color w:val="000000"/>
                    <w:sz w:val="22"/>
                    <w:szCs w:val="22"/>
                  </w:rPr>
                </w:rPrChange>
              </w:rPr>
              <w:pPrChange w:id="5090" w:author="Nick.Tolimieri [2]" w:date="2022-09-15T08:36:00Z">
                <w:pPr>
                  <w:jc w:val="right"/>
                </w:pPr>
              </w:pPrChange>
            </w:pPr>
            <w:ins w:id="5091" w:author="Nick.Tolimieri [2]" w:date="2022-09-15T08:36:00Z">
              <w:r w:rsidRPr="00333E54">
                <w:rPr>
                  <w:rFonts w:asciiTheme="minorHAnsi" w:eastAsiaTheme="minorHAnsi" w:hAnsiTheme="minorHAnsi" w:cstheme="minorBidi"/>
                  <w:sz w:val="22"/>
                  <w:szCs w:val="22"/>
                  <w:rPrChange w:id="5092" w:author="Nick.Tolimieri [2]" w:date="2022-09-15T08:36:00Z">
                    <w:rPr>
                      <w:rFonts w:ascii="Calibri" w:hAnsi="Calibri" w:cs="Calibri"/>
                      <w:color w:val="000000"/>
                      <w:sz w:val="22"/>
                      <w:szCs w:val="22"/>
                    </w:rPr>
                  </w:rPrChange>
                </w:rPr>
                <w:t>14</w:t>
              </w:r>
            </w:ins>
          </w:p>
        </w:tc>
        <w:tc>
          <w:tcPr>
            <w:tcW w:w="960" w:type="dxa"/>
            <w:noWrap/>
            <w:hideMark/>
            <w:tcPrChange w:id="509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094" w:author="Nick.Tolimieri [2]" w:date="2022-09-15T08:36:00Z"/>
                <w:rFonts w:asciiTheme="minorHAnsi" w:eastAsiaTheme="minorHAnsi" w:hAnsiTheme="minorHAnsi" w:cstheme="minorBidi"/>
                <w:sz w:val="22"/>
                <w:szCs w:val="22"/>
                <w:rPrChange w:id="5095" w:author="Nick.Tolimieri [2]" w:date="2022-09-15T08:36:00Z">
                  <w:rPr>
                    <w:ins w:id="5096" w:author="Nick.Tolimieri [2]" w:date="2022-09-15T08:36:00Z"/>
                    <w:rFonts w:ascii="Calibri" w:hAnsi="Calibri" w:cs="Calibri"/>
                    <w:color w:val="000000"/>
                    <w:sz w:val="22"/>
                    <w:szCs w:val="22"/>
                  </w:rPr>
                </w:rPrChange>
              </w:rPr>
              <w:pPrChange w:id="5097" w:author="Nick.Tolimieri [2]" w:date="2022-09-15T08:36:00Z">
                <w:pPr>
                  <w:jc w:val="right"/>
                </w:pPr>
              </w:pPrChange>
            </w:pPr>
            <w:ins w:id="5098" w:author="Nick.Tolimieri [2]" w:date="2022-09-15T08:36:00Z">
              <w:r w:rsidRPr="00333E54">
                <w:rPr>
                  <w:rFonts w:asciiTheme="minorHAnsi" w:eastAsiaTheme="minorHAnsi" w:hAnsiTheme="minorHAnsi" w:cstheme="minorBidi"/>
                  <w:sz w:val="22"/>
                  <w:szCs w:val="22"/>
                  <w:rPrChange w:id="5099" w:author="Nick.Tolimieri [2]" w:date="2022-09-15T08:36:00Z">
                    <w:rPr>
                      <w:rFonts w:ascii="Calibri" w:hAnsi="Calibri" w:cs="Calibri"/>
                      <w:color w:val="000000"/>
                      <w:sz w:val="22"/>
                      <w:szCs w:val="22"/>
                    </w:rPr>
                  </w:rPrChange>
                </w:rPr>
                <w:t>144</w:t>
              </w:r>
            </w:ins>
          </w:p>
        </w:tc>
        <w:tc>
          <w:tcPr>
            <w:tcW w:w="960" w:type="dxa"/>
            <w:noWrap/>
            <w:hideMark/>
            <w:tcPrChange w:id="510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01" w:author="Nick.Tolimieri [2]" w:date="2022-09-15T08:36:00Z"/>
                <w:rFonts w:asciiTheme="minorHAnsi" w:eastAsiaTheme="minorHAnsi" w:hAnsiTheme="minorHAnsi" w:cstheme="minorBidi"/>
                <w:sz w:val="22"/>
                <w:szCs w:val="22"/>
                <w:rPrChange w:id="5102" w:author="Nick.Tolimieri [2]" w:date="2022-09-15T08:36:00Z">
                  <w:rPr>
                    <w:ins w:id="5103" w:author="Nick.Tolimieri [2]" w:date="2022-09-15T08:36:00Z"/>
                    <w:rFonts w:ascii="Calibri" w:hAnsi="Calibri" w:cs="Calibri"/>
                    <w:color w:val="000000"/>
                    <w:sz w:val="22"/>
                    <w:szCs w:val="22"/>
                  </w:rPr>
                </w:rPrChange>
              </w:rPr>
              <w:pPrChange w:id="5104" w:author="Nick.Tolimieri [2]" w:date="2022-09-15T08:36:00Z">
                <w:pPr>
                  <w:jc w:val="right"/>
                </w:pPr>
              </w:pPrChange>
            </w:pPr>
            <w:ins w:id="5105" w:author="Nick.Tolimieri [2]" w:date="2022-09-15T08:36:00Z">
              <w:r w:rsidRPr="00333E54">
                <w:rPr>
                  <w:rFonts w:asciiTheme="minorHAnsi" w:eastAsiaTheme="minorHAnsi" w:hAnsiTheme="minorHAnsi" w:cstheme="minorBidi"/>
                  <w:sz w:val="22"/>
                  <w:szCs w:val="22"/>
                  <w:rPrChange w:id="5106" w:author="Nick.Tolimieri [2]" w:date="2022-09-15T08:36:00Z">
                    <w:rPr>
                      <w:rFonts w:ascii="Calibri" w:hAnsi="Calibri" w:cs="Calibri"/>
                      <w:color w:val="000000"/>
                      <w:sz w:val="22"/>
                      <w:szCs w:val="22"/>
                    </w:rPr>
                  </w:rPrChange>
                </w:rPr>
                <w:t>5</w:t>
              </w:r>
            </w:ins>
          </w:p>
        </w:tc>
        <w:tc>
          <w:tcPr>
            <w:tcW w:w="960" w:type="dxa"/>
            <w:noWrap/>
            <w:hideMark/>
            <w:tcPrChange w:id="510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08" w:author="Nick.Tolimieri [2]" w:date="2022-09-15T08:36:00Z"/>
                <w:rFonts w:asciiTheme="minorHAnsi" w:eastAsiaTheme="minorHAnsi" w:hAnsiTheme="minorHAnsi" w:cstheme="minorBidi"/>
                <w:sz w:val="22"/>
                <w:szCs w:val="22"/>
                <w:rPrChange w:id="5109" w:author="Nick.Tolimieri [2]" w:date="2022-09-15T08:36:00Z">
                  <w:rPr>
                    <w:ins w:id="5110" w:author="Nick.Tolimieri [2]" w:date="2022-09-15T08:36:00Z"/>
                    <w:rFonts w:ascii="Calibri" w:hAnsi="Calibri" w:cs="Calibri"/>
                    <w:color w:val="000000"/>
                    <w:sz w:val="22"/>
                    <w:szCs w:val="22"/>
                  </w:rPr>
                </w:rPrChange>
              </w:rPr>
              <w:pPrChange w:id="5111" w:author="Nick.Tolimieri [2]" w:date="2022-09-15T08:36:00Z">
                <w:pPr>
                  <w:jc w:val="right"/>
                </w:pPr>
              </w:pPrChange>
            </w:pPr>
            <w:ins w:id="5112" w:author="Nick.Tolimieri [2]" w:date="2022-09-15T08:36:00Z">
              <w:r w:rsidRPr="00333E54">
                <w:rPr>
                  <w:rFonts w:asciiTheme="minorHAnsi" w:eastAsiaTheme="minorHAnsi" w:hAnsiTheme="minorHAnsi" w:cstheme="minorBidi"/>
                  <w:sz w:val="22"/>
                  <w:szCs w:val="22"/>
                  <w:rPrChange w:id="5113" w:author="Nick.Tolimieri [2]" w:date="2022-09-15T08:36:00Z">
                    <w:rPr>
                      <w:rFonts w:ascii="Calibri" w:hAnsi="Calibri" w:cs="Calibri"/>
                      <w:color w:val="000000"/>
                      <w:sz w:val="22"/>
                      <w:szCs w:val="22"/>
                    </w:rPr>
                  </w:rPrChange>
                </w:rPr>
                <w:t>135</w:t>
              </w:r>
            </w:ins>
          </w:p>
        </w:tc>
        <w:tc>
          <w:tcPr>
            <w:tcW w:w="960" w:type="dxa"/>
            <w:noWrap/>
            <w:hideMark/>
            <w:tcPrChange w:id="511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15" w:author="Nick.Tolimieri [2]" w:date="2022-09-15T08:36:00Z"/>
                <w:rFonts w:asciiTheme="minorHAnsi" w:eastAsiaTheme="minorHAnsi" w:hAnsiTheme="minorHAnsi" w:cstheme="minorBidi"/>
                <w:sz w:val="22"/>
                <w:szCs w:val="22"/>
                <w:rPrChange w:id="5116" w:author="Nick.Tolimieri [2]" w:date="2022-09-15T08:36:00Z">
                  <w:rPr>
                    <w:ins w:id="5117" w:author="Nick.Tolimieri [2]" w:date="2022-09-15T08:36:00Z"/>
                    <w:rFonts w:ascii="Calibri" w:hAnsi="Calibri" w:cs="Calibri"/>
                    <w:color w:val="000000"/>
                    <w:sz w:val="22"/>
                    <w:szCs w:val="22"/>
                  </w:rPr>
                </w:rPrChange>
              </w:rPr>
              <w:pPrChange w:id="5118" w:author="Nick.Tolimieri [2]" w:date="2022-09-15T08:36:00Z">
                <w:pPr>
                  <w:jc w:val="right"/>
                </w:pPr>
              </w:pPrChange>
            </w:pPr>
            <w:ins w:id="5119" w:author="Nick.Tolimieri [2]" w:date="2022-09-15T08:36:00Z">
              <w:r w:rsidRPr="00333E54">
                <w:rPr>
                  <w:rFonts w:asciiTheme="minorHAnsi" w:eastAsiaTheme="minorHAnsi" w:hAnsiTheme="minorHAnsi" w:cstheme="minorBidi"/>
                  <w:sz w:val="22"/>
                  <w:szCs w:val="22"/>
                  <w:rPrChange w:id="5120" w:author="Nick.Tolimieri [2]" w:date="2022-09-15T08:36:00Z">
                    <w:rPr>
                      <w:rFonts w:ascii="Calibri" w:hAnsi="Calibri" w:cs="Calibri"/>
                      <w:color w:val="000000"/>
                      <w:sz w:val="22"/>
                      <w:szCs w:val="22"/>
                    </w:rPr>
                  </w:rPrChange>
                </w:rPr>
                <w:t>7</w:t>
              </w:r>
            </w:ins>
          </w:p>
        </w:tc>
        <w:tc>
          <w:tcPr>
            <w:tcW w:w="960" w:type="dxa"/>
            <w:noWrap/>
            <w:hideMark/>
            <w:tcPrChange w:id="512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22" w:author="Nick.Tolimieri [2]" w:date="2022-09-15T08:36:00Z"/>
                <w:rFonts w:asciiTheme="minorHAnsi" w:eastAsiaTheme="minorHAnsi" w:hAnsiTheme="minorHAnsi" w:cstheme="minorBidi"/>
                <w:sz w:val="22"/>
                <w:szCs w:val="22"/>
                <w:rPrChange w:id="5123" w:author="Nick.Tolimieri [2]" w:date="2022-09-15T08:36:00Z">
                  <w:rPr>
                    <w:ins w:id="5124" w:author="Nick.Tolimieri [2]" w:date="2022-09-15T08:36:00Z"/>
                    <w:rFonts w:ascii="Calibri" w:hAnsi="Calibri" w:cs="Calibri"/>
                    <w:color w:val="000000"/>
                    <w:sz w:val="22"/>
                    <w:szCs w:val="22"/>
                  </w:rPr>
                </w:rPrChange>
              </w:rPr>
              <w:pPrChange w:id="5125" w:author="Nick.Tolimieri [2]" w:date="2022-09-15T08:36:00Z">
                <w:pPr>
                  <w:jc w:val="right"/>
                </w:pPr>
              </w:pPrChange>
            </w:pPr>
            <w:ins w:id="5126" w:author="Nick.Tolimieri [2]" w:date="2022-09-15T08:36:00Z">
              <w:r w:rsidRPr="00333E54">
                <w:rPr>
                  <w:rFonts w:asciiTheme="minorHAnsi" w:eastAsiaTheme="minorHAnsi" w:hAnsiTheme="minorHAnsi" w:cstheme="minorBidi"/>
                  <w:sz w:val="22"/>
                  <w:szCs w:val="22"/>
                  <w:rPrChange w:id="5127" w:author="Nick.Tolimieri [2]" w:date="2022-09-15T08:36:00Z">
                    <w:rPr>
                      <w:rFonts w:ascii="Calibri" w:hAnsi="Calibri" w:cs="Calibri"/>
                      <w:color w:val="000000"/>
                      <w:sz w:val="22"/>
                      <w:szCs w:val="22"/>
                    </w:rPr>
                  </w:rPrChange>
                </w:rPr>
                <w:t>40</w:t>
              </w:r>
            </w:ins>
          </w:p>
        </w:tc>
        <w:tc>
          <w:tcPr>
            <w:tcW w:w="960" w:type="dxa"/>
            <w:noWrap/>
            <w:hideMark/>
            <w:tcPrChange w:id="512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29" w:author="Nick.Tolimieri [2]" w:date="2022-09-15T08:36:00Z"/>
                <w:rFonts w:asciiTheme="minorHAnsi" w:eastAsiaTheme="minorHAnsi" w:hAnsiTheme="minorHAnsi" w:cstheme="minorBidi"/>
                <w:sz w:val="22"/>
                <w:szCs w:val="22"/>
                <w:rPrChange w:id="5130" w:author="Nick.Tolimieri [2]" w:date="2022-09-15T08:36:00Z">
                  <w:rPr>
                    <w:ins w:id="5131" w:author="Nick.Tolimieri [2]" w:date="2022-09-15T08:36:00Z"/>
                    <w:rFonts w:ascii="Calibri" w:hAnsi="Calibri" w:cs="Calibri"/>
                    <w:color w:val="000000"/>
                    <w:sz w:val="22"/>
                    <w:szCs w:val="22"/>
                  </w:rPr>
                </w:rPrChange>
              </w:rPr>
              <w:pPrChange w:id="5132" w:author="Nick.Tolimieri [2]" w:date="2022-09-15T08:36:00Z">
                <w:pPr>
                  <w:jc w:val="right"/>
                </w:pPr>
              </w:pPrChange>
            </w:pPr>
            <w:ins w:id="5133" w:author="Nick.Tolimieri [2]" w:date="2022-09-15T08:36:00Z">
              <w:r w:rsidRPr="00333E54">
                <w:rPr>
                  <w:rFonts w:asciiTheme="minorHAnsi" w:eastAsiaTheme="minorHAnsi" w:hAnsiTheme="minorHAnsi" w:cstheme="minorBidi"/>
                  <w:sz w:val="22"/>
                  <w:szCs w:val="22"/>
                  <w:rPrChange w:id="5134" w:author="Nick.Tolimieri [2]" w:date="2022-09-15T08:36:00Z">
                    <w:rPr>
                      <w:rFonts w:ascii="Calibri" w:hAnsi="Calibri" w:cs="Calibri"/>
                      <w:color w:val="000000"/>
                      <w:sz w:val="22"/>
                      <w:szCs w:val="22"/>
                    </w:rPr>
                  </w:rPrChange>
                </w:rPr>
                <w:t>1.98</w:t>
              </w:r>
            </w:ins>
          </w:p>
        </w:tc>
        <w:tc>
          <w:tcPr>
            <w:tcW w:w="960" w:type="dxa"/>
            <w:noWrap/>
            <w:hideMark/>
            <w:tcPrChange w:id="513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36" w:author="Nick.Tolimieri [2]" w:date="2022-09-15T08:36:00Z"/>
                <w:rFonts w:asciiTheme="minorHAnsi" w:eastAsiaTheme="minorHAnsi" w:hAnsiTheme="minorHAnsi" w:cstheme="minorBidi"/>
                <w:sz w:val="22"/>
                <w:szCs w:val="22"/>
                <w:rPrChange w:id="5137" w:author="Nick.Tolimieri [2]" w:date="2022-09-15T08:36:00Z">
                  <w:rPr>
                    <w:ins w:id="5138" w:author="Nick.Tolimieri [2]" w:date="2022-09-15T08:36:00Z"/>
                    <w:rFonts w:ascii="Calibri" w:hAnsi="Calibri" w:cs="Calibri"/>
                    <w:color w:val="000000"/>
                    <w:sz w:val="22"/>
                    <w:szCs w:val="22"/>
                  </w:rPr>
                </w:rPrChange>
              </w:rPr>
              <w:pPrChange w:id="5139" w:author="Nick.Tolimieri [2]" w:date="2022-09-15T08:36:00Z">
                <w:pPr>
                  <w:jc w:val="right"/>
                </w:pPr>
              </w:pPrChange>
            </w:pPr>
            <w:ins w:id="5140" w:author="Nick.Tolimieri [2]" w:date="2022-09-15T08:36:00Z">
              <w:r w:rsidRPr="00333E54">
                <w:rPr>
                  <w:rFonts w:asciiTheme="minorHAnsi" w:eastAsiaTheme="minorHAnsi" w:hAnsiTheme="minorHAnsi" w:cstheme="minorBidi"/>
                  <w:sz w:val="22"/>
                  <w:szCs w:val="22"/>
                  <w:rPrChange w:id="5141" w:author="Nick.Tolimieri [2]" w:date="2022-09-15T08:36:00Z">
                    <w:rPr>
                      <w:rFonts w:ascii="Calibri" w:hAnsi="Calibri" w:cs="Calibri"/>
                      <w:color w:val="000000"/>
                      <w:sz w:val="22"/>
                      <w:szCs w:val="22"/>
                    </w:rPr>
                  </w:rPrChange>
                </w:rPr>
                <w:t>0.39</w:t>
              </w:r>
            </w:ins>
          </w:p>
        </w:tc>
      </w:tr>
      <w:tr w:rsidR="00333E54" w:rsidRPr="00333E54" w:rsidTr="00333E54">
        <w:trPr>
          <w:divId w:val="1703289460"/>
          <w:trHeight w:val="300"/>
          <w:ins w:id="5142" w:author="Nick.Tolimieri [2]" w:date="2022-09-15T08:36:00Z"/>
          <w:trPrChange w:id="5143" w:author="Nick.Tolimieri [2]" w:date="2022-09-15T08:36:00Z">
            <w:trPr>
              <w:divId w:val="1703289460"/>
              <w:trHeight w:val="300"/>
            </w:trPr>
          </w:trPrChange>
        </w:trPr>
        <w:tc>
          <w:tcPr>
            <w:tcW w:w="960" w:type="dxa"/>
            <w:noWrap/>
            <w:hideMark/>
            <w:tcPrChange w:id="514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45" w:author="Nick.Tolimieri [2]" w:date="2022-09-15T08:36:00Z"/>
                <w:rFonts w:asciiTheme="minorHAnsi" w:eastAsiaTheme="minorHAnsi" w:hAnsiTheme="minorHAnsi" w:cstheme="minorBidi"/>
                <w:sz w:val="22"/>
                <w:szCs w:val="22"/>
                <w:rPrChange w:id="5146" w:author="Nick.Tolimieri [2]" w:date="2022-09-15T08:36:00Z">
                  <w:rPr>
                    <w:ins w:id="5147" w:author="Nick.Tolimieri [2]" w:date="2022-09-15T08:36:00Z"/>
                    <w:rFonts w:ascii="Calibri" w:hAnsi="Calibri" w:cs="Calibri"/>
                    <w:color w:val="000000"/>
                    <w:sz w:val="22"/>
                    <w:szCs w:val="22"/>
                  </w:rPr>
                </w:rPrChange>
              </w:rPr>
              <w:pPrChange w:id="5148" w:author="Nick.Tolimieri [2]" w:date="2022-09-15T08:36:00Z">
                <w:pPr/>
              </w:pPrChange>
            </w:pPr>
            <w:ins w:id="5149" w:author="Nick.Tolimieri [2]" w:date="2022-09-15T08:36:00Z">
              <w:r w:rsidRPr="00333E54">
                <w:rPr>
                  <w:rFonts w:asciiTheme="minorHAnsi" w:eastAsiaTheme="minorHAnsi" w:hAnsiTheme="minorHAnsi" w:cstheme="minorBidi"/>
                  <w:sz w:val="22"/>
                  <w:szCs w:val="22"/>
                  <w:rPrChange w:id="5150" w:author="Nick.Tolimieri [2]" w:date="2022-09-15T08:36:00Z">
                    <w:rPr>
                      <w:rFonts w:ascii="Calibri" w:hAnsi="Calibri" w:cs="Calibri"/>
                      <w:color w:val="000000"/>
                      <w:sz w:val="22"/>
                      <w:szCs w:val="22"/>
                    </w:rPr>
                  </w:rPrChange>
                </w:rPr>
                <w:t>Tatoosh Is. &amp; Neah B.</w:t>
              </w:r>
            </w:ins>
          </w:p>
        </w:tc>
        <w:tc>
          <w:tcPr>
            <w:tcW w:w="960" w:type="dxa"/>
            <w:noWrap/>
            <w:hideMark/>
            <w:tcPrChange w:id="515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52" w:author="Nick.Tolimieri [2]" w:date="2022-09-15T08:36:00Z"/>
                <w:rFonts w:asciiTheme="minorHAnsi" w:eastAsiaTheme="minorHAnsi" w:hAnsiTheme="minorHAnsi" w:cstheme="minorBidi"/>
                <w:sz w:val="22"/>
                <w:szCs w:val="22"/>
                <w:rPrChange w:id="5153" w:author="Nick.Tolimieri [2]" w:date="2022-09-15T08:36:00Z">
                  <w:rPr>
                    <w:ins w:id="5154" w:author="Nick.Tolimieri [2]" w:date="2022-09-15T08:36:00Z"/>
                    <w:rFonts w:ascii="Calibri" w:hAnsi="Calibri" w:cs="Calibri"/>
                    <w:color w:val="000000"/>
                    <w:sz w:val="22"/>
                    <w:szCs w:val="22"/>
                  </w:rPr>
                </w:rPrChange>
              </w:rPr>
              <w:pPrChange w:id="5155" w:author="Nick.Tolimieri [2]" w:date="2022-09-15T08:36:00Z">
                <w:pPr>
                  <w:jc w:val="right"/>
                </w:pPr>
              </w:pPrChange>
            </w:pPr>
            <w:ins w:id="5156" w:author="Nick.Tolimieri [2]" w:date="2022-09-15T08:36:00Z">
              <w:r w:rsidRPr="00333E54">
                <w:rPr>
                  <w:rFonts w:asciiTheme="minorHAnsi" w:eastAsiaTheme="minorHAnsi" w:hAnsiTheme="minorHAnsi" w:cstheme="minorBidi"/>
                  <w:sz w:val="22"/>
                  <w:szCs w:val="22"/>
                  <w:rPrChange w:id="5157" w:author="Nick.Tolimieri [2]" w:date="2022-09-15T08:36:00Z">
                    <w:rPr>
                      <w:rFonts w:ascii="Calibri" w:hAnsi="Calibri" w:cs="Calibri"/>
                      <w:color w:val="000000"/>
                      <w:sz w:val="22"/>
                      <w:szCs w:val="22"/>
                    </w:rPr>
                  </w:rPrChange>
                </w:rPr>
                <w:t>1999</w:t>
              </w:r>
            </w:ins>
          </w:p>
        </w:tc>
        <w:tc>
          <w:tcPr>
            <w:tcW w:w="960" w:type="dxa"/>
            <w:noWrap/>
            <w:hideMark/>
            <w:tcPrChange w:id="515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59" w:author="Nick.Tolimieri [2]" w:date="2022-09-15T08:36:00Z"/>
                <w:rFonts w:asciiTheme="minorHAnsi" w:eastAsiaTheme="minorHAnsi" w:hAnsiTheme="minorHAnsi" w:cstheme="minorBidi"/>
                <w:sz w:val="22"/>
                <w:szCs w:val="22"/>
                <w:rPrChange w:id="5160" w:author="Nick.Tolimieri [2]" w:date="2022-09-15T08:36:00Z">
                  <w:rPr>
                    <w:ins w:id="5161" w:author="Nick.Tolimieri [2]" w:date="2022-09-15T08:36:00Z"/>
                    <w:rFonts w:ascii="Calibri" w:hAnsi="Calibri" w:cs="Calibri"/>
                    <w:color w:val="000000"/>
                    <w:sz w:val="22"/>
                    <w:szCs w:val="22"/>
                  </w:rPr>
                </w:rPrChange>
              </w:rPr>
              <w:pPrChange w:id="5162" w:author="Nick.Tolimieri [2]" w:date="2022-09-15T08:36:00Z">
                <w:pPr>
                  <w:jc w:val="right"/>
                </w:pPr>
              </w:pPrChange>
            </w:pPr>
            <w:ins w:id="5163" w:author="Nick.Tolimieri [2]" w:date="2022-09-15T08:36:00Z">
              <w:r w:rsidRPr="00333E54">
                <w:rPr>
                  <w:rFonts w:asciiTheme="minorHAnsi" w:eastAsiaTheme="minorHAnsi" w:hAnsiTheme="minorHAnsi" w:cstheme="minorBidi"/>
                  <w:sz w:val="22"/>
                  <w:szCs w:val="22"/>
                  <w:rPrChange w:id="5164" w:author="Nick.Tolimieri [2]" w:date="2022-09-15T08:36:00Z">
                    <w:rPr>
                      <w:rFonts w:ascii="Calibri" w:hAnsi="Calibri" w:cs="Calibri"/>
                      <w:color w:val="000000"/>
                      <w:sz w:val="22"/>
                      <w:szCs w:val="22"/>
                    </w:rPr>
                  </w:rPrChange>
                </w:rPr>
                <w:t>0</w:t>
              </w:r>
            </w:ins>
          </w:p>
        </w:tc>
        <w:tc>
          <w:tcPr>
            <w:tcW w:w="960" w:type="dxa"/>
            <w:noWrap/>
            <w:hideMark/>
            <w:tcPrChange w:id="516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66" w:author="Nick.Tolimieri [2]" w:date="2022-09-15T08:36:00Z"/>
                <w:rFonts w:asciiTheme="minorHAnsi" w:eastAsiaTheme="minorHAnsi" w:hAnsiTheme="minorHAnsi" w:cstheme="minorBidi"/>
                <w:sz w:val="22"/>
                <w:szCs w:val="22"/>
                <w:rPrChange w:id="5167" w:author="Nick.Tolimieri [2]" w:date="2022-09-15T08:36:00Z">
                  <w:rPr>
                    <w:ins w:id="5168" w:author="Nick.Tolimieri [2]" w:date="2022-09-15T08:36:00Z"/>
                    <w:rFonts w:ascii="Calibri" w:hAnsi="Calibri" w:cs="Calibri"/>
                    <w:color w:val="000000"/>
                    <w:sz w:val="22"/>
                    <w:szCs w:val="22"/>
                  </w:rPr>
                </w:rPrChange>
              </w:rPr>
              <w:pPrChange w:id="5169" w:author="Nick.Tolimieri [2]" w:date="2022-09-15T08:36:00Z">
                <w:pPr>
                  <w:jc w:val="right"/>
                </w:pPr>
              </w:pPrChange>
            </w:pPr>
            <w:ins w:id="5170" w:author="Nick.Tolimieri [2]" w:date="2022-09-15T08:36:00Z">
              <w:r w:rsidRPr="00333E54">
                <w:rPr>
                  <w:rFonts w:asciiTheme="minorHAnsi" w:eastAsiaTheme="minorHAnsi" w:hAnsiTheme="minorHAnsi" w:cstheme="minorBidi"/>
                  <w:sz w:val="22"/>
                  <w:szCs w:val="22"/>
                  <w:rPrChange w:id="5171" w:author="Nick.Tolimieri [2]" w:date="2022-09-15T08:36:00Z">
                    <w:rPr>
                      <w:rFonts w:ascii="Calibri" w:hAnsi="Calibri" w:cs="Calibri"/>
                      <w:color w:val="000000"/>
                      <w:sz w:val="22"/>
                      <w:szCs w:val="22"/>
                    </w:rPr>
                  </w:rPrChange>
                </w:rPr>
                <w:t>0</w:t>
              </w:r>
            </w:ins>
          </w:p>
        </w:tc>
        <w:tc>
          <w:tcPr>
            <w:tcW w:w="960" w:type="dxa"/>
            <w:noWrap/>
            <w:hideMark/>
            <w:tcPrChange w:id="517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73" w:author="Nick.Tolimieri [2]" w:date="2022-09-15T08:36:00Z"/>
                <w:rFonts w:asciiTheme="minorHAnsi" w:eastAsiaTheme="minorHAnsi" w:hAnsiTheme="minorHAnsi" w:cstheme="minorBidi"/>
                <w:sz w:val="22"/>
                <w:szCs w:val="22"/>
                <w:rPrChange w:id="5174" w:author="Nick.Tolimieri [2]" w:date="2022-09-15T08:36:00Z">
                  <w:rPr>
                    <w:ins w:id="5175" w:author="Nick.Tolimieri [2]" w:date="2022-09-15T08:36:00Z"/>
                    <w:rFonts w:ascii="Calibri" w:hAnsi="Calibri" w:cs="Calibri"/>
                    <w:color w:val="000000"/>
                    <w:sz w:val="22"/>
                    <w:szCs w:val="22"/>
                  </w:rPr>
                </w:rPrChange>
              </w:rPr>
              <w:pPrChange w:id="5176" w:author="Nick.Tolimieri [2]" w:date="2022-09-15T08:36:00Z">
                <w:pPr>
                  <w:jc w:val="right"/>
                </w:pPr>
              </w:pPrChange>
            </w:pPr>
            <w:ins w:id="5177" w:author="Nick.Tolimieri [2]" w:date="2022-09-15T08:36:00Z">
              <w:r w:rsidRPr="00333E54">
                <w:rPr>
                  <w:rFonts w:asciiTheme="minorHAnsi" w:eastAsiaTheme="minorHAnsi" w:hAnsiTheme="minorHAnsi" w:cstheme="minorBidi"/>
                  <w:sz w:val="22"/>
                  <w:szCs w:val="22"/>
                  <w:rPrChange w:id="5178" w:author="Nick.Tolimieri [2]" w:date="2022-09-15T08:36:00Z">
                    <w:rPr>
                      <w:rFonts w:ascii="Calibri" w:hAnsi="Calibri" w:cs="Calibri"/>
                      <w:color w:val="000000"/>
                      <w:sz w:val="22"/>
                      <w:szCs w:val="22"/>
                    </w:rPr>
                  </w:rPrChange>
                </w:rPr>
                <w:t>0</w:t>
              </w:r>
            </w:ins>
          </w:p>
        </w:tc>
        <w:tc>
          <w:tcPr>
            <w:tcW w:w="960" w:type="dxa"/>
            <w:noWrap/>
            <w:hideMark/>
            <w:tcPrChange w:id="517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80" w:author="Nick.Tolimieri [2]" w:date="2022-09-15T08:36:00Z"/>
                <w:rFonts w:asciiTheme="minorHAnsi" w:eastAsiaTheme="minorHAnsi" w:hAnsiTheme="minorHAnsi" w:cstheme="minorBidi"/>
                <w:sz w:val="22"/>
                <w:szCs w:val="22"/>
                <w:rPrChange w:id="5181" w:author="Nick.Tolimieri [2]" w:date="2022-09-15T08:36:00Z">
                  <w:rPr>
                    <w:ins w:id="5182" w:author="Nick.Tolimieri [2]" w:date="2022-09-15T08:36:00Z"/>
                    <w:rFonts w:ascii="Calibri" w:hAnsi="Calibri" w:cs="Calibri"/>
                    <w:color w:val="000000"/>
                    <w:sz w:val="22"/>
                    <w:szCs w:val="22"/>
                  </w:rPr>
                </w:rPrChange>
              </w:rPr>
              <w:pPrChange w:id="5183" w:author="Nick.Tolimieri [2]" w:date="2022-09-15T08:36:00Z">
                <w:pPr>
                  <w:jc w:val="right"/>
                </w:pPr>
              </w:pPrChange>
            </w:pPr>
            <w:ins w:id="5184" w:author="Nick.Tolimieri [2]" w:date="2022-09-15T08:36:00Z">
              <w:r w:rsidRPr="00333E54">
                <w:rPr>
                  <w:rFonts w:asciiTheme="minorHAnsi" w:eastAsiaTheme="minorHAnsi" w:hAnsiTheme="minorHAnsi" w:cstheme="minorBidi"/>
                  <w:sz w:val="22"/>
                  <w:szCs w:val="22"/>
                  <w:rPrChange w:id="5185" w:author="Nick.Tolimieri [2]" w:date="2022-09-15T08:36:00Z">
                    <w:rPr>
                      <w:rFonts w:ascii="Calibri" w:hAnsi="Calibri" w:cs="Calibri"/>
                      <w:color w:val="000000"/>
                      <w:sz w:val="22"/>
                      <w:szCs w:val="22"/>
                    </w:rPr>
                  </w:rPrChange>
                </w:rPr>
                <w:t>0</w:t>
              </w:r>
            </w:ins>
          </w:p>
        </w:tc>
        <w:tc>
          <w:tcPr>
            <w:tcW w:w="960" w:type="dxa"/>
            <w:noWrap/>
            <w:hideMark/>
            <w:tcPrChange w:id="518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87" w:author="Nick.Tolimieri [2]" w:date="2022-09-15T08:36:00Z"/>
                <w:rFonts w:asciiTheme="minorHAnsi" w:eastAsiaTheme="minorHAnsi" w:hAnsiTheme="minorHAnsi" w:cstheme="minorBidi"/>
                <w:sz w:val="22"/>
                <w:szCs w:val="22"/>
                <w:rPrChange w:id="5188" w:author="Nick.Tolimieri [2]" w:date="2022-09-15T08:36:00Z">
                  <w:rPr>
                    <w:ins w:id="5189" w:author="Nick.Tolimieri [2]" w:date="2022-09-15T08:36:00Z"/>
                    <w:rFonts w:ascii="Calibri" w:hAnsi="Calibri" w:cs="Calibri"/>
                    <w:color w:val="000000"/>
                    <w:sz w:val="22"/>
                    <w:szCs w:val="22"/>
                  </w:rPr>
                </w:rPrChange>
              </w:rPr>
              <w:pPrChange w:id="5190" w:author="Nick.Tolimieri [2]" w:date="2022-09-15T08:36:00Z">
                <w:pPr/>
              </w:pPrChange>
            </w:pPr>
            <w:ins w:id="5191" w:author="Nick.Tolimieri [2]" w:date="2022-09-15T08:36:00Z">
              <w:r w:rsidRPr="00333E54">
                <w:rPr>
                  <w:rFonts w:asciiTheme="minorHAnsi" w:eastAsiaTheme="minorHAnsi" w:hAnsiTheme="minorHAnsi" w:cstheme="minorBidi"/>
                  <w:sz w:val="22"/>
                  <w:szCs w:val="22"/>
                  <w:rPrChange w:id="5192" w:author="Nick.Tolimieri [2]" w:date="2022-09-15T08:36:00Z">
                    <w:rPr>
                      <w:rFonts w:ascii="Calibri" w:hAnsi="Calibri" w:cs="Calibri"/>
                      <w:color w:val="000000"/>
                      <w:sz w:val="22"/>
                      <w:szCs w:val="22"/>
                    </w:rPr>
                  </w:rPrChange>
                </w:rPr>
                <w:t>NA</w:t>
              </w:r>
            </w:ins>
          </w:p>
        </w:tc>
        <w:tc>
          <w:tcPr>
            <w:tcW w:w="960" w:type="dxa"/>
            <w:noWrap/>
            <w:hideMark/>
            <w:tcPrChange w:id="519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194" w:author="Nick.Tolimieri [2]" w:date="2022-09-15T08:36:00Z"/>
                <w:rFonts w:asciiTheme="minorHAnsi" w:eastAsiaTheme="minorHAnsi" w:hAnsiTheme="minorHAnsi" w:cstheme="minorBidi"/>
                <w:sz w:val="22"/>
                <w:szCs w:val="22"/>
                <w:rPrChange w:id="5195" w:author="Nick.Tolimieri [2]" w:date="2022-09-15T08:36:00Z">
                  <w:rPr>
                    <w:ins w:id="5196" w:author="Nick.Tolimieri [2]" w:date="2022-09-15T08:36:00Z"/>
                    <w:rFonts w:ascii="Calibri" w:hAnsi="Calibri" w:cs="Calibri"/>
                    <w:color w:val="000000"/>
                    <w:sz w:val="22"/>
                    <w:szCs w:val="22"/>
                  </w:rPr>
                </w:rPrChange>
              </w:rPr>
              <w:pPrChange w:id="5197" w:author="Nick.Tolimieri [2]" w:date="2022-09-15T08:36:00Z">
                <w:pPr/>
              </w:pPrChange>
            </w:pPr>
            <w:ins w:id="5198" w:author="Nick.Tolimieri [2]" w:date="2022-09-15T08:36:00Z">
              <w:r w:rsidRPr="00333E54">
                <w:rPr>
                  <w:rFonts w:asciiTheme="minorHAnsi" w:eastAsiaTheme="minorHAnsi" w:hAnsiTheme="minorHAnsi" w:cstheme="minorBidi"/>
                  <w:sz w:val="22"/>
                  <w:szCs w:val="22"/>
                  <w:rPrChange w:id="5199" w:author="Nick.Tolimieri [2]" w:date="2022-09-15T08:36:00Z">
                    <w:rPr>
                      <w:rFonts w:ascii="Calibri" w:hAnsi="Calibri" w:cs="Calibri"/>
                      <w:color w:val="000000"/>
                      <w:sz w:val="22"/>
                      <w:szCs w:val="22"/>
                    </w:rPr>
                  </w:rPrChange>
                </w:rPr>
                <w:t>NA</w:t>
              </w:r>
            </w:ins>
          </w:p>
        </w:tc>
        <w:tc>
          <w:tcPr>
            <w:tcW w:w="960" w:type="dxa"/>
            <w:noWrap/>
            <w:hideMark/>
            <w:tcPrChange w:id="520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01" w:author="Nick.Tolimieri [2]" w:date="2022-09-15T08:36:00Z"/>
                <w:rFonts w:asciiTheme="minorHAnsi" w:eastAsiaTheme="minorHAnsi" w:hAnsiTheme="minorHAnsi" w:cstheme="minorBidi"/>
                <w:sz w:val="22"/>
                <w:szCs w:val="22"/>
                <w:rPrChange w:id="5202" w:author="Nick.Tolimieri [2]" w:date="2022-09-15T08:36:00Z">
                  <w:rPr>
                    <w:ins w:id="5203" w:author="Nick.Tolimieri [2]" w:date="2022-09-15T08:36:00Z"/>
                    <w:rFonts w:ascii="Calibri" w:hAnsi="Calibri" w:cs="Calibri"/>
                    <w:color w:val="000000"/>
                    <w:sz w:val="22"/>
                    <w:szCs w:val="22"/>
                  </w:rPr>
                </w:rPrChange>
              </w:rPr>
              <w:pPrChange w:id="5204" w:author="Nick.Tolimieri [2]" w:date="2022-09-15T08:36:00Z">
                <w:pPr/>
              </w:pPrChange>
            </w:pPr>
            <w:ins w:id="5205" w:author="Nick.Tolimieri [2]" w:date="2022-09-15T08:36:00Z">
              <w:r w:rsidRPr="00333E54">
                <w:rPr>
                  <w:rFonts w:asciiTheme="minorHAnsi" w:eastAsiaTheme="minorHAnsi" w:hAnsiTheme="minorHAnsi" w:cstheme="minorBidi"/>
                  <w:sz w:val="22"/>
                  <w:szCs w:val="22"/>
                  <w:rPrChange w:id="5206" w:author="Nick.Tolimieri [2]" w:date="2022-09-15T08:36:00Z">
                    <w:rPr>
                      <w:rFonts w:ascii="Calibri" w:hAnsi="Calibri" w:cs="Calibri"/>
                      <w:color w:val="000000"/>
                      <w:sz w:val="22"/>
                      <w:szCs w:val="22"/>
                    </w:rPr>
                  </w:rPrChange>
                </w:rPr>
                <w:t>NA</w:t>
              </w:r>
            </w:ins>
          </w:p>
        </w:tc>
        <w:tc>
          <w:tcPr>
            <w:tcW w:w="960" w:type="dxa"/>
            <w:noWrap/>
            <w:hideMark/>
            <w:tcPrChange w:id="520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08" w:author="Nick.Tolimieri [2]" w:date="2022-09-15T08:36:00Z"/>
                <w:rFonts w:asciiTheme="minorHAnsi" w:eastAsiaTheme="minorHAnsi" w:hAnsiTheme="minorHAnsi" w:cstheme="minorBidi"/>
                <w:sz w:val="22"/>
                <w:szCs w:val="22"/>
                <w:rPrChange w:id="5209" w:author="Nick.Tolimieri [2]" w:date="2022-09-15T08:36:00Z">
                  <w:rPr>
                    <w:ins w:id="5210" w:author="Nick.Tolimieri [2]" w:date="2022-09-15T08:36:00Z"/>
                    <w:rFonts w:ascii="Calibri" w:hAnsi="Calibri" w:cs="Calibri"/>
                    <w:color w:val="000000"/>
                    <w:sz w:val="22"/>
                    <w:szCs w:val="22"/>
                  </w:rPr>
                </w:rPrChange>
              </w:rPr>
              <w:pPrChange w:id="5211" w:author="Nick.Tolimieri [2]" w:date="2022-09-15T08:36:00Z">
                <w:pPr/>
              </w:pPrChange>
            </w:pPr>
            <w:ins w:id="5212" w:author="Nick.Tolimieri [2]" w:date="2022-09-15T08:36:00Z">
              <w:r w:rsidRPr="00333E54">
                <w:rPr>
                  <w:rFonts w:asciiTheme="minorHAnsi" w:eastAsiaTheme="minorHAnsi" w:hAnsiTheme="minorHAnsi" w:cstheme="minorBidi"/>
                  <w:sz w:val="22"/>
                  <w:szCs w:val="22"/>
                  <w:rPrChange w:id="5213"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5214" w:author="Nick.Tolimieri [2]" w:date="2022-09-15T08:36:00Z"/>
          <w:trPrChange w:id="5215" w:author="Nick.Tolimieri [2]" w:date="2022-09-15T08:36:00Z">
            <w:trPr>
              <w:divId w:val="1703289460"/>
              <w:trHeight w:val="300"/>
            </w:trPr>
          </w:trPrChange>
        </w:trPr>
        <w:tc>
          <w:tcPr>
            <w:tcW w:w="960" w:type="dxa"/>
            <w:noWrap/>
            <w:hideMark/>
            <w:tcPrChange w:id="521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17" w:author="Nick.Tolimieri [2]" w:date="2022-09-15T08:36:00Z"/>
                <w:rFonts w:asciiTheme="minorHAnsi" w:eastAsiaTheme="minorHAnsi" w:hAnsiTheme="minorHAnsi" w:cstheme="minorBidi"/>
                <w:sz w:val="22"/>
                <w:szCs w:val="22"/>
                <w:rPrChange w:id="5218" w:author="Nick.Tolimieri [2]" w:date="2022-09-15T08:36:00Z">
                  <w:rPr>
                    <w:ins w:id="5219" w:author="Nick.Tolimieri [2]" w:date="2022-09-15T08:36:00Z"/>
                    <w:rFonts w:ascii="Calibri" w:hAnsi="Calibri" w:cs="Calibri"/>
                    <w:color w:val="000000"/>
                    <w:sz w:val="22"/>
                    <w:szCs w:val="22"/>
                  </w:rPr>
                </w:rPrChange>
              </w:rPr>
              <w:pPrChange w:id="5220" w:author="Nick.Tolimieri [2]" w:date="2022-09-15T08:36:00Z">
                <w:pPr/>
              </w:pPrChange>
            </w:pPr>
            <w:ins w:id="5221" w:author="Nick.Tolimieri [2]" w:date="2022-09-15T08:36:00Z">
              <w:r w:rsidRPr="00333E54">
                <w:rPr>
                  <w:rFonts w:asciiTheme="minorHAnsi" w:eastAsiaTheme="minorHAnsi" w:hAnsiTheme="minorHAnsi" w:cstheme="minorBidi"/>
                  <w:sz w:val="22"/>
                  <w:szCs w:val="22"/>
                  <w:rPrChange w:id="5222" w:author="Nick.Tolimieri [2]" w:date="2022-09-15T08:36:00Z">
                    <w:rPr>
                      <w:rFonts w:ascii="Calibri" w:hAnsi="Calibri" w:cs="Calibri"/>
                      <w:color w:val="000000"/>
                      <w:sz w:val="22"/>
                      <w:szCs w:val="22"/>
                    </w:rPr>
                  </w:rPrChange>
                </w:rPr>
                <w:lastRenderedPageBreak/>
                <w:t>Tatoosh Is. &amp; Neah B.</w:t>
              </w:r>
            </w:ins>
          </w:p>
        </w:tc>
        <w:tc>
          <w:tcPr>
            <w:tcW w:w="960" w:type="dxa"/>
            <w:noWrap/>
            <w:hideMark/>
            <w:tcPrChange w:id="522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24" w:author="Nick.Tolimieri [2]" w:date="2022-09-15T08:36:00Z"/>
                <w:rFonts w:asciiTheme="minorHAnsi" w:eastAsiaTheme="minorHAnsi" w:hAnsiTheme="minorHAnsi" w:cstheme="minorBidi"/>
                <w:sz w:val="22"/>
                <w:szCs w:val="22"/>
                <w:rPrChange w:id="5225" w:author="Nick.Tolimieri [2]" w:date="2022-09-15T08:36:00Z">
                  <w:rPr>
                    <w:ins w:id="5226" w:author="Nick.Tolimieri [2]" w:date="2022-09-15T08:36:00Z"/>
                    <w:rFonts w:ascii="Calibri" w:hAnsi="Calibri" w:cs="Calibri"/>
                    <w:color w:val="000000"/>
                    <w:sz w:val="22"/>
                    <w:szCs w:val="22"/>
                  </w:rPr>
                </w:rPrChange>
              </w:rPr>
              <w:pPrChange w:id="5227" w:author="Nick.Tolimieri [2]" w:date="2022-09-15T08:36:00Z">
                <w:pPr>
                  <w:jc w:val="right"/>
                </w:pPr>
              </w:pPrChange>
            </w:pPr>
            <w:ins w:id="5228" w:author="Nick.Tolimieri [2]" w:date="2022-09-15T08:36:00Z">
              <w:r w:rsidRPr="00333E54">
                <w:rPr>
                  <w:rFonts w:asciiTheme="minorHAnsi" w:eastAsiaTheme="minorHAnsi" w:hAnsiTheme="minorHAnsi" w:cstheme="minorBidi"/>
                  <w:sz w:val="22"/>
                  <w:szCs w:val="22"/>
                  <w:rPrChange w:id="5229" w:author="Nick.Tolimieri [2]" w:date="2022-09-15T08:36:00Z">
                    <w:rPr>
                      <w:rFonts w:ascii="Calibri" w:hAnsi="Calibri" w:cs="Calibri"/>
                      <w:color w:val="000000"/>
                      <w:sz w:val="22"/>
                      <w:szCs w:val="22"/>
                    </w:rPr>
                  </w:rPrChange>
                </w:rPr>
                <w:t>2000</w:t>
              </w:r>
            </w:ins>
          </w:p>
        </w:tc>
        <w:tc>
          <w:tcPr>
            <w:tcW w:w="960" w:type="dxa"/>
            <w:noWrap/>
            <w:hideMark/>
            <w:tcPrChange w:id="523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31" w:author="Nick.Tolimieri [2]" w:date="2022-09-15T08:36:00Z"/>
                <w:rFonts w:asciiTheme="minorHAnsi" w:eastAsiaTheme="minorHAnsi" w:hAnsiTheme="minorHAnsi" w:cstheme="minorBidi"/>
                <w:sz w:val="22"/>
                <w:szCs w:val="22"/>
                <w:rPrChange w:id="5232" w:author="Nick.Tolimieri [2]" w:date="2022-09-15T08:36:00Z">
                  <w:rPr>
                    <w:ins w:id="5233" w:author="Nick.Tolimieri [2]" w:date="2022-09-15T08:36:00Z"/>
                    <w:rFonts w:ascii="Calibri" w:hAnsi="Calibri" w:cs="Calibri"/>
                    <w:color w:val="000000"/>
                    <w:sz w:val="22"/>
                    <w:szCs w:val="22"/>
                  </w:rPr>
                </w:rPrChange>
              </w:rPr>
              <w:pPrChange w:id="5234" w:author="Nick.Tolimieri [2]" w:date="2022-09-15T08:36:00Z">
                <w:pPr>
                  <w:jc w:val="right"/>
                </w:pPr>
              </w:pPrChange>
            </w:pPr>
            <w:ins w:id="5235" w:author="Nick.Tolimieri [2]" w:date="2022-09-15T08:36:00Z">
              <w:r w:rsidRPr="00333E54">
                <w:rPr>
                  <w:rFonts w:asciiTheme="minorHAnsi" w:eastAsiaTheme="minorHAnsi" w:hAnsiTheme="minorHAnsi" w:cstheme="minorBidi"/>
                  <w:sz w:val="22"/>
                  <w:szCs w:val="22"/>
                  <w:rPrChange w:id="5236" w:author="Nick.Tolimieri [2]" w:date="2022-09-15T08:36:00Z">
                    <w:rPr>
                      <w:rFonts w:ascii="Calibri" w:hAnsi="Calibri" w:cs="Calibri"/>
                      <w:color w:val="000000"/>
                      <w:sz w:val="22"/>
                      <w:szCs w:val="22"/>
                    </w:rPr>
                  </w:rPrChange>
                </w:rPr>
                <w:t>0</w:t>
              </w:r>
            </w:ins>
          </w:p>
        </w:tc>
        <w:tc>
          <w:tcPr>
            <w:tcW w:w="960" w:type="dxa"/>
            <w:noWrap/>
            <w:hideMark/>
            <w:tcPrChange w:id="523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38" w:author="Nick.Tolimieri [2]" w:date="2022-09-15T08:36:00Z"/>
                <w:rFonts w:asciiTheme="minorHAnsi" w:eastAsiaTheme="minorHAnsi" w:hAnsiTheme="minorHAnsi" w:cstheme="minorBidi"/>
                <w:sz w:val="22"/>
                <w:szCs w:val="22"/>
                <w:rPrChange w:id="5239" w:author="Nick.Tolimieri [2]" w:date="2022-09-15T08:36:00Z">
                  <w:rPr>
                    <w:ins w:id="5240" w:author="Nick.Tolimieri [2]" w:date="2022-09-15T08:36:00Z"/>
                    <w:rFonts w:ascii="Calibri" w:hAnsi="Calibri" w:cs="Calibri"/>
                    <w:color w:val="000000"/>
                    <w:sz w:val="22"/>
                    <w:szCs w:val="22"/>
                  </w:rPr>
                </w:rPrChange>
              </w:rPr>
              <w:pPrChange w:id="5241" w:author="Nick.Tolimieri [2]" w:date="2022-09-15T08:36:00Z">
                <w:pPr>
                  <w:jc w:val="right"/>
                </w:pPr>
              </w:pPrChange>
            </w:pPr>
            <w:ins w:id="5242" w:author="Nick.Tolimieri [2]" w:date="2022-09-15T08:36:00Z">
              <w:r w:rsidRPr="00333E54">
                <w:rPr>
                  <w:rFonts w:asciiTheme="minorHAnsi" w:eastAsiaTheme="minorHAnsi" w:hAnsiTheme="minorHAnsi" w:cstheme="minorBidi"/>
                  <w:sz w:val="22"/>
                  <w:szCs w:val="22"/>
                  <w:rPrChange w:id="5243" w:author="Nick.Tolimieri [2]" w:date="2022-09-15T08:36:00Z">
                    <w:rPr>
                      <w:rFonts w:ascii="Calibri" w:hAnsi="Calibri" w:cs="Calibri"/>
                      <w:color w:val="000000"/>
                      <w:sz w:val="22"/>
                      <w:szCs w:val="22"/>
                    </w:rPr>
                  </w:rPrChange>
                </w:rPr>
                <w:t>0</w:t>
              </w:r>
            </w:ins>
          </w:p>
        </w:tc>
        <w:tc>
          <w:tcPr>
            <w:tcW w:w="960" w:type="dxa"/>
            <w:noWrap/>
            <w:hideMark/>
            <w:tcPrChange w:id="524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45" w:author="Nick.Tolimieri [2]" w:date="2022-09-15T08:36:00Z"/>
                <w:rFonts w:asciiTheme="minorHAnsi" w:eastAsiaTheme="minorHAnsi" w:hAnsiTheme="minorHAnsi" w:cstheme="minorBidi"/>
                <w:sz w:val="22"/>
                <w:szCs w:val="22"/>
                <w:rPrChange w:id="5246" w:author="Nick.Tolimieri [2]" w:date="2022-09-15T08:36:00Z">
                  <w:rPr>
                    <w:ins w:id="5247" w:author="Nick.Tolimieri [2]" w:date="2022-09-15T08:36:00Z"/>
                    <w:rFonts w:ascii="Calibri" w:hAnsi="Calibri" w:cs="Calibri"/>
                    <w:color w:val="000000"/>
                    <w:sz w:val="22"/>
                    <w:szCs w:val="22"/>
                  </w:rPr>
                </w:rPrChange>
              </w:rPr>
              <w:pPrChange w:id="5248" w:author="Nick.Tolimieri [2]" w:date="2022-09-15T08:36:00Z">
                <w:pPr>
                  <w:jc w:val="right"/>
                </w:pPr>
              </w:pPrChange>
            </w:pPr>
            <w:ins w:id="5249" w:author="Nick.Tolimieri [2]" w:date="2022-09-15T08:36:00Z">
              <w:r w:rsidRPr="00333E54">
                <w:rPr>
                  <w:rFonts w:asciiTheme="minorHAnsi" w:eastAsiaTheme="minorHAnsi" w:hAnsiTheme="minorHAnsi" w:cstheme="minorBidi"/>
                  <w:sz w:val="22"/>
                  <w:szCs w:val="22"/>
                  <w:rPrChange w:id="5250" w:author="Nick.Tolimieri [2]" w:date="2022-09-15T08:36:00Z">
                    <w:rPr>
                      <w:rFonts w:ascii="Calibri" w:hAnsi="Calibri" w:cs="Calibri"/>
                      <w:color w:val="000000"/>
                      <w:sz w:val="22"/>
                      <w:szCs w:val="22"/>
                    </w:rPr>
                  </w:rPrChange>
                </w:rPr>
                <w:t>0</w:t>
              </w:r>
            </w:ins>
          </w:p>
        </w:tc>
        <w:tc>
          <w:tcPr>
            <w:tcW w:w="960" w:type="dxa"/>
            <w:noWrap/>
            <w:hideMark/>
            <w:tcPrChange w:id="525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52" w:author="Nick.Tolimieri [2]" w:date="2022-09-15T08:36:00Z"/>
                <w:rFonts w:asciiTheme="minorHAnsi" w:eastAsiaTheme="minorHAnsi" w:hAnsiTheme="minorHAnsi" w:cstheme="minorBidi"/>
                <w:sz w:val="22"/>
                <w:szCs w:val="22"/>
                <w:rPrChange w:id="5253" w:author="Nick.Tolimieri [2]" w:date="2022-09-15T08:36:00Z">
                  <w:rPr>
                    <w:ins w:id="5254" w:author="Nick.Tolimieri [2]" w:date="2022-09-15T08:36:00Z"/>
                    <w:rFonts w:ascii="Calibri" w:hAnsi="Calibri" w:cs="Calibri"/>
                    <w:color w:val="000000"/>
                    <w:sz w:val="22"/>
                    <w:szCs w:val="22"/>
                  </w:rPr>
                </w:rPrChange>
              </w:rPr>
              <w:pPrChange w:id="5255" w:author="Nick.Tolimieri [2]" w:date="2022-09-15T08:36:00Z">
                <w:pPr>
                  <w:jc w:val="right"/>
                </w:pPr>
              </w:pPrChange>
            </w:pPr>
            <w:ins w:id="5256" w:author="Nick.Tolimieri [2]" w:date="2022-09-15T08:36:00Z">
              <w:r w:rsidRPr="00333E54">
                <w:rPr>
                  <w:rFonts w:asciiTheme="minorHAnsi" w:eastAsiaTheme="minorHAnsi" w:hAnsiTheme="minorHAnsi" w:cstheme="minorBidi"/>
                  <w:sz w:val="22"/>
                  <w:szCs w:val="22"/>
                  <w:rPrChange w:id="5257" w:author="Nick.Tolimieri [2]" w:date="2022-09-15T08:36:00Z">
                    <w:rPr>
                      <w:rFonts w:ascii="Calibri" w:hAnsi="Calibri" w:cs="Calibri"/>
                      <w:color w:val="000000"/>
                      <w:sz w:val="22"/>
                      <w:szCs w:val="22"/>
                    </w:rPr>
                  </w:rPrChange>
                </w:rPr>
                <w:t>0</w:t>
              </w:r>
            </w:ins>
          </w:p>
        </w:tc>
        <w:tc>
          <w:tcPr>
            <w:tcW w:w="960" w:type="dxa"/>
            <w:noWrap/>
            <w:hideMark/>
            <w:tcPrChange w:id="525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59" w:author="Nick.Tolimieri [2]" w:date="2022-09-15T08:36:00Z"/>
                <w:rFonts w:asciiTheme="minorHAnsi" w:eastAsiaTheme="minorHAnsi" w:hAnsiTheme="minorHAnsi" w:cstheme="minorBidi"/>
                <w:sz w:val="22"/>
                <w:szCs w:val="22"/>
                <w:rPrChange w:id="5260" w:author="Nick.Tolimieri [2]" w:date="2022-09-15T08:36:00Z">
                  <w:rPr>
                    <w:ins w:id="5261" w:author="Nick.Tolimieri [2]" w:date="2022-09-15T08:36:00Z"/>
                    <w:rFonts w:ascii="Calibri" w:hAnsi="Calibri" w:cs="Calibri"/>
                    <w:color w:val="000000"/>
                    <w:sz w:val="22"/>
                    <w:szCs w:val="22"/>
                  </w:rPr>
                </w:rPrChange>
              </w:rPr>
              <w:pPrChange w:id="5262" w:author="Nick.Tolimieri [2]" w:date="2022-09-15T08:36:00Z">
                <w:pPr/>
              </w:pPrChange>
            </w:pPr>
            <w:ins w:id="5263" w:author="Nick.Tolimieri [2]" w:date="2022-09-15T08:36:00Z">
              <w:r w:rsidRPr="00333E54">
                <w:rPr>
                  <w:rFonts w:asciiTheme="minorHAnsi" w:eastAsiaTheme="minorHAnsi" w:hAnsiTheme="minorHAnsi" w:cstheme="minorBidi"/>
                  <w:sz w:val="22"/>
                  <w:szCs w:val="22"/>
                  <w:rPrChange w:id="5264" w:author="Nick.Tolimieri [2]" w:date="2022-09-15T08:36:00Z">
                    <w:rPr>
                      <w:rFonts w:ascii="Calibri" w:hAnsi="Calibri" w:cs="Calibri"/>
                      <w:color w:val="000000"/>
                      <w:sz w:val="22"/>
                      <w:szCs w:val="22"/>
                    </w:rPr>
                  </w:rPrChange>
                </w:rPr>
                <w:t>NA</w:t>
              </w:r>
            </w:ins>
          </w:p>
        </w:tc>
        <w:tc>
          <w:tcPr>
            <w:tcW w:w="960" w:type="dxa"/>
            <w:noWrap/>
            <w:hideMark/>
            <w:tcPrChange w:id="526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66" w:author="Nick.Tolimieri [2]" w:date="2022-09-15T08:36:00Z"/>
                <w:rFonts w:asciiTheme="minorHAnsi" w:eastAsiaTheme="minorHAnsi" w:hAnsiTheme="minorHAnsi" w:cstheme="minorBidi"/>
                <w:sz w:val="22"/>
                <w:szCs w:val="22"/>
                <w:rPrChange w:id="5267" w:author="Nick.Tolimieri [2]" w:date="2022-09-15T08:36:00Z">
                  <w:rPr>
                    <w:ins w:id="5268" w:author="Nick.Tolimieri [2]" w:date="2022-09-15T08:36:00Z"/>
                    <w:rFonts w:ascii="Calibri" w:hAnsi="Calibri" w:cs="Calibri"/>
                    <w:color w:val="000000"/>
                    <w:sz w:val="22"/>
                    <w:szCs w:val="22"/>
                  </w:rPr>
                </w:rPrChange>
              </w:rPr>
              <w:pPrChange w:id="5269" w:author="Nick.Tolimieri [2]" w:date="2022-09-15T08:36:00Z">
                <w:pPr/>
              </w:pPrChange>
            </w:pPr>
            <w:ins w:id="5270" w:author="Nick.Tolimieri [2]" w:date="2022-09-15T08:36:00Z">
              <w:r w:rsidRPr="00333E54">
                <w:rPr>
                  <w:rFonts w:asciiTheme="minorHAnsi" w:eastAsiaTheme="minorHAnsi" w:hAnsiTheme="minorHAnsi" w:cstheme="minorBidi"/>
                  <w:sz w:val="22"/>
                  <w:szCs w:val="22"/>
                  <w:rPrChange w:id="5271" w:author="Nick.Tolimieri [2]" w:date="2022-09-15T08:36:00Z">
                    <w:rPr>
                      <w:rFonts w:ascii="Calibri" w:hAnsi="Calibri" w:cs="Calibri"/>
                      <w:color w:val="000000"/>
                      <w:sz w:val="22"/>
                      <w:szCs w:val="22"/>
                    </w:rPr>
                  </w:rPrChange>
                </w:rPr>
                <w:t>NA</w:t>
              </w:r>
            </w:ins>
          </w:p>
        </w:tc>
        <w:tc>
          <w:tcPr>
            <w:tcW w:w="960" w:type="dxa"/>
            <w:noWrap/>
            <w:hideMark/>
            <w:tcPrChange w:id="527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73" w:author="Nick.Tolimieri [2]" w:date="2022-09-15T08:36:00Z"/>
                <w:rFonts w:asciiTheme="minorHAnsi" w:eastAsiaTheme="minorHAnsi" w:hAnsiTheme="minorHAnsi" w:cstheme="minorBidi"/>
                <w:sz w:val="22"/>
                <w:szCs w:val="22"/>
                <w:rPrChange w:id="5274" w:author="Nick.Tolimieri [2]" w:date="2022-09-15T08:36:00Z">
                  <w:rPr>
                    <w:ins w:id="5275" w:author="Nick.Tolimieri [2]" w:date="2022-09-15T08:36:00Z"/>
                    <w:rFonts w:ascii="Calibri" w:hAnsi="Calibri" w:cs="Calibri"/>
                    <w:color w:val="000000"/>
                    <w:sz w:val="22"/>
                    <w:szCs w:val="22"/>
                  </w:rPr>
                </w:rPrChange>
              </w:rPr>
              <w:pPrChange w:id="5276" w:author="Nick.Tolimieri [2]" w:date="2022-09-15T08:36:00Z">
                <w:pPr/>
              </w:pPrChange>
            </w:pPr>
            <w:ins w:id="5277" w:author="Nick.Tolimieri [2]" w:date="2022-09-15T08:36:00Z">
              <w:r w:rsidRPr="00333E54">
                <w:rPr>
                  <w:rFonts w:asciiTheme="minorHAnsi" w:eastAsiaTheme="minorHAnsi" w:hAnsiTheme="minorHAnsi" w:cstheme="minorBidi"/>
                  <w:sz w:val="22"/>
                  <w:szCs w:val="22"/>
                  <w:rPrChange w:id="5278" w:author="Nick.Tolimieri [2]" w:date="2022-09-15T08:36:00Z">
                    <w:rPr>
                      <w:rFonts w:ascii="Calibri" w:hAnsi="Calibri" w:cs="Calibri"/>
                      <w:color w:val="000000"/>
                      <w:sz w:val="22"/>
                      <w:szCs w:val="22"/>
                    </w:rPr>
                  </w:rPrChange>
                </w:rPr>
                <w:t>NA</w:t>
              </w:r>
            </w:ins>
          </w:p>
        </w:tc>
        <w:tc>
          <w:tcPr>
            <w:tcW w:w="960" w:type="dxa"/>
            <w:noWrap/>
            <w:hideMark/>
            <w:tcPrChange w:id="527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80" w:author="Nick.Tolimieri [2]" w:date="2022-09-15T08:36:00Z"/>
                <w:rFonts w:asciiTheme="minorHAnsi" w:eastAsiaTheme="minorHAnsi" w:hAnsiTheme="minorHAnsi" w:cstheme="minorBidi"/>
                <w:sz w:val="22"/>
                <w:szCs w:val="22"/>
                <w:rPrChange w:id="5281" w:author="Nick.Tolimieri [2]" w:date="2022-09-15T08:36:00Z">
                  <w:rPr>
                    <w:ins w:id="5282" w:author="Nick.Tolimieri [2]" w:date="2022-09-15T08:36:00Z"/>
                    <w:rFonts w:ascii="Calibri" w:hAnsi="Calibri" w:cs="Calibri"/>
                    <w:color w:val="000000"/>
                    <w:sz w:val="22"/>
                    <w:szCs w:val="22"/>
                  </w:rPr>
                </w:rPrChange>
              </w:rPr>
              <w:pPrChange w:id="5283" w:author="Nick.Tolimieri [2]" w:date="2022-09-15T08:36:00Z">
                <w:pPr/>
              </w:pPrChange>
            </w:pPr>
            <w:ins w:id="5284" w:author="Nick.Tolimieri [2]" w:date="2022-09-15T08:36:00Z">
              <w:r w:rsidRPr="00333E54">
                <w:rPr>
                  <w:rFonts w:asciiTheme="minorHAnsi" w:eastAsiaTheme="minorHAnsi" w:hAnsiTheme="minorHAnsi" w:cstheme="minorBidi"/>
                  <w:sz w:val="22"/>
                  <w:szCs w:val="22"/>
                  <w:rPrChange w:id="5285"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5286" w:author="Nick.Tolimieri [2]" w:date="2022-09-15T08:36:00Z"/>
          <w:trPrChange w:id="5287" w:author="Nick.Tolimieri [2]" w:date="2022-09-15T08:36:00Z">
            <w:trPr>
              <w:divId w:val="1703289460"/>
              <w:trHeight w:val="300"/>
            </w:trPr>
          </w:trPrChange>
        </w:trPr>
        <w:tc>
          <w:tcPr>
            <w:tcW w:w="960" w:type="dxa"/>
            <w:noWrap/>
            <w:hideMark/>
            <w:tcPrChange w:id="528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89" w:author="Nick.Tolimieri [2]" w:date="2022-09-15T08:36:00Z"/>
                <w:rFonts w:asciiTheme="minorHAnsi" w:eastAsiaTheme="minorHAnsi" w:hAnsiTheme="minorHAnsi" w:cstheme="minorBidi"/>
                <w:sz w:val="22"/>
                <w:szCs w:val="22"/>
                <w:rPrChange w:id="5290" w:author="Nick.Tolimieri [2]" w:date="2022-09-15T08:36:00Z">
                  <w:rPr>
                    <w:ins w:id="5291" w:author="Nick.Tolimieri [2]" w:date="2022-09-15T08:36:00Z"/>
                    <w:rFonts w:ascii="Calibri" w:hAnsi="Calibri" w:cs="Calibri"/>
                    <w:color w:val="000000"/>
                    <w:sz w:val="22"/>
                    <w:szCs w:val="22"/>
                  </w:rPr>
                </w:rPrChange>
              </w:rPr>
              <w:pPrChange w:id="5292" w:author="Nick.Tolimieri [2]" w:date="2022-09-15T08:36:00Z">
                <w:pPr/>
              </w:pPrChange>
            </w:pPr>
            <w:ins w:id="5293" w:author="Nick.Tolimieri [2]" w:date="2022-09-15T08:36:00Z">
              <w:r w:rsidRPr="00333E54">
                <w:rPr>
                  <w:rFonts w:asciiTheme="minorHAnsi" w:eastAsiaTheme="minorHAnsi" w:hAnsiTheme="minorHAnsi" w:cstheme="minorBidi"/>
                  <w:sz w:val="22"/>
                  <w:szCs w:val="22"/>
                  <w:rPrChange w:id="5294" w:author="Nick.Tolimieri [2]" w:date="2022-09-15T08:36:00Z">
                    <w:rPr>
                      <w:rFonts w:ascii="Calibri" w:hAnsi="Calibri" w:cs="Calibri"/>
                      <w:color w:val="000000"/>
                      <w:sz w:val="22"/>
                      <w:szCs w:val="22"/>
                    </w:rPr>
                  </w:rPrChange>
                </w:rPr>
                <w:t>Tatoosh Is. &amp; Neah B.</w:t>
              </w:r>
            </w:ins>
          </w:p>
        </w:tc>
        <w:tc>
          <w:tcPr>
            <w:tcW w:w="960" w:type="dxa"/>
            <w:noWrap/>
            <w:hideMark/>
            <w:tcPrChange w:id="529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296" w:author="Nick.Tolimieri [2]" w:date="2022-09-15T08:36:00Z"/>
                <w:rFonts w:asciiTheme="minorHAnsi" w:eastAsiaTheme="minorHAnsi" w:hAnsiTheme="minorHAnsi" w:cstheme="minorBidi"/>
                <w:sz w:val="22"/>
                <w:szCs w:val="22"/>
                <w:rPrChange w:id="5297" w:author="Nick.Tolimieri [2]" w:date="2022-09-15T08:36:00Z">
                  <w:rPr>
                    <w:ins w:id="5298" w:author="Nick.Tolimieri [2]" w:date="2022-09-15T08:36:00Z"/>
                    <w:rFonts w:ascii="Calibri" w:hAnsi="Calibri" w:cs="Calibri"/>
                    <w:color w:val="000000"/>
                    <w:sz w:val="22"/>
                    <w:szCs w:val="22"/>
                  </w:rPr>
                </w:rPrChange>
              </w:rPr>
              <w:pPrChange w:id="5299" w:author="Nick.Tolimieri [2]" w:date="2022-09-15T08:36:00Z">
                <w:pPr>
                  <w:jc w:val="right"/>
                </w:pPr>
              </w:pPrChange>
            </w:pPr>
            <w:ins w:id="5300" w:author="Nick.Tolimieri [2]" w:date="2022-09-15T08:36:00Z">
              <w:r w:rsidRPr="00333E54">
                <w:rPr>
                  <w:rFonts w:asciiTheme="minorHAnsi" w:eastAsiaTheme="minorHAnsi" w:hAnsiTheme="minorHAnsi" w:cstheme="minorBidi"/>
                  <w:sz w:val="22"/>
                  <w:szCs w:val="22"/>
                  <w:rPrChange w:id="5301" w:author="Nick.Tolimieri [2]" w:date="2022-09-15T08:36:00Z">
                    <w:rPr>
                      <w:rFonts w:ascii="Calibri" w:hAnsi="Calibri" w:cs="Calibri"/>
                      <w:color w:val="000000"/>
                      <w:sz w:val="22"/>
                      <w:szCs w:val="22"/>
                    </w:rPr>
                  </w:rPrChange>
                </w:rPr>
                <w:t>2001</w:t>
              </w:r>
            </w:ins>
          </w:p>
        </w:tc>
        <w:tc>
          <w:tcPr>
            <w:tcW w:w="960" w:type="dxa"/>
            <w:noWrap/>
            <w:hideMark/>
            <w:tcPrChange w:id="530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03" w:author="Nick.Tolimieri [2]" w:date="2022-09-15T08:36:00Z"/>
                <w:rFonts w:asciiTheme="minorHAnsi" w:eastAsiaTheme="minorHAnsi" w:hAnsiTheme="minorHAnsi" w:cstheme="minorBidi"/>
                <w:sz w:val="22"/>
                <w:szCs w:val="22"/>
                <w:rPrChange w:id="5304" w:author="Nick.Tolimieri [2]" w:date="2022-09-15T08:36:00Z">
                  <w:rPr>
                    <w:ins w:id="5305" w:author="Nick.Tolimieri [2]" w:date="2022-09-15T08:36:00Z"/>
                    <w:rFonts w:ascii="Calibri" w:hAnsi="Calibri" w:cs="Calibri"/>
                    <w:color w:val="000000"/>
                    <w:sz w:val="22"/>
                    <w:szCs w:val="22"/>
                  </w:rPr>
                </w:rPrChange>
              </w:rPr>
              <w:pPrChange w:id="5306" w:author="Nick.Tolimieri [2]" w:date="2022-09-15T08:36:00Z">
                <w:pPr>
                  <w:jc w:val="right"/>
                </w:pPr>
              </w:pPrChange>
            </w:pPr>
            <w:ins w:id="5307" w:author="Nick.Tolimieri [2]" w:date="2022-09-15T08:36:00Z">
              <w:r w:rsidRPr="00333E54">
                <w:rPr>
                  <w:rFonts w:asciiTheme="minorHAnsi" w:eastAsiaTheme="minorHAnsi" w:hAnsiTheme="minorHAnsi" w:cstheme="minorBidi"/>
                  <w:sz w:val="22"/>
                  <w:szCs w:val="22"/>
                  <w:rPrChange w:id="5308" w:author="Nick.Tolimieri [2]" w:date="2022-09-15T08:36:00Z">
                    <w:rPr>
                      <w:rFonts w:ascii="Calibri" w:hAnsi="Calibri" w:cs="Calibri"/>
                      <w:color w:val="000000"/>
                      <w:sz w:val="22"/>
                      <w:szCs w:val="22"/>
                    </w:rPr>
                  </w:rPrChange>
                </w:rPr>
                <w:t>0</w:t>
              </w:r>
            </w:ins>
          </w:p>
        </w:tc>
        <w:tc>
          <w:tcPr>
            <w:tcW w:w="960" w:type="dxa"/>
            <w:noWrap/>
            <w:hideMark/>
            <w:tcPrChange w:id="530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10" w:author="Nick.Tolimieri [2]" w:date="2022-09-15T08:36:00Z"/>
                <w:rFonts w:asciiTheme="minorHAnsi" w:eastAsiaTheme="minorHAnsi" w:hAnsiTheme="minorHAnsi" w:cstheme="minorBidi"/>
                <w:sz w:val="22"/>
                <w:szCs w:val="22"/>
                <w:rPrChange w:id="5311" w:author="Nick.Tolimieri [2]" w:date="2022-09-15T08:36:00Z">
                  <w:rPr>
                    <w:ins w:id="5312" w:author="Nick.Tolimieri [2]" w:date="2022-09-15T08:36:00Z"/>
                    <w:rFonts w:ascii="Calibri" w:hAnsi="Calibri" w:cs="Calibri"/>
                    <w:color w:val="000000"/>
                    <w:sz w:val="22"/>
                    <w:szCs w:val="22"/>
                  </w:rPr>
                </w:rPrChange>
              </w:rPr>
              <w:pPrChange w:id="5313" w:author="Nick.Tolimieri [2]" w:date="2022-09-15T08:36:00Z">
                <w:pPr>
                  <w:jc w:val="right"/>
                </w:pPr>
              </w:pPrChange>
            </w:pPr>
            <w:ins w:id="5314" w:author="Nick.Tolimieri [2]" w:date="2022-09-15T08:36:00Z">
              <w:r w:rsidRPr="00333E54">
                <w:rPr>
                  <w:rFonts w:asciiTheme="minorHAnsi" w:eastAsiaTheme="minorHAnsi" w:hAnsiTheme="minorHAnsi" w:cstheme="minorBidi"/>
                  <w:sz w:val="22"/>
                  <w:szCs w:val="22"/>
                  <w:rPrChange w:id="5315" w:author="Nick.Tolimieri [2]" w:date="2022-09-15T08:36:00Z">
                    <w:rPr>
                      <w:rFonts w:ascii="Calibri" w:hAnsi="Calibri" w:cs="Calibri"/>
                      <w:color w:val="000000"/>
                      <w:sz w:val="22"/>
                      <w:szCs w:val="22"/>
                    </w:rPr>
                  </w:rPrChange>
                </w:rPr>
                <w:t>0</w:t>
              </w:r>
            </w:ins>
          </w:p>
        </w:tc>
        <w:tc>
          <w:tcPr>
            <w:tcW w:w="960" w:type="dxa"/>
            <w:noWrap/>
            <w:hideMark/>
            <w:tcPrChange w:id="531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17" w:author="Nick.Tolimieri [2]" w:date="2022-09-15T08:36:00Z"/>
                <w:rFonts w:asciiTheme="minorHAnsi" w:eastAsiaTheme="minorHAnsi" w:hAnsiTheme="minorHAnsi" w:cstheme="minorBidi"/>
                <w:sz w:val="22"/>
                <w:szCs w:val="22"/>
                <w:rPrChange w:id="5318" w:author="Nick.Tolimieri [2]" w:date="2022-09-15T08:36:00Z">
                  <w:rPr>
                    <w:ins w:id="5319" w:author="Nick.Tolimieri [2]" w:date="2022-09-15T08:36:00Z"/>
                    <w:rFonts w:ascii="Calibri" w:hAnsi="Calibri" w:cs="Calibri"/>
                    <w:color w:val="000000"/>
                    <w:sz w:val="22"/>
                    <w:szCs w:val="22"/>
                  </w:rPr>
                </w:rPrChange>
              </w:rPr>
              <w:pPrChange w:id="5320" w:author="Nick.Tolimieri [2]" w:date="2022-09-15T08:36:00Z">
                <w:pPr>
                  <w:jc w:val="right"/>
                </w:pPr>
              </w:pPrChange>
            </w:pPr>
            <w:ins w:id="5321" w:author="Nick.Tolimieri [2]" w:date="2022-09-15T08:36:00Z">
              <w:r w:rsidRPr="00333E54">
                <w:rPr>
                  <w:rFonts w:asciiTheme="minorHAnsi" w:eastAsiaTheme="minorHAnsi" w:hAnsiTheme="minorHAnsi" w:cstheme="minorBidi"/>
                  <w:sz w:val="22"/>
                  <w:szCs w:val="22"/>
                  <w:rPrChange w:id="5322" w:author="Nick.Tolimieri [2]" w:date="2022-09-15T08:36:00Z">
                    <w:rPr>
                      <w:rFonts w:ascii="Calibri" w:hAnsi="Calibri" w:cs="Calibri"/>
                      <w:color w:val="000000"/>
                      <w:sz w:val="22"/>
                      <w:szCs w:val="22"/>
                    </w:rPr>
                  </w:rPrChange>
                </w:rPr>
                <w:t>0</w:t>
              </w:r>
            </w:ins>
          </w:p>
        </w:tc>
        <w:tc>
          <w:tcPr>
            <w:tcW w:w="960" w:type="dxa"/>
            <w:noWrap/>
            <w:hideMark/>
            <w:tcPrChange w:id="532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24" w:author="Nick.Tolimieri [2]" w:date="2022-09-15T08:36:00Z"/>
                <w:rFonts w:asciiTheme="minorHAnsi" w:eastAsiaTheme="minorHAnsi" w:hAnsiTheme="minorHAnsi" w:cstheme="minorBidi"/>
                <w:sz w:val="22"/>
                <w:szCs w:val="22"/>
                <w:rPrChange w:id="5325" w:author="Nick.Tolimieri [2]" w:date="2022-09-15T08:36:00Z">
                  <w:rPr>
                    <w:ins w:id="5326" w:author="Nick.Tolimieri [2]" w:date="2022-09-15T08:36:00Z"/>
                    <w:rFonts w:ascii="Calibri" w:hAnsi="Calibri" w:cs="Calibri"/>
                    <w:color w:val="000000"/>
                    <w:sz w:val="22"/>
                    <w:szCs w:val="22"/>
                  </w:rPr>
                </w:rPrChange>
              </w:rPr>
              <w:pPrChange w:id="5327" w:author="Nick.Tolimieri [2]" w:date="2022-09-15T08:36:00Z">
                <w:pPr>
                  <w:jc w:val="right"/>
                </w:pPr>
              </w:pPrChange>
            </w:pPr>
            <w:ins w:id="5328" w:author="Nick.Tolimieri [2]" w:date="2022-09-15T08:36:00Z">
              <w:r w:rsidRPr="00333E54">
                <w:rPr>
                  <w:rFonts w:asciiTheme="minorHAnsi" w:eastAsiaTheme="minorHAnsi" w:hAnsiTheme="minorHAnsi" w:cstheme="minorBidi"/>
                  <w:sz w:val="22"/>
                  <w:szCs w:val="22"/>
                  <w:rPrChange w:id="5329" w:author="Nick.Tolimieri [2]" w:date="2022-09-15T08:36:00Z">
                    <w:rPr>
                      <w:rFonts w:ascii="Calibri" w:hAnsi="Calibri" w:cs="Calibri"/>
                      <w:color w:val="000000"/>
                      <w:sz w:val="22"/>
                      <w:szCs w:val="22"/>
                    </w:rPr>
                  </w:rPrChange>
                </w:rPr>
                <w:t>0</w:t>
              </w:r>
            </w:ins>
          </w:p>
        </w:tc>
        <w:tc>
          <w:tcPr>
            <w:tcW w:w="960" w:type="dxa"/>
            <w:noWrap/>
            <w:hideMark/>
            <w:tcPrChange w:id="533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31" w:author="Nick.Tolimieri [2]" w:date="2022-09-15T08:36:00Z"/>
                <w:rFonts w:asciiTheme="minorHAnsi" w:eastAsiaTheme="minorHAnsi" w:hAnsiTheme="minorHAnsi" w:cstheme="minorBidi"/>
                <w:sz w:val="22"/>
                <w:szCs w:val="22"/>
                <w:rPrChange w:id="5332" w:author="Nick.Tolimieri [2]" w:date="2022-09-15T08:36:00Z">
                  <w:rPr>
                    <w:ins w:id="5333" w:author="Nick.Tolimieri [2]" w:date="2022-09-15T08:36:00Z"/>
                    <w:rFonts w:ascii="Calibri" w:hAnsi="Calibri" w:cs="Calibri"/>
                    <w:color w:val="000000"/>
                    <w:sz w:val="22"/>
                    <w:szCs w:val="22"/>
                  </w:rPr>
                </w:rPrChange>
              </w:rPr>
              <w:pPrChange w:id="5334" w:author="Nick.Tolimieri [2]" w:date="2022-09-15T08:36:00Z">
                <w:pPr/>
              </w:pPrChange>
            </w:pPr>
            <w:ins w:id="5335" w:author="Nick.Tolimieri [2]" w:date="2022-09-15T08:36:00Z">
              <w:r w:rsidRPr="00333E54">
                <w:rPr>
                  <w:rFonts w:asciiTheme="minorHAnsi" w:eastAsiaTheme="minorHAnsi" w:hAnsiTheme="minorHAnsi" w:cstheme="minorBidi"/>
                  <w:sz w:val="22"/>
                  <w:szCs w:val="22"/>
                  <w:rPrChange w:id="5336" w:author="Nick.Tolimieri [2]" w:date="2022-09-15T08:36:00Z">
                    <w:rPr>
                      <w:rFonts w:ascii="Calibri" w:hAnsi="Calibri" w:cs="Calibri"/>
                      <w:color w:val="000000"/>
                      <w:sz w:val="22"/>
                      <w:szCs w:val="22"/>
                    </w:rPr>
                  </w:rPrChange>
                </w:rPr>
                <w:t>NA</w:t>
              </w:r>
            </w:ins>
          </w:p>
        </w:tc>
        <w:tc>
          <w:tcPr>
            <w:tcW w:w="960" w:type="dxa"/>
            <w:noWrap/>
            <w:hideMark/>
            <w:tcPrChange w:id="533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38" w:author="Nick.Tolimieri [2]" w:date="2022-09-15T08:36:00Z"/>
                <w:rFonts w:asciiTheme="minorHAnsi" w:eastAsiaTheme="minorHAnsi" w:hAnsiTheme="minorHAnsi" w:cstheme="minorBidi"/>
                <w:sz w:val="22"/>
                <w:szCs w:val="22"/>
                <w:rPrChange w:id="5339" w:author="Nick.Tolimieri [2]" w:date="2022-09-15T08:36:00Z">
                  <w:rPr>
                    <w:ins w:id="5340" w:author="Nick.Tolimieri [2]" w:date="2022-09-15T08:36:00Z"/>
                    <w:rFonts w:ascii="Calibri" w:hAnsi="Calibri" w:cs="Calibri"/>
                    <w:color w:val="000000"/>
                    <w:sz w:val="22"/>
                    <w:szCs w:val="22"/>
                  </w:rPr>
                </w:rPrChange>
              </w:rPr>
              <w:pPrChange w:id="5341" w:author="Nick.Tolimieri [2]" w:date="2022-09-15T08:36:00Z">
                <w:pPr/>
              </w:pPrChange>
            </w:pPr>
            <w:ins w:id="5342" w:author="Nick.Tolimieri [2]" w:date="2022-09-15T08:36:00Z">
              <w:r w:rsidRPr="00333E54">
                <w:rPr>
                  <w:rFonts w:asciiTheme="minorHAnsi" w:eastAsiaTheme="minorHAnsi" w:hAnsiTheme="minorHAnsi" w:cstheme="minorBidi"/>
                  <w:sz w:val="22"/>
                  <w:szCs w:val="22"/>
                  <w:rPrChange w:id="5343" w:author="Nick.Tolimieri [2]" w:date="2022-09-15T08:36:00Z">
                    <w:rPr>
                      <w:rFonts w:ascii="Calibri" w:hAnsi="Calibri" w:cs="Calibri"/>
                      <w:color w:val="000000"/>
                      <w:sz w:val="22"/>
                      <w:szCs w:val="22"/>
                    </w:rPr>
                  </w:rPrChange>
                </w:rPr>
                <w:t>NA</w:t>
              </w:r>
            </w:ins>
          </w:p>
        </w:tc>
        <w:tc>
          <w:tcPr>
            <w:tcW w:w="960" w:type="dxa"/>
            <w:noWrap/>
            <w:hideMark/>
            <w:tcPrChange w:id="534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45" w:author="Nick.Tolimieri [2]" w:date="2022-09-15T08:36:00Z"/>
                <w:rFonts w:asciiTheme="minorHAnsi" w:eastAsiaTheme="minorHAnsi" w:hAnsiTheme="minorHAnsi" w:cstheme="minorBidi"/>
                <w:sz w:val="22"/>
                <w:szCs w:val="22"/>
                <w:rPrChange w:id="5346" w:author="Nick.Tolimieri [2]" w:date="2022-09-15T08:36:00Z">
                  <w:rPr>
                    <w:ins w:id="5347" w:author="Nick.Tolimieri [2]" w:date="2022-09-15T08:36:00Z"/>
                    <w:rFonts w:ascii="Calibri" w:hAnsi="Calibri" w:cs="Calibri"/>
                    <w:color w:val="000000"/>
                    <w:sz w:val="22"/>
                    <w:szCs w:val="22"/>
                  </w:rPr>
                </w:rPrChange>
              </w:rPr>
              <w:pPrChange w:id="5348" w:author="Nick.Tolimieri [2]" w:date="2022-09-15T08:36:00Z">
                <w:pPr/>
              </w:pPrChange>
            </w:pPr>
            <w:ins w:id="5349" w:author="Nick.Tolimieri [2]" w:date="2022-09-15T08:36:00Z">
              <w:r w:rsidRPr="00333E54">
                <w:rPr>
                  <w:rFonts w:asciiTheme="minorHAnsi" w:eastAsiaTheme="minorHAnsi" w:hAnsiTheme="minorHAnsi" w:cstheme="minorBidi"/>
                  <w:sz w:val="22"/>
                  <w:szCs w:val="22"/>
                  <w:rPrChange w:id="5350" w:author="Nick.Tolimieri [2]" w:date="2022-09-15T08:36:00Z">
                    <w:rPr>
                      <w:rFonts w:ascii="Calibri" w:hAnsi="Calibri" w:cs="Calibri"/>
                      <w:color w:val="000000"/>
                      <w:sz w:val="22"/>
                      <w:szCs w:val="22"/>
                    </w:rPr>
                  </w:rPrChange>
                </w:rPr>
                <w:t>NA</w:t>
              </w:r>
            </w:ins>
          </w:p>
        </w:tc>
        <w:tc>
          <w:tcPr>
            <w:tcW w:w="960" w:type="dxa"/>
            <w:noWrap/>
            <w:hideMark/>
            <w:tcPrChange w:id="535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52" w:author="Nick.Tolimieri [2]" w:date="2022-09-15T08:36:00Z"/>
                <w:rFonts w:asciiTheme="minorHAnsi" w:eastAsiaTheme="minorHAnsi" w:hAnsiTheme="minorHAnsi" w:cstheme="minorBidi"/>
                <w:sz w:val="22"/>
                <w:szCs w:val="22"/>
                <w:rPrChange w:id="5353" w:author="Nick.Tolimieri [2]" w:date="2022-09-15T08:36:00Z">
                  <w:rPr>
                    <w:ins w:id="5354" w:author="Nick.Tolimieri [2]" w:date="2022-09-15T08:36:00Z"/>
                    <w:rFonts w:ascii="Calibri" w:hAnsi="Calibri" w:cs="Calibri"/>
                    <w:color w:val="000000"/>
                    <w:sz w:val="22"/>
                    <w:szCs w:val="22"/>
                  </w:rPr>
                </w:rPrChange>
              </w:rPr>
              <w:pPrChange w:id="5355" w:author="Nick.Tolimieri [2]" w:date="2022-09-15T08:36:00Z">
                <w:pPr/>
              </w:pPrChange>
            </w:pPr>
            <w:ins w:id="5356" w:author="Nick.Tolimieri [2]" w:date="2022-09-15T08:36:00Z">
              <w:r w:rsidRPr="00333E54">
                <w:rPr>
                  <w:rFonts w:asciiTheme="minorHAnsi" w:eastAsiaTheme="minorHAnsi" w:hAnsiTheme="minorHAnsi" w:cstheme="minorBidi"/>
                  <w:sz w:val="22"/>
                  <w:szCs w:val="22"/>
                  <w:rPrChange w:id="5357"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5358" w:author="Nick.Tolimieri [2]" w:date="2022-09-15T08:36:00Z"/>
          <w:trPrChange w:id="5359" w:author="Nick.Tolimieri [2]" w:date="2022-09-15T08:36:00Z">
            <w:trPr>
              <w:divId w:val="1703289460"/>
              <w:trHeight w:val="300"/>
            </w:trPr>
          </w:trPrChange>
        </w:trPr>
        <w:tc>
          <w:tcPr>
            <w:tcW w:w="960" w:type="dxa"/>
            <w:noWrap/>
            <w:hideMark/>
            <w:tcPrChange w:id="536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61" w:author="Nick.Tolimieri [2]" w:date="2022-09-15T08:36:00Z"/>
                <w:rFonts w:asciiTheme="minorHAnsi" w:eastAsiaTheme="minorHAnsi" w:hAnsiTheme="minorHAnsi" w:cstheme="minorBidi"/>
                <w:sz w:val="22"/>
                <w:szCs w:val="22"/>
                <w:rPrChange w:id="5362" w:author="Nick.Tolimieri [2]" w:date="2022-09-15T08:36:00Z">
                  <w:rPr>
                    <w:ins w:id="5363" w:author="Nick.Tolimieri [2]" w:date="2022-09-15T08:36:00Z"/>
                    <w:rFonts w:ascii="Calibri" w:hAnsi="Calibri" w:cs="Calibri"/>
                    <w:color w:val="000000"/>
                    <w:sz w:val="22"/>
                    <w:szCs w:val="22"/>
                  </w:rPr>
                </w:rPrChange>
              </w:rPr>
              <w:pPrChange w:id="5364" w:author="Nick.Tolimieri [2]" w:date="2022-09-15T08:36:00Z">
                <w:pPr/>
              </w:pPrChange>
            </w:pPr>
            <w:ins w:id="5365" w:author="Nick.Tolimieri [2]" w:date="2022-09-15T08:36:00Z">
              <w:r w:rsidRPr="00333E54">
                <w:rPr>
                  <w:rFonts w:asciiTheme="minorHAnsi" w:eastAsiaTheme="minorHAnsi" w:hAnsiTheme="minorHAnsi" w:cstheme="minorBidi"/>
                  <w:sz w:val="22"/>
                  <w:szCs w:val="22"/>
                  <w:rPrChange w:id="5366" w:author="Nick.Tolimieri [2]" w:date="2022-09-15T08:36:00Z">
                    <w:rPr>
                      <w:rFonts w:ascii="Calibri" w:hAnsi="Calibri" w:cs="Calibri"/>
                      <w:color w:val="000000"/>
                      <w:sz w:val="22"/>
                      <w:szCs w:val="22"/>
                    </w:rPr>
                  </w:rPrChange>
                </w:rPr>
                <w:t>Tatoosh Is. &amp; Neah B.</w:t>
              </w:r>
            </w:ins>
          </w:p>
        </w:tc>
        <w:tc>
          <w:tcPr>
            <w:tcW w:w="960" w:type="dxa"/>
            <w:noWrap/>
            <w:hideMark/>
            <w:tcPrChange w:id="536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68" w:author="Nick.Tolimieri [2]" w:date="2022-09-15T08:36:00Z"/>
                <w:rFonts w:asciiTheme="minorHAnsi" w:eastAsiaTheme="minorHAnsi" w:hAnsiTheme="minorHAnsi" w:cstheme="minorBidi"/>
                <w:sz w:val="22"/>
                <w:szCs w:val="22"/>
                <w:rPrChange w:id="5369" w:author="Nick.Tolimieri [2]" w:date="2022-09-15T08:36:00Z">
                  <w:rPr>
                    <w:ins w:id="5370" w:author="Nick.Tolimieri [2]" w:date="2022-09-15T08:36:00Z"/>
                    <w:rFonts w:ascii="Calibri" w:hAnsi="Calibri" w:cs="Calibri"/>
                    <w:color w:val="000000"/>
                    <w:sz w:val="22"/>
                    <w:szCs w:val="22"/>
                  </w:rPr>
                </w:rPrChange>
              </w:rPr>
              <w:pPrChange w:id="5371" w:author="Nick.Tolimieri [2]" w:date="2022-09-15T08:36:00Z">
                <w:pPr>
                  <w:jc w:val="right"/>
                </w:pPr>
              </w:pPrChange>
            </w:pPr>
            <w:ins w:id="5372" w:author="Nick.Tolimieri [2]" w:date="2022-09-15T08:36:00Z">
              <w:r w:rsidRPr="00333E54">
                <w:rPr>
                  <w:rFonts w:asciiTheme="minorHAnsi" w:eastAsiaTheme="minorHAnsi" w:hAnsiTheme="minorHAnsi" w:cstheme="minorBidi"/>
                  <w:sz w:val="22"/>
                  <w:szCs w:val="22"/>
                  <w:rPrChange w:id="5373" w:author="Nick.Tolimieri [2]" w:date="2022-09-15T08:36:00Z">
                    <w:rPr>
                      <w:rFonts w:ascii="Calibri" w:hAnsi="Calibri" w:cs="Calibri"/>
                      <w:color w:val="000000"/>
                      <w:sz w:val="22"/>
                      <w:szCs w:val="22"/>
                    </w:rPr>
                  </w:rPrChange>
                </w:rPr>
                <w:t>2002</w:t>
              </w:r>
            </w:ins>
          </w:p>
        </w:tc>
        <w:tc>
          <w:tcPr>
            <w:tcW w:w="960" w:type="dxa"/>
            <w:noWrap/>
            <w:hideMark/>
            <w:tcPrChange w:id="537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75" w:author="Nick.Tolimieri [2]" w:date="2022-09-15T08:36:00Z"/>
                <w:rFonts w:asciiTheme="minorHAnsi" w:eastAsiaTheme="minorHAnsi" w:hAnsiTheme="minorHAnsi" w:cstheme="minorBidi"/>
                <w:sz w:val="22"/>
                <w:szCs w:val="22"/>
                <w:rPrChange w:id="5376" w:author="Nick.Tolimieri [2]" w:date="2022-09-15T08:36:00Z">
                  <w:rPr>
                    <w:ins w:id="5377" w:author="Nick.Tolimieri [2]" w:date="2022-09-15T08:36:00Z"/>
                    <w:rFonts w:ascii="Calibri" w:hAnsi="Calibri" w:cs="Calibri"/>
                    <w:color w:val="000000"/>
                    <w:sz w:val="22"/>
                    <w:szCs w:val="22"/>
                  </w:rPr>
                </w:rPrChange>
              </w:rPr>
              <w:pPrChange w:id="5378" w:author="Nick.Tolimieri [2]" w:date="2022-09-15T08:36:00Z">
                <w:pPr>
                  <w:jc w:val="right"/>
                </w:pPr>
              </w:pPrChange>
            </w:pPr>
            <w:ins w:id="5379" w:author="Nick.Tolimieri [2]" w:date="2022-09-15T08:36:00Z">
              <w:r w:rsidRPr="00333E54">
                <w:rPr>
                  <w:rFonts w:asciiTheme="minorHAnsi" w:eastAsiaTheme="minorHAnsi" w:hAnsiTheme="minorHAnsi" w:cstheme="minorBidi"/>
                  <w:sz w:val="22"/>
                  <w:szCs w:val="22"/>
                  <w:rPrChange w:id="5380" w:author="Nick.Tolimieri [2]" w:date="2022-09-15T08:36:00Z">
                    <w:rPr>
                      <w:rFonts w:ascii="Calibri" w:hAnsi="Calibri" w:cs="Calibri"/>
                      <w:color w:val="000000"/>
                      <w:sz w:val="22"/>
                      <w:szCs w:val="22"/>
                    </w:rPr>
                  </w:rPrChange>
                </w:rPr>
                <w:t>0</w:t>
              </w:r>
            </w:ins>
          </w:p>
        </w:tc>
        <w:tc>
          <w:tcPr>
            <w:tcW w:w="960" w:type="dxa"/>
            <w:noWrap/>
            <w:hideMark/>
            <w:tcPrChange w:id="538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82" w:author="Nick.Tolimieri [2]" w:date="2022-09-15T08:36:00Z"/>
                <w:rFonts w:asciiTheme="minorHAnsi" w:eastAsiaTheme="minorHAnsi" w:hAnsiTheme="minorHAnsi" w:cstheme="minorBidi"/>
                <w:sz w:val="22"/>
                <w:szCs w:val="22"/>
                <w:rPrChange w:id="5383" w:author="Nick.Tolimieri [2]" w:date="2022-09-15T08:36:00Z">
                  <w:rPr>
                    <w:ins w:id="5384" w:author="Nick.Tolimieri [2]" w:date="2022-09-15T08:36:00Z"/>
                    <w:rFonts w:ascii="Calibri" w:hAnsi="Calibri" w:cs="Calibri"/>
                    <w:color w:val="000000"/>
                    <w:sz w:val="22"/>
                    <w:szCs w:val="22"/>
                  </w:rPr>
                </w:rPrChange>
              </w:rPr>
              <w:pPrChange w:id="5385" w:author="Nick.Tolimieri [2]" w:date="2022-09-15T08:36:00Z">
                <w:pPr>
                  <w:jc w:val="right"/>
                </w:pPr>
              </w:pPrChange>
            </w:pPr>
            <w:ins w:id="5386" w:author="Nick.Tolimieri [2]" w:date="2022-09-15T08:36:00Z">
              <w:r w:rsidRPr="00333E54">
                <w:rPr>
                  <w:rFonts w:asciiTheme="minorHAnsi" w:eastAsiaTheme="minorHAnsi" w:hAnsiTheme="minorHAnsi" w:cstheme="minorBidi"/>
                  <w:sz w:val="22"/>
                  <w:szCs w:val="22"/>
                  <w:rPrChange w:id="5387" w:author="Nick.Tolimieri [2]" w:date="2022-09-15T08:36:00Z">
                    <w:rPr>
                      <w:rFonts w:ascii="Calibri" w:hAnsi="Calibri" w:cs="Calibri"/>
                      <w:color w:val="000000"/>
                      <w:sz w:val="22"/>
                      <w:szCs w:val="22"/>
                    </w:rPr>
                  </w:rPrChange>
                </w:rPr>
                <w:t>12</w:t>
              </w:r>
            </w:ins>
          </w:p>
        </w:tc>
        <w:tc>
          <w:tcPr>
            <w:tcW w:w="960" w:type="dxa"/>
            <w:noWrap/>
            <w:hideMark/>
            <w:tcPrChange w:id="538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89" w:author="Nick.Tolimieri [2]" w:date="2022-09-15T08:36:00Z"/>
                <w:rFonts w:asciiTheme="minorHAnsi" w:eastAsiaTheme="minorHAnsi" w:hAnsiTheme="minorHAnsi" w:cstheme="minorBidi"/>
                <w:sz w:val="22"/>
                <w:szCs w:val="22"/>
                <w:rPrChange w:id="5390" w:author="Nick.Tolimieri [2]" w:date="2022-09-15T08:36:00Z">
                  <w:rPr>
                    <w:ins w:id="5391" w:author="Nick.Tolimieri [2]" w:date="2022-09-15T08:36:00Z"/>
                    <w:rFonts w:ascii="Calibri" w:hAnsi="Calibri" w:cs="Calibri"/>
                    <w:color w:val="000000"/>
                    <w:sz w:val="22"/>
                    <w:szCs w:val="22"/>
                  </w:rPr>
                </w:rPrChange>
              </w:rPr>
              <w:pPrChange w:id="5392" w:author="Nick.Tolimieri [2]" w:date="2022-09-15T08:36:00Z">
                <w:pPr>
                  <w:jc w:val="right"/>
                </w:pPr>
              </w:pPrChange>
            </w:pPr>
            <w:ins w:id="5393" w:author="Nick.Tolimieri [2]" w:date="2022-09-15T08:36:00Z">
              <w:r w:rsidRPr="00333E54">
                <w:rPr>
                  <w:rFonts w:asciiTheme="minorHAnsi" w:eastAsiaTheme="minorHAnsi" w:hAnsiTheme="minorHAnsi" w:cstheme="minorBidi"/>
                  <w:sz w:val="22"/>
                  <w:szCs w:val="22"/>
                  <w:rPrChange w:id="5394" w:author="Nick.Tolimieri [2]" w:date="2022-09-15T08:36:00Z">
                    <w:rPr>
                      <w:rFonts w:ascii="Calibri" w:hAnsi="Calibri" w:cs="Calibri"/>
                      <w:color w:val="000000"/>
                      <w:sz w:val="22"/>
                      <w:szCs w:val="22"/>
                    </w:rPr>
                  </w:rPrChange>
                </w:rPr>
                <w:t>1</w:t>
              </w:r>
            </w:ins>
          </w:p>
        </w:tc>
        <w:tc>
          <w:tcPr>
            <w:tcW w:w="960" w:type="dxa"/>
            <w:noWrap/>
            <w:hideMark/>
            <w:tcPrChange w:id="539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396" w:author="Nick.Tolimieri [2]" w:date="2022-09-15T08:36:00Z"/>
                <w:rFonts w:asciiTheme="minorHAnsi" w:eastAsiaTheme="minorHAnsi" w:hAnsiTheme="minorHAnsi" w:cstheme="minorBidi"/>
                <w:sz w:val="22"/>
                <w:szCs w:val="22"/>
                <w:rPrChange w:id="5397" w:author="Nick.Tolimieri [2]" w:date="2022-09-15T08:36:00Z">
                  <w:rPr>
                    <w:ins w:id="5398" w:author="Nick.Tolimieri [2]" w:date="2022-09-15T08:36:00Z"/>
                    <w:rFonts w:ascii="Calibri" w:hAnsi="Calibri" w:cs="Calibri"/>
                    <w:color w:val="000000"/>
                    <w:sz w:val="22"/>
                    <w:szCs w:val="22"/>
                  </w:rPr>
                </w:rPrChange>
              </w:rPr>
              <w:pPrChange w:id="5399" w:author="Nick.Tolimieri [2]" w:date="2022-09-15T08:36:00Z">
                <w:pPr>
                  <w:jc w:val="right"/>
                </w:pPr>
              </w:pPrChange>
            </w:pPr>
            <w:ins w:id="5400" w:author="Nick.Tolimieri [2]" w:date="2022-09-15T08:36:00Z">
              <w:r w:rsidRPr="00333E54">
                <w:rPr>
                  <w:rFonts w:asciiTheme="minorHAnsi" w:eastAsiaTheme="minorHAnsi" w:hAnsiTheme="minorHAnsi" w:cstheme="minorBidi"/>
                  <w:sz w:val="22"/>
                  <w:szCs w:val="22"/>
                  <w:rPrChange w:id="5401" w:author="Nick.Tolimieri [2]" w:date="2022-09-15T08:36:00Z">
                    <w:rPr>
                      <w:rFonts w:ascii="Calibri" w:hAnsi="Calibri" w:cs="Calibri"/>
                      <w:color w:val="000000"/>
                      <w:sz w:val="22"/>
                      <w:szCs w:val="22"/>
                    </w:rPr>
                  </w:rPrChange>
                </w:rPr>
                <w:t>13</w:t>
              </w:r>
            </w:ins>
          </w:p>
        </w:tc>
        <w:tc>
          <w:tcPr>
            <w:tcW w:w="960" w:type="dxa"/>
            <w:noWrap/>
            <w:hideMark/>
            <w:tcPrChange w:id="540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03" w:author="Nick.Tolimieri [2]" w:date="2022-09-15T08:36:00Z"/>
                <w:rFonts w:asciiTheme="minorHAnsi" w:eastAsiaTheme="minorHAnsi" w:hAnsiTheme="minorHAnsi" w:cstheme="minorBidi"/>
                <w:sz w:val="22"/>
                <w:szCs w:val="22"/>
                <w:rPrChange w:id="5404" w:author="Nick.Tolimieri [2]" w:date="2022-09-15T08:36:00Z">
                  <w:rPr>
                    <w:ins w:id="5405" w:author="Nick.Tolimieri [2]" w:date="2022-09-15T08:36:00Z"/>
                    <w:rFonts w:ascii="Calibri" w:hAnsi="Calibri" w:cs="Calibri"/>
                    <w:color w:val="000000"/>
                    <w:sz w:val="22"/>
                    <w:szCs w:val="22"/>
                  </w:rPr>
                </w:rPrChange>
              </w:rPr>
              <w:pPrChange w:id="5406" w:author="Nick.Tolimieri [2]" w:date="2022-09-15T08:36:00Z">
                <w:pPr>
                  <w:jc w:val="right"/>
                </w:pPr>
              </w:pPrChange>
            </w:pPr>
            <w:ins w:id="5407" w:author="Nick.Tolimieri [2]" w:date="2022-09-15T08:36:00Z">
              <w:r w:rsidRPr="00333E54">
                <w:rPr>
                  <w:rFonts w:asciiTheme="minorHAnsi" w:eastAsiaTheme="minorHAnsi" w:hAnsiTheme="minorHAnsi" w:cstheme="minorBidi"/>
                  <w:sz w:val="22"/>
                  <w:szCs w:val="22"/>
                  <w:rPrChange w:id="5408" w:author="Nick.Tolimieri [2]" w:date="2022-09-15T08:36:00Z">
                    <w:rPr>
                      <w:rFonts w:ascii="Calibri" w:hAnsi="Calibri" w:cs="Calibri"/>
                      <w:color w:val="000000"/>
                      <w:sz w:val="22"/>
                      <w:szCs w:val="22"/>
                    </w:rPr>
                  </w:rPrChange>
                </w:rPr>
                <w:t>13</w:t>
              </w:r>
            </w:ins>
          </w:p>
        </w:tc>
        <w:tc>
          <w:tcPr>
            <w:tcW w:w="960" w:type="dxa"/>
            <w:noWrap/>
            <w:hideMark/>
            <w:tcPrChange w:id="540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10" w:author="Nick.Tolimieri [2]" w:date="2022-09-15T08:36:00Z"/>
                <w:rFonts w:asciiTheme="minorHAnsi" w:eastAsiaTheme="minorHAnsi" w:hAnsiTheme="minorHAnsi" w:cstheme="minorBidi"/>
                <w:sz w:val="22"/>
                <w:szCs w:val="22"/>
                <w:rPrChange w:id="5411" w:author="Nick.Tolimieri [2]" w:date="2022-09-15T08:36:00Z">
                  <w:rPr>
                    <w:ins w:id="5412" w:author="Nick.Tolimieri [2]" w:date="2022-09-15T08:36:00Z"/>
                    <w:rFonts w:ascii="Calibri" w:hAnsi="Calibri" w:cs="Calibri"/>
                    <w:color w:val="000000"/>
                    <w:sz w:val="22"/>
                    <w:szCs w:val="22"/>
                  </w:rPr>
                </w:rPrChange>
              </w:rPr>
              <w:pPrChange w:id="5413" w:author="Nick.Tolimieri [2]" w:date="2022-09-15T08:36:00Z">
                <w:pPr>
                  <w:jc w:val="right"/>
                </w:pPr>
              </w:pPrChange>
            </w:pPr>
            <w:ins w:id="5414" w:author="Nick.Tolimieri [2]" w:date="2022-09-15T08:36:00Z">
              <w:r w:rsidRPr="00333E54">
                <w:rPr>
                  <w:rFonts w:asciiTheme="minorHAnsi" w:eastAsiaTheme="minorHAnsi" w:hAnsiTheme="minorHAnsi" w:cstheme="minorBidi"/>
                  <w:sz w:val="22"/>
                  <w:szCs w:val="22"/>
                  <w:rPrChange w:id="5415" w:author="Nick.Tolimieri [2]" w:date="2022-09-15T08:36:00Z">
                    <w:rPr>
                      <w:rFonts w:ascii="Calibri" w:hAnsi="Calibri" w:cs="Calibri"/>
                      <w:color w:val="000000"/>
                      <w:sz w:val="22"/>
                      <w:szCs w:val="22"/>
                    </w:rPr>
                  </w:rPrChange>
                </w:rPr>
                <w:t>13</w:t>
              </w:r>
            </w:ins>
          </w:p>
        </w:tc>
        <w:tc>
          <w:tcPr>
            <w:tcW w:w="960" w:type="dxa"/>
            <w:noWrap/>
            <w:hideMark/>
            <w:tcPrChange w:id="541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17" w:author="Nick.Tolimieri [2]" w:date="2022-09-15T08:36:00Z"/>
                <w:rFonts w:asciiTheme="minorHAnsi" w:eastAsiaTheme="minorHAnsi" w:hAnsiTheme="minorHAnsi" w:cstheme="minorBidi"/>
                <w:sz w:val="22"/>
                <w:szCs w:val="22"/>
                <w:rPrChange w:id="5418" w:author="Nick.Tolimieri [2]" w:date="2022-09-15T08:36:00Z">
                  <w:rPr>
                    <w:ins w:id="5419" w:author="Nick.Tolimieri [2]" w:date="2022-09-15T08:36:00Z"/>
                    <w:rFonts w:ascii="Calibri" w:hAnsi="Calibri" w:cs="Calibri"/>
                    <w:color w:val="000000"/>
                    <w:sz w:val="22"/>
                    <w:szCs w:val="22"/>
                  </w:rPr>
                </w:rPrChange>
              </w:rPr>
              <w:pPrChange w:id="5420" w:author="Nick.Tolimieri [2]" w:date="2022-09-15T08:36:00Z">
                <w:pPr>
                  <w:jc w:val="right"/>
                </w:pPr>
              </w:pPrChange>
            </w:pPr>
            <w:ins w:id="5421" w:author="Nick.Tolimieri [2]" w:date="2022-09-15T08:36:00Z">
              <w:r w:rsidRPr="00333E54">
                <w:rPr>
                  <w:rFonts w:asciiTheme="minorHAnsi" w:eastAsiaTheme="minorHAnsi" w:hAnsiTheme="minorHAnsi" w:cstheme="minorBidi"/>
                  <w:sz w:val="22"/>
                  <w:szCs w:val="22"/>
                  <w:rPrChange w:id="5422" w:author="Nick.Tolimieri [2]" w:date="2022-09-15T08:36:00Z">
                    <w:rPr>
                      <w:rFonts w:ascii="Calibri" w:hAnsi="Calibri" w:cs="Calibri"/>
                      <w:color w:val="000000"/>
                      <w:sz w:val="22"/>
                      <w:szCs w:val="22"/>
                    </w:rPr>
                  </w:rPrChange>
                </w:rPr>
                <w:t>1.55</w:t>
              </w:r>
            </w:ins>
          </w:p>
        </w:tc>
        <w:tc>
          <w:tcPr>
            <w:tcW w:w="960" w:type="dxa"/>
            <w:noWrap/>
            <w:hideMark/>
            <w:tcPrChange w:id="542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24" w:author="Nick.Tolimieri [2]" w:date="2022-09-15T08:36:00Z"/>
                <w:rFonts w:asciiTheme="minorHAnsi" w:eastAsiaTheme="minorHAnsi" w:hAnsiTheme="minorHAnsi" w:cstheme="minorBidi"/>
                <w:sz w:val="22"/>
                <w:szCs w:val="22"/>
                <w:rPrChange w:id="5425" w:author="Nick.Tolimieri [2]" w:date="2022-09-15T08:36:00Z">
                  <w:rPr>
                    <w:ins w:id="5426" w:author="Nick.Tolimieri [2]" w:date="2022-09-15T08:36:00Z"/>
                    <w:rFonts w:ascii="Calibri" w:hAnsi="Calibri" w:cs="Calibri"/>
                    <w:color w:val="000000"/>
                    <w:sz w:val="22"/>
                    <w:szCs w:val="22"/>
                  </w:rPr>
                </w:rPrChange>
              </w:rPr>
              <w:pPrChange w:id="5427" w:author="Nick.Tolimieri [2]" w:date="2022-09-15T08:36:00Z">
                <w:pPr>
                  <w:jc w:val="right"/>
                </w:pPr>
              </w:pPrChange>
            </w:pPr>
            <w:ins w:id="5428" w:author="Nick.Tolimieri [2]" w:date="2022-09-15T08:36:00Z">
              <w:r w:rsidRPr="00333E54">
                <w:rPr>
                  <w:rFonts w:asciiTheme="minorHAnsi" w:eastAsiaTheme="minorHAnsi" w:hAnsiTheme="minorHAnsi" w:cstheme="minorBidi"/>
                  <w:sz w:val="22"/>
                  <w:szCs w:val="22"/>
                  <w:rPrChange w:id="5429" w:author="Nick.Tolimieri [2]" w:date="2022-09-15T08:36:00Z">
                    <w:rPr>
                      <w:rFonts w:ascii="Calibri" w:hAnsi="Calibri" w:cs="Calibri"/>
                      <w:color w:val="000000"/>
                      <w:sz w:val="22"/>
                      <w:szCs w:val="22"/>
                    </w:rPr>
                  </w:rPrChange>
                </w:rPr>
                <w:t>0.24</w:t>
              </w:r>
            </w:ins>
          </w:p>
        </w:tc>
      </w:tr>
      <w:tr w:rsidR="00333E54" w:rsidRPr="00333E54" w:rsidTr="00333E54">
        <w:trPr>
          <w:divId w:val="1703289460"/>
          <w:trHeight w:val="300"/>
          <w:ins w:id="5430" w:author="Nick.Tolimieri [2]" w:date="2022-09-15T08:36:00Z"/>
          <w:trPrChange w:id="5431" w:author="Nick.Tolimieri [2]" w:date="2022-09-15T08:36:00Z">
            <w:trPr>
              <w:divId w:val="1703289460"/>
              <w:trHeight w:val="300"/>
            </w:trPr>
          </w:trPrChange>
        </w:trPr>
        <w:tc>
          <w:tcPr>
            <w:tcW w:w="960" w:type="dxa"/>
            <w:noWrap/>
            <w:hideMark/>
            <w:tcPrChange w:id="543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33" w:author="Nick.Tolimieri [2]" w:date="2022-09-15T08:36:00Z"/>
                <w:rFonts w:asciiTheme="minorHAnsi" w:eastAsiaTheme="minorHAnsi" w:hAnsiTheme="minorHAnsi" w:cstheme="minorBidi"/>
                <w:sz w:val="22"/>
                <w:szCs w:val="22"/>
                <w:rPrChange w:id="5434" w:author="Nick.Tolimieri [2]" w:date="2022-09-15T08:36:00Z">
                  <w:rPr>
                    <w:ins w:id="5435" w:author="Nick.Tolimieri [2]" w:date="2022-09-15T08:36:00Z"/>
                    <w:rFonts w:ascii="Calibri" w:hAnsi="Calibri" w:cs="Calibri"/>
                    <w:color w:val="000000"/>
                    <w:sz w:val="22"/>
                    <w:szCs w:val="22"/>
                  </w:rPr>
                </w:rPrChange>
              </w:rPr>
              <w:pPrChange w:id="5436" w:author="Nick.Tolimieri [2]" w:date="2022-09-15T08:36:00Z">
                <w:pPr/>
              </w:pPrChange>
            </w:pPr>
            <w:ins w:id="5437" w:author="Nick.Tolimieri [2]" w:date="2022-09-15T08:36:00Z">
              <w:r w:rsidRPr="00333E54">
                <w:rPr>
                  <w:rFonts w:asciiTheme="minorHAnsi" w:eastAsiaTheme="minorHAnsi" w:hAnsiTheme="minorHAnsi" w:cstheme="minorBidi"/>
                  <w:sz w:val="22"/>
                  <w:szCs w:val="22"/>
                  <w:rPrChange w:id="5438" w:author="Nick.Tolimieri [2]" w:date="2022-09-15T08:36:00Z">
                    <w:rPr>
                      <w:rFonts w:ascii="Calibri" w:hAnsi="Calibri" w:cs="Calibri"/>
                      <w:color w:val="000000"/>
                      <w:sz w:val="22"/>
                      <w:szCs w:val="22"/>
                    </w:rPr>
                  </w:rPrChange>
                </w:rPr>
                <w:t>Tatoosh Is. &amp; Neah B.</w:t>
              </w:r>
            </w:ins>
          </w:p>
        </w:tc>
        <w:tc>
          <w:tcPr>
            <w:tcW w:w="960" w:type="dxa"/>
            <w:noWrap/>
            <w:hideMark/>
            <w:tcPrChange w:id="543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40" w:author="Nick.Tolimieri [2]" w:date="2022-09-15T08:36:00Z"/>
                <w:rFonts w:asciiTheme="minorHAnsi" w:eastAsiaTheme="minorHAnsi" w:hAnsiTheme="minorHAnsi" w:cstheme="minorBidi"/>
                <w:sz w:val="22"/>
                <w:szCs w:val="22"/>
                <w:rPrChange w:id="5441" w:author="Nick.Tolimieri [2]" w:date="2022-09-15T08:36:00Z">
                  <w:rPr>
                    <w:ins w:id="5442" w:author="Nick.Tolimieri [2]" w:date="2022-09-15T08:36:00Z"/>
                    <w:rFonts w:ascii="Calibri" w:hAnsi="Calibri" w:cs="Calibri"/>
                    <w:color w:val="000000"/>
                    <w:sz w:val="22"/>
                    <w:szCs w:val="22"/>
                  </w:rPr>
                </w:rPrChange>
              </w:rPr>
              <w:pPrChange w:id="5443" w:author="Nick.Tolimieri [2]" w:date="2022-09-15T08:36:00Z">
                <w:pPr>
                  <w:jc w:val="right"/>
                </w:pPr>
              </w:pPrChange>
            </w:pPr>
            <w:ins w:id="5444" w:author="Nick.Tolimieri [2]" w:date="2022-09-15T08:36:00Z">
              <w:r w:rsidRPr="00333E54">
                <w:rPr>
                  <w:rFonts w:asciiTheme="minorHAnsi" w:eastAsiaTheme="minorHAnsi" w:hAnsiTheme="minorHAnsi" w:cstheme="minorBidi"/>
                  <w:sz w:val="22"/>
                  <w:szCs w:val="22"/>
                  <w:rPrChange w:id="5445" w:author="Nick.Tolimieri [2]" w:date="2022-09-15T08:36:00Z">
                    <w:rPr>
                      <w:rFonts w:ascii="Calibri" w:hAnsi="Calibri" w:cs="Calibri"/>
                      <w:color w:val="000000"/>
                      <w:sz w:val="22"/>
                      <w:szCs w:val="22"/>
                    </w:rPr>
                  </w:rPrChange>
                </w:rPr>
                <w:t>2003</w:t>
              </w:r>
            </w:ins>
          </w:p>
        </w:tc>
        <w:tc>
          <w:tcPr>
            <w:tcW w:w="960" w:type="dxa"/>
            <w:noWrap/>
            <w:hideMark/>
            <w:tcPrChange w:id="544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47" w:author="Nick.Tolimieri [2]" w:date="2022-09-15T08:36:00Z"/>
                <w:rFonts w:asciiTheme="minorHAnsi" w:eastAsiaTheme="minorHAnsi" w:hAnsiTheme="minorHAnsi" w:cstheme="minorBidi"/>
                <w:sz w:val="22"/>
                <w:szCs w:val="22"/>
                <w:rPrChange w:id="5448" w:author="Nick.Tolimieri [2]" w:date="2022-09-15T08:36:00Z">
                  <w:rPr>
                    <w:ins w:id="5449" w:author="Nick.Tolimieri [2]" w:date="2022-09-15T08:36:00Z"/>
                    <w:rFonts w:ascii="Calibri" w:hAnsi="Calibri" w:cs="Calibri"/>
                    <w:color w:val="000000"/>
                    <w:sz w:val="22"/>
                    <w:szCs w:val="22"/>
                  </w:rPr>
                </w:rPrChange>
              </w:rPr>
              <w:pPrChange w:id="5450" w:author="Nick.Tolimieri [2]" w:date="2022-09-15T08:36:00Z">
                <w:pPr>
                  <w:jc w:val="right"/>
                </w:pPr>
              </w:pPrChange>
            </w:pPr>
            <w:ins w:id="5451" w:author="Nick.Tolimieri [2]" w:date="2022-09-15T08:36:00Z">
              <w:r w:rsidRPr="00333E54">
                <w:rPr>
                  <w:rFonts w:asciiTheme="minorHAnsi" w:eastAsiaTheme="minorHAnsi" w:hAnsiTheme="minorHAnsi" w:cstheme="minorBidi"/>
                  <w:sz w:val="22"/>
                  <w:szCs w:val="22"/>
                  <w:rPrChange w:id="5452" w:author="Nick.Tolimieri [2]" w:date="2022-09-15T08:36:00Z">
                    <w:rPr>
                      <w:rFonts w:ascii="Calibri" w:hAnsi="Calibri" w:cs="Calibri"/>
                      <w:color w:val="000000"/>
                      <w:sz w:val="22"/>
                      <w:szCs w:val="22"/>
                    </w:rPr>
                  </w:rPrChange>
                </w:rPr>
                <w:t>0</w:t>
              </w:r>
            </w:ins>
          </w:p>
        </w:tc>
        <w:tc>
          <w:tcPr>
            <w:tcW w:w="960" w:type="dxa"/>
            <w:noWrap/>
            <w:hideMark/>
            <w:tcPrChange w:id="545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54" w:author="Nick.Tolimieri [2]" w:date="2022-09-15T08:36:00Z"/>
                <w:rFonts w:asciiTheme="minorHAnsi" w:eastAsiaTheme="minorHAnsi" w:hAnsiTheme="minorHAnsi" w:cstheme="minorBidi"/>
                <w:sz w:val="22"/>
                <w:szCs w:val="22"/>
                <w:rPrChange w:id="5455" w:author="Nick.Tolimieri [2]" w:date="2022-09-15T08:36:00Z">
                  <w:rPr>
                    <w:ins w:id="5456" w:author="Nick.Tolimieri [2]" w:date="2022-09-15T08:36:00Z"/>
                    <w:rFonts w:ascii="Calibri" w:hAnsi="Calibri" w:cs="Calibri"/>
                    <w:color w:val="000000"/>
                    <w:sz w:val="22"/>
                    <w:szCs w:val="22"/>
                  </w:rPr>
                </w:rPrChange>
              </w:rPr>
              <w:pPrChange w:id="5457" w:author="Nick.Tolimieri [2]" w:date="2022-09-15T08:36:00Z">
                <w:pPr>
                  <w:jc w:val="right"/>
                </w:pPr>
              </w:pPrChange>
            </w:pPr>
            <w:ins w:id="5458" w:author="Nick.Tolimieri [2]" w:date="2022-09-15T08:36:00Z">
              <w:r w:rsidRPr="00333E54">
                <w:rPr>
                  <w:rFonts w:asciiTheme="minorHAnsi" w:eastAsiaTheme="minorHAnsi" w:hAnsiTheme="minorHAnsi" w:cstheme="minorBidi"/>
                  <w:sz w:val="22"/>
                  <w:szCs w:val="22"/>
                  <w:rPrChange w:id="5459" w:author="Nick.Tolimieri [2]" w:date="2022-09-15T08:36:00Z">
                    <w:rPr>
                      <w:rFonts w:ascii="Calibri" w:hAnsi="Calibri" w:cs="Calibri"/>
                      <w:color w:val="000000"/>
                      <w:sz w:val="22"/>
                      <w:szCs w:val="22"/>
                    </w:rPr>
                  </w:rPrChange>
                </w:rPr>
                <w:t>31</w:t>
              </w:r>
            </w:ins>
          </w:p>
        </w:tc>
        <w:tc>
          <w:tcPr>
            <w:tcW w:w="960" w:type="dxa"/>
            <w:noWrap/>
            <w:hideMark/>
            <w:tcPrChange w:id="546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61" w:author="Nick.Tolimieri [2]" w:date="2022-09-15T08:36:00Z"/>
                <w:rFonts w:asciiTheme="minorHAnsi" w:eastAsiaTheme="minorHAnsi" w:hAnsiTheme="minorHAnsi" w:cstheme="minorBidi"/>
                <w:sz w:val="22"/>
                <w:szCs w:val="22"/>
                <w:rPrChange w:id="5462" w:author="Nick.Tolimieri [2]" w:date="2022-09-15T08:36:00Z">
                  <w:rPr>
                    <w:ins w:id="5463" w:author="Nick.Tolimieri [2]" w:date="2022-09-15T08:36:00Z"/>
                    <w:rFonts w:ascii="Calibri" w:hAnsi="Calibri" w:cs="Calibri"/>
                    <w:color w:val="000000"/>
                    <w:sz w:val="22"/>
                    <w:szCs w:val="22"/>
                  </w:rPr>
                </w:rPrChange>
              </w:rPr>
              <w:pPrChange w:id="5464" w:author="Nick.Tolimieri [2]" w:date="2022-09-15T08:36:00Z">
                <w:pPr>
                  <w:jc w:val="right"/>
                </w:pPr>
              </w:pPrChange>
            </w:pPr>
            <w:ins w:id="5465" w:author="Nick.Tolimieri [2]" w:date="2022-09-15T08:36:00Z">
              <w:r w:rsidRPr="00333E54">
                <w:rPr>
                  <w:rFonts w:asciiTheme="minorHAnsi" w:eastAsiaTheme="minorHAnsi" w:hAnsiTheme="minorHAnsi" w:cstheme="minorBidi"/>
                  <w:sz w:val="22"/>
                  <w:szCs w:val="22"/>
                  <w:rPrChange w:id="5466" w:author="Nick.Tolimieri [2]" w:date="2022-09-15T08:36:00Z">
                    <w:rPr>
                      <w:rFonts w:ascii="Calibri" w:hAnsi="Calibri" w:cs="Calibri"/>
                      <w:color w:val="000000"/>
                      <w:sz w:val="22"/>
                      <w:szCs w:val="22"/>
                    </w:rPr>
                  </w:rPrChange>
                </w:rPr>
                <w:t>3</w:t>
              </w:r>
            </w:ins>
          </w:p>
        </w:tc>
        <w:tc>
          <w:tcPr>
            <w:tcW w:w="960" w:type="dxa"/>
            <w:noWrap/>
            <w:hideMark/>
            <w:tcPrChange w:id="546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68" w:author="Nick.Tolimieri [2]" w:date="2022-09-15T08:36:00Z"/>
                <w:rFonts w:asciiTheme="minorHAnsi" w:eastAsiaTheme="minorHAnsi" w:hAnsiTheme="minorHAnsi" w:cstheme="minorBidi"/>
                <w:sz w:val="22"/>
                <w:szCs w:val="22"/>
                <w:rPrChange w:id="5469" w:author="Nick.Tolimieri [2]" w:date="2022-09-15T08:36:00Z">
                  <w:rPr>
                    <w:ins w:id="5470" w:author="Nick.Tolimieri [2]" w:date="2022-09-15T08:36:00Z"/>
                    <w:rFonts w:ascii="Calibri" w:hAnsi="Calibri" w:cs="Calibri"/>
                    <w:color w:val="000000"/>
                    <w:sz w:val="22"/>
                    <w:szCs w:val="22"/>
                  </w:rPr>
                </w:rPrChange>
              </w:rPr>
              <w:pPrChange w:id="5471" w:author="Nick.Tolimieri [2]" w:date="2022-09-15T08:36:00Z">
                <w:pPr>
                  <w:jc w:val="right"/>
                </w:pPr>
              </w:pPrChange>
            </w:pPr>
            <w:ins w:id="5472" w:author="Nick.Tolimieri [2]" w:date="2022-09-15T08:36:00Z">
              <w:r w:rsidRPr="00333E54">
                <w:rPr>
                  <w:rFonts w:asciiTheme="minorHAnsi" w:eastAsiaTheme="minorHAnsi" w:hAnsiTheme="minorHAnsi" w:cstheme="minorBidi"/>
                  <w:sz w:val="22"/>
                  <w:szCs w:val="22"/>
                  <w:rPrChange w:id="5473" w:author="Nick.Tolimieri [2]" w:date="2022-09-15T08:36:00Z">
                    <w:rPr>
                      <w:rFonts w:ascii="Calibri" w:hAnsi="Calibri" w:cs="Calibri"/>
                      <w:color w:val="000000"/>
                      <w:sz w:val="22"/>
                      <w:szCs w:val="22"/>
                    </w:rPr>
                  </w:rPrChange>
                </w:rPr>
                <w:t>23</w:t>
              </w:r>
            </w:ins>
          </w:p>
        </w:tc>
        <w:tc>
          <w:tcPr>
            <w:tcW w:w="960" w:type="dxa"/>
            <w:noWrap/>
            <w:hideMark/>
            <w:tcPrChange w:id="547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75" w:author="Nick.Tolimieri [2]" w:date="2022-09-15T08:36:00Z"/>
                <w:rFonts w:asciiTheme="minorHAnsi" w:eastAsiaTheme="minorHAnsi" w:hAnsiTheme="minorHAnsi" w:cstheme="minorBidi"/>
                <w:sz w:val="22"/>
                <w:szCs w:val="22"/>
                <w:rPrChange w:id="5476" w:author="Nick.Tolimieri [2]" w:date="2022-09-15T08:36:00Z">
                  <w:rPr>
                    <w:ins w:id="5477" w:author="Nick.Tolimieri [2]" w:date="2022-09-15T08:36:00Z"/>
                    <w:rFonts w:ascii="Calibri" w:hAnsi="Calibri" w:cs="Calibri"/>
                    <w:color w:val="000000"/>
                    <w:sz w:val="22"/>
                    <w:szCs w:val="22"/>
                  </w:rPr>
                </w:rPrChange>
              </w:rPr>
              <w:pPrChange w:id="5478" w:author="Nick.Tolimieri [2]" w:date="2022-09-15T08:36:00Z">
                <w:pPr>
                  <w:jc w:val="right"/>
                </w:pPr>
              </w:pPrChange>
            </w:pPr>
            <w:ins w:id="5479" w:author="Nick.Tolimieri [2]" w:date="2022-09-15T08:36:00Z">
              <w:r w:rsidRPr="00333E54">
                <w:rPr>
                  <w:rFonts w:asciiTheme="minorHAnsi" w:eastAsiaTheme="minorHAnsi" w:hAnsiTheme="minorHAnsi" w:cstheme="minorBidi"/>
                  <w:sz w:val="22"/>
                  <w:szCs w:val="22"/>
                  <w:rPrChange w:id="5480" w:author="Nick.Tolimieri [2]" w:date="2022-09-15T08:36:00Z">
                    <w:rPr>
                      <w:rFonts w:ascii="Calibri" w:hAnsi="Calibri" w:cs="Calibri"/>
                      <w:color w:val="000000"/>
                      <w:sz w:val="22"/>
                      <w:szCs w:val="22"/>
                    </w:rPr>
                  </w:rPrChange>
                </w:rPr>
                <w:t>5</w:t>
              </w:r>
            </w:ins>
          </w:p>
        </w:tc>
        <w:tc>
          <w:tcPr>
            <w:tcW w:w="960" w:type="dxa"/>
            <w:noWrap/>
            <w:hideMark/>
            <w:tcPrChange w:id="548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82" w:author="Nick.Tolimieri [2]" w:date="2022-09-15T08:36:00Z"/>
                <w:rFonts w:asciiTheme="minorHAnsi" w:eastAsiaTheme="minorHAnsi" w:hAnsiTheme="minorHAnsi" w:cstheme="minorBidi"/>
                <w:sz w:val="22"/>
                <w:szCs w:val="22"/>
                <w:rPrChange w:id="5483" w:author="Nick.Tolimieri [2]" w:date="2022-09-15T08:36:00Z">
                  <w:rPr>
                    <w:ins w:id="5484" w:author="Nick.Tolimieri [2]" w:date="2022-09-15T08:36:00Z"/>
                    <w:rFonts w:ascii="Calibri" w:hAnsi="Calibri" w:cs="Calibri"/>
                    <w:color w:val="000000"/>
                    <w:sz w:val="22"/>
                    <w:szCs w:val="22"/>
                  </w:rPr>
                </w:rPrChange>
              </w:rPr>
              <w:pPrChange w:id="5485" w:author="Nick.Tolimieri [2]" w:date="2022-09-15T08:36:00Z">
                <w:pPr>
                  <w:jc w:val="right"/>
                </w:pPr>
              </w:pPrChange>
            </w:pPr>
            <w:ins w:id="5486" w:author="Nick.Tolimieri [2]" w:date="2022-09-15T08:36:00Z">
              <w:r w:rsidRPr="00333E54">
                <w:rPr>
                  <w:rFonts w:asciiTheme="minorHAnsi" w:eastAsiaTheme="minorHAnsi" w:hAnsiTheme="minorHAnsi" w:cstheme="minorBidi"/>
                  <w:sz w:val="22"/>
                  <w:szCs w:val="22"/>
                  <w:rPrChange w:id="5487" w:author="Nick.Tolimieri [2]" w:date="2022-09-15T08:36:00Z">
                    <w:rPr>
                      <w:rFonts w:ascii="Calibri" w:hAnsi="Calibri" w:cs="Calibri"/>
                      <w:color w:val="000000"/>
                      <w:sz w:val="22"/>
                      <w:szCs w:val="22"/>
                    </w:rPr>
                  </w:rPrChange>
                </w:rPr>
                <w:t>10</w:t>
              </w:r>
            </w:ins>
          </w:p>
        </w:tc>
        <w:tc>
          <w:tcPr>
            <w:tcW w:w="960" w:type="dxa"/>
            <w:noWrap/>
            <w:hideMark/>
            <w:tcPrChange w:id="548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89" w:author="Nick.Tolimieri [2]" w:date="2022-09-15T08:36:00Z"/>
                <w:rFonts w:asciiTheme="minorHAnsi" w:eastAsiaTheme="minorHAnsi" w:hAnsiTheme="minorHAnsi" w:cstheme="minorBidi"/>
                <w:sz w:val="22"/>
                <w:szCs w:val="22"/>
                <w:rPrChange w:id="5490" w:author="Nick.Tolimieri [2]" w:date="2022-09-15T08:36:00Z">
                  <w:rPr>
                    <w:ins w:id="5491" w:author="Nick.Tolimieri [2]" w:date="2022-09-15T08:36:00Z"/>
                    <w:rFonts w:ascii="Calibri" w:hAnsi="Calibri" w:cs="Calibri"/>
                    <w:color w:val="000000"/>
                    <w:sz w:val="22"/>
                    <w:szCs w:val="22"/>
                  </w:rPr>
                </w:rPrChange>
              </w:rPr>
              <w:pPrChange w:id="5492" w:author="Nick.Tolimieri [2]" w:date="2022-09-15T08:36:00Z">
                <w:pPr>
                  <w:jc w:val="right"/>
                </w:pPr>
              </w:pPrChange>
            </w:pPr>
            <w:ins w:id="5493" w:author="Nick.Tolimieri [2]" w:date="2022-09-15T08:36:00Z">
              <w:r w:rsidRPr="00333E54">
                <w:rPr>
                  <w:rFonts w:asciiTheme="minorHAnsi" w:eastAsiaTheme="minorHAnsi" w:hAnsiTheme="minorHAnsi" w:cstheme="minorBidi"/>
                  <w:sz w:val="22"/>
                  <w:szCs w:val="22"/>
                  <w:rPrChange w:id="5494" w:author="Nick.Tolimieri [2]" w:date="2022-09-15T08:36:00Z">
                    <w:rPr>
                      <w:rFonts w:ascii="Calibri" w:hAnsi="Calibri" w:cs="Calibri"/>
                      <w:color w:val="000000"/>
                      <w:sz w:val="22"/>
                      <w:szCs w:val="22"/>
                    </w:rPr>
                  </w:rPrChange>
                </w:rPr>
                <w:t>1.67</w:t>
              </w:r>
            </w:ins>
          </w:p>
        </w:tc>
        <w:tc>
          <w:tcPr>
            <w:tcW w:w="960" w:type="dxa"/>
            <w:noWrap/>
            <w:hideMark/>
            <w:tcPrChange w:id="549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496" w:author="Nick.Tolimieri [2]" w:date="2022-09-15T08:36:00Z"/>
                <w:rFonts w:asciiTheme="minorHAnsi" w:eastAsiaTheme="minorHAnsi" w:hAnsiTheme="minorHAnsi" w:cstheme="minorBidi"/>
                <w:sz w:val="22"/>
                <w:szCs w:val="22"/>
                <w:rPrChange w:id="5497" w:author="Nick.Tolimieri [2]" w:date="2022-09-15T08:36:00Z">
                  <w:rPr>
                    <w:ins w:id="5498" w:author="Nick.Tolimieri [2]" w:date="2022-09-15T08:36:00Z"/>
                    <w:rFonts w:ascii="Calibri" w:hAnsi="Calibri" w:cs="Calibri"/>
                    <w:color w:val="000000"/>
                    <w:sz w:val="22"/>
                    <w:szCs w:val="22"/>
                  </w:rPr>
                </w:rPrChange>
              </w:rPr>
              <w:pPrChange w:id="5499" w:author="Nick.Tolimieri [2]" w:date="2022-09-15T08:36:00Z">
                <w:pPr>
                  <w:jc w:val="right"/>
                </w:pPr>
              </w:pPrChange>
            </w:pPr>
            <w:ins w:id="5500" w:author="Nick.Tolimieri [2]" w:date="2022-09-15T08:36:00Z">
              <w:r w:rsidRPr="00333E54">
                <w:rPr>
                  <w:rFonts w:asciiTheme="minorHAnsi" w:eastAsiaTheme="minorHAnsi" w:hAnsiTheme="minorHAnsi" w:cstheme="minorBidi"/>
                  <w:sz w:val="22"/>
                  <w:szCs w:val="22"/>
                  <w:rPrChange w:id="5501" w:author="Nick.Tolimieri [2]" w:date="2022-09-15T08:36:00Z">
                    <w:rPr>
                      <w:rFonts w:ascii="Calibri" w:hAnsi="Calibri" w:cs="Calibri"/>
                      <w:color w:val="000000"/>
                      <w:sz w:val="22"/>
                      <w:szCs w:val="22"/>
                    </w:rPr>
                  </w:rPrChange>
                </w:rPr>
                <w:t>0.27</w:t>
              </w:r>
            </w:ins>
          </w:p>
        </w:tc>
      </w:tr>
      <w:tr w:rsidR="00333E54" w:rsidRPr="00333E54" w:rsidTr="00333E54">
        <w:trPr>
          <w:divId w:val="1703289460"/>
          <w:trHeight w:val="300"/>
          <w:ins w:id="5502" w:author="Nick.Tolimieri [2]" w:date="2022-09-15T08:36:00Z"/>
          <w:trPrChange w:id="5503" w:author="Nick.Tolimieri [2]" w:date="2022-09-15T08:36:00Z">
            <w:trPr>
              <w:divId w:val="1703289460"/>
              <w:trHeight w:val="300"/>
            </w:trPr>
          </w:trPrChange>
        </w:trPr>
        <w:tc>
          <w:tcPr>
            <w:tcW w:w="960" w:type="dxa"/>
            <w:noWrap/>
            <w:hideMark/>
            <w:tcPrChange w:id="550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05" w:author="Nick.Tolimieri [2]" w:date="2022-09-15T08:36:00Z"/>
                <w:rFonts w:asciiTheme="minorHAnsi" w:eastAsiaTheme="minorHAnsi" w:hAnsiTheme="minorHAnsi" w:cstheme="minorBidi"/>
                <w:sz w:val="22"/>
                <w:szCs w:val="22"/>
                <w:rPrChange w:id="5506" w:author="Nick.Tolimieri [2]" w:date="2022-09-15T08:36:00Z">
                  <w:rPr>
                    <w:ins w:id="5507" w:author="Nick.Tolimieri [2]" w:date="2022-09-15T08:36:00Z"/>
                    <w:rFonts w:ascii="Calibri" w:hAnsi="Calibri" w:cs="Calibri"/>
                    <w:color w:val="000000"/>
                    <w:sz w:val="22"/>
                    <w:szCs w:val="22"/>
                  </w:rPr>
                </w:rPrChange>
              </w:rPr>
              <w:pPrChange w:id="5508" w:author="Nick.Tolimieri [2]" w:date="2022-09-15T08:36:00Z">
                <w:pPr/>
              </w:pPrChange>
            </w:pPr>
            <w:ins w:id="5509" w:author="Nick.Tolimieri [2]" w:date="2022-09-15T08:36:00Z">
              <w:r w:rsidRPr="00333E54">
                <w:rPr>
                  <w:rFonts w:asciiTheme="minorHAnsi" w:eastAsiaTheme="minorHAnsi" w:hAnsiTheme="minorHAnsi" w:cstheme="minorBidi"/>
                  <w:sz w:val="22"/>
                  <w:szCs w:val="22"/>
                  <w:rPrChange w:id="5510" w:author="Nick.Tolimieri [2]" w:date="2022-09-15T08:36:00Z">
                    <w:rPr>
                      <w:rFonts w:ascii="Calibri" w:hAnsi="Calibri" w:cs="Calibri"/>
                      <w:color w:val="000000"/>
                      <w:sz w:val="22"/>
                      <w:szCs w:val="22"/>
                    </w:rPr>
                  </w:rPrChange>
                </w:rPr>
                <w:t>Tatoosh Is. &amp; Neah B.</w:t>
              </w:r>
            </w:ins>
          </w:p>
        </w:tc>
        <w:tc>
          <w:tcPr>
            <w:tcW w:w="960" w:type="dxa"/>
            <w:noWrap/>
            <w:hideMark/>
            <w:tcPrChange w:id="551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12" w:author="Nick.Tolimieri [2]" w:date="2022-09-15T08:36:00Z"/>
                <w:rFonts w:asciiTheme="minorHAnsi" w:eastAsiaTheme="minorHAnsi" w:hAnsiTheme="minorHAnsi" w:cstheme="minorBidi"/>
                <w:sz w:val="22"/>
                <w:szCs w:val="22"/>
                <w:rPrChange w:id="5513" w:author="Nick.Tolimieri [2]" w:date="2022-09-15T08:36:00Z">
                  <w:rPr>
                    <w:ins w:id="5514" w:author="Nick.Tolimieri [2]" w:date="2022-09-15T08:36:00Z"/>
                    <w:rFonts w:ascii="Calibri" w:hAnsi="Calibri" w:cs="Calibri"/>
                    <w:color w:val="000000"/>
                    <w:sz w:val="22"/>
                    <w:szCs w:val="22"/>
                  </w:rPr>
                </w:rPrChange>
              </w:rPr>
              <w:pPrChange w:id="5515" w:author="Nick.Tolimieri [2]" w:date="2022-09-15T08:36:00Z">
                <w:pPr>
                  <w:jc w:val="right"/>
                </w:pPr>
              </w:pPrChange>
            </w:pPr>
            <w:ins w:id="5516" w:author="Nick.Tolimieri [2]" w:date="2022-09-15T08:36:00Z">
              <w:r w:rsidRPr="00333E54">
                <w:rPr>
                  <w:rFonts w:asciiTheme="minorHAnsi" w:eastAsiaTheme="minorHAnsi" w:hAnsiTheme="minorHAnsi" w:cstheme="minorBidi"/>
                  <w:sz w:val="22"/>
                  <w:szCs w:val="22"/>
                  <w:rPrChange w:id="5517" w:author="Nick.Tolimieri [2]" w:date="2022-09-15T08:36:00Z">
                    <w:rPr>
                      <w:rFonts w:ascii="Calibri" w:hAnsi="Calibri" w:cs="Calibri"/>
                      <w:color w:val="000000"/>
                      <w:sz w:val="22"/>
                      <w:szCs w:val="22"/>
                    </w:rPr>
                  </w:rPrChange>
                </w:rPr>
                <w:t>2004</w:t>
              </w:r>
            </w:ins>
          </w:p>
        </w:tc>
        <w:tc>
          <w:tcPr>
            <w:tcW w:w="960" w:type="dxa"/>
            <w:noWrap/>
            <w:hideMark/>
            <w:tcPrChange w:id="551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19" w:author="Nick.Tolimieri [2]" w:date="2022-09-15T08:36:00Z"/>
                <w:rFonts w:asciiTheme="minorHAnsi" w:eastAsiaTheme="minorHAnsi" w:hAnsiTheme="minorHAnsi" w:cstheme="minorBidi"/>
                <w:sz w:val="22"/>
                <w:szCs w:val="22"/>
                <w:rPrChange w:id="5520" w:author="Nick.Tolimieri [2]" w:date="2022-09-15T08:36:00Z">
                  <w:rPr>
                    <w:ins w:id="5521" w:author="Nick.Tolimieri [2]" w:date="2022-09-15T08:36:00Z"/>
                    <w:rFonts w:ascii="Calibri" w:hAnsi="Calibri" w:cs="Calibri"/>
                    <w:color w:val="000000"/>
                    <w:sz w:val="22"/>
                    <w:szCs w:val="22"/>
                  </w:rPr>
                </w:rPrChange>
              </w:rPr>
              <w:pPrChange w:id="5522" w:author="Nick.Tolimieri [2]" w:date="2022-09-15T08:36:00Z">
                <w:pPr>
                  <w:jc w:val="right"/>
                </w:pPr>
              </w:pPrChange>
            </w:pPr>
            <w:ins w:id="5523" w:author="Nick.Tolimieri [2]" w:date="2022-09-15T08:36:00Z">
              <w:r w:rsidRPr="00333E54">
                <w:rPr>
                  <w:rFonts w:asciiTheme="minorHAnsi" w:eastAsiaTheme="minorHAnsi" w:hAnsiTheme="minorHAnsi" w:cstheme="minorBidi"/>
                  <w:sz w:val="22"/>
                  <w:szCs w:val="22"/>
                  <w:rPrChange w:id="5524" w:author="Nick.Tolimieri [2]" w:date="2022-09-15T08:36:00Z">
                    <w:rPr>
                      <w:rFonts w:ascii="Calibri" w:hAnsi="Calibri" w:cs="Calibri"/>
                      <w:color w:val="000000"/>
                      <w:sz w:val="22"/>
                      <w:szCs w:val="22"/>
                    </w:rPr>
                  </w:rPrChange>
                </w:rPr>
                <w:t>0</w:t>
              </w:r>
            </w:ins>
          </w:p>
        </w:tc>
        <w:tc>
          <w:tcPr>
            <w:tcW w:w="960" w:type="dxa"/>
            <w:noWrap/>
            <w:hideMark/>
            <w:tcPrChange w:id="552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26" w:author="Nick.Tolimieri [2]" w:date="2022-09-15T08:36:00Z"/>
                <w:rFonts w:asciiTheme="minorHAnsi" w:eastAsiaTheme="minorHAnsi" w:hAnsiTheme="minorHAnsi" w:cstheme="minorBidi"/>
                <w:sz w:val="22"/>
                <w:szCs w:val="22"/>
                <w:rPrChange w:id="5527" w:author="Nick.Tolimieri [2]" w:date="2022-09-15T08:36:00Z">
                  <w:rPr>
                    <w:ins w:id="5528" w:author="Nick.Tolimieri [2]" w:date="2022-09-15T08:36:00Z"/>
                    <w:rFonts w:ascii="Calibri" w:hAnsi="Calibri" w:cs="Calibri"/>
                    <w:color w:val="000000"/>
                    <w:sz w:val="22"/>
                    <w:szCs w:val="22"/>
                  </w:rPr>
                </w:rPrChange>
              </w:rPr>
              <w:pPrChange w:id="5529" w:author="Nick.Tolimieri [2]" w:date="2022-09-15T08:36:00Z">
                <w:pPr>
                  <w:jc w:val="right"/>
                </w:pPr>
              </w:pPrChange>
            </w:pPr>
            <w:ins w:id="5530" w:author="Nick.Tolimieri [2]" w:date="2022-09-15T08:36:00Z">
              <w:r w:rsidRPr="00333E54">
                <w:rPr>
                  <w:rFonts w:asciiTheme="minorHAnsi" w:eastAsiaTheme="minorHAnsi" w:hAnsiTheme="minorHAnsi" w:cstheme="minorBidi"/>
                  <w:sz w:val="22"/>
                  <w:szCs w:val="22"/>
                  <w:rPrChange w:id="5531" w:author="Nick.Tolimieri [2]" w:date="2022-09-15T08:36:00Z">
                    <w:rPr>
                      <w:rFonts w:ascii="Calibri" w:hAnsi="Calibri" w:cs="Calibri"/>
                      <w:color w:val="000000"/>
                      <w:sz w:val="22"/>
                      <w:szCs w:val="22"/>
                    </w:rPr>
                  </w:rPrChange>
                </w:rPr>
                <w:t>0</w:t>
              </w:r>
            </w:ins>
          </w:p>
        </w:tc>
        <w:tc>
          <w:tcPr>
            <w:tcW w:w="960" w:type="dxa"/>
            <w:noWrap/>
            <w:hideMark/>
            <w:tcPrChange w:id="553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33" w:author="Nick.Tolimieri [2]" w:date="2022-09-15T08:36:00Z"/>
                <w:rFonts w:asciiTheme="minorHAnsi" w:eastAsiaTheme="minorHAnsi" w:hAnsiTheme="minorHAnsi" w:cstheme="minorBidi"/>
                <w:sz w:val="22"/>
                <w:szCs w:val="22"/>
                <w:rPrChange w:id="5534" w:author="Nick.Tolimieri [2]" w:date="2022-09-15T08:36:00Z">
                  <w:rPr>
                    <w:ins w:id="5535" w:author="Nick.Tolimieri [2]" w:date="2022-09-15T08:36:00Z"/>
                    <w:rFonts w:ascii="Calibri" w:hAnsi="Calibri" w:cs="Calibri"/>
                    <w:color w:val="000000"/>
                    <w:sz w:val="22"/>
                    <w:szCs w:val="22"/>
                  </w:rPr>
                </w:rPrChange>
              </w:rPr>
              <w:pPrChange w:id="5536" w:author="Nick.Tolimieri [2]" w:date="2022-09-15T08:36:00Z">
                <w:pPr>
                  <w:jc w:val="right"/>
                </w:pPr>
              </w:pPrChange>
            </w:pPr>
            <w:ins w:id="5537" w:author="Nick.Tolimieri [2]" w:date="2022-09-15T08:36:00Z">
              <w:r w:rsidRPr="00333E54">
                <w:rPr>
                  <w:rFonts w:asciiTheme="minorHAnsi" w:eastAsiaTheme="minorHAnsi" w:hAnsiTheme="minorHAnsi" w:cstheme="minorBidi"/>
                  <w:sz w:val="22"/>
                  <w:szCs w:val="22"/>
                  <w:rPrChange w:id="5538" w:author="Nick.Tolimieri [2]" w:date="2022-09-15T08:36:00Z">
                    <w:rPr>
                      <w:rFonts w:ascii="Calibri" w:hAnsi="Calibri" w:cs="Calibri"/>
                      <w:color w:val="000000"/>
                      <w:sz w:val="22"/>
                      <w:szCs w:val="22"/>
                    </w:rPr>
                  </w:rPrChange>
                </w:rPr>
                <w:t>0</w:t>
              </w:r>
            </w:ins>
          </w:p>
        </w:tc>
        <w:tc>
          <w:tcPr>
            <w:tcW w:w="960" w:type="dxa"/>
            <w:noWrap/>
            <w:hideMark/>
            <w:tcPrChange w:id="553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40" w:author="Nick.Tolimieri [2]" w:date="2022-09-15T08:36:00Z"/>
                <w:rFonts w:asciiTheme="minorHAnsi" w:eastAsiaTheme="minorHAnsi" w:hAnsiTheme="minorHAnsi" w:cstheme="minorBidi"/>
                <w:sz w:val="22"/>
                <w:szCs w:val="22"/>
                <w:rPrChange w:id="5541" w:author="Nick.Tolimieri [2]" w:date="2022-09-15T08:36:00Z">
                  <w:rPr>
                    <w:ins w:id="5542" w:author="Nick.Tolimieri [2]" w:date="2022-09-15T08:36:00Z"/>
                    <w:rFonts w:ascii="Calibri" w:hAnsi="Calibri" w:cs="Calibri"/>
                    <w:color w:val="000000"/>
                    <w:sz w:val="22"/>
                    <w:szCs w:val="22"/>
                  </w:rPr>
                </w:rPrChange>
              </w:rPr>
              <w:pPrChange w:id="5543" w:author="Nick.Tolimieri [2]" w:date="2022-09-15T08:36:00Z">
                <w:pPr>
                  <w:jc w:val="right"/>
                </w:pPr>
              </w:pPrChange>
            </w:pPr>
            <w:ins w:id="5544" w:author="Nick.Tolimieri [2]" w:date="2022-09-15T08:36:00Z">
              <w:r w:rsidRPr="00333E54">
                <w:rPr>
                  <w:rFonts w:asciiTheme="minorHAnsi" w:eastAsiaTheme="minorHAnsi" w:hAnsiTheme="minorHAnsi" w:cstheme="minorBidi"/>
                  <w:sz w:val="22"/>
                  <w:szCs w:val="22"/>
                  <w:rPrChange w:id="5545" w:author="Nick.Tolimieri [2]" w:date="2022-09-15T08:36:00Z">
                    <w:rPr>
                      <w:rFonts w:ascii="Calibri" w:hAnsi="Calibri" w:cs="Calibri"/>
                      <w:color w:val="000000"/>
                      <w:sz w:val="22"/>
                      <w:szCs w:val="22"/>
                    </w:rPr>
                  </w:rPrChange>
                </w:rPr>
                <w:t>0</w:t>
              </w:r>
            </w:ins>
          </w:p>
        </w:tc>
        <w:tc>
          <w:tcPr>
            <w:tcW w:w="960" w:type="dxa"/>
            <w:noWrap/>
            <w:hideMark/>
            <w:tcPrChange w:id="554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47" w:author="Nick.Tolimieri [2]" w:date="2022-09-15T08:36:00Z"/>
                <w:rFonts w:asciiTheme="minorHAnsi" w:eastAsiaTheme="minorHAnsi" w:hAnsiTheme="minorHAnsi" w:cstheme="minorBidi"/>
                <w:sz w:val="22"/>
                <w:szCs w:val="22"/>
                <w:rPrChange w:id="5548" w:author="Nick.Tolimieri [2]" w:date="2022-09-15T08:36:00Z">
                  <w:rPr>
                    <w:ins w:id="5549" w:author="Nick.Tolimieri [2]" w:date="2022-09-15T08:36:00Z"/>
                    <w:rFonts w:ascii="Calibri" w:hAnsi="Calibri" w:cs="Calibri"/>
                    <w:color w:val="000000"/>
                    <w:sz w:val="22"/>
                    <w:szCs w:val="22"/>
                  </w:rPr>
                </w:rPrChange>
              </w:rPr>
              <w:pPrChange w:id="5550" w:author="Nick.Tolimieri [2]" w:date="2022-09-15T08:36:00Z">
                <w:pPr/>
              </w:pPrChange>
            </w:pPr>
            <w:ins w:id="5551" w:author="Nick.Tolimieri [2]" w:date="2022-09-15T08:36:00Z">
              <w:r w:rsidRPr="00333E54">
                <w:rPr>
                  <w:rFonts w:asciiTheme="minorHAnsi" w:eastAsiaTheme="minorHAnsi" w:hAnsiTheme="minorHAnsi" w:cstheme="minorBidi"/>
                  <w:sz w:val="22"/>
                  <w:szCs w:val="22"/>
                  <w:rPrChange w:id="5552" w:author="Nick.Tolimieri [2]" w:date="2022-09-15T08:36:00Z">
                    <w:rPr>
                      <w:rFonts w:ascii="Calibri" w:hAnsi="Calibri" w:cs="Calibri"/>
                      <w:color w:val="000000"/>
                      <w:sz w:val="22"/>
                      <w:szCs w:val="22"/>
                    </w:rPr>
                  </w:rPrChange>
                </w:rPr>
                <w:t>NA</w:t>
              </w:r>
            </w:ins>
          </w:p>
        </w:tc>
        <w:tc>
          <w:tcPr>
            <w:tcW w:w="960" w:type="dxa"/>
            <w:noWrap/>
            <w:hideMark/>
            <w:tcPrChange w:id="555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54" w:author="Nick.Tolimieri [2]" w:date="2022-09-15T08:36:00Z"/>
                <w:rFonts w:asciiTheme="minorHAnsi" w:eastAsiaTheme="minorHAnsi" w:hAnsiTheme="minorHAnsi" w:cstheme="minorBidi"/>
                <w:sz w:val="22"/>
                <w:szCs w:val="22"/>
                <w:rPrChange w:id="5555" w:author="Nick.Tolimieri [2]" w:date="2022-09-15T08:36:00Z">
                  <w:rPr>
                    <w:ins w:id="5556" w:author="Nick.Tolimieri [2]" w:date="2022-09-15T08:36:00Z"/>
                    <w:rFonts w:ascii="Calibri" w:hAnsi="Calibri" w:cs="Calibri"/>
                    <w:color w:val="000000"/>
                    <w:sz w:val="22"/>
                    <w:szCs w:val="22"/>
                  </w:rPr>
                </w:rPrChange>
              </w:rPr>
              <w:pPrChange w:id="5557" w:author="Nick.Tolimieri [2]" w:date="2022-09-15T08:36:00Z">
                <w:pPr/>
              </w:pPrChange>
            </w:pPr>
            <w:ins w:id="5558" w:author="Nick.Tolimieri [2]" w:date="2022-09-15T08:36:00Z">
              <w:r w:rsidRPr="00333E54">
                <w:rPr>
                  <w:rFonts w:asciiTheme="minorHAnsi" w:eastAsiaTheme="minorHAnsi" w:hAnsiTheme="minorHAnsi" w:cstheme="minorBidi"/>
                  <w:sz w:val="22"/>
                  <w:szCs w:val="22"/>
                  <w:rPrChange w:id="5559" w:author="Nick.Tolimieri [2]" w:date="2022-09-15T08:36:00Z">
                    <w:rPr>
                      <w:rFonts w:ascii="Calibri" w:hAnsi="Calibri" w:cs="Calibri"/>
                      <w:color w:val="000000"/>
                      <w:sz w:val="22"/>
                      <w:szCs w:val="22"/>
                    </w:rPr>
                  </w:rPrChange>
                </w:rPr>
                <w:t>NA</w:t>
              </w:r>
            </w:ins>
          </w:p>
        </w:tc>
        <w:tc>
          <w:tcPr>
            <w:tcW w:w="960" w:type="dxa"/>
            <w:noWrap/>
            <w:hideMark/>
            <w:tcPrChange w:id="556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61" w:author="Nick.Tolimieri [2]" w:date="2022-09-15T08:36:00Z"/>
                <w:rFonts w:asciiTheme="minorHAnsi" w:eastAsiaTheme="minorHAnsi" w:hAnsiTheme="minorHAnsi" w:cstheme="minorBidi"/>
                <w:sz w:val="22"/>
                <w:szCs w:val="22"/>
                <w:rPrChange w:id="5562" w:author="Nick.Tolimieri [2]" w:date="2022-09-15T08:36:00Z">
                  <w:rPr>
                    <w:ins w:id="5563" w:author="Nick.Tolimieri [2]" w:date="2022-09-15T08:36:00Z"/>
                    <w:rFonts w:ascii="Calibri" w:hAnsi="Calibri" w:cs="Calibri"/>
                    <w:color w:val="000000"/>
                    <w:sz w:val="22"/>
                    <w:szCs w:val="22"/>
                  </w:rPr>
                </w:rPrChange>
              </w:rPr>
              <w:pPrChange w:id="5564" w:author="Nick.Tolimieri [2]" w:date="2022-09-15T08:36:00Z">
                <w:pPr/>
              </w:pPrChange>
            </w:pPr>
            <w:ins w:id="5565" w:author="Nick.Tolimieri [2]" w:date="2022-09-15T08:36:00Z">
              <w:r w:rsidRPr="00333E54">
                <w:rPr>
                  <w:rFonts w:asciiTheme="minorHAnsi" w:eastAsiaTheme="minorHAnsi" w:hAnsiTheme="minorHAnsi" w:cstheme="minorBidi"/>
                  <w:sz w:val="22"/>
                  <w:szCs w:val="22"/>
                  <w:rPrChange w:id="5566" w:author="Nick.Tolimieri [2]" w:date="2022-09-15T08:36:00Z">
                    <w:rPr>
                      <w:rFonts w:ascii="Calibri" w:hAnsi="Calibri" w:cs="Calibri"/>
                      <w:color w:val="000000"/>
                      <w:sz w:val="22"/>
                      <w:szCs w:val="22"/>
                    </w:rPr>
                  </w:rPrChange>
                </w:rPr>
                <w:t>NA</w:t>
              </w:r>
            </w:ins>
          </w:p>
        </w:tc>
        <w:tc>
          <w:tcPr>
            <w:tcW w:w="960" w:type="dxa"/>
            <w:noWrap/>
            <w:hideMark/>
            <w:tcPrChange w:id="556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68" w:author="Nick.Tolimieri [2]" w:date="2022-09-15T08:36:00Z"/>
                <w:rFonts w:asciiTheme="minorHAnsi" w:eastAsiaTheme="minorHAnsi" w:hAnsiTheme="minorHAnsi" w:cstheme="minorBidi"/>
                <w:sz w:val="22"/>
                <w:szCs w:val="22"/>
                <w:rPrChange w:id="5569" w:author="Nick.Tolimieri [2]" w:date="2022-09-15T08:36:00Z">
                  <w:rPr>
                    <w:ins w:id="5570" w:author="Nick.Tolimieri [2]" w:date="2022-09-15T08:36:00Z"/>
                    <w:rFonts w:ascii="Calibri" w:hAnsi="Calibri" w:cs="Calibri"/>
                    <w:color w:val="000000"/>
                    <w:sz w:val="22"/>
                    <w:szCs w:val="22"/>
                  </w:rPr>
                </w:rPrChange>
              </w:rPr>
              <w:pPrChange w:id="5571" w:author="Nick.Tolimieri [2]" w:date="2022-09-15T08:36:00Z">
                <w:pPr/>
              </w:pPrChange>
            </w:pPr>
            <w:ins w:id="5572" w:author="Nick.Tolimieri [2]" w:date="2022-09-15T08:36:00Z">
              <w:r w:rsidRPr="00333E54">
                <w:rPr>
                  <w:rFonts w:asciiTheme="minorHAnsi" w:eastAsiaTheme="minorHAnsi" w:hAnsiTheme="minorHAnsi" w:cstheme="minorBidi"/>
                  <w:sz w:val="22"/>
                  <w:szCs w:val="22"/>
                  <w:rPrChange w:id="5573"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5574" w:author="Nick.Tolimieri [2]" w:date="2022-09-15T08:36:00Z"/>
          <w:trPrChange w:id="5575" w:author="Nick.Tolimieri [2]" w:date="2022-09-15T08:36:00Z">
            <w:trPr>
              <w:divId w:val="1703289460"/>
              <w:trHeight w:val="300"/>
            </w:trPr>
          </w:trPrChange>
        </w:trPr>
        <w:tc>
          <w:tcPr>
            <w:tcW w:w="960" w:type="dxa"/>
            <w:noWrap/>
            <w:hideMark/>
            <w:tcPrChange w:id="557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77" w:author="Nick.Tolimieri [2]" w:date="2022-09-15T08:36:00Z"/>
                <w:rFonts w:asciiTheme="minorHAnsi" w:eastAsiaTheme="minorHAnsi" w:hAnsiTheme="minorHAnsi" w:cstheme="minorBidi"/>
                <w:sz w:val="22"/>
                <w:szCs w:val="22"/>
                <w:rPrChange w:id="5578" w:author="Nick.Tolimieri [2]" w:date="2022-09-15T08:36:00Z">
                  <w:rPr>
                    <w:ins w:id="5579" w:author="Nick.Tolimieri [2]" w:date="2022-09-15T08:36:00Z"/>
                    <w:rFonts w:ascii="Calibri" w:hAnsi="Calibri" w:cs="Calibri"/>
                    <w:color w:val="000000"/>
                    <w:sz w:val="22"/>
                    <w:szCs w:val="22"/>
                  </w:rPr>
                </w:rPrChange>
              </w:rPr>
              <w:pPrChange w:id="5580" w:author="Nick.Tolimieri [2]" w:date="2022-09-15T08:36:00Z">
                <w:pPr/>
              </w:pPrChange>
            </w:pPr>
            <w:ins w:id="5581" w:author="Nick.Tolimieri [2]" w:date="2022-09-15T08:36:00Z">
              <w:r w:rsidRPr="00333E54">
                <w:rPr>
                  <w:rFonts w:asciiTheme="minorHAnsi" w:eastAsiaTheme="minorHAnsi" w:hAnsiTheme="minorHAnsi" w:cstheme="minorBidi"/>
                  <w:sz w:val="22"/>
                  <w:szCs w:val="22"/>
                  <w:rPrChange w:id="5582" w:author="Nick.Tolimieri [2]" w:date="2022-09-15T08:36:00Z">
                    <w:rPr>
                      <w:rFonts w:ascii="Calibri" w:hAnsi="Calibri" w:cs="Calibri"/>
                      <w:color w:val="000000"/>
                      <w:sz w:val="22"/>
                      <w:szCs w:val="22"/>
                    </w:rPr>
                  </w:rPrChange>
                </w:rPr>
                <w:t>Tatoosh Is. &amp; Neah B.</w:t>
              </w:r>
            </w:ins>
          </w:p>
        </w:tc>
        <w:tc>
          <w:tcPr>
            <w:tcW w:w="960" w:type="dxa"/>
            <w:noWrap/>
            <w:hideMark/>
            <w:tcPrChange w:id="558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84" w:author="Nick.Tolimieri [2]" w:date="2022-09-15T08:36:00Z"/>
                <w:rFonts w:asciiTheme="minorHAnsi" w:eastAsiaTheme="minorHAnsi" w:hAnsiTheme="minorHAnsi" w:cstheme="minorBidi"/>
                <w:sz w:val="22"/>
                <w:szCs w:val="22"/>
                <w:rPrChange w:id="5585" w:author="Nick.Tolimieri [2]" w:date="2022-09-15T08:36:00Z">
                  <w:rPr>
                    <w:ins w:id="5586" w:author="Nick.Tolimieri [2]" w:date="2022-09-15T08:36:00Z"/>
                    <w:rFonts w:ascii="Calibri" w:hAnsi="Calibri" w:cs="Calibri"/>
                    <w:color w:val="000000"/>
                    <w:sz w:val="22"/>
                    <w:szCs w:val="22"/>
                  </w:rPr>
                </w:rPrChange>
              </w:rPr>
              <w:pPrChange w:id="5587" w:author="Nick.Tolimieri [2]" w:date="2022-09-15T08:36:00Z">
                <w:pPr>
                  <w:jc w:val="right"/>
                </w:pPr>
              </w:pPrChange>
            </w:pPr>
            <w:ins w:id="5588" w:author="Nick.Tolimieri [2]" w:date="2022-09-15T08:36:00Z">
              <w:r w:rsidRPr="00333E54">
                <w:rPr>
                  <w:rFonts w:asciiTheme="minorHAnsi" w:eastAsiaTheme="minorHAnsi" w:hAnsiTheme="minorHAnsi" w:cstheme="minorBidi"/>
                  <w:sz w:val="22"/>
                  <w:szCs w:val="22"/>
                  <w:rPrChange w:id="5589" w:author="Nick.Tolimieri [2]" w:date="2022-09-15T08:36:00Z">
                    <w:rPr>
                      <w:rFonts w:ascii="Calibri" w:hAnsi="Calibri" w:cs="Calibri"/>
                      <w:color w:val="000000"/>
                      <w:sz w:val="22"/>
                      <w:szCs w:val="22"/>
                    </w:rPr>
                  </w:rPrChange>
                </w:rPr>
                <w:t>2005</w:t>
              </w:r>
            </w:ins>
          </w:p>
        </w:tc>
        <w:tc>
          <w:tcPr>
            <w:tcW w:w="960" w:type="dxa"/>
            <w:noWrap/>
            <w:hideMark/>
            <w:tcPrChange w:id="559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91" w:author="Nick.Tolimieri [2]" w:date="2022-09-15T08:36:00Z"/>
                <w:rFonts w:asciiTheme="minorHAnsi" w:eastAsiaTheme="minorHAnsi" w:hAnsiTheme="minorHAnsi" w:cstheme="minorBidi"/>
                <w:sz w:val="22"/>
                <w:szCs w:val="22"/>
                <w:rPrChange w:id="5592" w:author="Nick.Tolimieri [2]" w:date="2022-09-15T08:36:00Z">
                  <w:rPr>
                    <w:ins w:id="5593" w:author="Nick.Tolimieri [2]" w:date="2022-09-15T08:36:00Z"/>
                    <w:rFonts w:ascii="Calibri" w:hAnsi="Calibri" w:cs="Calibri"/>
                    <w:color w:val="000000"/>
                    <w:sz w:val="22"/>
                    <w:szCs w:val="22"/>
                  </w:rPr>
                </w:rPrChange>
              </w:rPr>
              <w:pPrChange w:id="5594" w:author="Nick.Tolimieri [2]" w:date="2022-09-15T08:36:00Z">
                <w:pPr>
                  <w:jc w:val="right"/>
                </w:pPr>
              </w:pPrChange>
            </w:pPr>
            <w:ins w:id="5595" w:author="Nick.Tolimieri [2]" w:date="2022-09-15T08:36:00Z">
              <w:r w:rsidRPr="00333E54">
                <w:rPr>
                  <w:rFonts w:asciiTheme="minorHAnsi" w:eastAsiaTheme="minorHAnsi" w:hAnsiTheme="minorHAnsi" w:cstheme="minorBidi"/>
                  <w:sz w:val="22"/>
                  <w:szCs w:val="22"/>
                  <w:rPrChange w:id="5596" w:author="Nick.Tolimieri [2]" w:date="2022-09-15T08:36:00Z">
                    <w:rPr>
                      <w:rFonts w:ascii="Calibri" w:hAnsi="Calibri" w:cs="Calibri"/>
                      <w:color w:val="000000"/>
                      <w:sz w:val="22"/>
                      <w:szCs w:val="22"/>
                    </w:rPr>
                  </w:rPrChange>
                </w:rPr>
                <w:t>0</w:t>
              </w:r>
            </w:ins>
          </w:p>
        </w:tc>
        <w:tc>
          <w:tcPr>
            <w:tcW w:w="960" w:type="dxa"/>
            <w:noWrap/>
            <w:hideMark/>
            <w:tcPrChange w:id="559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598" w:author="Nick.Tolimieri [2]" w:date="2022-09-15T08:36:00Z"/>
                <w:rFonts w:asciiTheme="minorHAnsi" w:eastAsiaTheme="minorHAnsi" w:hAnsiTheme="minorHAnsi" w:cstheme="minorBidi"/>
                <w:sz w:val="22"/>
                <w:szCs w:val="22"/>
                <w:rPrChange w:id="5599" w:author="Nick.Tolimieri [2]" w:date="2022-09-15T08:36:00Z">
                  <w:rPr>
                    <w:ins w:id="5600" w:author="Nick.Tolimieri [2]" w:date="2022-09-15T08:36:00Z"/>
                    <w:rFonts w:ascii="Calibri" w:hAnsi="Calibri" w:cs="Calibri"/>
                    <w:color w:val="000000"/>
                    <w:sz w:val="22"/>
                    <w:szCs w:val="22"/>
                  </w:rPr>
                </w:rPrChange>
              </w:rPr>
              <w:pPrChange w:id="5601" w:author="Nick.Tolimieri [2]" w:date="2022-09-15T08:36:00Z">
                <w:pPr>
                  <w:jc w:val="right"/>
                </w:pPr>
              </w:pPrChange>
            </w:pPr>
            <w:ins w:id="5602" w:author="Nick.Tolimieri [2]" w:date="2022-09-15T08:36:00Z">
              <w:r w:rsidRPr="00333E54">
                <w:rPr>
                  <w:rFonts w:asciiTheme="minorHAnsi" w:eastAsiaTheme="minorHAnsi" w:hAnsiTheme="minorHAnsi" w:cstheme="minorBidi"/>
                  <w:sz w:val="22"/>
                  <w:szCs w:val="22"/>
                  <w:rPrChange w:id="5603" w:author="Nick.Tolimieri [2]" w:date="2022-09-15T08:36:00Z">
                    <w:rPr>
                      <w:rFonts w:ascii="Calibri" w:hAnsi="Calibri" w:cs="Calibri"/>
                      <w:color w:val="000000"/>
                      <w:sz w:val="22"/>
                      <w:szCs w:val="22"/>
                    </w:rPr>
                  </w:rPrChange>
                </w:rPr>
                <w:t>39</w:t>
              </w:r>
            </w:ins>
          </w:p>
        </w:tc>
        <w:tc>
          <w:tcPr>
            <w:tcW w:w="960" w:type="dxa"/>
            <w:noWrap/>
            <w:hideMark/>
            <w:tcPrChange w:id="560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05" w:author="Nick.Tolimieri [2]" w:date="2022-09-15T08:36:00Z"/>
                <w:rFonts w:asciiTheme="minorHAnsi" w:eastAsiaTheme="minorHAnsi" w:hAnsiTheme="minorHAnsi" w:cstheme="minorBidi"/>
                <w:sz w:val="22"/>
                <w:szCs w:val="22"/>
                <w:rPrChange w:id="5606" w:author="Nick.Tolimieri [2]" w:date="2022-09-15T08:36:00Z">
                  <w:rPr>
                    <w:ins w:id="5607" w:author="Nick.Tolimieri [2]" w:date="2022-09-15T08:36:00Z"/>
                    <w:rFonts w:ascii="Calibri" w:hAnsi="Calibri" w:cs="Calibri"/>
                    <w:color w:val="000000"/>
                    <w:sz w:val="22"/>
                    <w:szCs w:val="22"/>
                  </w:rPr>
                </w:rPrChange>
              </w:rPr>
              <w:pPrChange w:id="5608" w:author="Nick.Tolimieri [2]" w:date="2022-09-15T08:36:00Z">
                <w:pPr>
                  <w:jc w:val="right"/>
                </w:pPr>
              </w:pPrChange>
            </w:pPr>
            <w:ins w:id="5609" w:author="Nick.Tolimieri [2]" w:date="2022-09-15T08:36:00Z">
              <w:r w:rsidRPr="00333E54">
                <w:rPr>
                  <w:rFonts w:asciiTheme="minorHAnsi" w:eastAsiaTheme="minorHAnsi" w:hAnsiTheme="minorHAnsi" w:cstheme="minorBidi"/>
                  <w:sz w:val="22"/>
                  <w:szCs w:val="22"/>
                  <w:rPrChange w:id="5610" w:author="Nick.Tolimieri [2]" w:date="2022-09-15T08:36:00Z">
                    <w:rPr>
                      <w:rFonts w:ascii="Calibri" w:hAnsi="Calibri" w:cs="Calibri"/>
                      <w:color w:val="000000"/>
                      <w:sz w:val="22"/>
                      <w:szCs w:val="22"/>
                    </w:rPr>
                  </w:rPrChange>
                </w:rPr>
                <w:t>1</w:t>
              </w:r>
            </w:ins>
          </w:p>
        </w:tc>
        <w:tc>
          <w:tcPr>
            <w:tcW w:w="960" w:type="dxa"/>
            <w:noWrap/>
            <w:hideMark/>
            <w:tcPrChange w:id="561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12" w:author="Nick.Tolimieri [2]" w:date="2022-09-15T08:36:00Z"/>
                <w:rFonts w:asciiTheme="minorHAnsi" w:eastAsiaTheme="minorHAnsi" w:hAnsiTheme="minorHAnsi" w:cstheme="minorBidi"/>
                <w:sz w:val="22"/>
                <w:szCs w:val="22"/>
                <w:rPrChange w:id="5613" w:author="Nick.Tolimieri [2]" w:date="2022-09-15T08:36:00Z">
                  <w:rPr>
                    <w:ins w:id="5614" w:author="Nick.Tolimieri [2]" w:date="2022-09-15T08:36:00Z"/>
                    <w:rFonts w:ascii="Calibri" w:hAnsi="Calibri" w:cs="Calibri"/>
                    <w:color w:val="000000"/>
                    <w:sz w:val="22"/>
                    <w:szCs w:val="22"/>
                  </w:rPr>
                </w:rPrChange>
              </w:rPr>
              <w:pPrChange w:id="5615" w:author="Nick.Tolimieri [2]" w:date="2022-09-15T08:36:00Z">
                <w:pPr>
                  <w:jc w:val="right"/>
                </w:pPr>
              </w:pPrChange>
            </w:pPr>
            <w:ins w:id="5616" w:author="Nick.Tolimieri [2]" w:date="2022-09-15T08:36:00Z">
              <w:r w:rsidRPr="00333E54">
                <w:rPr>
                  <w:rFonts w:asciiTheme="minorHAnsi" w:eastAsiaTheme="minorHAnsi" w:hAnsiTheme="minorHAnsi" w:cstheme="minorBidi"/>
                  <w:sz w:val="22"/>
                  <w:szCs w:val="22"/>
                  <w:rPrChange w:id="5617" w:author="Nick.Tolimieri [2]" w:date="2022-09-15T08:36:00Z">
                    <w:rPr>
                      <w:rFonts w:ascii="Calibri" w:hAnsi="Calibri" w:cs="Calibri"/>
                      <w:color w:val="000000"/>
                      <w:sz w:val="22"/>
                      <w:szCs w:val="22"/>
                    </w:rPr>
                  </w:rPrChange>
                </w:rPr>
                <w:t>15</w:t>
              </w:r>
            </w:ins>
          </w:p>
        </w:tc>
        <w:tc>
          <w:tcPr>
            <w:tcW w:w="960" w:type="dxa"/>
            <w:noWrap/>
            <w:hideMark/>
            <w:tcPrChange w:id="561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19" w:author="Nick.Tolimieri [2]" w:date="2022-09-15T08:36:00Z"/>
                <w:rFonts w:asciiTheme="minorHAnsi" w:eastAsiaTheme="minorHAnsi" w:hAnsiTheme="minorHAnsi" w:cstheme="minorBidi"/>
                <w:sz w:val="22"/>
                <w:szCs w:val="22"/>
                <w:rPrChange w:id="5620" w:author="Nick.Tolimieri [2]" w:date="2022-09-15T08:36:00Z">
                  <w:rPr>
                    <w:ins w:id="5621" w:author="Nick.Tolimieri [2]" w:date="2022-09-15T08:36:00Z"/>
                    <w:rFonts w:ascii="Calibri" w:hAnsi="Calibri" w:cs="Calibri"/>
                    <w:color w:val="000000"/>
                    <w:sz w:val="22"/>
                    <w:szCs w:val="22"/>
                  </w:rPr>
                </w:rPrChange>
              </w:rPr>
              <w:pPrChange w:id="5622" w:author="Nick.Tolimieri [2]" w:date="2022-09-15T08:36:00Z">
                <w:pPr>
                  <w:jc w:val="right"/>
                </w:pPr>
              </w:pPrChange>
            </w:pPr>
            <w:ins w:id="5623" w:author="Nick.Tolimieri [2]" w:date="2022-09-15T08:36:00Z">
              <w:r w:rsidRPr="00333E54">
                <w:rPr>
                  <w:rFonts w:asciiTheme="minorHAnsi" w:eastAsiaTheme="minorHAnsi" w:hAnsiTheme="minorHAnsi" w:cstheme="minorBidi"/>
                  <w:sz w:val="22"/>
                  <w:szCs w:val="22"/>
                  <w:rPrChange w:id="5624" w:author="Nick.Tolimieri [2]" w:date="2022-09-15T08:36:00Z">
                    <w:rPr>
                      <w:rFonts w:ascii="Calibri" w:hAnsi="Calibri" w:cs="Calibri"/>
                      <w:color w:val="000000"/>
                      <w:sz w:val="22"/>
                      <w:szCs w:val="22"/>
                    </w:rPr>
                  </w:rPrChange>
                </w:rPr>
                <w:t>15</w:t>
              </w:r>
            </w:ins>
          </w:p>
        </w:tc>
        <w:tc>
          <w:tcPr>
            <w:tcW w:w="960" w:type="dxa"/>
            <w:noWrap/>
            <w:hideMark/>
            <w:tcPrChange w:id="562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26" w:author="Nick.Tolimieri [2]" w:date="2022-09-15T08:36:00Z"/>
                <w:rFonts w:asciiTheme="minorHAnsi" w:eastAsiaTheme="minorHAnsi" w:hAnsiTheme="minorHAnsi" w:cstheme="minorBidi"/>
                <w:sz w:val="22"/>
                <w:szCs w:val="22"/>
                <w:rPrChange w:id="5627" w:author="Nick.Tolimieri [2]" w:date="2022-09-15T08:36:00Z">
                  <w:rPr>
                    <w:ins w:id="5628" w:author="Nick.Tolimieri [2]" w:date="2022-09-15T08:36:00Z"/>
                    <w:rFonts w:ascii="Calibri" w:hAnsi="Calibri" w:cs="Calibri"/>
                    <w:color w:val="000000"/>
                    <w:sz w:val="22"/>
                    <w:szCs w:val="22"/>
                  </w:rPr>
                </w:rPrChange>
              </w:rPr>
              <w:pPrChange w:id="5629" w:author="Nick.Tolimieri [2]" w:date="2022-09-15T08:36:00Z">
                <w:pPr>
                  <w:jc w:val="right"/>
                </w:pPr>
              </w:pPrChange>
            </w:pPr>
            <w:ins w:id="5630" w:author="Nick.Tolimieri [2]" w:date="2022-09-15T08:36:00Z">
              <w:r w:rsidRPr="00333E54">
                <w:rPr>
                  <w:rFonts w:asciiTheme="minorHAnsi" w:eastAsiaTheme="minorHAnsi" w:hAnsiTheme="minorHAnsi" w:cstheme="minorBidi"/>
                  <w:sz w:val="22"/>
                  <w:szCs w:val="22"/>
                  <w:rPrChange w:id="5631" w:author="Nick.Tolimieri [2]" w:date="2022-09-15T08:36:00Z">
                    <w:rPr>
                      <w:rFonts w:ascii="Calibri" w:hAnsi="Calibri" w:cs="Calibri"/>
                      <w:color w:val="000000"/>
                      <w:sz w:val="22"/>
                      <w:szCs w:val="22"/>
                    </w:rPr>
                  </w:rPrChange>
                </w:rPr>
                <w:t>15</w:t>
              </w:r>
            </w:ins>
          </w:p>
        </w:tc>
        <w:tc>
          <w:tcPr>
            <w:tcW w:w="960" w:type="dxa"/>
            <w:noWrap/>
            <w:hideMark/>
            <w:tcPrChange w:id="563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33" w:author="Nick.Tolimieri [2]" w:date="2022-09-15T08:36:00Z"/>
                <w:rFonts w:asciiTheme="minorHAnsi" w:eastAsiaTheme="minorHAnsi" w:hAnsiTheme="minorHAnsi" w:cstheme="minorBidi"/>
                <w:sz w:val="22"/>
                <w:szCs w:val="22"/>
                <w:rPrChange w:id="5634" w:author="Nick.Tolimieri [2]" w:date="2022-09-15T08:36:00Z">
                  <w:rPr>
                    <w:ins w:id="5635" w:author="Nick.Tolimieri [2]" w:date="2022-09-15T08:36:00Z"/>
                    <w:rFonts w:ascii="Calibri" w:hAnsi="Calibri" w:cs="Calibri"/>
                    <w:color w:val="000000"/>
                    <w:sz w:val="22"/>
                    <w:szCs w:val="22"/>
                  </w:rPr>
                </w:rPrChange>
              </w:rPr>
              <w:pPrChange w:id="5636" w:author="Nick.Tolimieri [2]" w:date="2022-09-15T08:36:00Z">
                <w:pPr>
                  <w:jc w:val="right"/>
                </w:pPr>
              </w:pPrChange>
            </w:pPr>
            <w:ins w:id="5637" w:author="Nick.Tolimieri [2]" w:date="2022-09-15T08:36:00Z">
              <w:r w:rsidRPr="00333E54">
                <w:rPr>
                  <w:rFonts w:asciiTheme="minorHAnsi" w:eastAsiaTheme="minorHAnsi" w:hAnsiTheme="minorHAnsi" w:cstheme="minorBidi"/>
                  <w:sz w:val="22"/>
                  <w:szCs w:val="22"/>
                  <w:rPrChange w:id="5638" w:author="Nick.Tolimieri [2]" w:date="2022-09-15T08:36:00Z">
                    <w:rPr>
                      <w:rFonts w:ascii="Calibri" w:hAnsi="Calibri" w:cs="Calibri"/>
                      <w:color w:val="000000"/>
                      <w:sz w:val="22"/>
                      <w:szCs w:val="22"/>
                    </w:rPr>
                  </w:rPrChange>
                </w:rPr>
                <w:t>1.96</w:t>
              </w:r>
            </w:ins>
          </w:p>
        </w:tc>
        <w:tc>
          <w:tcPr>
            <w:tcW w:w="960" w:type="dxa"/>
            <w:noWrap/>
            <w:hideMark/>
            <w:tcPrChange w:id="563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40" w:author="Nick.Tolimieri [2]" w:date="2022-09-15T08:36:00Z"/>
                <w:rFonts w:asciiTheme="minorHAnsi" w:eastAsiaTheme="minorHAnsi" w:hAnsiTheme="minorHAnsi" w:cstheme="minorBidi"/>
                <w:sz w:val="22"/>
                <w:szCs w:val="22"/>
                <w:rPrChange w:id="5641" w:author="Nick.Tolimieri [2]" w:date="2022-09-15T08:36:00Z">
                  <w:rPr>
                    <w:ins w:id="5642" w:author="Nick.Tolimieri [2]" w:date="2022-09-15T08:36:00Z"/>
                    <w:rFonts w:ascii="Calibri" w:hAnsi="Calibri" w:cs="Calibri"/>
                    <w:color w:val="000000"/>
                    <w:sz w:val="22"/>
                    <w:szCs w:val="22"/>
                  </w:rPr>
                </w:rPrChange>
              </w:rPr>
              <w:pPrChange w:id="5643" w:author="Nick.Tolimieri [2]" w:date="2022-09-15T08:36:00Z">
                <w:pPr>
                  <w:jc w:val="right"/>
                </w:pPr>
              </w:pPrChange>
            </w:pPr>
            <w:ins w:id="5644" w:author="Nick.Tolimieri [2]" w:date="2022-09-15T08:36:00Z">
              <w:r w:rsidRPr="00333E54">
                <w:rPr>
                  <w:rFonts w:asciiTheme="minorHAnsi" w:eastAsiaTheme="minorHAnsi" w:hAnsiTheme="minorHAnsi" w:cstheme="minorBidi"/>
                  <w:sz w:val="22"/>
                  <w:szCs w:val="22"/>
                  <w:rPrChange w:id="5645" w:author="Nick.Tolimieri [2]" w:date="2022-09-15T08:36:00Z">
                    <w:rPr>
                      <w:rFonts w:ascii="Calibri" w:hAnsi="Calibri" w:cs="Calibri"/>
                      <w:color w:val="000000"/>
                      <w:sz w:val="22"/>
                      <w:szCs w:val="22"/>
                    </w:rPr>
                  </w:rPrChange>
                </w:rPr>
                <w:t>0.32</w:t>
              </w:r>
            </w:ins>
          </w:p>
        </w:tc>
      </w:tr>
      <w:tr w:rsidR="00333E54" w:rsidRPr="00333E54" w:rsidTr="00333E54">
        <w:trPr>
          <w:divId w:val="1703289460"/>
          <w:trHeight w:val="300"/>
          <w:ins w:id="5646" w:author="Nick.Tolimieri [2]" w:date="2022-09-15T08:36:00Z"/>
          <w:trPrChange w:id="5647" w:author="Nick.Tolimieri [2]" w:date="2022-09-15T08:36:00Z">
            <w:trPr>
              <w:divId w:val="1703289460"/>
              <w:trHeight w:val="300"/>
            </w:trPr>
          </w:trPrChange>
        </w:trPr>
        <w:tc>
          <w:tcPr>
            <w:tcW w:w="960" w:type="dxa"/>
            <w:noWrap/>
            <w:hideMark/>
            <w:tcPrChange w:id="564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49" w:author="Nick.Tolimieri [2]" w:date="2022-09-15T08:36:00Z"/>
                <w:rFonts w:asciiTheme="minorHAnsi" w:eastAsiaTheme="minorHAnsi" w:hAnsiTheme="minorHAnsi" w:cstheme="minorBidi"/>
                <w:sz w:val="22"/>
                <w:szCs w:val="22"/>
                <w:rPrChange w:id="5650" w:author="Nick.Tolimieri [2]" w:date="2022-09-15T08:36:00Z">
                  <w:rPr>
                    <w:ins w:id="5651" w:author="Nick.Tolimieri [2]" w:date="2022-09-15T08:36:00Z"/>
                    <w:rFonts w:ascii="Calibri" w:hAnsi="Calibri" w:cs="Calibri"/>
                    <w:color w:val="000000"/>
                    <w:sz w:val="22"/>
                    <w:szCs w:val="22"/>
                  </w:rPr>
                </w:rPrChange>
              </w:rPr>
              <w:pPrChange w:id="5652" w:author="Nick.Tolimieri [2]" w:date="2022-09-15T08:36:00Z">
                <w:pPr/>
              </w:pPrChange>
            </w:pPr>
            <w:ins w:id="5653" w:author="Nick.Tolimieri [2]" w:date="2022-09-15T08:36:00Z">
              <w:r w:rsidRPr="00333E54">
                <w:rPr>
                  <w:rFonts w:asciiTheme="minorHAnsi" w:eastAsiaTheme="minorHAnsi" w:hAnsiTheme="minorHAnsi" w:cstheme="minorBidi"/>
                  <w:sz w:val="22"/>
                  <w:szCs w:val="22"/>
                  <w:rPrChange w:id="5654" w:author="Nick.Tolimieri [2]" w:date="2022-09-15T08:36:00Z">
                    <w:rPr>
                      <w:rFonts w:ascii="Calibri" w:hAnsi="Calibri" w:cs="Calibri"/>
                      <w:color w:val="000000"/>
                      <w:sz w:val="22"/>
                      <w:szCs w:val="22"/>
                    </w:rPr>
                  </w:rPrChange>
                </w:rPr>
                <w:t>Tatoosh Is. &amp; Neah B.</w:t>
              </w:r>
            </w:ins>
          </w:p>
        </w:tc>
        <w:tc>
          <w:tcPr>
            <w:tcW w:w="960" w:type="dxa"/>
            <w:noWrap/>
            <w:hideMark/>
            <w:tcPrChange w:id="565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56" w:author="Nick.Tolimieri [2]" w:date="2022-09-15T08:36:00Z"/>
                <w:rFonts w:asciiTheme="minorHAnsi" w:eastAsiaTheme="minorHAnsi" w:hAnsiTheme="minorHAnsi" w:cstheme="minorBidi"/>
                <w:sz w:val="22"/>
                <w:szCs w:val="22"/>
                <w:rPrChange w:id="5657" w:author="Nick.Tolimieri [2]" w:date="2022-09-15T08:36:00Z">
                  <w:rPr>
                    <w:ins w:id="5658" w:author="Nick.Tolimieri [2]" w:date="2022-09-15T08:36:00Z"/>
                    <w:rFonts w:ascii="Calibri" w:hAnsi="Calibri" w:cs="Calibri"/>
                    <w:color w:val="000000"/>
                    <w:sz w:val="22"/>
                    <w:szCs w:val="22"/>
                  </w:rPr>
                </w:rPrChange>
              </w:rPr>
              <w:pPrChange w:id="5659" w:author="Nick.Tolimieri [2]" w:date="2022-09-15T08:36:00Z">
                <w:pPr>
                  <w:jc w:val="right"/>
                </w:pPr>
              </w:pPrChange>
            </w:pPr>
            <w:ins w:id="5660" w:author="Nick.Tolimieri [2]" w:date="2022-09-15T08:36:00Z">
              <w:r w:rsidRPr="00333E54">
                <w:rPr>
                  <w:rFonts w:asciiTheme="minorHAnsi" w:eastAsiaTheme="minorHAnsi" w:hAnsiTheme="minorHAnsi" w:cstheme="minorBidi"/>
                  <w:sz w:val="22"/>
                  <w:szCs w:val="22"/>
                  <w:rPrChange w:id="5661" w:author="Nick.Tolimieri [2]" w:date="2022-09-15T08:36:00Z">
                    <w:rPr>
                      <w:rFonts w:ascii="Calibri" w:hAnsi="Calibri" w:cs="Calibri"/>
                      <w:color w:val="000000"/>
                      <w:sz w:val="22"/>
                      <w:szCs w:val="22"/>
                    </w:rPr>
                  </w:rPrChange>
                </w:rPr>
                <w:t>2006</w:t>
              </w:r>
            </w:ins>
          </w:p>
        </w:tc>
        <w:tc>
          <w:tcPr>
            <w:tcW w:w="960" w:type="dxa"/>
            <w:noWrap/>
            <w:hideMark/>
            <w:tcPrChange w:id="566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63" w:author="Nick.Tolimieri [2]" w:date="2022-09-15T08:36:00Z"/>
                <w:rFonts w:asciiTheme="minorHAnsi" w:eastAsiaTheme="minorHAnsi" w:hAnsiTheme="minorHAnsi" w:cstheme="minorBidi"/>
                <w:sz w:val="22"/>
                <w:szCs w:val="22"/>
                <w:rPrChange w:id="5664" w:author="Nick.Tolimieri [2]" w:date="2022-09-15T08:36:00Z">
                  <w:rPr>
                    <w:ins w:id="5665" w:author="Nick.Tolimieri [2]" w:date="2022-09-15T08:36:00Z"/>
                    <w:rFonts w:ascii="Calibri" w:hAnsi="Calibri" w:cs="Calibri"/>
                    <w:color w:val="000000"/>
                    <w:sz w:val="22"/>
                    <w:szCs w:val="22"/>
                  </w:rPr>
                </w:rPrChange>
              </w:rPr>
              <w:pPrChange w:id="5666" w:author="Nick.Tolimieri [2]" w:date="2022-09-15T08:36:00Z">
                <w:pPr>
                  <w:jc w:val="right"/>
                </w:pPr>
              </w:pPrChange>
            </w:pPr>
            <w:ins w:id="5667" w:author="Nick.Tolimieri [2]" w:date="2022-09-15T08:36:00Z">
              <w:r w:rsidRPr="00333E54">
                <w:rPr>
                  <w:rFonts w:asciiTheme="minorHAnsi" w:eastAsiaTheme="minorHAnsi" w:hAnsiTheme="minorHAnsi" w:cstheme="minorBidi"/>
                  <w:sz w:val="22"/>
                  <w:szCs w:val="22"/>
                  <w:rPrChange w:id="5668" w:author="Nick.Tolimieri [2]" w:date="2022-09-15T08:36:00Z">
                    <w:rPr>
                      <w:rFonts w:ascii="Calibri" w:hAnsi="Calibri" w:cs="Calibri"/>
                      <w:color w:val="000000"/>
                      <w:sz w:val="22"/>
                      <w:szCs w:val="22"/>
                    </w:rPr>
                  </w:rPrChange>
                </w:rPr>
                <w:t>0</w:t>
              </w:r>
            </w:ins>
          </w:p>
        </w:tc>
        <w:tc>
          <w:tcPr>
            <w:tcW w:w="960" w:type="dxa"/>
            <w:noWrap/>
            <w:hideMark/>
            <w:tcPrChange w:id="566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70" w:author="Nick.Tolimieri [2]" w:date="2022-09-15T08:36:00Z"/>
                <w:rFonts w:asciiTheme="minorHAnsi" w:eastAsiaTheme="minorHAnsi" w:hAnsiTheme="minorHAnsi" w:cstheme="minorBidi"/>
                <w:sz w:val="22"/>
                <w:szCs w:val="22"/>
                <w:rPrChange w:id="5671" w:author="Nick.Tolimieri [2]" w:date="2022-09-15T08:36:00Z">
                  <w:rPr>
                    <w:ins w:id="5672" w:author="Nick.Tolimieri [2]" w:date="2022-09-15T08:36:00Z"/>
                    <w:rFonts w:ascii="Calibri" w:hAnsi="Calibri" w:cs="Calibri"/>
                    <w:color w:val="000000"/>
                    <w:sz w:val="22"/>
                    <w:szCs w:val="22"/>
                  </w:rPr>
                </w:rPrChange>
              </w:rPr>
              <w:pPrChange w:id="5673" w:author="Nick.Tolimieri [2]" w:date="2022-09-15T08:36:00Z">
                <w:pPr>
                  <w:jc w:val="right"/>
                </w:pPr>
              </w:pPrChange>
            </w:pPr>
            <w:ins w:id="5674" w:author="Nick.Tolimieri [2]" w:date="2022-09-15T08:36:00Z">
              <w:r w:rsidRPr="00333E54">
                <w:rPr>
                  <w:rFonts w:asciiTheme="minorHAnsi" w:eastAsiaTheme="minorHAnsi" w:hAnsiTheme="minorHAnsi" w:cstheme="minorBidi"/>
                  <w:sz w:val="22"/>
                  <w:szCs w:val="22"/>
                  <w:rPrChange w:id="5675" w:author="Nick.Tolimieri [2]" w:date="2022-09-15T08:36:00Z">
                    <w:rPr>
                      <w:rFonts w:ascii="Calibri" w:hAnsi="Calibri" w:cs="Calibri"/>
                      <w:color w:val="000000"/>
                      <w:sz w:val="22"/>
                      <w:szCs w:val="22"/>
                    </w:rPr>
                  </w:rPrChange>
                </w:rPr>
                <w:t>22</w:t>
              </w:r>
            </w:ins>
          </w:p>
        </w:tc>
        <w:tc>
          <w:tcPr>
            <w:tcW w:w="960" w:type="dxa"/>
            <w:noWrap/>
            <w:hideMark/>
            <w:tcPrChange w:id="567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77" w:author="Nick.Tolimieri [2]" w:date="2022-09-15T08:36:00Z"/>
                <w:rFonts w:asciiTheme="minorHAnsi" w:eastAsiaTheme="minorHAnsi" w:hAnsiTheme="minorHAnsi" w:cstheme="minorBidi"/>
                <w:sz w:val="22"/>
                <w:szCs w:val="22"/>
                <w:rPrChange w:id="5678" w:author="Nick.Tolimieri [2]" w:date="2022-09-15T08:36:00Z">
                  <w:rPr>
                    <w:ins w:id="5679" w:author="Nick.Tolimieri [2]" w:date="2022-09-15T08:36:00Z"/>
                    <w:rFonts w:ascii="Calibri" w:hAnsi="Calibri" w:cs="Calibri"/>
                    <w:color w:val="000000"/>
                    <w:sz w:val="22"/>
                    <w:szCs w:val="22"/>
                  </w:rPr>
                </w:rPrChange>
              </w:rPr>
              <w:pPrChange w:id="5680" w:author="Nick.Tolimieri [2]" w:date="2022-09-15T08:36:00Z">
                <w:pPr>
                  <w:jc w:val="right"/>
                </w:pPr>
              </w:pPrChange>
            </w:pPr>
            <w:ins w:id="5681" w:author="Nick.Tolimieri [2]" w:date="2022-09-15T08:36:00Z">
              <w:r w:rsidRPr="00333E54">
                <w:rPr>
                  <w:rFonts w:asciiTheme="minorHAnsi" w:eastAsiaTheme="minorHAnsi" w:hAnsiTheme="minorHAnsi" w:cstheme="minorBidi"/>
                  <w:sz w:val="22"/>
                  <w:szCs w:val="22"/>
                  <w:rPrChange w:id="5682" w:author="Nick.Tolimieri [2]" w:date="2022-09-15T08:36:00Z">
                    <w:rPr>
                      <w:rFonts w:ascii="Calibri" w:hAnsi="Calibri" w:cs="Calibri"/>
                      <w:color w:val="000000"/>
                      <w:sz w:val="22"/>
                      <w:szCs w:val="22"/>
                    </w:rPr>
                  </w:rPrChange>
                </w:rPr>
                <w:t>1</w:t>
              </w:r>
            </w:ins>
          </w:p>
        </w:tc>
        <w:tc>
          <w:tcPr>
            <w:tcW w:w="960" w:type="dxa"/>
            <w:noWrap/>
            <w:hideMark/>
            <w:tcPrChange w:id="568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84" w:author="Nick.Tolimieri [2]" w:date="2022-09-15T08:36:00Z"/>
                <w:rFonts w:asciiTheme="minorHAnsi" w:eastAsiaTheme="minorHAnsi" w:hAnsiTheme="minorHAnsi" w:cstheme="minorBidi"/>
                <w:sz w:val="22"/>
                <w:szCs w:val="22"/>
                <w:rPrChange w:id="5685" w:author="Nick.Tolimieri [2]" w:date="2022-09-15T08:36:00Z">
                  <w:rPr>
                    <w:ins w:id="5686" w:author="Nick.Tolimieri [2]" w:date="2022-09-15T08:36:00Z"/>
                    <w:rFonts w:ascii="Calibri" w:hAnsi="Calibri" w:cs="Calibri"/>
                    <w:color w:val="000000"/>
                    <w:sz w:val="22"/>
                    <w:szCs w:val="22"/>
                  </w:rPr>
                </w:rPrChange>
              </w:rPr>
              <w:pPrChange w:id="5687" w:author="Nick.Tolimieri [2]" w:date="2022-09-15T08:36:00Z">
                <w:pPr>
                  <w:jc w:val="right"/>
                </w:pPr>
              </w:pPrChange>
            </w:pPr>
            <w:ins w:id="5688" w:author="Nick.Tolimieri [2]" w:date="2022-09-15T08:36:00Z">
              <w:r w:rsidRPr="00333E54">
                <w:rPr>
                  <w:rFonts w:asciiTheme="minorHAnsi" w:eastAsiaTheme="minorHAnsi" w:hAnsiTheme="minorHAnsi" w:cstheme="minorBidi"/>
                  <w:sz w:val="22"/>
                  <w:szCs w:val="22"/>
                  <w:rPrChange w:id="5689" w:author="Nick.Tolimieri [2]" w:date="2022-09-15T08:36:00Z">
                    <w:rPr>
                      <w:rFonts w:ascii="Calibri" w:hAnsi="Calibri" w:cs="Calibri"/>
                      <w:color w:val="000000"/>
                      <w:sz w:val="22"/>
                      <w:szCs w:val="22"/>
                    </w:rPr>
                  </w:rPrChange>
                </w:rPr>
                <w:t>6</w:t>
              </w:r>
            </w:ins>
          </w:p>
        </w:tc>
        <w:tc>
          <w:tcPr>
            <w:tcW w:w="960" w:type="dxa"/>
            <w:noWrap/>
            <w:hideMark/>
            <w:tcPrChange w:id="569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91" w:author="Nick.Tolimieri [2]" w:date="2022-09-15T08:36:00Z"/>
                <w:rFonts w:asciiTheme="minorHAnsi" w:eastAsiaTheme="minorHAnsi" w:hAnsiTheme="minorHAnsi" w:cstheme="minorBidi"/>
                <w:sz w:val="22"/>
                <w:szCs w:val="22"/>
                <w:rPrChange w:id="5692" w:author="Nick.Tolimieri [2]" w:date="2022-09-15T08:36:00Z">
                  <w:rPr>
                    <w:ins w:id="5693" w:author="Nick.Tolimieri [2]" w:date="2022-09-15T08:36:00Z"/>
                    <w:rFonts w:ascii="Calibri" w:hAnsi="Calibri" w:cs="Calibri"/>
                    <w:color w:val="000000"/>
                    <w:sz w:val="22"/>
                    <w:szCs w:val="22"/>
                  </w:rPr>
                </w:rPrChange>
              </w:rPr>
              <w:pPrChange w:id="5694" w:author="Nick.Tolimieri [2]" w:date="2022-09-15T08:36:00Z">
                <w:pPr>
                  <w:jc w:val="right"/>
                </w:pPr>
              </w:pPrChange>
            </w:pPr>
            <w:ins w:id="5695" w:author="Nick.Tolimieri [2]" w:date="2022-09-15T08:36:00Z">
              <w:r w:rsidRPr="00333E54">
                <w:rPr>
                  <w:rFonts w:asciiTheme="minorHAnsi" w:eastAsiaTheme="minorHAnsi" w:hAnsiTheme="minorHAnsi" w:cstheme="minorBidi"/>
                  <w:sz w:val="22"/>
                  <w:szCs w:val="22"/>
                  <w:rPrChange w:id="5696" w:author="Nick.Tolimieri [2]" w:date="2022-09-15T08:36:00Z">
                    <w:rPr>
                      <w:rFonts w:ascii="Calibri" w:hAnsi="Calibri" w:cs="Calibri"/>
                      <w:color w:val="000000"/>
                      <w:sz w:val="22"/>
                      <w:szCs w:val="22"/>
                    </w:rPr>
                  </w:rPrChange>
                </w:rPr>
                <w:t>6</w:t>
              </w:r>
            </w:ins>
          </w:p>
        </w:tc>
        <w:tc>
          <w:tcPr>
            <w:tcW w:w="960" w:type="dxa"/>
            <w:noWrap/>
            <w:hideMark/>
            <w:tcPrChange w:id="569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698" w:author="Nick.Tolimieri [2]" w:date="2022-09-15T08:36:00Z"/>
                <w:rFonts w:asciiTheme="minorHAnsi" w:eastAsiaTheme="minorHAnsi" w:hAnsiTheme="minorHAnsi" w:cstheme="minorBidi"/>
                <w:sz w:val="22"/>
                <w:szCs w:val="22"/>
                <w:rPrChange w:id="5699" w:author="Nick.Tolimieri [2]" w:date="2022-09-15T08:36:00Z">
                  <w:rPr>
                    <w:ins w:id="5700" w:author="Nick.Tolimieri [2]" w:date="2022-09-15T08:36:00Z"/>
                    <w:rFonts w:ascii="Calibri" w:hAnsi="Calibri" w:cs="Calibri"/>
                    <w:color w:val="000000"/>
                    <w:sz w:val="22"/>
                    <w:szCs w:val="22"/>
                  </w:rPr>
                </w:rPrChange>
              </w:rPr>
              <w:pPrChange w:id="5701" w:author="Nick.Tolimieri [2]" w:date="2022-09-15T08:36:00Z">
                <w:pPr>
                  <w:jc w:val="right"/>
                </w:pPr>
              </w:pPrChange>
            </w:pPr>
            <w:ins w:id="5702" w:author="Nick.Tolimieri [2]" w:date="2022-09-15T08:36:00Z">
              <w:r w:rsidRPr="00333E54">
                <w:rPr>
                  <w:rFonts w:asciiTheme="minorHAnsi" w:eastAsiaTheme="minorHAnsi" w:hAnsiTheme="minorHAnsi" w:cstheme="minorBidi"/>
                  <w:sz w:val="22"/>
                  <w:szCs w:val="22"/>
                  <w:rPrChange w:id="5703" w:author="Nick.Tolimieri [2]" w:date="2022-09-15T08:36:00Z">
                    <w:rPr>
                      <w:rFonts w:ascii="Calibri" w:hAnsi="Calibri" w:cs="Calibri"/>
                      <w:color w:val="000000"/>
                      <w:sz w:val="22"/>
                      <w:szCs w:val="22"/>
                    </w:rPr>
                  </w:rPrChange>
                </w:rPr>
                <w:t>6</w:t>
              </w:r>
            </w:ins>
          </w:p>
        </w:tc>
        <w:tc>
          <w:tcPr>
            <w:tcW w:w="960" w:type="dxa"/>
            <w:noWrap/>
            <w:hideMark/>
            <w:tcPrChange w:id="570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05" w:author="Nick.Tolimieri [2]" w:date="2022-09-15T08:36:00Z"/>
                <w:rFonts w:asciiTheme="minorHAnsi" w:eastAsiaTheme="minorHAnsi" w:hAnsiTheme="minorHAnsi" w:cstheme="minorBidi"/>
                <w:sz w:val="22"/>
                <w:szCs w:val="22"/>
                <w:rPrChange w:id="5706" w:author="Nick.Tolimieri [2]" w:date="2022-09-15T08:36:00Z">
                  <w:rPr>
                    <w:ins w:id="5707" w:author="Nick.Tolimieri [2]" w:date="2022-09-15T08:36:00Z"/>
                    <w:rFonts w:ascii="Calibri" w:hAnsi="Calibri" w:cs="Calibri"/>
                    <w:color w:val="000000"/>
                    <w:sz w:val="22"/>
                    <w:szCs w:val="22"/>
                  </w:rPr>
                </w:rPrChange>
              </w:rPr>
              <w:pPrChange w:id="5708" w:author="Nick.Tolimieri [2]" w:date="2022-09-15T08:36:00Z">
                <w:pPr>
                  <w:jc w:val="right"/>
                </w:pPr>
              </w:pPrChange>
            </w:pPr>
            <w:ins w:id="5709" w:author="Nick.Tolimieri [2]" w:date="2022-09-15T08:36:00Z">
              <w:r w:rsidRPr="00333E54">
                <w:rPr>
                  <w:rFonts w:asciiTheme="minorHAnsi" w:eastAsiaTheme="minorHAnsi" w:hAnsiTheme="minorHAnsi" w:cstheme="minorBidi"/>
                  <w:sz w:val="22"/>
                  <w:szCs w:val="22"/>
                  <w:rPrChange w:id="5710" w:author="Nick.Tolimieri [2]" w:date="2022-09-15T08:36:00Z">
                    <w:rPr>
                      <w:rFonts w:ascii="Calibri" w:hAnsi="Calibri" w:cs="Calibri"/>
                      <w:color w:val="000000"/>
                      <w:sz w:val="22"/>
                      <w:szCs w:val="22"/>
                    </w:rPr>
                  </w:rPrChange>
                </w:rPr>
                <w:t>1.9</w:t>
              </w:r>
            </w:ins>
          </w:p>
        </w:tc>
        <w:tc>
          <w:tcPr>
            <w:tcW w:w="960" w:type="dxa"/>
            <w:noWrap/>
            <w:hideMark/>
            <w:tcPrChange w:id="571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12" w:author="Nick.Tolimieri [2]" w:date="2022-09-15T08:36:00Z"/>
                <w:rFonts w:asciiTheme="minorHAnsi" w:eastAsiaTheme="minorHAnsi" w:hAnsiTheme="minorHAnsi" w:cstheme="minorBidi"/>
                <w:sz w:val="22"/>
                <w:szCs w:val="22"/>
                <w:rPrChange w:id="5713" w:author="Nick.Tolimieri [2]" w:date="2022-09-15T08:36:00Z">
                  <w:rPr>
                    <w:ins w:id="5714" w:author="Nick.Tolimieri [2]" w:date="2022-09-15T08:36:00Z"/>
                    <w:rFonts w:ascii="Calibri" w:hAnsi="Calibri" w:cs="Calibri"/>
                    <w:color w:val="000000"/>
                    <w:sz w:val="22"/>
                    <w:szCs w:val="22"/>
                  </w:rPr>
                </w:rPrChange>
              </w:rPr>
              <w:pPrChange w:id="5715" w:author="Nick.Tolimieri [2]" w:date="2022-09-15T08:36:00Z">
                <w:pPr>
                  <w:jc w:val="right"/>
                </w:pPr>
              </w:pPrChange>
            </w:pPr>
            <w:ins w:id="5716" w:author="Nick.Tolimieri [2]" w:date="2022-09-15T08:36:00Z">
              <w:r w:rsidRPr="00333E54">
                <w:rPr>
                  <w:rFonts w:asciiTheme="minorHAnsi" w:eastAsiaTheme="minorHAnsi" w:hAnsiTheme="minorHAnsi" w:cstheme="minorBidi"/>
                  <w:sz w:val="22"/>
                  <w:szCs w:val="22"/>
                  <w:rPrChange w:id="5717" w:author="Nick.Tolimieri [2]" w:date="2022-09-15T08:36:00Z">
                    <w:rPr>
                      <w:rFonts w:ascii="Calibri" w:hAnsi="Calibri" w:cs="Calibri"/>
                      <w:color w:val="000000"/>
                      <w:sz w:val="22"/>
                      <w:szCs w:val="22"/>
                    </w:rPr>
                  </w:rPrChange>
                </w:rPr>
                <w:t>0.29</w:t>
              </w:r>
            </w:ins>
          </w:p>
        </w:tc>
      </w:tr>
      <w:tr w:rsidR="00333E54" w:rsidRPr="00333E54" w:rsidTr="00333E54">
        <w:trPr>
          <w:divId w:val="1703289460"/>
          <w:trHeight w:val="300"/>
          <w:ins w:id="5718" w:author="Nick.Tolimieri [2]" w:date="2022-09-15T08:36:00Z"/>
          <w:trPrChange w:id="5719" w:author="Nick.Tolimieri [2]" w:date="2022-09-15T08:36:00Z">
            <w:trPr>
              <w:divId w:val="1703289460"/>
              <w:trHeight w:val="300"/>
            </w:trPr>
          </w:trPrChange>
        </w:trPr>
        <w:tc>
          <w:tcPr>
            <w:tcW w:w="960" w:type="dxa"/>
            <w:noWrap/>
            <w:hideMark/>
            <w:tcPrChange w:id="572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21" w:author="Nick.Tolimieri [2]" w:date="2022-09-15T08:36:00Z"/>
                <w:rFonts w:asciiTheme="minorHAnsi" w:eastAsiaTheme="minorHAnsi" w:hAnsiTheme="minorHAnsi" w:cstheme="minorBidi"/>
                <w:sz w:val="22"/>
                <w:szCs w:val="22"/>
                <w:rPrChange w:id="5722" w:author="Nick.Tolimieri [2]" w:date="2022-09-15T08:36:00Z">
                  <w:rPr>
                    <w:ins w:id="5723" w:author="Nick.Tolimieri [2]" w:date="2022-09-15T08:36:00Z"/>
                    <w:rFonts w:ascii="Calibri" w:hAnsi="Calibri" w:cs="Calibri"/>
                    <w:color w:val="000000"/>
                    <w:sz w:val="22"/>
                    <w:szCs w:val="22"/>
                  </w:rPr>
                </w:rPrChange>
              </w:rPr>
              <w:pPrChange w:id="5724" w:author="Nick.Tolimieri [2]" w:date="2022-09-15T08:36:00Z">
                <w:pPr/>
              </w:pPrChange>
            </w:pPr>
            <w:ins w:id="5725" w:author="Nick.Tolimieri [2]" w:date="2022-09-15T08:36:00Z">
              <w:r w:rsidRPr="00333E54">
                <w:rPr>
                  <w:rFonts w:asciiTheme="minorHAnsi" w:eastAsiaTheme="minorHAnsi" w:hAnsiTheme="minorHAnsi" w:cstheme="minorBidi"/>
                  <w:sz w:val="22"/>
                  <w:szCs w:val="22"/>
                  <w:rPrChange w:id="5726" w:author="Nick.Tolimieri [2]" w:date="2022-09-15T08:36:00Z">
                    <w:rPr>
                      <w:rFonts w:ascii="Calibri" w:hAnsi="Calibri" w:cs="Calibri"/>
                      <w:color w:val="000000"/>
                      <w:sz w:val="22"/>
                      <w:szCs w:val="22"/>
                    </w:rPr>
                  </w:rPrChange>
                </w:rPr>
                <w:lastRenderedPageBreak/>
                <w:t>Tatoosh Is. &amp; Neah B.</w:t>
              </w:r>
            </w:ins>
          </w:p>
        </w:tc>
        <w:tc>
          <w:tcPr>
            <w:tcW w:w="960" w:type="dxa"/>
            <w:noWrap/>
            <w:hideMark/>
            <w:tcPrChange w:id="572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28" w:author="Nick.Tolimieri [2]" w:date="2022-09-15T08:36:00Z"/>
                <w:rFonts w:asciiTheme="minorHAnsi" w:eastAsiaTheme="minorHAnsi" w:hAnsiTheme="minorHAnsi" w:cstheme="minorBidi"/>
                <w:sz w:val="22"/>
                <w:szCs w:val="22"/>
                <w:rPrChange w:id="5729" w:author="Nick.Tolimieri [2]" w:date="2022-09-15T08:36:00Z">
                  <w:rPr>
                    <w:ins w:id="5730" w:author="Nick.Tolimieri [2]" w:date="2022-09-15T08:36:00Z"/>
                    <w:rFonts w:ascii="Calibri" w:hAnsi="Calibri" w:cs="Calibri"/>
                    <w:color w:val="000000"/>
                    <w:sz w:val="22"/>
                    <w:szCs w:val="22"/>
                  </w:rPr>
                </w:rPrChange>
              </w:rPr>
              <w:pPrChange w:id="5731" w:author="Nick.Tolimieri [2]" w:date="2022-09-15T08:36:00Z">
                <w:pPr>
                  <w:jc w:val="right"/>
                </w:pPr>
              </w:pPrChange>
            </w:pPr>
            <w:ins w:id="5732" w:author="Nick.Tolimieri [2]" w:date="2022-09-15T08:36:00Z">
              <w:r w:rsidRPr="00333E54">
                <w:rPr>
                  <w:rFonts w:asciiTheme="minorHAnsi" w:eastAsiaTheme="minorHAnsi" w:hAnsiTheme="minorHAnsi" w:cstheme="minorBidi"/>
                  <w:sz w:val="22"/>
                  <w:szCs w:val="22"/>
                  <w:rPrChange w:id="5733" w:author="Nick.Tolimieri [2]" w:date="2022-09-15T08:36:00Z">
                    <w:rPr>
                      <w:rFonts w:ascii="Calibri" w:hAnsi="Calibri" w:cs="Calibri"/>
                      <w:color w:val="000000"/>
                      <w:sz w:val="22"/>
                      <w:szCs w:val="22"/>
                    </w:rPr>
                  </w:rPrChange>
                </w:rPr>
                <w:t>2007</w:t>
              </w:r>
            </w:ins>
          </w:p>
        </w:tc>
        <w:tc>
          <w:tcPr>
            <w:tcW w:w="960" w:type="dxa"/>
            <w:noWrap/>
            <w:hideMark/>
            <w:tcPrChange w:id="573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35" w:author="Nick.Tolimieri [2]" w:date="2022-09-15T08:36:00Z"/>
                <w:rFonts w:asciiTheme="minorHAnsi" w:eastAsiaTheme="minorHAnsi" w:hAnsiTheme="minorHAnsi" w:cstheme="minorBidi"/>
                <w:sz w:val="22"/>
                <w:szCs w:val="22"/>
                <w:rPrChange w:id="5736" w:author="Nick.Tolimieri [2]" w:date="2022-09-15T08:36:00Z">
                  <w:rPr>
                    <w:ins w:id="5737" w:author="Nick.Tolimieri [2]" w:date="2022-09-15T08:36:00Z"/>
                    <w:rFonts w:ascii="Calibri" w:hAnsi="Calibri" w:cs="Calibri"/>
                    <w:color w:val="000000"/>
                    <w:sz w:val="22"/>
                    <w:szCs w:val="22"/>
                  </w:rPr>
                </w:rPrChange>
              </w:rPr>
              <w:pPrChange w:id="5738" w:author="Nick.Tolimieri [2]" w:date="2022-09-15T08:36:00Z">
                <w:pPr>
                  <w:jc w:val="right"/>
                </w:pPr>
              </w:pPrChange>
            </w:pPr>
            <w:ins w:id="5739" w:author="Nick.Tolimieri [2]" w:date="2022-09-15T08:36:00Z">
              <w:r w:rsidRPr="00333E54">
                <w:rPr>
                  <w:rFonts w:asciiTheme="minorHAnsi" w:eastAsiaTheme="minorHAnsi" w:hAnsiTheme="minorHAnsi" w:cstheme="minorBidi"/>
                  <w:sz w:val="22"/>
                  <w:szCs w:val="22"/>
                  <w:rPrChange w:id="5740" w:author="Nick.Tolimieri [2]" w:date="2022-09-15T08:36:00Z">
                    <w:rPr>
                      <w:rFonts w:ascii="Calibri" w:hAnsi="Calibri" w:cs="Calibri"/>
                      <w:color w:val="000000"/>
                      <w:sz w:val="22"/>
                      <w:szCs w:val="22"/>
                    </w:rPr>
                  </w:rPrChange>
                </w:rPr>
                <w:t>5</w:t>
              </w:r>
            </w:ins>
          </w:p>
        </w:tc>
        <w:tc>
          <w:tcPr>
            <w:tcW w:w="960" w:type="dxa"/>
            <w:noWrap/>
            <w:hideMark/>
            <w:tcPrChange w:id="574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42" w:author="Nick.Tolimieri [2]" w:date="2022-09-15T08:36:00Z"/>
                <w:rFonts w:asciiTheme="minorHAnsi" w:eastAsiaTheme="minorHAnsi" w:hAnsiTheme="minorHAnsi" w:cstheme="minorBidi"/>
                <w:sz w:val="22"/>
                <w:szCs w:val="22"/>
                <w:rPrChange w:id="5743" w:author="Nick.Tolimieri [2]" w:date="2022-09-15T08:36:00Z">
                  <w:rPr>
                    <w:ins w:id="5744" w:author="Nick.Tolimieri [2]" w:date="2022-09-15T08:36:00Z"/>
                    <w:rFonts w:ascii="Calibri" w:hAnsi="Calibri" w:cs="Calibri"/>
                    <w:color w:val="000000"/>
                    <w:sz w:val="22"/>
                    <w:szCs w:val="22"/>
                  </w:rPr>
                </w:rPrChange>
              </w:rPr>
              <w:pPrChange w:id="5745" w:author="Nick.Tolimieri [2]" w:date="2022-09-15T08:36:00Z">
                <w:pPr>
                  <w:jc w:val="right"/>
                </w:pPr>
              </w:pPrChange>
            </w:pPr>
            <w:ins w:id="5746" w:author="Nick.Tolimieri [2]" w:date="2022-09-15T08:36:00Z">
              <w:r w:rsidRPr="00333E54">
                <w:rPr>
                  <w:rFonts w:asciiTheme="minorHAnsi" w:eastAsiaTheme="minorHAnsi" w:hAnsiTheme="minorHAnsi" w:cstheme="minorBidi"/>
                  <w:sz w:val="22"/>
                  <w:szCs w:val="22"/>
                  <w:rPrChange w:id="5747" w:author="Nick.Tolimieri [2]" w:date="2022-09-15T08:36:00Z">
                    <w:rPr>
                      <w:rFonts w:ascii="Calibri" w:hAnsi="Calibri" w:cs="Calibri"/>
                      <w:color w:val="000000"/>
                      <w:sz w:val="22"/>
                      <w:szCs w:val="22"/>
                    </w:rPr>
                  </w:rPrChange>
                </w:rPr>
                <w:t>8</w:t>
              </w:r>
            </w:ins>
          </w:p>
        </w:tc>
        <w:tc>
          <w:tcPr>
            <w:tcW w:w="960" w:type="dxa"/>
            <w:noWrap/>
            <w:hideMark/>
            <w:tcPrChange w:id="574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49" w:author="Nick.Tolimieri [2]" w:date="2022-09-15T08:36:00Z"/>
                <w:rFonts w:asciiTheme="minorHAnsi" w:eastAsiaTheme="minorHAnsi" w:hAnsiTheme="minorHAnsi" w:cstheme="minorBidi"/>
                <w:sz w:val="22"/>
                <w:szCs w:val="22"/>
                <w:rPrChange w:id="5750" w:author="Nick.Tolimieri [2]" w:date="2022-09-15T08:36:00Z">
                  <w:rPr>
                    <w:ins w:id="5751" w:author="Nick.Tolimieri [2]" w:date="2022-09-15T08:36:00Z"/>
                    <w:rFonts w:ascii="Calibri" w:hAnsi="Calibri" w:cs="Calibri"/>
                    <w:color w:val="000000"/>
                    <w:sz w:val="22"/>
                    <w:szCs w:val="22"/>
                  </w:rPr>
                </w:rPrChange>
              </w:rPr>
              <w:pPrChange w:id="5752" w:author="Nick.Tolimieri [2]" w:date="2022-09-15T08:36:00Z">
                <w:pPr>
                  <w:jc w:val="right"/>
                </w:pPr>
              </w:pPrChange>
            </w:pPr>
            <w:ins w:id="5753" w:author="Nick.Tolimieri [2]" w:date="2022-09-15T08:36:00Z">
              <w:r w:rsidRPr="00333E54">
                <w:rPr>
                  <w:rFonts w:asciiTheme="minorHAnsi" w:eastAsiaTheme="minorHAnsi" w:hAnsiTheme="minorHAnsi" w:cstheme="minorBidi"/>
                  <w:sz w:val="22"/>
                  <w:szCs w:val="22"/>
                  <w:rPrChange w:id="5754" w:author="Nick.Tolimieri [2]" w:date="2022-09-15T08:36:00Z">
                    <w:rPr>
                      <w:rFonts w:ascii="Calibri" w:hAnsi="Calibri" w:cs="Calibri"/>
                      <w:color w:val="000000"/>
                      <w:sz w:val="22"/>
                      <w:szCs w:val="22"/>
                    </w:rPr>
                  </w:rPrChange>
                </w:rPr>
                <w:t>1</w:t>
              </w:r>
            </w:ins>
          </w:p>
        </w:tc>
        <w:tc>
          <w:tcPr>
            <w:tcW w:w="960" w:type="dxa"/>
            <w:noWrap/>
            <w:hideMark/>
            <w:tcPrChange w:id="575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56" w:author="Nick.Tolimieri [2]" w:date="2022-09-15T08:36:00Z"/>
                <w:rFonts w:asciiTheme="minorHAnsi" w:eastAsiaTheme="minorHAnsi" w:hAnsiTheme="minorHAnsi" w:cstheme="minorBidi"/>
                <w:sz w:val="22"/>
                <w:szCs w:val="22"/>
                <w:rPrChange w:id="5757" w:author="Nick.Tolimieri [2]" w:date="2022-09-15T08:36:00Z">
                  <w:rPr>
                    <w:ins w:id="5758" w:author="Nick.Tolimieri [2]" w:date="2022-09-15T08:36:00Z"/>
                    <w:rFonts w:ascii="Calibri" w:hAnsi="Calibri" w:cs="Calibri"/>
                    <w:color w:val="000000"/>
                    <w:sz w:val="22"/>
                    <w:szCs w:val="22"/>
                  </w:rPr>
                </w:rPrChange>
              </w:rPr>
              <w:pPrChange w:id="5759" w:author="Nick.Tolimieri [2]" w:date="2022-09-15T08:36:00Z">
                <w:pPr>
                  <w:jc w:val="right"/>
                </w:pPr>
              </w:pPrChange>
            </w:pPr>
            <w:ins w:id="5760" w:author="Nick.Tolimieri [2]" w:date="2022-09-15T08:36:00Z">
              <w:r w:rsidRPr="00333E54">
                <w:rPr>
                  <w:rFonts w:asciiTheme="minorHAnsi" w:eastAsiaTheme="minorHAnsi" w:hAnsiTheme="minorHAnsi" w:cstheme="minorBidi"/>
                  <w:sz w:val="22"/>
                  <w:szCs w:val="22"/>
                  <w:rPrChange w:id="5761" w:author="Nick.Tolimieri [2]" w:date="2022-09-15T08:36:00Z">
                    <w:rPr>
                      <w:rFonts w:ascii="Calibri" w:hAnsi="Calibri" w:cs="Calibri"/>
                      <w:color w:val="000000"/>
                      <w:sz w:val="22"/>
                      <w:szCs w:val="22"/>
                    </w:rPr>
                  </w:rPrChange>
                </w:rPr>
                <w:t>8</w:t>
              </w:r>
            </w:ins>
          </w:p>
        </w:tc>
        <w:tc>
          <w:tcPr>
            <w:tcW w:w="960" w:type="dxa"/>
            <w:noWrap/>
            <w:hideMark/>
            <w:tcPrChange w:id="576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63" w:author="Nick.Tolimieri [2]" w:date="2022-09-15T08:36:00Z"/>
                <w:rFonts w:asciiTheme="minorHAnsi" w:eastAsiaTheme="minorHAnsi" w:hAnsiTheme="minorHAnsi" w:cstheme="minorBidi"/>
                <w:sz w:val="22"/>
                <w:szCs w:val="22"/>
                <w:rPrChange w:id="5764" w:author="Nick.Tolimieri [2]" w:date="2022-09-15T08:36:00Z">
                  <w:rPr>
                    <w:ins w:id="5765" w:author="Nick.Tolimieri [2]" w:date="2022-09-15T08:36:00Z"/>
                    <w:rFonts w:ascii="Calibri" w:hAnsi="Calibri" w:cs="Calibri"/>
                    <w:color w:val="000000"/>
                    <w:sz w:val="22"/>
                    <w:szCs w:val="22"/>
                  </w:rPr>
                </w:rPrChange>
              </w:rPr>
              <w:pPrChange w:id="5766" w:author="Nick.Tolimieri [2]" w:date="2022-09-15T08:36:00Z">
                <w:pPr>
                  <w:jc w:val="right"/>
                </w:pPr>
              </w:pPrChange>
            </w:pPr>
            <w:ins w:id="5767" w:author="Nick.Tolimieri [2]" w:date="2022-09-15T08:36:00Z">
              <w:r w:rsidRPr="00333E54">
                <w:rPr>
                  <w:rFonts w:asciiTheme="minorHAnsi" w:eastAsiaTheme="minorHAnsi" w:hAnsiTheme="minorHAnsi" w:cstheme="minorBidi"/>
                  <w:sz w:val="22"/>
                  <w:szCs w:val="22"/>
                  <w:rPrChange w:id="5768" w:author="Nick.Tolimieri [2]" w:date="2022-09-15T08:36:00Z">
                    <w:rPr>
                      <w:rFonts w:ascii="Calibri" w:hAnsi="Calibri" w:cs="Calibri"/>
                      <w:color w:val="000000"/>
                      <w:sz w:val="22"/>
                      <w:szCs w:val="22"/>
                    </w:rPr>
                  </w:rPrChange>
                </w:rPr>
                <w:t>8</w:t>
              </w:r>
            </w:ins>
          </w:p>
        </w:tc>
        <w:tc>
          <w:tcPr>
            <w:tcW w:w="960" w:type="dxa"/>
            <w:noWrap/>
            <w:hideMark/>
            <w:tcPrChange w:id="576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70" w:author="Nick.Tolimieri [2]" w:date="2022-09-15T08:36:00Z"/>
                <w:rFonts w:asciiTheme="minorHAnsi" w:eastAsiaTheme="minorHAnsi" w:hAnsiTheme="minorHAnsi" w:cstheme="minorBidi"/>
                <w:sz w:val="22"/>
                <w:szCs w:val="22"/>
                <w:rPrChange w:id="5771" w:author="Nick.Tolimieri [2]" w:date="2022-09-15T08:36:00Z">
                  <w:rPr>
                    <w:ins w:id="5772" w:author="Nick.Tolimieri [2]" w:date="2022-09-15T08:36:00Z"/>
                    <w:rFonts w:ascii="Calibri" w:hAnsi="Calibri" w:cs="Calibri"/>
                    <w:color w:val="000000"/>
                    <w:sz w:val="22"/>
                    <w:szCs w:val="22"/>
                  </w:rPr>
                </w:rPrChange>
              </w:rPr>
              <w:pPrChange w:id="5773" w:author="Nick.Tolimieri [2]" w:date="2022-09-15T08:36:00Z">
                <w:pPr>
                  <w:jc w:val="right"/>
                </w:pPr>
              </w:pPrChange>
            </w:pPr>
            <w:ins w:id="5774" w:author="Nick.Tolimieri [2]" w:date="2022-09-15T08:36:00Z">
              <w:r w:rsidRPr="00333E54">
                <w:rPr>
                  <w:rFonts w:asciiTheme="minorHAnsi" w:eastAsiaTheme="minorHAnsi" w:hAnsiTheme="minorHAnsi" w:cstheme="minorBidi"/>
                  <w:sz w:val="22"/>
                  <w:szCs w:val="22"/>
                  <w:rPrChange w:id="5775" w:author="Nick.Tolimieri [2]" w:date="2022-09-15T08:36:00Z">
                    <w:rPr>
                      <w:rFonts w:ascii="Calibri" w:hAnsi="Calibri" w:cs="Calibri"/>
                      <w:color w:val="000000"/>
                      <w:sz w:val="22"/>
                      <w:szCs w:val="22"/>
                    </w:rPr>
                  </w:rPrChange>
                </w:rPr>
                <w:t>8</w:t>
              </w:r>
            </w:ins>
          </w:p>
        </w:tc>
        <w:tc>
          <w:tcPr>
            <w:tcW w:w="960" w:type="dxa"/>
            <w:noWrap/>
            <w:hideMark/>
            <w:tcPrChange w:id="577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77" w:author="Nick.Tolimieri [2]" w:date="2022-09-15T08:36:00Z"/>
                <w:rFonts w:asciiTheme="minorHAnsi" w:eastAsiaTheme="minorHAnsi" w:hAnsiTheme="minorHAnsi" w:cstheme="minorBidi"/>
                <w:sz w:val="22"/>
                <w:szCs w:val="22"/>
                <w:rPrChange w:id="5778" w:author="Nick.Tolimieri [2]" w:date="2022-09-15T08:36:00Z">
                  <w:rPr>
                    <w:ins w:id="5779" w:author="Nick.Tolimieri [2]" w:date="2022-09-15T08:36:00Z"/>
                    <w:rFonts w:ascii="Calibri" w:hAnsi="Calibri" w:cs="Calibri"/>
                    <w:color w:val="000000"/>
                    <w:sz w:val="22"/>
                    <w:szCs w:val="22"/>
                  </w:rPr>
                </w:rPrChange>
              </w:rPr>
              <w:pPrChange w:id="5780" w:author="Nick.Tolimieri [2]" w:date="2022-09-15T08:36:00Z">
                <w:pPr>
                  <w:jc w:val="right"/>
                </w:pPr>
              </w:pPrChange>
            </w:pPr>
            <w:ins w:id="5781" w:author="Nick.Tolimieri [2]" w:date="2022-09-15T08:36:00Z">
              <w:r w:rsidRPr="00333E54">
                <w:rPr>
                  <w:rFonts w:asciiTheme="minorHAnsi" w:eastAsiaTheme="minorHAnsi" w:hAnsiTheme="minorHAnsi" w:cstheme="minorBidi"/>
                  <w:sz w:val="22"/>
                  <w:szCs w:val="22"/>
                  <w:rPrChange w:id="5782" w:author="Nick.Tolimieri [2]" w:date="2022-09-15T08:36:00Z">
                    <w:rPr>
                      <w:rFonts w:ascii="Calibri" w:hAnsi="Calibri" w:cs="Calibri"/>
                      <w:color w:val="000000"/>
                      <w:sz w:val="22"/>
                      <w:szCs w:val="22"/>
                    </w:rPr>
                  </w:rPrChange>
                </w:rPr>
                <w:t>2.58</w:t>
              </w:r>
            </w:ins>
          </w:p>
        </w:tc>
        <w:tc>
          <w:tcPr>
            <w:tcW w:w="960" w:type="dxa"/>
            <w:noWrap/>
            <w:hideMark/>
            <w:tcPrChange w:id="578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84" w:author="Nick.Tolimieri [2]" w:date="2022-09-15T08:36:00Z"/>
                <w:rFonts w:asciiTheme="minorHAnsi" w:eastAsiaTheme="minorHAnsi" w:hAnsiTheme="minorHAnsi" w:cstheme="minorBidi"/>
                <w:sz w:val="22"/>
                <w:szCs w:val="22"/>
                <w:rPrChange w:id="5785" w:author="Nick.Tolimieri [2]" w:date="2022-09-15T08:36:00Z">
                  <w:rPr>
                    <w:ins w:id="5786" w:author="Nick.Tolimieri [2]" w:date="2022-09-15T08:36:00Z"/>
                    <w:rFonts w:ascii="Calibri" w:hAnsi="Calibri" w:cs="Calibri"/>
                    <w:color w:val="000000"/>
                    <w:sz w:val="22"/>
                    <w:szCs w:val="22"/>
                  </w:rPr>
                </w:rPrChange>
              </w:rPr>
              <w:pPrChange w:id="5787" w:author="Nick.Tolimieri [2]" w:date="2022-09-15T08:36:00Z">
                <w:pPr>
                  <w:jc w:val="right"/>
                </w:pPr>
              </w:pPrChange>
            </w:pPr>
            <w:ins w:id="5788" w:author="Nick.Tolimieri [2]" w:date="2022-09-15T08:36:00Z">
              <w:r w:rsidRPr="00333E54">
                <w:rPr>
                  <w:rFonts w:asciiTheme="minorHAnsi" w:eastAsiaTheme="minorHAnsi" w:hAnsiTheme="minorHAnsi" w:cstheme="minorBidi"/>
                  <w:sz w:val="22"/>
                  <w:szCs w:val="22"/>
                  <w:rPrChange w:id="5789" w:author="Nick.Tolimieri [2]" w:date="2022-09-15T08:36:00Z">
                    <w:rPr>
                      <w:rFonts w:ascii="Calibri" w:hAnsi="Calibri" w:cs="Calibri"/>
                      <w:color w:val="000000"/>
                      <w:sz w:val="22"/>
                      <w:szCs w:val="22"/>
                    </w:rPr>
                  </w:rPrChange>
                </w:rPr>
                <w:t>0.67</w:t>
              </w:r>
            </w:ins>
          </w:p>
        </w:tc>
      </w:tr>
      <w:tr w:rsidR="00333E54" w:rsidRPr="00333E54" w:rsidTr="00333E54">
        <w:trPr>
          <w:divId w:val="1703289460"/>
          <w:trHeight w:val="300"/>
          <w:ins w:id="5790" w:author="Nick.Tolimieri [2]" w:date="2022-09-15T08:36:00Z"/>
          <w:trPrChange w:id="5791" w:author="Nick.Tolimieri [2]" w:date="2022-09-15T08:36:00Z">
            <w:trPr>
              <w:divId w:val="1703289460"/>
              <w:trHeight w:val="300"/>
            </w:trPr>
          </w:trPrChange>
        </w:trPr>
        <w:tc>
          <w:tcPr>
            <w:tcW w:w="960" w:type="dxa"/>
            <w:noWrap/>
            <w:hideMark/>
            <w:tcPrChange w:id="579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793" w:author="Nick.Tolimieri [2]" w:date="2022-09-15T08:36:00Z"/>
                <w:rFonts w:asciiTheme="minorHAnsi" w:eastAsiaTheme="minorHAnsi" w:hAnsiTheme="minorHAnsi" w:cstheme="minorBidi"/>
                <w:sz w:val="22"/>
                <w:szCs w:val="22"/>
                <w:rPrChange w:id="5794" w:author="Nick.Tolimieri [2]" w:date="2022-09-15T08:36:00Z">
                  <w:rPr>
                    <w:ins w:id="5795" w:author="Nick.Tolimieri [2]" w:date="2022-09-15T08:36:00Z"/>
                    <w:rFonts w:ascii="Calibri" w:hAnsi="Calibri" w:cs="Calibri"/>
                    <w:color w:val="000000"/>
                    <w:sz w:val="22"/>
                    <w:szCs w:val="22"/>
                  </w:rPr>
                </w:rPrChange>
              </w:rPr>
              <w:pPrChange w:id="5796" w:author="Nick.Tolimieri [2]" w:date="2022-09-15T08:36:00Z">
                <w:pPr/>
              </w:pPrChange>
            </w:pPr>
            <w:ins w:id="5797" w:author="Nick.Tolimieri [2]" w:date="2022-09-15T08:36:00Z">
              <w:r w:rsidRPr="00333E54">
                <w:rPr>
                  <w:rFonts w:asciiTheme="minorHAnsi" w:eastAsiaTheme="minorHAnsi" w:hAnsiTheme="minorHAnsi" w:cstheme="minorBidi"/>
                  <w:sz w:val="22"/>
                  <w:szCs w:val="22"/>
                  <w:rPrChange w:id="5798" w:author="Nick.Tolimieri [2]" w:date="2022-09-15T08:36:00Z">
                    <w:rPr>
                      <w:rFonts w:ascii="Calibri" w:hAnsi="Calibri" w:cs="Calibri"/>
                      <w:color w:val="000000"/>
                      <w:sz w:val="22"/>
                      <w:szCs w:val="22"/>
                    </w:rPr>
                  </w:rPrChange>
                </w:rPr>
                <w:t>Tatoosh Is. &amp; Neah B.</w:t>
              </w:r>
            </w:ins>
          </w:p>
        </w:tc>
        <w:tc>
          <w:tcPr>
            <w:tcW w:w="960" w:type="dxa"/>
            <w:noWrap/>
            <w:hideMark/>
            <w:tcPrChange w:id="579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00" w:author="Nick.Tolimieri [2]" w:date="2022-09-15T08:36:00Z"/>
                <w:rFonts w:asciiTheme="minorHAnsi" w:eastAsiaTheme="minorHAnsi" w:hAnsiTheme="minorHAnsi" w:cstheme="minorBidi"/>
                <w:sz w:val="22"/>
                <w:szCs w:val="22"/>
                <w:rPrChange w:id="5801" w:author="Nick.Tolimieri [2]" w:date="2022-09-15T08:36:00Z">
                  <w:rPr>
                    <w:ins w:id="5802" w:author="Nick.Tolimieri [2]" w:date="2022-09-15T08:36:00Z"/>
                    <w:rFonts w:ascii="Calibri" w:hAnsi="Calibri" w:cs="Calibri"/>
                    <w:color w:val="000000"/>
                    <w:sz w:val="22"/>
                    <w:szCs w:val="22"/>
                  </w:rPr>
                </w:rPrChange>
              </w:rPr>
              <w:pPrChange w:id="5803" w:author="Nick.Tolimieri [2]" w:date="2022-09-15T08:36:00Z">
                <w:pPr>
                  <w:jc w:val="right"/>
                </w:pPr>
              </w:pPrChange>
            </w:pPr>
            <w:ins w:id="5804" w:author="Nick.Tolimieri [2]" w:date="2022-09-15T08:36:00Z">
              <w:r w:rsidRPr="00333E54">
                <w:rPr>
                  <w:rFonts w:asciiTheme="minorHAnsi" w:eastAsiaTheme="minorHAnsi" w:hAnsiTheme="minorHAnsi" w:cstheme="minorBidi"/>
                  <w:sz w:val="22"/>
                  <w:szCs w:val="22"/>
                  <w:rPrChange w:id="5805" w:author="Nick.Tolimieri [2]" w:date="2022-09-15T08:36:00Z">
                    <w:rPr>
                      <w:rFonts w:ascii="Calibri" w:hAnsi="Calibri" w:cs="Calibri"/>
                      <w:color w:val="000000"/>
                      <w:sz w:val="22"/>
                      <w:szCs w:val="22"/>
                    </w:rPr>
                  </w:rPrChange>
                </w:rPr>
                <w:t>2008</w:t>
              </w:r>
            </w:ins>
          </w:p>
        </w:tc>
        <w:tc>
          <w:tcPr>
            <w:tcW w:w="960" w:type="dxa"/>
            <w:noWrap/>
            <w:hideMark/>
            <w:tcPrChange w:id="580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07" w:author="Nick.Tolimieri [2]" w:date="2022-09-15T08:36:00Z"/>
                <w:rFonts w:asciiTheme="minorHAnsi" w:eastAsiaTheme="minorHAnsi" w:hAnsiTheme="minorHAnsi" w:cstheme="minorBidi"/>
                <w:sz w:val="22"/>
                <w:szCs w:val="22"/>
                <w:rPrChange w:id="5808" w:author="Nick.Tolimieri [2]" w:date="2022-09-15T08:36:00Z">
                  <w:rPr>
                    <w:ins w:id="5809" w:author="Nick.Tolimieri [2]" w:date="2022-09-15T08:36:00Z"/>
                    <w:rFonts w:ascii="Calibri" w:hAnsi="Calibri" w:cs="Calibri"/>
                    <w:color w:val="000000"/>
                    <w:sz w:val="22"/>
                    <w:szCs w:val="22"/>
                  </w:rPr>
                </w:rPrChange>
              </w:rPr>
              <w:pPrChange w:id="5810" w:author="Nick.Tolimieri [2]" w:date="2022-09-15T08:36:00Z">
                <w:pPr>
                  <w:jc w:val="right"/>
                </w:pPr>
              </w:pPrChange>
            </w:pPr>
            <w:ins w:id="5811" w:author="Nick.Tolimieri [2]" w:date="2022-09-15T08:36:00Z">
              <w:r w:rsidRPr="00333E54">
                <w:rPr>
                  <w:rFonts w:asciiTheme="minorHAnsi" w:eastAsiaTheme="minorHAnsi" w:hAnsiTheme="minorHAnsi" w:cstheme="minorBidi"/>
                  <w:sz w:val="22"/>
                  <w:szCs w:val="22"/>
                  <w:rPrChange w:id="5812" w:author="Nick.Tolimieri [2]" w:date="2022-09-15T08:36:00Z">
                    <w:rPr>
                      <w:rFonts w:ascii="Calibri" w:hAnsi="Calibri" w:cs="Calibri"/>
                      <w:color w:val="000000"/>
                      <w:sz w:val="22"/>
                      <w:szCs w:val="22"/>
                    </w:rPr>
                  </w:rPrChange>
                </w:rPr>
                <w:t>0</w:t>
              </w:r>
            </w:ins>
          </w:p>
        </w:tc>
        <w:tc>
          <w:tcPr>
            <w:tcW w:w="960" w:type="dxa"/>
            <w:noWrap/>
            <w:hideMark/>
            <w:tcPrChange w:id="581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14" w:author="Nick.Tolimieri [2]" w:date="2022-09-15T08:36:00Z"/>
                <w:rFonts w:asciiTheme="minorHAnsi" w:eastAsiaTheme="minorHAnsi" w:hAnsiTheme="minorHAnsi" w:cstheme="minorBidi"/>
                <w:sz w:val="22"/>
                <w:szCs w:val="22"/>
                <w:rPrChange w:id="5815" w:author="Nick.Tolimieri [2]" w:date="2022-09-15T08:36:00Z">
                  <w:rPr>
                    <w:ins w:id="5816" w:author="Nick.Tolimieri [2]" w:date="2022-09-15T08:36:00Z"/>
                    <w:rFonts w:ascii="Calibri" w:hAnsi="Calibri" w:cs="Calibri"/>
                    <w:color w:val="000000"/>
                    <w:sz w:val="22"/>
                    <w:szCs w:val="22"/>
                  </w:rPr>
                </w:rPrChange>
              </w:rPr>
              <w:pPrChange w:id="5817" w:author="Nick.Tolimieri [2]" w:date="2022-09-15T08:36:00Z">
                <w:pPr>
                  <w:jc w:val="right"/>
                </w:pPr>
              </w:pPrChange>
            </w:pPr>
            <w:ins w:id="5818" w:author="Nick.Tolimieri [2]" w:date="2022-09-15T08:36:00Z">
              <w:r w:rsidRPr="00333E54">
                <w:rPr>
                  <w:rFonts w:asciiTheme="minorHAnsi" w:eastAsiaTheme="minorHAnsi" w:hAnsiTheme="minorHAnsi" w:cstheme="minorBidi"/>
                  <w:sz w:val="22"/>
                  <w:szCs w:val="22"/>
                  <w:rPrChange w:id="5819" w:author="Nick.Tolimieri [2]" w:date="2022-09-15T08:36:00Z">
                    <w:rPr>
                      <w:rFonts w:ascii="Calibri" w:hAnsi="Calibri" w:cs="Calibri"/>
                      <w:color w:val="000000"/>
                      <w:sz w:val="22"/>
                      <w:szCs w:val="22"/>
                    </w:rPr>
                  </w:rPrChange>
                </w:rPr>
                <w:t>0</w:t>
              </w:r>
            </w:ins>
          </w:p>
        </w:tc>
        <w:tc>
          <w:tcPr>
            <w:tcW w:w="960" w:type="dxa"/>
            <w:noWrap/>
            <w:hideMark/>
            <w:tcPrChange w:id="582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21" w:author="Nick.Tolimieri [2]" w:date="2022-09-15T08:36:00Z"/>
                <w:rFonts w:asciiTheme="minorHAnsi" w:eastAsiaTheme="minorHAnsi" w:hAnsiTheme="minorHAnsi" w:cstheme="minorBidi"/>
                <w:sz w:val="22"/>
                <w:szCs w:val="22"/>
                <w:rPrChange w:id="5822" w:author="Nick.Tolimieri [2]" w:date="2022-09-15T08:36:00Z">
                  <w:rPr>
                    <w:ins w:id="5823" w:author="Nick.Tolimieri [2]" w:date="2022-09-15T08:36:00Z"/>
                    <w:rFonts w:ascii="Calibri" w:hAnsi="Calibri" w:cs="Calibri"/>
                    <w:color w:val="000000"/>
                    <w:sz w:val="22"/>
                    <w:szCs w:val="22"/>
                  </w:rPr>
                </w:rPrChange>
              </w:rPr>
              <w:pPrChange w:id="5824" w:author="Nick.Tolimieri [2]" w:date="2022-09-15T08:36:00Z">
                <w:pPr>
                  <w:jc w:val="right"/>
                </w:pPr>
              </w:pPrChange>
            </w:pPr>
            <w:ins w:id="5825" w:author="Nick.Tolimieri [2]" w:date="2022-09-15T08:36:00Z">
              <w:r w:rsidRPr="00333E54">
                <w:rPr>
                  <w:rFonts w:asciiTheme="minorHAnsi" w:eastAsiaTheme="minorHAnsi" w:hAnsiTheme="minorHAnsi" w:cstheme="minorBidi"/>
                  <w:sz w:val="22"/>
                  <w:szCs w:val="22"/>
                  <w:rPrChange w:id="5826" w:author="Nick.Tolimieri [2]" w:date="2022-09-15T08:36:00Z">
                    <w:rPr>
                      <w:rFonts w:ascii="Calibri" w:hAnsi="Calibri" w:cs="Calibri"/>
                      <w:color w:val="000000"/>
                      <w:sz w:val="22"/>
                      <w:szCs w:val="22"/>
                    </w:rPr>
                  </w:rPrChange>
                </w:rPr>
                <w:t>0</w:t>
              </w:r>
            </w:ins>
          </w:p>
        </w:tc>
        <w:tc>
          <w:tcPr>
            <w:tcW w:w="960" w:type="dxa"/>
            <w:noWrap/>
            <w:hideMark/>
            <w:tcPrChange w:id="582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28" w:author="Nick.Tolimieri [2]" w:date="2022-09-15T08:36:00Z"/>
                <w:rFonts w:asciiTheme="minorHAnsi" w:eastAsiaTheme="minorHAnsi" w:hAnsiTheme="minorHAnsi" w:cstheme="minorBidi"/>
                <w:sz w:val="22"/>
                <w:szCs w:val="22"/>
                <w:rPrChange w:id="5829" w:author="Nick.Tolimieri [2]" w:date="2022-09-15T08:36:00Z">
                  <w:rPr>
                    <w:ins w:id="5830" w:author="Nick.Tolimieri [2]" w:date="2022-09-15T08:36:00Z"/>
                    <w:rFonts w:ascii="Calibri" w:hAnsi="Calibri" w:cs="Calibri"/>
                    <w:color w:val="000000"/>
                    <w:sz w:val="22"/>
                    <w:szCs w:val="22"/>
                  </w:rPr>
                </w:rPrChange>
              </w:rPr>
              <w:pPrChange w:id="5831" w:author="Nick.Tolimieri [2]" w:date="2022-09-15T08:36:00Z">
                <w:pPr>
                  <w:jc w:val="right"/>
                </w:pPr>
              </w:pPrChange>
            </w:pPr>
            <w:ins w:id="5832" w:author="Nick.Tolimieri [2]" w:date="2022-09-15T08:36:00Z">
              <w:r w:rsidRPr="00333E54">
                <w:rPr>
                  <w:rFonts w:asciiTheme="minorHAnsi" w:eastAsiaTheme="minorHAnsi" w:hAnsiTheme="minorHAnsi" w:cstheme="minorBidi"/>
                  <w:sz w:val="22"/>
                  <w:szCs w:val="22"/>
                  <w:rPrChange w:id="5833" w:author="Nick.Tolimieri [2]" w:date="2022-09-15T08:36:00Z">
                    <w:rPr>
                      <w:rFonts w:ascii="Calibri" w:hAnsi="Calibri" w:cs="Calibri"/>
                      <w:color w:val="000000"/>
                      <w:sz w:val="22"/>
                      <w:szCs w:val="22"/>
                    </w:rPr>
                  </w:rPrChange>
                </w:rPr>
                <w:t>0</w:t>
              </w:r>
            </w:ins>
          </w:p>
        </w:tc>
        <w:tc>
          <w:tcPr>
            <w:tcW w:w="960" w:type="dxa"/>
            <w:noWrap/>
            <w:hideMark/>
            <w:tcPrChange w:id="583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35" w:author="Nick.Tolimieri [2]" w:date="2022-09-15T08:36:00Z"/>
                <w:rFonts w:asciiTheme="minorHAnsi" w:eastAsiaTheme="minorHAnsi" w:hAnsiTheme="minorHAnsi" w:cstheme="minorBidi"/>
                <w:sz w:val="22"/>
                <w:szCs w:val="22"/>
                <w:rPrChange w:id="5836" w:author="Nick.Tolimieri [2]" w:date="2022-09-15T08:36:00Z">
                  <w:rPr>
                    <w:ins w:id="5837" w:author="Nick.Tolimieri [2]" w:date="2022-09-15T08:36:00Z"/>
                    <w:rFonts w:ascii="Calibri" w:hAnsi="Calibri" w:cs="Calibri"/>
                    <w:color w:val="000000"/>
                    <w:sz w:val="22"/>
                    <w:szCs w:val="22"/>
                  </w:rPr>
                </w:rPrChange>
              </w:rPr>
              <w:pPrChange w:id="5838" w:author="Nick.Tolimieri [2]" w:date="2022-09-15T08:36:00Z">
                <w:pPr/>
              </w:pPrChange>
            </w:pPr>
            <w:ins w:id="5839" w:author="Nick.Tolimieri [2]" w:date="2022-09-15T08:36:00Z">
              <w:r w:rsidRPr="00333E54">
                <w:rPr>
                  <w:rFonts w:asciiTheme="minorHAnsi" w:eastAsiaTheme="minorHAnsi" w:hAnsiTheme="minorHAnsi" w:cstheme="minorBidi"/>
                  <w:sz w:val="22"/>
                  <w:szCs w:val="22"/>
                  <w:rPrChange w:id="5840" w:author="Nick.Tolimieri [2]" w:date="2022-09-15T08:36:00Z">
                    <w:rPr>
                      <w:rFonts w:ascii="Calibri" w:hAnsi="Calibri" w:cs="Calibri"/>
                      <w:color w:val="000000"/>
                      <w:sz w:val="22"/>
                      <w:szCs w:val="22"/>
                    </w:rPr>
                  </w:rPrChange>
                </w:rPr>
                <w:t>NA</w:t>
              </w:r>
            </w:ins>
          </w:p>
        </w:tc>
        <w:tc>
          <w:tcPr>
            <w:tcW w:w="960" w:type="dxa"/>
            <w:noWrap/>
            <w:hideMark/>
            <w:tcPrChange w:id="584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42" w:author="Nick.Tolimieri [2]" w:date="2022-09-15T08:36:00Z"/>
                <w:rFonts w:asciiTheme="minorHAnsi" w:eastAsiaTheme="minorHAnsi" w:hAnsiTheme="minorHAnsi" w:cstheme="minorBidi"/>
                <w:sz w:val="22"/>
                <w:szCs w:val="22"/>
                <w:rPrChange w:id="5843" w:author="Nick.Tolimieri [2]" w:date="2022-09-15T08:36:00Z">
                  <w:rPr>
                    <w:ins w:id="5844" w:author="Nick.Tolimieri [2]" w:date="2022-09-15T08:36:00Z"/>
                    <w:rFonts w:ascii="Calibri" w:hAnsi="Calibri" w:cs="Calibri"/>
                    <w:color w:val="000000"/>
                    <w:sz w:val="22"/>
                    <w:szCs w:val="22"/>
                  </w:rPr>
                </w:rPrChange>
              </w:rPr>
              <w:pPrChange w:id="5845" w:author="Nick.Tolimieri [2]" w:date="2022-09-15T08:36:00Z">
                <w:pPr/>
              </w:pPrChange>
            </w:pPr>
            <w:ins w:id="5846" w:author="Nick.Tolimieri [2]" w:date="2022-09-15T08:36:00Z">
              <w:r w:rsidRPr="00333E54">
                <w:rPr>
                  <w:rFonts w:asciiTheme="minorHAnsi" w:eastAsiaTheme="minorHAnsi" w:hAnsiTheme="minorHAnsi" w:cstheme="minorBidi"/>
                  <w:sz w:val="22"/>
                  <w:szCs w:val="22"/>
                  <w:rPrChange w:id="5847" w:author="Nick.Tolimieri [2]" w:date="2022-09-15T08:36:00Z">
                    <w:rPr>
                      <w:rFonts w:ascii="Calibri" w:hAnsi="Calibri" w:cs="Calibri"/>
                      <w:color w:val="000000"/>
                      <w:sz w:val="22"/>
                      <w:szCs w:val="22"/>
                    </w:rPr>
                  </w:rPrChange>
                </w:rPr>
                <w:t>NA</w:t>
              </w:r>
            </w:ins>
          </w:p>
        </w:tc>
        <w:tc>
          <w:tcPr>
            <w:tcW w:w="960" w:type="dxa"/>
            <w:noWrap/>
            <w:hideMark/>
            <w:tcPrChange w:id="584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49" w:author="Nick.Tolimieri [2]" w:date="2022-09-15T08:36:00Z"/>
                <w:rFonts w:asciiTheme="minorHAnsi" w:eastAsiaTheme="minorHAnsi" w:hAnsiTheme="minorHAnsi" w:cstheme="minorBidi"/>
                <w:sz w:val="22"/>
                <w:szCs w:val="22"/>
                <w:rPrChange w:id="5850" w:author="Nick.Tolimieri [2]" w:date="2022-09-15T08:36:00Z">
                  <w:rPr>
                    <w:ins w:id="5851" w:author="Nick.Tolimieri [2]" w:date="2022-09-15T08:36:00Z"/>
                    <w:rFonts w:ascii="Calibri" w:hAnsi="Calibri" w:cs="Calibri"/>
                    <w:color w:val="000000"/>
                    <w:sz w:val="22"/>
                    <w:szCs w:val="22"/>
                  </w:rPr>
                </w:rPrChange>
              </w:rPr>
              <w:pPrChange w:id="5852" w:author="Nick.Tolimieri [2]" w:date="2022-09-15T08:36:00Z">
                <w:pPr/>
              </w:pPrChange>
            </w:pPr>
            <w:ins w:id="5853" w:author="Nick.Tolimieri [2]" w:date="2022-09-15T08:36:00Z">
              <w:r w:rsidRPr="00333E54">
                <w:rPr>
                  <w:rFonts w:asciiTheme="minorHAnsi" w:eastAsiaTheme="minorHAnsi" w:hAnsiTheme="minorHAnsi" w:cstheme="minorBidi"/>
                  <w:sz w:val="22"/>
                  <w:szCs w:val="22"/>
                  <w:rPrChange w:id="5854" w:author="Nick.Tolimieri [2]" w:date="2022-09-15T08:36:00Z">
                    <w:rPr>
                      <w:rFonts w:ascii="Calibri" w:hAnsi="Calibri" w:cs="Calibri"/>
                      <w:color w:val="000000"/>
                      <w:sz w:val="22"/>
                      <w:szCs w:val="22"/>
                    </w:rPr>
                  </w:rPrChange>
                </w:rPr>
                <w:t>NA</w:t>
              </w:r>
            </w:ins>
          </w:p>
        </w:tc>
        <w:tc>
          <w:tcPr>
            <w:tcW w:w="960" w:type="dxa"/>
            <w:noWrap/>
            <w:hideMark/>
            <w:tcPrChange w:id="585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56" w:author="Nick.Tolimieri [2]" w:date="2022-09-15T08:36:00Z"/>
                <w:rFonts w:asciiTheme="minorHAnsi" w:eastAsiaTheme="minorHAnsi" w:hAnsiTheme="minorHAnsi" w:cstheme="minorBidi"/>
                <w:sz w:val="22"/>
                <w:szCs w:val="22"/>
                <w:rPrChange w:id="5857" w:author="Nick.Tolimieri [2]" w:date="2022-09-15T08:36:00Z">
                  <w:rPr>
                    <w:ins w:id="5858" w:author="Nick.Tolimieri [2]" w:date="2022-09-15T08:36:00Z"/>
                    <w:rFonts w:ascii="Calibri" w:hAnsi="Calibri" w:cs="Calibri"/>
                    <w:color w:val="000000"/>
                    <w:sz w:val="22"/>
                    <w:szCs w:val="22"/>
                  </w:rPr>
                </w:rPrChange>
              </w:rPr>
              <w:pPrChange w:id="5859" w:author="Nick.Tolimieri [2]" w:date="2022-09-15T08:36:00Z">
                <w:pPr/>
              </w:pPrChange>
            </w:pPr>
            <w:ins w:id="5860" w:author="Nick.Tolimieri [2]" w:date="2022-09-15T08:36:00Z">
              <w:r w:rsidRPr="00333E54">
                <w:rPr>
                  <w:rFonts w:asciiTheme="minorHAnsi" w:eastAsiaTheme="minorHAnsi" w:hAnsiTheme="minorHAnsi" w:cstheme="minorBidi"/>
                  <w:sz w:val="22"/>
                  <w:szCs w:val="22"/>
                  <w:rPrChange w:id="5861"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5862" w:author="Nick.Tolimieri [2]" w:date="2022-09-15T08:36:00Z"/>
          <w:trPrChange w:id="5863" w:author="Nick.Tolimieri [2]" w:date="2022-09-15T08:36:00Z">
            <w:trPr>
              <w:divId w:val="1703289460"/>
              <w:trHeight w:val="300"/>
            </w:trPr>
          </w:trPrChange>
        </w:trPr>
        <w:tc>
          <w:tcPr>
            <w:tcW w:w="960" w:type="dxa"/>
            <w:noWrap/>
            <w:hideMark/>
            <w:tcPrChange w:id="586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65" w:author="Nick.Tolimieri [2]" w:date="2022-09-15T08:36:00Z"/>
                <w:rFonts w:asciiTheme="minorHAnsi" w:eastAsiaTheme="minorHAnsi" w:hAnsiTheme="minorHAnsi" w:cstheme="minorBidi"/>
                <w:sz w:val="22"/>
                <w:szCs w:val="22"/>
                <w:rPrChange w:id="5866" w:author="Nick.Tolimieri [2]" w:date="2022-09-15T08:36:00Z">
                  <w:rPr>
                    <w:ins w:id="5867" w:author="Nick.Tolimieri [2]" w:date="2022-09-15T08:36:00Z"/>
                    <w:rFonts w:ascii="Calibri" w:hAnsi="Calibri" w:cs="Calibri"/>
                    <w:color w:val="000000"/>
                    <w:sz w:val="22"/>
                    <w:szCs w:val="22"/>
                  </w:rPr>
                </w:rPrChange>
              </w:rPr>
              <w:pPrChange w:id="5868" w:author="Nick.Tolimieri [2]" w:date="2022-09-15T08:36:00Z">
                <w:pPr/>
              </w:pPrChange>
            </w:pPr>
            <w:ins w:id="5869" w:author="Nick.Tolimieri [2]" w:date="2022-09-15T08:36:00Z">
              <w:r w:rsidRPr="00333E54">
                <w:rPr>
                  <w:rFonts w:asciiTheme="minorHAnsi" w:eastAsiaTheme="minorHAnsi" w:hAnsiTheme="minorHAnsi" w:cstheme="minorBidi"/>
                  <w:sz w:val="22"/>
                  <w:szCs w:val="22"/>
                  <w:rPrChange w:id="5870" w:author="Nick.Tolimieri [2]" w:date="2022-09-15T08:36:00Z">
                    <w:rPr>
                      <w:rFonts w:ascii="Calibri" w:hAnsi="Calibri" w:cs="Calibri"/>
                      <w:color w:val="000000"/>
                      <w:sz w:val="22"/>
                      <w:szCs w:val="22"/>
                    </w:rPr>
                  </w:rPrChange>
                </w:rPr>
                <w:t>Tatoosh Is. &amp; Neah B.</w:t>
              </w:r>
            </w:ins>
          </w:p>
        </w:tc>
        <w:tc>
          <w:tcPr>
            <w:tcW w:w="960" w:type="dxa"/>
            <w:noWrap/>
            <w:hideMark/>
            <w:tcPrChange w:id="587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72" w:author="Nick.Tolimieri [2]" w:date="2022-09-15T08:36:00Z"/>
                <w:rFonts w:asciiTheme="minorHAnsi" w:eastAsiaTheme="minorHAnsi" w:hAnsiTheme="minorHAnsi" w:cstheme="minorBidi"/>
                <w:sz w:val="22"/>
                <w:szCs w:val="22"/>
                <w:rPrChange w:id="5873" w:author="Nick.Tolimieri [2]" w:date="2022-09-15T08:36:00Z">
                  <w:rPr>
                    <w:ins w:id="5874" w:author="Nick.Tolimieri [2]" w:date="2022-09-15T08:36:00Z"/>
                    <w:rFonts w:ascii="Calibri" w:hAnsi="Calibri" w:cs="Calibri"/>
                    <w:color w:val="000000"/>
                    <w:sz w:val="22"/>
                    <w:szCs w:val="22"/>
                  </w:rPr>
                </w:rPrChange>
              </w:rPr>
              <w:pPrChange w:id="5875" w:author="Nick.Tolimieri [2]" w:date="2022-09-15T08:36:00Z">
                <w:pPr>
                  <w:jc w:val="right"/>
                </w:pPr>
              </w:pPrChange>
            </w:pPr>
            <w:ins w:id="5876" w:author="Nick.Tolimieri [2]" w:date="2022-09-15T08:36:00Z">
              <w:r w:rsidRPr="00333E54">
                <w:rPr>
                  <w:rFonts w:asciiTheme="minorHAnsi" w:eastAsiaTheme="minorHAnsi" w:hAnsiTheme="minorHAnsi" w:cstheme="minorBidi"/>
                  <w:sz w:val="22"/>
                  <w:szCs w:val="22"/>
                  <w:rPrChange w:id="5877" w:author="Nick.Tolimieri [2]" w:date="2022-09-15T08:36:00Z">
                    <w:rPr>
                      <w:rFonts w:ascii="Calibri" w:hAnsi="Calibri" w:cs="Calibri"/>
                      <w:color w:val="000000"/>
                      <w:sz w:val="22"/>
                      <w:szCs w:val="22"/>
                    </w:rPr>
                  </w:rPrChange>
                </w:rPr>
                <w:t>2009</w:t>
              </w:r>
            </w:ins>
          </w:p>
        </w:tc>
        <w:tc>
          <w:tcPr>
            <w:tcW w:w="960" w:type="dxa"/>
            <w:noWrap/>
            <w:hideMark/>
            <w:tcPrChange w:id="587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79" w:author="Nick.Tolimieri [2]" w:date="2022-09-15T08:36:00Z"/>
                <w:rFonts w:asciiTheme="minorHAnsi" w:eastAsiaTheme="minorHAnsi" w:hAnsiTheme="minorHAnsi" w:cstheme="minorBidi"/>
                <w:sz w:val="22"/>
                <w:szCs w:val="22"/>
                <w:rPrChange w:id="5880" w:author="Nick.Tolimieri [2]" w:date="2022-09-15T08:36:00Z">
                  <w:rPr>
                    <w:ins w:id="5881" w:author="Nick.Tolimieri [2]" w:date="2022-09-15T08:36:00Z"/>
                    <w:rFonts w:ascii="Calibri" w:hAnsi="Calibri" w:cs="Calibri"/>
                    <w:color w:val="000000"/>
                    <w:sz w:val="22"/>
                    <w:szCs w:val="22"/>
                  </w:rPr>
                </w:rPrChange>
              </w:rPr>
              <w:pPrChange w:id="5882" w:author="Nick.Tolimieri [2]" w:date="2022-09-15T08:36:00Z">
                <w:pPr>
                  <w:jc w:val="right"/>
                </w:pPr>
              </w:pPrChange>
            </w:pPr>
            <w:ins w:id="5883" w:author="Nick.Tolimieri [2]" w:date="2022-09-15T08:36:00Z">
              <w:r w:rsidRPr="00333E54">
                <w:rPr>
                  <w:rFonts w:asciiTheme="minorHAnsi" w:eastAsiaTheme="minorHAnsi" w:hAnsiTheme="minorHAnsi" w:cstheme="minorBidi"/>
                  <w:sz w:val="22"/>
                  <w:szCs w:val="22"/>
                  <w:rPrChange w:id="5884" w:author="Nick.Tolimieri [2]" w:date="2022-09-15T08:36:00Z">
                    <w:rPr>
                      <w:rFonts w:ascii="Calibri" w:hAnsi="Calibri" w:cs="Calibri"/>
                      <w:color w:val="000000"/>
                      <w:sz w:val="22"/>
                      <w:szCs w:val="22"/>
                    </w:rPr>
                  </w:rPrChange>
                </w:rPr>
                <w:t>0</w:t>
              </w:r>
            </w:ins>
          </w:p>
        </w:tc>
        <w:tc>
          <w:tcPr>
            <w:tcW w:w="960" w:type="dxa"/>
            <w:noWrap/>
            <w:hideMark/>
            <w:tcPrChange w:id="588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86" w:author="Nick.Tolimieri [2]" w:date="2022-09-15T08:36:00Z"/>
                <w:rFonts w:asciiTheme="minorHAnsi" w:eastAsiaTheme="minorHAnsi" w:hAnsiTheme="minorHAnsi" w:cstheme="minorBidi"/>
                <w:sz w:val="22"/>
                <w:szCs w:val="22"/>
                <w:rPrChange w:id="5887" w:author="Nick.Tolimieri [2]" w:date="2022-09-15T08:36:00Z">
                  <w:rPr>
                    <w:ins w:id="5888" w:author="Nick.Tolimieri [2]" w:date="2022-09-15T08:36:00Z"/>
                    <w:rFonts w:ascii="Calibri" w:hAnsi="Calibri" w:cs="Calibri"/>
                    <w:color w:val="000000"/>
                    <w:sz w:val="22"/>
                    <w:szCs w:val="22"/>
                  </w:rPr>
                </w:rPrChange>
              </w:rPr>
              <w:pPrChange w:id="5889" w:author="Nick.Tolimieri [2]" w:date="2022-09-15T08:36:00Z">
                <w:pPr>
                  <w:jc w:val="right"/>
                </w:pPr>
              </w:pPrChange>
            </w:pPr>
            <w:ins w:id="5890" w:author="Nick.Tolimieri [2]" w:date="2022-09-15T08:36:00Z">
              <w:r w:rsidRPr="00333E54">
                <w:rPr>
                  <w:rFonts w:asciiTheme="minorHAnsi" w:eastAsiaTheme="minorHAnsi" w:hAnsiTheme="minorHAnsi" w:cstheme="minorBidi"/>
                  <w:sz w:val="22"/>
                  <w:szCs w:val="22"/>
                  <w:rPrChange w:id="5891" w:author="Nick.Tolimieri [2]" w:date="2022-09-15T08:36:00Z">
                    <w:rPr>
                      <w:rFonts w:ascii="Calibri" w:hAnsi="Calibri" w:cs="Calibri"/>
                      <w:color w:val="000000"/>
                      <w:sz w:val="22"/>
                      <w:szCs w:val="22"/>
                    </w:rPr>
                  </w:rPrChange>
                </w:rPr>
                <w:t>0</w:t>
              </w:r>
            </w:ins>
          </w:p>
        </w:tc>
        <w:tc>
          <w:tcPr>
            <w:tcW w:w="960" w:type="dxa"/>
            <w:noWrap/>
            <w:hideMark/>
            <w:tcPrChange w:id="589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893" w:author="Nick.Tolimieri [2]" w:date="2022-09-15T08:36:00Z"/>
                <w:rFonts w:asciiTheme="minorHAnsi" w:eastAsiaTheme="minorHAnsi" w:hAnsiTheme="minorHAnsi" w:cstheme="minorBidi"/>
                <w:sz w:val="22"/>
                <w:szCs w:val="22"/>
                <w:rPrChange w:id="5894" w:author="Nick.Tolimieri [2]" w:date="2022-09-15T08:36:00Z">
                  <w:rPr>
                    <w:ins w:id="5895" w:author="Nick.Tolimieri [2]" w:date="2022-09-15T08:36:00Z"/>
                    <w:rFonts w:ascii="Calibri" w:hAnsi="Calibri" w:cs="Calibri"/>
                    <w:color w:val="000000"/>
                    <w:sz w:val="22"/>
                    <w:szCs w:val="22"/>
                  </w:rPr>
                </w:rPrChange>
              </w:rPr>
              <w:pPrChange w:id="5896" w:author="Nick.Tolimieri [2]" w:date="2022-09-15T08:36:00Z">
                <w:pPr>
                  <w:jc w:val="right"/>
                </w:pPr>
              </w:pPrChange>
            </w:pPr>
            <w:ins w:id="5897" w:author="Nick.Tolimieri [2]" w:date="2022-09-15T08:36:00Z">
              <w:r w:rsidRPr="00333E54">
                <w:rPr>
                  <w:rFonts w:asciiTheme="minorHAnsi" w:eastAsiaTheme="minorHAnsi" w:hAnsiTheme="minorHAnsi" w:cstheme="minorBidi"/>
                  <w:sz w:val="22"/>
                  <w:szCs w:val="22"/>
                  <w:rPrChange w:id="5898" w:author="Nick.Tolimieri [2]" w:date="2022-09-15T08:36:00Z">
                    <w:rPr>
                      <w:rFonts w:ascii="Calibri" w:hAnsi="Calibri" w:cs="Calibri"/>
                      <w:color w:val="000000"/>
                      <w:sz w:val="22"/>
                      <w:szCs w:val="22"/>
                    </w:rPr>
                  </w:rPrChange>
                </w:rPr>
                <w:t>0</w:t>
              </w:r>
            </w:ins>
          </w:p>
        </w:tc>
        <w:tc>
          <w:tcPr>
            <w:tcW w:w="960" w:type="dxa"/>
            <w:noWrap/>
            <w:hideMark/>
            <w:tcPrChange w:id="589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00" w:author="Nick.Tolimieri [2]" w:date="2022-09-15T08:36:00Z"/>
                <w:rFonts w:asciiTheme="minorHAnsi" w:eastAsiaTheme="minorHAnsi" w:hAnsiTheme="minorHAnsi" w:cstheme="minorBidi"/>
                <w:sz w:val="22"/>
                <w:szCs w:val="22"/>
                <w:rPrChange w:id="5901" w:author="Nick.Tolimieri [2]" w:date="2022-09-15T08:36:00Z">
                  <w:rPr>
                    <w:ins w:id="5902" w:author="Nick.Tolimieri [2]" w:date="2022-09-15T08:36:00Z"/>
                    <w:rFonts w:ascii="Calibri" w:hAnsi="Calibri" w:cs="Calibri"/>
                    <w:color w:val="000000"/>
                    <w:sz w:val="22"/>
                    <w:szCs w:val="22"/>
                  </w:rPr>
                </w:rPrChange>
              </w:rPr>
              <w:pPrChange w:id="5903" w:author="Nick.Tolimieri [2]" w:date="2022-09-15T08:36:00Z">
                <w:pPr>
                  <w:jc w:val="right"/>
                </w:pPr>
              </w:pPrChange>
            </w:pPr>
            <w:ins w:id="5904" w:author="Nick.Tolimieri [2]" w:date="2022-09-15T08:36:00Z">
              <w:r w:rsidRPr="00333E54">
                <w:rPr>
                  <w:rFonts w:asciiTheme="minorHAnsi" w:eastAsiaTheme="minorHAnsi" w:hAnsiTheme="minorHAnsi" w:cstheme="minorBidi"/>
                  <w:sz w:val="22"/>
                  <w:szCs w:val="22"/>
                  <w:rPrChange w:id="5905" w:author="Nick.Tolimieri [2]" w:date="2022-09-15T08:36:00Z">
                    <w:rPr>
                      <w:rFonts w:ascii="Calibri" w:hAnsi="Calibri" w:cs="Calibri"/>
                      <w:color w:val="000000"/>
                      <w:sz w:val="22"/>
                      <w:szCs w:val="22"/>
                    </w:rPr>
                  </w:rPrChange>
                </w:rPr>
                <w:t>0</w:t>
              </w:r>
            </w:ins>
          </w:p>
        </w:tc>
        <w:tc>
          <w:tcPr>
            <w:tcW w:w="960" w:type="dxa"/>
            <w:noWrap/>
            <w:hideMark/>
            <w:tcPrChange w:id="590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07" w:author="Nick.Tolimieri [2]" w:date="2022-09-15T08:36:00Z"/>
                <w:rFonts w:asciiTheme="minorHAnsi" w:eastAsiaTheme="minorHAnsi" w:hAnsiTheme="minorHAnsi" w:cstheme="minorBidi"/>
                <w:sz w:val="22"/>
                <w:szCs w:val="22"/>
                <w:rPrChange w:id="5908" w:author="Nick.Tolimieri [2]" w:date="2022-09-15T08:36:00Z">
                  <w:rPr>
                    <w:ins w:id="5909" w:author="Nick.Tolimieri [2]" w:date="2022-09-15T08:36:00Z"/>
                    <w:rFonts w:ascii="Calibri" w:hAnsi="Calibri" w:cs="Calibri"/>
                    <w:color w:val="000000"/>
                    <w:sz w:val="22"/>
                    <w:szCs w:val="22"/>
                  </w:rPr>
                </w:rPrChange>
              </w:rPr>
              <w:pPrChange w:id="5910" w:author="Nick.Tolimieri [2]" w:date="2022-09-15T08:36:00Z">
                <w:pPr/>
              </w:pPrChange>
            </w:pPr>
            <w:ins w:id="5911" w:author="Nick.Tolimieri [2]" w:date="2022-09-15T08:36:00Z">
              <w:r w:rsidRPr="00333E54">
                <w:rPr>
                  <w:rFonts w:asciiTheme="minorHAnsi" w:eastAsiaTheme="minorHAnsi" w:hAnsiTheme="minorHAnsi" w:cstheme="minorBidi"/>
                  <w:sz w:val="22"/>
                  <w:szCs w:val="22"/>
                  <w:rPrChange w:id="5912" w:author="Nick.Tolimieri [2]" w:date="2022-09-15T08:36:00Z">
                    <w:rPr>
                      <w:rFonts w:ascii="Calibri" w:hAnsi="Calibri" w:cs="Calibri"/>
                      <w:color w:val="000000"/>
                      <w:sz w:val="22"/>
                      <w:szCs w:val="22"/>
                    </w:rPr>
                  </w:rPrChange>
                </w:rPr>
                <w:t>NA</w:t>
              </w:r>
            </w:ins>
          </w:p>
        </w:tc>
        <w:tc>
          <w:tcPr>
            <w:tcW w:w="960" w:type="dxa"/>
            <w:noWrap/>
            <w:hideMark/>
            <w:tcPrChange w:id="591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14" w:author="Nick.Tolimieri [2]" w:date="2022-09-15T08:36:00Z"/>
                <w:rFonts w:asciiTheme="minorHAnsi" w:eastAsiaTheme="minorHAnsi" w:hAnsiTheme="minorHAnsi" w:cstheme="minorBidi"/>
                <w:sz w:val="22"/>
                <w:szCs w:val="22"/>
                <w:rPrChange w:id="5915" w:author="Nick.Tolimieri [2]" w:date="2022-09-15T08:36:00Z">
                  <w:rPr>
                    <w:ins w:id="5916" w:author="Nick.Tolimieri [2]" w:date="2022-09-15T08:36:00Z"/>
                    <w:rFonts w:ascii="Calibri" w:hAnsi="Calibri" w:cs="Calibri"/>
                    <w:color w:val="000000"/>
                    <w:sz w:val="22"/>
                    <w:szCs w:val="22"/>
                  </w:rPr>
                </w:rPrChange>
              </w:rPr>
              <w:pPrChange w:id="5917" w:author="Nick.Tolimieri [2]" w:date="2022-09-15T08:36:00Z">
                <w:pPr/>
              </w:pPrChange>
            </w:pPr>
            <w:ins w:id="5918" w:author="Nick.Tolimieri [2]" w:date="2022-09-15T08:36:00Z">
              <w:r w:rsidRPr="00333E54">
                <w:rPr>
                  <w:rFonts w:asciiTheme="minorHAnsi" w:eastAsiaTheme="minorHAnsi" w:hAnsiTheme="minorHAnsi" w:cstheme="minorBidi"/>
                  <w:sz w:val="22"/>
                  <w:szCs w:val="22"/>
                  <w:rPrChange w:id="5919" w:author="Nick.Tolimieri [2]" w:date="2022-09-15T08:36:00Z">
                    <w:rPr>
                      <w:rFonts w:ascii="Calibri" w:hAnsi="Calibri" w:cs="Calibri"/>
                      <w:color w:val="000000"/>
                      <w:sz w:val="22"/>
                      <w:szCs w:val="22"/>
                    </w:rPr>
                  </w:rPrChange>
                </w:rPr>
                <w:t>NA</w:t>
              </w:r>
            </w:ins>
          </w:p>
        </w:tc>
        <w:tc>
          <w:tcPr>
            <w:tcW w:w="960" w:type="dxa"/>
            <w:noWrap/>
            <w:hideMark/>
            <w:tcPrChange w:id="592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21" w:author="Nick.Tolimieri [2]" w:date="2022-09-15T08:36:00Z"/>
                <w:rFonts w:asciiTheme="minorHAnsi" w:eastAsiaTheme="minorHAnsi" w:hAnsiTheme="minorHAnsi" w:cstheme="minorBidi"/>
                <w:sz w:val="22"/>
                <w:szCs w:val="22"/>
                <w:rPrChange w:id="5922" w:author="Nick.Tolimieri [2]" w:date="2022-09-15T08:36:00Z">
                  <w:rPr>
                    <w:ins w:id="5923" w:author="Nick.Tolimieri [2]" w:date="2022-09-15T08:36:00Z"/>
                    <w:rFonts w:ascii="Calibri" w:hAnsi="Calibri" w:cs="Calibri"/>
                    <w:color w:val="000000"/>
                    <w:sz w:val="22"/>
                    <w:szCs w:val="22"/>
                  </w:rPr>
                </w:rPrChange>
              </w:rPr>
              <w:pPrChange w:id="5924" w:author="Nick.Tolimieri [2]" w:date="2022-09-15T08:36:00Z">
                <w:pPr/>
              </w:pPrChange>
            </w:pPr>
            <w:ins w:id="5925" w:author="Nick.Tolimieri [2]" w:date="2022-09-15T08:36:00Z">
              <w:r w:rsidRPr="00333E54">
                <w:rPr>
                  <w:rFonts w:asciiTheme="minorHAnsi" w:eastAsiaTheme="minorHAnsi" w:hAnsiTheme="minorHAnsi" w:cstheme="minorBidi"/>
                  <w:sz w:val="22"/>
                  <w:szCs w:val="22"/>
                  <w:rPrChange w:id="5926" w:author="Nick.Tolimieri [2]" w:date="2022-09-15T08:36:00Z">
                    <w:rPr>
                      <w:rFonts w:ascii="Calibri" w:hAnsi="Calibri" w:cs="Calibri"/>
                      <w:color w:val="000000"/>
                      <w:sz w:val="22"/>
                      <w:szCs w:val="22"/>
                    </w:rPr>
                  </w:rPrChange>
                </w:rPr>
                <w:t>NA</w:t>
              </w:r>
            </w:ins>
          </w:p>
        </w:tc>
        <w:tc>
          <w:tcPr>
            <w:tcW w:w="960" w:type="dxa"/>
            <w:noWrap/>
            <w:hideMark/>
            <w:tcPrChange w:id="592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28" w:author="Nick.Tolimieri [2]" w:date="2022-09-15T08:36:00Z"/>
                <w:rFonts w:asciiTheme="minorHAnsi" w:eastAsiaTheme="minorHAnsi" w:hAnsiTheme="minorHAnsi" w:cstheme="minorBidi"/>
                <w:sz w:val="22"/>
                <w:szCs w:val="22"/>
                <w:rPrChange w:id="5929" w:author="Nick.Tolimieri [2]" w:date="2022-09-15T08:36:00Z">
                  <w:rPr>
                    <w:ins w:id="5930" w:author="Nick.Tolimieri [2]" w:date="2022-09-15T08:36:00Z"/>
                    <w:rFonts w:ascii="Calibri" w:hAnsi="Calibri" w:cs="Calibri"/>
                    <w:color w:val="000000"/>
                    <w:sz w:val="22"/>
                    <w:szCs w:val="22"/>
                  </w:rPr>
                </w:rPrChange>
              </w:rPr>
              <w:pPrChange w:id="5931" w:author="Nick.Tolimieri [2]" w:date="2022-09-15T08:36:00Z">
                <w:pPr/>
              </w:pPrChange>
            </w:pPr>
            <w:ins w:id="5932" w:author="Nick.Tolimieri [2]" w:date="2022-09-15T08:36:00Z">
              <w:r w:rsidRPr="00333E54">
                <w:rPr>
                  <w:rFonts w:asciiTheme="minorHAnsi" w:eastAsiaTheme="minorHAnsi" w:hAnsiTheme="minorHAnsi" w:cstheme="minorBidi"/>
                  <w:sz w:val="22"/>
                  <w:szCs w:val="22"/>
                  <w:rPrChange w:id="5933"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5934" w:author="Nick.Tolimieri [2]" w:date="2022-09-15T08:36:00Z"/>
          <w:trPrChange w:id="5935" w:author="Nick.Tolimieri [2]" w:date="2022-09-15T08:36:00Z">
            <w:trPr>
              <w:divId w:val="1703289460"/>
              <w:trHeight w:val="300"/>
            </w:trPr>
          </w:trPrChange>
        </w:trPr>
        <w:tc>
          <w:tcPr>
            <w:tcW w:w="960" w:type="dxa"/>
            <w:noWrap/>
            <w:hideMark/>
            <w:tcPrChange w:id="593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37" w:author="Nick.Tolimieri [2]" w:date="2022-09-15T08:36:00Z"/>
                <w:rFonts w:asciiTheme="minorHAnsi" w:eastAsiaTheme="minorHAnsi" w:hAnsiTheme="minorHAnsi" w:cstheme="minorBidi"/>
                <w:sz w:val="22"/>
                <w:szCs w:val="22"/>
                <w:rPrChange w:id="5938" w:author="Nick.Tolimieri [2]" w:date="2022-09-15T08:36:00Z">
                  <w:rPr>
                    <w:ins w:id="5939" w:author="Nick.Tolimieri [2]" w:date="2022-09-15T08:36:00Z"/>
                    <w:rFonts w:ascii="Calibri" w:hAnsi="Calibri" w:cs="Calibri"/>
                    <w:color w:val="000000"/>
                    <w:sz w:val="22"/>
                    <w:szCs w:val="22"/>
                  </w:rPr>
                </w:rPrChange>
              </w:rPr>
              <w:pPrChange w:id="5940" w:author="Nick.Tolimieri [2]" w:date="2022-09-15T08:36:00Z">
                <w:pPr/>
              </w:pPrChange>
            </w:pPr>
            <w:ins w:id="5941" w:author="Nick.Tolimieri [2]" w:date="2022-09-15T08:36:00Z">
              <w:r w:rsidRPr="00333E54">
                <w:rPr>
                  <w:rFonts w:asciiTheme="minorHAnsi" w:eastAsiaTheme="minorHAnsi" w:hAnsiTheme="minorHAnsi" w:cstheme="minorBidi"/>
                  <w:sz w:val="22"/>
                  <w:szCs w:val="22"/>
                  <w:rPrChange w:id="5942" w:author="Nick.Tolimieri [2]" w:date="2022-09-15T08:36:00Z">
                    <w:rPr>
                      <w:rFonts w:ascii="Calibri" w:hAnsi="Calibri" w:cs="Calibri"/>
                      <w:color w:val="000000"/>
                      <w:sz w:val="22"/>
                      <w:szCs w:val="22"/>
                    </w:rPr>
                  </w:rPrChange>
                </w:rPr>
                <w:t>Tatoosh Is. &amp; Neah B.</w:t>
              </w:r>
            </w:ins>
          </w:p>
        </w:tc>
        <w:tc>
          <w:tcPr>
            <w:tcW w:w="960" w:type="dxa"/>
            <w:noWrap/>
            <w:hideMark/>
            <w:tcPrChange w:id="594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44" w:author="Nick.Tolimieri [2]" w:date="2022-09-15T08:36:00Z"/>
                <w:rFonts w:asciiTheme="minorHAnsi" w:eastAsiaTheme="minorHAnsi" w:hAnsiTheme="minorHAnsi" w:cstheme="minorBidi"/>
                <w:sz w:val="22"/>
                <w:szCs w:val="22"/>
                <w:rPrChange w:id="5945" w:author="Nick.Tolimieri [2]" w:date="2022-09-15T08:36:00Z">
                  <w:rPr>
                    <w:ins w:id="5946" w:author="Nick.Tolimieri [2]" w:date="2022-09-15T08:36:00Z"/>
                    <w:rFonts w:ascii="Calibri" w:hAnsi="Calibri" w:cs="Calibri"/>
                    <w:color w:val="000000"/>
                    <w:sz w:val="22"/>
                    <w:szCs w:val="22"/>
                  </w:rPr>
                </w:rPrChange>
              </w:rPr>
              <w:pPrChange w:id="5947" w:author="Nick.Tolimieri [2]" w:date="2022-09-15T08:36:00Z">
                <w:pPr>
                  <w:jc w:val="right"/>
                </w:pPr>
              </w:pPrChange>
            </w:pPr>
            <w:ins w:id="5948" w:author="Nick.Tolimieri [2]" w:date="2022-09-15T08:36:00Z">
              <w:r w:rsidRPr="00333E54">
                <w:rPr>
                  <w:rFonts w:asciiTheme="minorHAnsi" w:eastAsiaTheme="minorHAnsi" w:hAnsiTheme="minorHAnsi" w:cstheme="minorBidi"/>
                  <w:sz w:val="22"/>
                  <w:szCs w:val="22"/>
                  <w:rPrChange w:id="5949" w:author="Nick.Tolimieri [2]" w:date="2022-09-15T08:36:00Z">
                    <w:rPr>
                      <w:rFonts w:ascii="Calibri" w:hAnsi="Calibri" w:cs="Calibri"/>
                      <w:color w:val="000000"/>
                      <w:sz w:val="22"/>
                      <w:szCs w:val="22"/>
                    </w:rPr>
                  </w:rPrChange>
                </w:rPr>
                <w:t>2010</w:t>
              </w:r>
            </w:ins>
          </w:p>
        </w:tc>
        <w:tc>
          <w:tcPr>
            <w:tcW w:w="960" w:type="dxa"/>
            <w:noWrap/>
            <w:hideMark/>
            <w:tcPrChange w:id="595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51" w:author="Nick.Tolimieri [2]" w:date="2022-09-15T08:36:00Z"/>
                <w:rFonts w:asciiTheme="minorHAnsi" w:eastAsiaTheme="minorHAnsi" w:hAnsiTheme="minorHAnsi" w:cstheme="minorBidi"/>
                <w:sz w:val="22"/>
                <w:szCs w:val="22"/>
                <w:rPrChange w:id="5952" w:author="Nick.Tolimieri [2]" w:date="2022-09-15T08:36:00Z">
                  <w:rPr>
                    <w:ins w:id="5953" w:author="Nick.Tolimieri [2]" w:date="2022-09-15T08:36:00Z"/>
                    <w:rFonts w:ascii="Calibri" w:hAnsi="Calibri" w:cs="Calibri"/>
                    <w:color w:val="000000"/>
                    <w:sz w:val="22"/>
                    <w:szCs w:val="22"/>
                  </w:rPr>
                </w:rPrChange>
              </w:rPr>
              <w:pPrChange w:id="5954" w:author="Nick.Tolimieri [2]" w:date="2022-09-15T08:36:00Z">
                <w:pPr>
                  <w:jc w:val="right"/>
                </w:pPr>
              </w:pPrChange>
            </w:pPr>
            <w:ins w:id="5955" w:author="Nick.Tolimieri [2]" w:date="2022-09-15T08:36:00Z">
              <w:r w:rsidRPr="00333E54">
                <w:rPr>
                  <w:rFonts w:asciiTheme="minorHAnsi" w:eastAsiaTheme="minorHAnsi" w:hAnsiTheme="minorHAnsi" w:cstheme="minorBidi"/>
                  <w:sz w:val="22"/>
                  <w:szCs w:val="22"/>
                  <w:rPrChange w:id="5956" w:author="Nick.Tolimieri [2]" w:date="2022-09-15T08:36:00Z">
                    <w:rPr>
                      <w:rFonts w:ascii="Calibri" w:hAnsi="Calibri" w:cs="Calibri"/>
                      <w:color w:val="000000"/>
                      <w:sz w:val="22"/>
                      <w:szCs w:val="22"/>
                    </w:rPr>
                  </w:rPrChange>
                </w:rPr>
                <w:t>0</w:t>
              </w:r>
            </w:ins>
          </w:p>
        </w:tc>
        <w:tc>
          <w:tcPr>
            <w:tcW w:w="960" w:type="dxa"/>
            <w:noWrap/>
            <w:hideMark/>
            <w:tcPrChange w:id="595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58" w:author="Nick.Tolimieri [2]" w:date="2022-09-15T08:36:00Z"/>
                <w:rFonts w:asciiTheme="minorHAnsi" w:eastAsiaTheme="minorHAnsi" w:hAnsiTheme="minorHAnsi" w:cstheme="minorBidi"/>
                <w:sz w:val="22"/>
                <w:szCs w:val="22"/>
                <w:rPrChange w:id="5959" w:author="Nick.Tolimieri [2]" w:date="2022-09-15T08:36:00Z">
                  <w:rPr>
                    <w:ins w:id="5960" w:author="Nick.Tolimieri [2]" w:date="2022-09-15T08:36:00Z"/>
                    <w:rFonts w:ascii="Calibri" w:hAnsi="Calibri" w:cs="Calibri"/>
                    <w:color w:val="000000"/>
                    <w:sz w:val="22"/>
                    <w:szCs w:val="22"/>
                  </w:rPr>
                </w:rPrChange>
              </w:rPr>
              <w:pPrChange w:id="5961" w:author="Nick.Tolimieri [2]" w:date="2022-09-15T08:36:00Z">
                <w:pPr>
                  <w:jc w:val="right"/>
                </w:pPr>
              </w:pPrChange>
            </w:pPr>
            <w:ins w:id="5962" w:author="Nick.Tolimieri [2]" w:date="2022-09-15T08:36:00Z">
              <w:r w:rsidRPr="00333E54">
                <w:rPr>
                  <w:rFonts w:asciiTheme="minorHAnsi" w:eastAsiaTheme="minorHAnsi" w:hAnsiTheme="minorHAnsi" w:cstheme="minorBidi"/>
                  <w:sz w:val="22"/>
                  <w:szCs w:val="22"/>
                  <w:rPrChange w:id="5963" w:author="Nick.Tolimieri [2]" w:date="2022-09-15T08:36:00Z">
                    <w:rPr>
                      <w:rFonts w:ascii="Calibri" w:hAnsi="Calibri" w:cs="Calibri"/>
                      <w:color w:val="000000"/>
                      <w:sz w:val="22"/>
                      <w:szCs w:val="22"/>
                    </w:rPr>
                  </w:rPrChange>
                </w:rPr>
                <w:t>29</w:t>
              </w:r>
            </w:ins>
          </w:p>
        </w:tc>
        <w:tc>
          <w:tcPr>
            <w:tcW w:w="960" w:type="dxa"/>
            <w:noWrap/>
            <w:hideMark/>
            <w:tcPrChange w:id="596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65" w:author="Nick.Tolimieri [2]" w:date="2022-09-15T08:36:00Z"/>
                <w:rFonts w:asciiTheme="minorHAnsi" w:eastAsiaTheme="minorHAnsi" w:hAnsiTheme="minorHAnsi" w:cstheme="minorBidi"/>
                <w:sz w:val="22"/>
                <w:szCs w:val="22"/>
                <w:rPrChange w:id="5966" w:author="Nick.Tolimieri [2]" w:date="2022-09-15T08:36:00Z">
                  <w:rPr>
                    <w:ins w:id="5967" w:author="Nick.Tolimieri [2]" w:date="2022-09-15T08:36:00Z"/>
                    <w:rFonts w:ascii="Calibri" w:hAnsi="Calibri" w:cs="Calibri"/>
                    <w:color w:val="000000"/>
                    <w:sz w:val="22"/>
                    <w:szCs w:val="22"/>
                  </w:rPr>
                </w:rPrChange>
              </w:rPr>
              <w:pPrChange w:id="5968" w:author="Nick.Tolimieri [2]" w:date="2022-09-15T08:36:00Z">
                <w:pPr>
                  <w:jc w:val="right"/>
                </w:pPr>
              </w:pPrChange>
            </w:pPr>
            <w:ins w:id="5969" w:author="Nick.Tolimieri [2]" w:date="2022-09-15T08:36:00Z">
              <w:r w:rsidRPr="00333E54">
                <w:rPr>
                  <w:rFonts w:asciiTheme="minorHAnsi" w:eastAsiaTheme="minorHAnsi" w:hAnsiTheme="minorHAnsi" w:cstheme="minorBidi"/>
                  <w:sz w:val="22"/>
                  <w:szCs w:val="22"/>
                  <w:rPrChange w:id="5970" w:author="Nick.Tolimieri [2]" w:date="2022-09-15T08:36:00Z">
                    <w:rPr>
                      <w:rFonts w:ascii="Calibri" w:hAnsi="Calibri" w:cs="Calibri"/>
                      <w:color w:val="000000"/>
                      <w:sz w:val="22"/>
                      <w:szCs w:val="22"/>
                    </w:rPr>
                  </w:rPrChange>
                </w:rPr>
                <w:t>2</w:t>
              </w:r>
            </w:ins>
          </w:p>
        </w:tc>
        <w:tc>
          <w:tcPr>
            <w:tcW w:w="960" w:type="dxa"/>
            <w:noWrap/>
            <w:hideMark/>
            <w:tcPrChange w:id="597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72" w:author="Nick.Tolimieri [2]" w:date="2022-09-15T08:36:00Z"/>
                <w:rFonts w:asciiTheme="minorHAnsi" w:eastAsiaTheme="minorHAnsi" w:hAnsiTheme="minorHAnsi" w:cstheme="minorBidi"/>
                <w:sz w:val="22"/>
                <w:szCs w:val="22"/>
                <w:rPrChange w:id="5973" w:author="Nick.Tolimieri [2]" w:date="2022-09-15T08:36:00Z">
                  <w:rPr>
                    <w:ins w:id="5974" w:author="Nick.Tolimieri [2]" w:date="2022-09-15T08:36:00Z"/>
                    <w:rFonts w:ascii="Calibri" w:hAnsi="Calibri" w:cs="Calibri"/>
                    <w:color w:val="000000"/>
                    <w:sz w:val="22"/>
                    <w:szCs w:val="22"/>
                  </w:rPr>
                </w:rPrChange>
              </w:rPr>
              <w:pPrChange w:id="5975" w:author="Nick.Tolimieri [2]" w:date="2022-09-15T08:36:00Z">
                <w:pPr>
                  <w:jc w:val="right"/>
                </w:pPr>
              </w:pPrChange>
            </w:pPr>
            <w:ins w:id="5976" w:author="Nick.Tolimieri [2]" w:date="2022-09-15T08:36:00Z">
              <w:r w:rsidRPr="00333E54">
                <w:rPr>
                  <w:rFonts w:asciiTheme="minorHAnsi" w:eastAsiaTheme="minorHAnsi" w:hAnsiTheme="minorHAnsi" w:cstheme="minorBidi"/>
                  <w:sz w:val="22"/>
                  <w:szCs w:val="22"/>
                  <w:rPrChange w:id="5977" w:author="Nick.Tolimieri [2]" w:date="2022-09-15T08:36:00Z">
                    <w:rPr>
                      <w:rFonts w:ascii="Calibri" w:hAnsi="Calibri" w:cs="Calibri"/>
                      <w:color w:val="000000"/>
                      <w:sz w:val="22"/>
                      <w:szCs w:val="22"/>
                    </w:rPr>
                  </w:rPrChange>
                </w:rPr>
                <w:t>15</w:t>
              </w:r>
            </w:ins>
          </w:p>
        </w:tc>
        <w:tc>
          <w:tcPr>
            <w:tcW w:w="960" w:type="dxa"/>
            <w:noWrap/>
            <w:hideMark/>
            <w:tcPrChange w:id="597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79" w:author="Nick.Tolimieri [2]" w:date="2022-09-15T08:36:00Z"/>
                <w:rFonts w:asciiTheme="minorHAnsi" w:eastAsiaTheme="minorHAnsi" w:hAnsiTheme="minorHAnsi" w:cstheme="minorBidi"/>
                <w:sz w:val="22"/>
                <w:szCs w:val="22"/>
                <w:rPrChange w:id="5980" w:author="Nick.Tolimieri [2]" w:date="2022-09-15T08:36:00Z">
                  <w:rPr>
                    <w:ins w:id="5981" w:author="Nick.Tolimieri [2]" w:date="2022-09-15T08:36:00Z"/>
                    <w:rFonts w:ascii="Calibri" w:hAnsi="Calibri" w:cs="Calibri"/>
                    <w:color w:val="000000"/>
                    <w:sz w:val="22"/>
                    <w:szCs w:val="22"/>
                  </w:rPr>
                </w:rPrChange>
              </w:rPr>
              <w:pPrChange w:id="5982" w:author="Nick.Tolimieri [2]" w:date="2022-09-15T08:36:00Z">
                <w:pPr>
                  <w:jc w:val="right"/>
                </w:pPr>
              </w:pPrChange>
            </w:pPr>
            <w:ins w:id="5983" w:author="Nick.Tolimieri [2]" w:date="2022-09-15T08:36:00Z">
              <w:r w:rsidRPr="00333E54">
                <w:rPr>
                  <w:rFonts w:asciiTheme="minorHAnsi" w:eastAsiaTheme="minorHAnsi" w:hAnsiTheme="minorHAnsi" w:cstheme="minorBidi"/>
                  <w:sz w:val="22"/>
                  <w:szCs w:val="22"/>
                  <w:rPrChange w:id="5984" w:author="Nick.Tolimieri [2]" w:date="2022-09-15T08:36:00Z">
                    <w:rPr>
                      <w:rFonts w:ascii="Calibri" w:hAnsi="Calibri" w:cs="Calibri"/>
                      <w:color w:val="000000"/>
                      <w:sz w:val="22"/>
                      <w:szCs w:val="22"/>
                    </w:rPr>
                  </w:rPrChange>
                </w:rPr>
                <w:t>7</w:t>
              </w:r>
            </w:ins>
          </w:p>
        </w:tc>
        <w:tc>
          <w:tcPr>
            <w:tcW w:w="960" w:type="dxa"/>
            <w:noWrap/>
            <w:hideMark/>
            <w:tcPrChange w:id="598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86" w:author="Nick.Tolimieri [2]" w:date="2022-09-15T08:36:00Z"/>
                <w:rFonts w:asciiTheme="minorHAnsi" w:eastAsiaTheme="minorHAnsi" w:hAnsiTheme="minorHAnsi" w:cstheme="minorBidi"/>
                <w:sz w:val="22"/>
                <w:szCs w:val="22"/>
                <w:rPrChange w:id="5987" w:author="Nick.Tolimieri [2]" w:date="2022-09-15T08:36:00Z">
                  <w:rPr>
                    <w:ins w:id="5988" w:author="Nick.Tolimieri [2]" w:date="2022-09-15T08:36:00Z"/>
                    <w:rFonts w:ascii="Calibri" w:hAnsi="Calibri" w:cs="Calibri"/>
                    <w:color w:val="000000"/>
                    <w:sz w:val="22"/>
                    <w:szCs w:val="22"/>
                  </w:rPr>
                </w:rPrChange>
              </w:rPr>
              <w:pPrChange w:id="5989" w:author="Nick.Tolimieri [2]" w:date="2022-09-15T08:36:00Z">
                <w:pPr>
                  <w:jc w:val="right"/>
                </w:pPr>
              </w:pPrChange>
            </w:pPr>
            <w:ins w:id="5990" w:author="Nick.Tolimieri [2]" w:date="2022-09-15T08:36:00Z">
              <w:r w:rsidRPr="00333E54">
                <w:rPr>
                  <w:rFonts w:asciiTheme="minorHAnsi" w:eastAsiaTheme="minorHAnsi" w:hAnsiTheme="minorHAnsi" w:cstheme="minorBidi"/>
                  <w:sz w:val="22"/>
                  <w:szCs w:val="22"/>
                  <w:rPrChange w:id="5991" w:author="Nick.Tolimieri [2]" w:date="2022-09-15T08:36:00Z">
                    <w:rPr>
                      <w:rFonts w:ascii="Calibri" w:hAnsi="Calibri" w:cs="Calibri"/>
                      <w:color w:val="000000"/>
                      <w:sz w:val="22"/>
                      <w:szCs w:val="22"/>
                    </w:rPr>
                  </w:rPrChange>
                </w:rPr>
                <w:t>8</w:t>
              </w:r>
            </w:ins>
          </w:p>
        </w:tc>
        <w:tc>
          <w:tcPr>
            <w:tcW w:w="960" w:type="dxa"/>
            <w:noWrap/>
            <w:hideMark/>
            <w:tcPrChange w:id="599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5993" w:author="Nick.Tolimieri [2]" w:date="2022-09-15T08:36:00Z"/>
                <w:rFonts w:asciiTheme="minorHAnsi" w:eastAsiaTheme="minorHAnsi" w:hAnsiTheme="minorHAnsi" w:cstheme="minorBidi"/>
                <w:sz w:val="22"/>
                <w:szCs w:val="22"/>
                <w:rPrChange w:id="5994" w:author="Nick.Tolimieri [2]" w:date="2022-09-15T08:36:00Z">
                  <w:rPr>
                    <w:ins w:id="5995" w:author="Nick.Tolimieri [2]" w:date="2022-09-15T08:36:00Z"/>
                    <w:rFonts w:ascii="Calibri" w:hAnsi="Calibri" w:cs="Calibri"/>
                    <w:color w:val="000000"/>
                    <w:sz w:val="22"/>
                    <w:szCs w:val="22"/>
                  </w:rPr>
                </w:rPrChange>
              </w:rPr>
              <w:pPrChange w:id="5996" w:author="Nick.Tolimieri [2]" w:date="2022-09-15T08:36:00Z">
                <w:pPr>
                  <w:jc w:val="right"/>
                </w:pPr>
              </w:pPrChange>
            </w:pPr>
            <w:ins w:id="5997" w:author="Nick.Tolimieri [2]" w:date="2022-09-15T08:36:00Z">
              <w:r w:rsidRPr="00333E54">
                <w:rPr>
                  <w:rFonts w:asciiTheme="minorHAnsi" w:eastAsiaTheme="minorHAnsi" w:hAnsiTheme="minorHAnsi" w:cstheme="minorBidi"/>
                  <w:sz w:val="22"/>
                  <w:szCs w:val="22"/>
                  <w:rPrChange w:id="5998" w:author="Nick.Tolimieri [2]" w:date="2022-09-15T08:36:00Z">
                    <w:rPr>
                      <w:rFonts w:ascii="Calibri" w:hAnsi="Calibri" w:cs="Calibri"/>
                      <w:color w:val="000000"/>
                      <w:sz w:val="22"/>
                      <w:szCs w:val="22"/>
                    </w:rPr>
                  </w:rPrChange>
                </w:rPr>
                <w:t>1.51</w:t>
              </w:r>
            </w:ins>
          </w:p>
        </w:tc>
        <w:tc>
          <w:tcPr>
            <w:tcW w:w="960" w:type="dxa"/>
            <w:noWrap/>
            <w:hideMark/>
            <w:tcPrChange w:id="599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00" w:author="Nick.Tolimieri [2]" w:date="2022-09-15T08:36:00Z"/>
                <w:rFonts w:asciiTheme="minorHAnsi" w:eastAsiaTheme="minorHAnsi" w:hAnsiTheme="minorHAnsi" w:cstheme="minorBidi"/>
                <w:sz w:val="22"/>
                <w:szCs w:val="22"/>
                <w:rPrChange w:id="6001" w:author="Nick.Tolimieri [2]" w:date="2022-09-15T08:36:00Z">
                  <w:rPr>
                    <w:ins w:id="6002" w:author="Nick.Tolimieri [2]" w:date="2022-09-15T08:36:00Z"/>
                    <w:rFonts w:ascii="Calibri" w:hAnsi="Calibri" w:cs="Calibri"/>
                    <w:color w:val="000000"/>
                    <w:sz w:val="22"/>
                    <w:szCs w:val="22"/>
                  </w:rPr>
                </w:rPrChange>
              </w:rPr>
              <w:pPrChange w:id="6003" w:author="Nick.Tolimieri [2]" w:date="2022-09-15T08:36:00Z">
                <w:pPr>
                  <w:jc w:val="right"/>
                </w:pPr>
              </w:pPrChange>
            </w:pPr>
            <w:ins w:id="6004" w:author="Nick.Tolimieri [2]" w:date="2022-09-15T08:36:00Z">
              <w:r w:rsidRPr="00333E54">
                <w:rPr>
                  <w:rFonts w:asciiTheme="minorHAnsi" w:eastAsiaTheme="minorHAnsi" w:hAnsiTheme="minorHAnsi" w:cstheme="minorBidi"/>
                  <w:sz w:val="22"/>
                  <w:szCs w:val="22"/>
                  <w:rPrChange w:id="6005" w:author="Nick.Tolimieri [2]" w:date="2022-09-15T08:36:00Z">
                    <w:rPr>
                      <w:rFonts w:ascii="Calibri" w:hAnsi="Calibri" w:cs="Calibri"/>
                      <w:color w:val="000000"/>
                      <w:sz w:val="22"/>
                      <w:szCs w:val="22"/>
                    </w:rPr>
                  </w:rPrChange>
                </w:rPr>
                <w:t>0.09</w:t>
              </w:r>
            </w:ins>
          </w:p>
        </w:tc>
      </w:tr>
      <w:tr w:rsidR="00333E54" w:rsidRPr="00333E54" w:rsidTr="00333E54">
        <w:trPr>
          <w:divId w:val="1703289460"/>
          <w:trHeight w:val="300"/>
          <w:ins w:id="6006" w:author="Nick.Tolimieri [2]" w:date="2022-09-15T08:36:00Z"/>
          <w:trPrChange w:id="6007" w:author="Nick.Tolimieri [2]" w:date="2022-09-15T08:36:00Z">
            <w:trPr>
              <w:divId w:val="1703289460"/>
              <w:trHeight w:val="300"/>
            </w:trPr>
          </w:trPrChange>
        </w:trPr>
        <w:tc>
          <w:tcPr>
            <w:tcW w:w="960" w:type="dxa"/>
            <w:noWrap/>
            <w:hideMark/>
            <w:tcPrChange w:id="600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09" w:author="Nick.Tolimieri [2]" w:date="2022-09-15T08:36:00Z"/>
                <w:rFonts w:asciiTheme="minorHAnsi" w:eastAsiaTheme="minorHAnsi" w:hAnsiTheme="minorHAnsi" w:cstheme="minorBidi"/>
                <w:sz w:val="22"/>
                <w:szCs w:val="22"/>
                <w:rPrChange w:id="6010" w:author="Nick.Tolimieri [2]" w:date="2022-09-15T08:36:00Z">
                  <w:rPr>
                    <w:ins w:id="6011" w:author="Nick.Tolimieri [2]" w:date="2022-09-15T08:36:00Z"/>
                    <w:rFonts w:ascii="Calibri" w:hAnsi="Calibri" w:cs="Calibri"/>
                    <w:color w:val="000000"/>
                    <w:sz w:val="22"/>
                    <w:szCs w:val="22"/>
                  </w:rPr>
                </w:rPrChange>
              </w:rPr>
              <w:pPrChange w:id="6012" w:author="Nick.Tolimieri [2]" w:date="2022-09-15T08:36:00Z">
                <w:pPr/>
              </w:pPrChange>
            </w:pPr>
            <w:ins w:id="6013" w:author="Nick.Tolimieri [2]" w:date="2022-09-15T08:36:00Z">
              <w:r w:rsidRPr="00333E54">
                <w:rPr>
                  <w:rFonts w:asciiTheme="minorHAnsi" w:eastAsiaTheme="minorHAnsi" w:hAnsiTheme="minorHAnsi" w:cstheme="minorBidi"/>
                  <w:sz w:val="22"/>
                  <w:szCs w:val="22"/>
                  <w:rPrChange w:id="6014" w:author="Nick.Tolimieri [2]" w:date="2022-09-15T08:36:00Z">
                    <w:rPr>
                      <w:rFonts w:ascii="Calibri" w:hAnsi="Calibri" w:cs="Calibri"/>
                      <w:color w:val="000000"/>
                      <w:sz w:val="22"/>
                      <w:szCs w:val="22"/>
                    </w:rPr>
                  </w:rPrChange>
                </w:rPr>
                <w:t>Tatoosh Is. &amp; Neah B.</w:t>
              </w:r>
            </w:ins>
          </w:p>
        </w:tc>
        <w:tc>
          <w:tcPr>
            <w:tcW w:w="960" w:type="dxa"/>
            <w:noWrap/>
            <w:hideMark/>
            <w:tcPrChange w:id="601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16" w:author="Nick.Tolimieri [2]" w:date="2022-09-15T08:36:00Z"/>
                <w:rFonts w:asciiTheme="minorHAnsi" w:eastAsiaTheme="minorHAnsi" w:hAnsiTheme="minorHAnsi" w:cstheme="minorBidi"/>
                <w:sz w:val="22"/>
                <w:szCs w:val="22"/>
                <w:rPrChange w:id="6017" w:author="Nick.Tolimieri [2]" w:date="2022-09-15T08:36:00Z">
                  <w:rPr>
                    <w:ins w:id="6018" w:author="Nick.Tolimieri [2]" w:date="2022-09-15T08:36:00Z"/>
                    <w:rFonts w:ascii="Calibri" w:hAnsi="Calibri" w:cs="Calibri"/>
                    <w:color w:val="000000"/>
                    <w:sz w:val="22"/>
                    <w:szCs w:val="22"/>
                  </w:rPr>
                </w:rPrChange>
              </w:rPr>
              <w:pPrChange w:id="6019" w:author="Nick.Tolimieri [2]" w:date="2022-09-15T08:36:00Z">
                <w:pPr>
                  <w:jc w:val="right"/>
                </w:pPr>
              </w:pPrChange>
            </w:pPr>
            <w:ins w:id="6020" w:author="Nick.Tolimieri [2]" w:date="2022-09-15T08:36:00Z">
              <w:r w:rsidRPr="00333E54">
                <w:rPr>
                  <w:rFonts w:asciiTheme="minorHAnsi" w:eastAsiaTheme="minorHAnsi" w:hAnsiTheme="minorHAnsi" w:cstheme="minorBidi"/>
                  <w:sz w:val="22"/>
                  <w:szCs w:val="22"/>
                  <w:rPrChange w:id="6021" w:author="Nick.Tolimieri [2]" w:date="2022-09-15T08:36:00Z">
                    <w:rPr>
                      <w:rFonts w:ascii="Calibri" w:hAnsi="Calibri" w:cs="Calibri"/>
                      <w:color w:val="000000"/>
                      <w:sz w:val="22"/>
                      <w:szCs w:val="22"/>
                    </w:rPr>
                  </w:rPrChange>
                </w:rPr>
                <w:t>2011</w:t>
              </w:r>
            </w:ins>
          </w:p>
        </w:tc>
        <w:tc>
          <w:tcPr>
            <w:tcW w:w="960" w:type="dxa"/>
            <w:noWrap/>
            <w:hideMark/>
            <w:tcPrChange w:id="602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23" w:author="Nick.Tolimieri [2]" w:date="2022-09-15T08:36:00Z"/>
                <w:rFonts w:asciiTheme="minorHAnsi" w:eastAsiaTheme="minorHAnsi" w:hAnsiTheme="minorHAnsi" w:cstheme="minorBidi"/>
                <w:sz w:val="22"/>
                <w:szCs w:val="22"/>
                <w:rPrChange w:id="6024" w:author="Nick.Tolimieri [2]" w:date="2022-09-15T08:36:00Z">
                  <w:rPr>
                    <w:ins w:id="6025" w:author="Nick.Tolimieri [2]" w:date="2022-09-15T08:36:00Z"/>
                    <w:rFonts w:ascii="Calibri" w:hAnsi="Calibri" w:cs="Calibri"/>
                    <w:color w:val="000000"/>
                    <w:sz w:val="22"/>
                    <w:szCs w:val="22"/>
                  </w:rPr>
                </w:rPrChange>
              </w:rPr>
              <w:pPrChange w:id="6026" w:author="Nick.Tolimieri [2]" w:date="2022-09-15T08:36:00Z">
                <w:pPr>
                  <w:jc w:val="right"/>
                </w:pPr>
              </w:pPrChange>
            </w:pPr>
            <w:ins w:id="6027" w:author="Nick.Tolimieri [2]" w:date="2022-09-15T08:36:00Z">
              <w:r w:rsidRPr="00333E54">
                <w:rPr>
                  <w:rFonts w:asciiTheme="minorHAnsi" w:eastAsiaTheme="minorHAnsi" w:hAnsiTheme="minorHAnsi" w:cstheme="minorBidi"/>
                  <w:sz w:val="22"/>
                  <w:szCs w:val="22"/>
                  <w:rPrChange w:id="6028" w:author="Nick.Tolimieri [2]" w:date="2022-09-15T08:36:00Z">
                    <w:rPr>
                      <w:rFonts w:ascii="Calibri" w:hAnsi="Calibri" w:cs="Calibri"/>
                      <w:color w:val="000000"/>
                      <w:sz w:val="22"/>
                      <w:szCs w:val="22"/>
                    </w:rPr>
                  </w:rPrChange>
                </w:rPr>
                <w:t>0</w:t>
              </w:r>
            </w:ins>
          </w:p>
        </w:tc>
        <w:tc>
          <w:tcPr>
            <w:tcW w:w="960" w:type="dxa"/>
            <w:noWrap/>
            <w:hideMark/>
            <w:tcPrChange w:id="602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30" w:author="Nick.Tolimieri [2]" w:date="2022-09-15T08:36:00Z"/>
                <w:rFonts w:asciiTheme="minorHAnsi" w:eastAsiaTheme="minorHAnsi" w:hAnsiTheme="minorHAnsi" w:cstheme="minorBidi"/>
                <w:sz w:val="22"/>
                <w:szCs w:val="22"/>
                <w:rPrChange w:id="6031" w:author="Nick.Tolimieri [2]" w:date="2022-09-15T08:36:00Z">
                  <w:rPr>
                    <w:ins w:id="6032" w:author="Nick.Tolimieri [2]" w:date="2022-09-15T08:36:00Z"/>
                    <w:rFonts w:ascii="Calibri" w:hAnsi="Calibri" w:cs="Calibri"/>
                    <w:color w:val="000000"/>
                    <w:sz w:val="22"/>
                    <w:szCs w:val="22"/>
                  </w:rPr>
                </w:rPrChange>
              </w:rPr>
              <w:pPrChange w:id="6033" w:author="Nick.Tolimieri [2]" w:date="2022-09-15T08:36:00Z">
                <w:pPr>
                  <w:jc w:val="right"/>
                </w:pPr>
              </w:pPrChange>
            </w:pPr>
            <w:ins w:id="6034" w:author="Nick.Tolimieri [2]" w:date="2022-09-15T08:36:00Z">
              <w:r w:rsidRPr="00333E54">
                <w:rPr>
                  <w:rFonts w:asciiTheme="minorHAnsi" w:eastAsiaTheme="minorHAnsi" w:hAnsiTheme="minorHAnsi" w:cstheme="minorBidi"/>
                  <w:sz w:val="22"/>
                  <w:szCs w:val="22"/>
                  <w:rPrChange w:id="6035" w:author="Nick.Tolimieri [2]" w:date="2022-09-15T08:36:00Z">
                    <w:rPr>
                      <w:rFonts w:ascii="Calibri" w:hAnsi="Calibri" w:cs="Calibri"/>
                      <w:color w:val="000000"/>
                      <w:sz w:val="22"/>
                      <w:szCs w:val="22"/>
                    </w:rPr>
                  </w:rPrChange>
                </w:rPr>
                <w:t>7</w:t>
              </w:r>
            </w:ins>
          </w:p>
        </w:tc>
        <w:tc>
          <w:tcPr>
            <w:tcW w:w="960" w:type="dxa"/>
            <w:noWrap/>
            <w:hideMark/>
            <w:tcPrChange w:id="603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37" w:author="Nick.Tolimieri [2]" w:date="2022-09-15T08:36:00Z"/>
                <w:rFonts w:asciiTheme="minorHAnsi" w:eastAsiaTheme="minorHAnsi" w:hAnsiTheme="minorHAnsi" w:cstheme="minorBidi"/>
                <w:sz w:val="22"/>
                <w:szCs w:val="22"/>
                <w:rPrChange w:id="6038" w:author="Nick.Tolimieri [2]" w:date="2022-09-15T08:36:00Z">
                  <w:rPr>
                    <w:ins w:id="6039" w:author="Nick.Tolimieri [2]" w:date="2022-09-15T08:36:00Z"/>
                    <w:rFonts w:ascii="Calibri" w:hAnsi="Calibri" w:cs="Calibri"/>
                    <w:color w:val="000000"/>
                    <w:sz w:val="22"/>
                    <w:szCs w:val="22"/>
                  </w:rPr>
                </w:rPrChange>
              </w:rPr>
              <w:pPrChange w:id="6040" w:author="Nick.Tolimieri [2]" w:date="2022-09-15T08:36:00Z">
                <w:pPr>
                  <w:jc w:val="right"/>
                </w:pPr>
              </w:pPrChange>
            </w:pPr>
            <w:ins w:id="6041" w:author="Nick.Tolimieri [2]" w:date="2022-09-15T08:36:00Z">
              <w:r w:rsidRPr="00333E54">
                <w:rPr>
                  <w:rFonts w:asciiTheme="minorHAnsi" w:eastAsiaTheme="minorHAnsi" w:hAnsiTheme="minorHAnsi" w:cstheme="minorBidi"/>
                  <w:sz w:val="22"/>
                  <w:szCs w:val="22"/>
                  <w:rPrChange w:id="6042" w:author="Nick.Tolimieri [2]" w:date="2022-09-15T08:36:00Z">
                    <w:rPr>
                      <w:rFonts w:ascii="Calibri" w:hAnsi="Calibri" w:cs="Calibri"/>
                      <w:color w:val="000000"/>
                      <w:sz w:val="22"/>
                      <w:szCs w:val="22"/>
                    </w:rPr>
                  </w:rPrChange>
                </w:rPr>
                <w:t>1</w:t>
              </w:r>
            </w:ins>
          </w:p>
        </w:tc>
        <w:tc>
          <w:tcPr>
            <w:tcW w:w="960" w:type="dxa"/>
            <w:noWrap/>
            <w:hideMark/>
            <w:tcPrChange w:id="604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44" w:author="Nick.Tolimieri [2]" w:date="2022-09-15T08:36:00Z"/>
                <w:rFonts w:asciiTheme="minorHAnsi" w:eastAsiaTheme="minorHAnsi" w:hAnsiTheme="minorHAnsi" w:cstheme="minorBidi"/>
                <w:sz w:val="22"/>
                <w:szCs w:val="22"/>
                <w:rPrChange w:id="6045" w:author="Nick.Tolimieri [2]" w:date="2022-09-15T08:36:00Z">
                  <w:rPr>
                    <w:ins w:id="6046" w:author="Nick.Tolimieri [2]" w:date="2022-09-15T08:36:00Z"/>
                    <w:rFonts w:ascii="Calibri" w:hAnsi="Calibri" w:cs="Calibri"/>
                    <w:color w:val="000000"/>
                    <w:sz w:val="22"/>
                    <w:szCs w:val="22"/>
                  </w:rPr>
                </w:rPrChange>
              </w:rPr>
              <w:pPrChange w:id="6047" w:author="Nick.Tolimieri [2]" w:date="2022-09-15T08:36:00Z">
                <w:pPr>
                  <w:jc w:val="right"/>
                </w:pPr>
              </w:pPrChange>
            </w:pPr>
            <w:ins w:id="6048" w:author="Nick.Tolimieri [2]" w:date="2022-09-15T08:36:00Z">
              <w:r w:rsidRPr="00333E54">
                <w:rPr>
                  <w:rFonts w:asciiTheme="minorHAnsi" w:eastAsiaTheme="minorHAnsi" w:hAnsiTheme="minorHAnsi" w:cstheme="minorBidi"/>
                  <w:sz w:val="22"/>
                  <w:szCs w:val="22"/>
                  <w:rPrChange w:id="6049" w:author="Nick.Tolimieri [2]" w:date="2022-09-15T08:36:00Z">
                    <w:rPr>
                      <w:rFonts w:ascii="Calibri" w:hAnsi="Calibri" w:cs="Calibri"/>
                      <w:color w:val="000000"/>
                      <w:sz w:val="22"/>
                      <w:szCs w:val="22"/>
                    </w:rPr>
                  </w:rPrChange>
                </w:rPr>
                <w:t>7</w:t>
              </w:r>
            </w:ins>
          </w:p>
        </w:tc>
        <w:tc>
          <w:tcPr>
            <w:tcW w:w="960" w:type="dxa"/>
            <w:noWrap/>
            <w:hideMark/>
            <w:tcPrChange w:id="605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51" w:author="Nick.Tolimieri [2]" w:date="2022-09-15T08:36:00Z"/>
                <w:rFonts w:asciiTheme="minorHAnsi" w:eastAsiaTheme="minorHAnsi" w:hAnsiTheme="minorHAnsi" w:cstheme="minorBidi"/>
                <w:sz w:val="22"/>
                <w:szCs w:val="22"/>
                <w:rPrChange w:id="6052" w:author="Nick.Tolimieri [2]" w:date="2022-09-15T08:36:00Z">
                  <w:rPr>
                    <w:ins w:id="6053" w:author="Nick.Tolimieri [2]" w:date="2022-09-15T08:36:00Z"/>
                    <w:rFonts w:ascii="Calibri" w:hAnsi="Calibri" w:cs="Calibri"/>
                    <w:color w:val="000000"/>
                    <w:sz w:val="22"/>
                    <w:szCs w:val="22"/>
                  </w:rPr>
                </w:rPrChange>
              </w:rPr>
              <w:pPrChange w:id="6054" w:author="Nick.Tolimieri [2]" w:date="2022-09-15T08:36:00Z">
                <w:pPr>
                  <w:jc w:val="right"/>
                </w:pPr>
              </w:pPrChange>
            </w:pPr>
            <w:ins w:id="6055" w:author="Nick.Tolimieri [2]" w:date="2022-09-15T08:36:00Z">
              <w:r w:rsidRPr="00333E54">
                <w:rPr>
                  <w:rFonts w:asciiTheme="minorHAnsi" w:eastAsiaTheme="minorHAnsi" w:hAnsiTheme="minorHAnsi" w:cstheme="minorBidi"/>
                  <w:sz w:val="22"/>
                  <w:szCs w:val="22"/>
                  <w:rPrChange w:id="6056" w:author="Nick.Tolimieri [2]" w:date="2022-09-15T08:36:00Z">
                    <w:rPr>
                      <w:rFonts w:ascii="Calibri" w:hAnsi="Calibri" w:cs="Calibri"/>
                      <w:color w:val="000000"/>
                      <w:sz w:val="22"/>
                      <w:szCs w:val="22"/>
                    </w:rPr>
                  </w:rPrChange>
                </w:rPr>
                <w:t>7</w:t>
              </w:r>
            </w:ins>
          </w:p>
        </w:tc>
        <w:tc>
          <w:tcPr>
            <w:tcW w:w="960" w:type="dxa"/>
            <w:noWrap/>
            <w:hideMark/>
            <w:tcPrChange w:id="605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58" w:author="Nick.Tolimieri [2]" w:date="2022-09-15T08:36:00Z"/>
                <w:rFonts w:asciiTheme="minorHAnsi" w:eastAsiaTheme="minorHAnsi" w:hAnsiTheme="minorHAnsi" w:cstheme="minorBidi"/>
                <w:sz w:val="22"/>
                <w:szCs w:val="22"/>
                <w:rPrChange w:id="6059" w:author="Nick.Tolimieri [2]" w:date="2022-09-15T08:36:00Z">
                  <w:rPr>
                    <w:ins w:id="6060" w:author="Nick.Tolimieri [2]" w:date="2022-09-15T08:36:00Z"/>
                    <w:rFonts w:ascii="Calibri" w:hAnsi="Calibri" w:cs="Calibri"/>
                    <w:color w:val="000000"/>
                    <w:sz w:val="22"/>
                    <w:szCs w:val="22"/>
                  </w:rPr>
                </w:rPrChange>
              </w:rPr>
              <w:pPrChange w:id="6061" w:author="Nick.Tolimieri [2]" w:date="2022-09-15T08:36:00Z">
                <w:pPr>
                  <w:jc w:val="right"/>
                </w:pPr>
              </w:pPrChange>
            </w:pPr>
            <w:ins w:id="6062" w:author="Nick.Tolimieri [2]" w:date="2022-09-15T08:36:00Z">
              <w:r w:rsidRPr="00333E54">
                <w:rPr>
                  <w:rFonts w:asciiTheme="minorHAnsi" w:eastAsiaTheme="minorHAnsi" w:hAnsiTheme="minorHAnsi" w:cstheme="minorBidi"/>
                  <w:sz w:val="22"/>
                  <w:szCs w:val="22"/>
                  <w:rPrChange w:id="6063" w:author="Nick.Tolimieri [2]" w:date="2022-09-15T08:36:00Z">
                    <w:rPr>
                      <w:rFonts w:ascii="Calibri" w:hAnsi="Calibri" w:cs="Calibri"/>
                      <w:color w:val="000000"/>
                      <w:sz w:val="22"/>
                      <w:szCs w:val="22"/>
                    </w:rPr>
                  </w:rPrChange>
                </w:rPr>
                <w:t>7</w:t>
              </w:r>
            </w:ins>
          </w:p>
        </w:tc>
        <w:tc>
          <w:tcPr>
            <w:tcW w:w="960" w:type="dxa"/>
            <w:noWrap/>
            <w:hideMark/>
            <w:tcPrChange w:id="606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65" w:author="Nick.Tolimieri [2]" w:date="2022-09-15T08:36:00Z"/>
                <w:rFonts w:asciiTheme="minorHAnsi" w:eastAsiaTheme="minorHAnsi" w:hAnsiTheme="minorHAnsi" w:cstheme="minorBidi"/>
                <w:sz w:val="22"/>
                <w:szCs w:val="22"/>
                <w:rPrChange w:id="6066" w:author="Nick.Tolimieri [2]" w:date="2022-09-15T08:36:00Z">
                  <w:rPr>
                    <w:ins w:id="6067" w:author="Nick.Tolimieri [2]" w:date="2022-09-15T08:36:00Z"/>
                    <w:rFonts w:ascii="Calibri" w:hAnsi="Calibri" w:cs="Calibri"/>
                    <w:color w:val="000000"/>
                    <w:sz w:val="22"/>
                    <w:szCs w:val="22"/>
                  </w:rPr>
                </w:rPrChange>
              </w:rPr>
              <w:pPrChange w:id="6068" w:author="Nick.Tolimieri [2]" w:date="2022-09-15T08:36:00Z">
                <w:pPr>
                  <w:jc w:val="right"/>
                </w:pPr>
              </w:pPrChange>
            </w:pPr>
            <w:ins w:id="6069" w:author="Nick.Tolimieri [2]" w:date="2022-09-15T08:36:00Z">
              <w:r w:rsidRPr="00333E54">
                <w:rPr>
                  <w:rFonts w:asciiTheme="minorHAnsi" w:eastAsiaTheme="minorHAnsi" w:hAnsiTheme="minorHAnsi" w:cstheme="minorBidi"/>
                  <w:sz w:val="22"/>
                  <w:szCs w:val="22"/>
                  <w:rPrChange w:id="6070" w:author="Nick.Tolimieri [2]" w:date="2022-09-15T08:36:00Z">
                    <w:rPr>
                      <w:rFonts w:ascii="Calibri" w:hAnsi="Calibri" w:cs="Calibri"/>
                      <w:color w:val="000000"/>
                      <w:sz w:val="22"/>
                      <w:szCs w:val="22"/>
                    </w:rPr>
                  </w:rPrChange>
                </w:rPr>
                <w:t>1.9</w:t>
              </w:r>
            </w:ins>
          </w:p>
        </w:tc>
        <w:tc>
          <w:tcPr>
            <w:tcW w:w="960" w:type="dxa"/>
            <w:noWrap/>
            <w:hideMark/>
            <w:tcPrChange w:id="607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72" w:author="Nick.Tolimieri [2]" w:date="2022-09-15T08:36:00Z"/>
                <w:rFonts w:asciiTheme="minorHAnsi" w:eastAsiaTheme="minorHAnsi" w:hAnsiTheme="minorHAnsi" w:cstheme="minorBidi"/>
                <w:sz w:val="22"/>
                <w:szCs w:val="22"/>
                <w:rPrChange w:id="6073" w:author="Nick.Tolimieri [2]" w:date="2022-09-15T08:36:00Z">
                  <w:rPr>
                    <w:ins w:id="6074" w:author="Nick.Tolimieri [2]" w:date="2022-09-15T08:36:00Z"/>
                    <w:rFonts w:ascii="Calibri" w:hAnsi="Calibri" w:cs="Calibri"/>
                    <w:color w:val="000000"/>
                    <w:sz w:val="22"/>
                    <w:szCs w:val="22"/>
                  </w:rPr>
                </w:rPrChange>
              </w:rPr>
              <w:pPrChange w:id="6075" w:author="Nick.Tolimieri [2]" w:date="2022-09-15T08:36:00Z">
                <w:pPr>
                  <w:jc w:val="right"/>
                </w:pPr>
              </w:pPrChange>
            </w:pPr>
            <w:ins w:id="6076" w:author="Nick.Tolimieri [2]" w:date="2022-09-15T08:36:00Z">
              <w:r w:rsidRPr="00333E54">
                <w:rPr>
                  <w:rFonts w:asciiTheme="minorHAnsi" w:eastAsiaTheme="minorHAnsi" w:hAnsiTheme="minorHAnsi" w:cstheme="minorBidi"/>
                  <w:sz w:val="22"/>
                  <w:szCs w:val="22"/>
                  <w:rPrChange w:id="6077" w:author="Nick.Tolimieri [2]" w:date="2022-09-15T08:36:00Z">
                    <w:rPr>
                      <w:rFonts w:ascii="Calibri" w:hAnsi="Calibri" w:cs="Calibri"/>
                      <w:color w:val="000000"/>
                      <w:sz w:val="22"/>
                      <w:szCs w:val="22"/>
                    </w:rPr>
                  </w:rPrChange>
                </w:rPr>
                <w:t>0.13</w:t>
              </w:r>
            </w:ins>
          </w:p>
        </w:tc>
      </w:tr>
      <w:tr w:rsidR="00333E54" w:rsidRPr="00333E54" w:rsidTr="00333E54">
        <w:trPr>
          <w:divId w:val="1703289460"/>
          <w:trHeight w:val="300"/>
          <w:ins w:id="6078" w:author="Nick.Tolimieri [2]" w:date="2022-09-15T08:36:00Z"/>
          <w:trPrChange w:id="6079" w:author="Nick.Tolimieri [2]" w:date="2022-09-15T08:36:00Z">
            <w:trPr>
              <w:divId w:val="1703289460"/>
              <w:trHeight w:val="300"/>
            </w:trPr>
          </w:trPrChange>
        </w:trPr>
        <w:tc>
          <w:tcPr>
            <w:tcW w:w="960" w:type="dxa"/>
            <w:noWrap/>
            <w:hideMark/>
            <w:tcPrChange w:id="608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81" w:author="Nick.Tolimieri [2]" w:date="2022-09-15T08:36:00Z"/>
                <w:rFonts w:asciiTheme="minorHAnsi" w:eastAsiaTheme="minorHAnsi" w:hAnsiTheme="minorHAnsi" w:cstheme="minorBidi"/>
                <w:sz w:val="22"/>
                <w:szCs w:val="22"/>
                <w:rPrChange w:id="6082" w:author="Nick.Tolimieri [2]" w:date="2022-09-15T08:36:00Z">
                  <w:rPr>
                    <w:ins w:id="6083" w:author="Nick.Tolimieri [2]" w:date="2022-09-15T08:36:00Z"/>
                    <w:rFonts w:ascii="Calibri" w:hAnsi="Calibri" w:cs="Calibri"/>
                    <w:color w:val="000000"/>
                    <w:sz w:val="22"/>
                    <w:szCs w:val="22"/>
                  </w:rPr>
                </w:rPrChange>
              </w:rPr>
              <w:pPrChange w:id="6084" w:author="Nick.Tolimieri [2]" w:date="2022-09-15T08:36:00Z">
                <w:pPr/>
              </w:pPrChange>
            </w:pPr>
            <w:ins w:id="6085" w:author="Nick.Tolimieri [2]" w:date="2022-09-15T08:36:00Z">
              <w:r w:rsidRPr="00333E54">
                <w:rPr>
                  <w:rFonts w:asciiTheme="minorHAnsi" w:eastAsiaTheme="minorHAnsi" w:hAnsiTheme="minorHAnsi" w:cstheme="minorBidi"/>
                  <w:sz w:val="22"/>
                  <w:szCs w:val="22"/>
                  <w:rPrChange w:id="6086" w:author="Nick.Tolimieri [2]" w:date="2022-09-15T08:36:00Z">
                    <w:rPr>
                      <w:rFonts w:ascii="Calibri" w:hAnsi="Calibri" w:cs="Calibri"/>
                      <w:color w:val="000000"/>
                      <w:sz w:val="22"/>
                      <w:szCs w:val="22"/>
                    </w:rPr>
                  </w:rPrChange>
                </w:rPr>
                <w:t>Tatoosh Is. &amp; Neah B.</w:t>
              </w:r>
            </w:ins>
          </w:p>
        </w:tc>
        <w:tc>
          <w:tcPr>
            <w:tcW w:w="960" w:type="dxa"/>
            <w:noWrap/>
            <w:hideMark/>
            <w:tcPrChange w:id="608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88" w:author="Nick.Tolimieri [2]" w:date="2022-09-15T08:36:00Z"/>
                <w:rFonts w:asciiTheme="minorHAnsi" w:eastAsiaTheme="minorHAnsi" w:hAnsiTheme="minorHAnsi" w:cstheme="minorBidi"/>
                <w:sz w:val="22"/>
                <w:szCs w:val="22"/>
                <w:rPrChange w:id="6089" w:author="Nick.Tolimieri [2]" w:date="2022-09-15T08:36:00Z">
                  <w:rPr>
                    <w:ins w:id="6090" w:author="Nick.Tolimieri [2]" w:date="2022-09-15T08:36:00Z"/>
                    <w:rFonts w:ascii="Calibri" w:hAnsi="Calibri" w:cs="Calibri"/>
                    <w:color w:val="000000"/>
                    <w:sz w:val="22"/>
                    <w:szCs w:val="22"/>
                  </w:rPr>
                </w:rPrChange>
              </w:rPr>
              <w:pPrChange w:id="6091" w:author="Nick.Tolimieri [2]" w:date="2022-09-15T08:36:00Z">
                <w:pPr>
                  <w:jc w:val="right"/>
                </w:pPr>
              </w:pPrChange>
            </w:pPr>
            <w:ins w:id="6092" w:author="Nick.Tolimieri [2]" w:date="2022-09-15T08:36:00Z">
              <w:r w:rsidRPr="00333E54">
                <w:rPr>
                  <w:rFonts w:asciiTheme="minorHAnsi" w:eastAsiaTheme="minorHAnsi" w:hAnsiTheme="minorHAnsi" w:cstheme="minorBidi"/>
                  <w:sz w:val="22"/>
                  <w:szCs w:val="22"/>
                  <w:rPrChange w:id="6093" w:author="Nick.Tolimieri [2]" w:date="2022-09-15T08:36:00Z">
                    <w:rPr>
                      <w:rFonts w:ascii="Calibri" w:hAnsi="Calibri" w:cs="Calibri"/>
                      <w:color w:val="000000"/>
                      <w:sz w:val="22"/>
                      <w:szCs w:val="22"/>
                    </w:rPr>
                  </w:rPrChange>
                </w:rPr>
                <w:t>2012</w:t>
              </w:r>
            </w:ins>
          </w:p>
        </w:tc>
        <w:tc>
          <w:tcPr>
            <w:tcW w:w="960" w:type="dxa"/>
            <w:noWrap/>
            <w:hideMark/>
            <w:tcPrChange w:id="609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095" w:author="Nick.Tolimieri [2]" w:date="2022-09-15T08:36:00Z"/>
                <w:rFonts w:asciiTheme="minorHAnsi" w:eastAsiaTheme="minorHAnsi" w:hAnsiTheme="minorHAnsi" w:cstheme="minorBidi"/>
                <w:sz w:val="22"/>
                <w:szCs w:val="22"/>
                <w:rPrChange w:id="6096" w:author="Nick.Tolimieri [2]" w:date="2022-09-15T08:36:00Z">
                  <w:rPr>
                    <w:ins w:id="6097" w:author="Nick.Tolimieri [2]" w:date="2022-09-15T08:36:00Z"/>
                    <w:rFonts w:ascii="Calibri" w:hAnsi="Calibri" w:cs="Calibri"/>
                    <w:color w:val="000000"/>
                    <w:sz w:val="22"/>
                    <w:szCs w:val="22"/>
                  </w:rPr>
                </w:rPrChange>
              </w:rPr>
              <w:pPrChange w:id="6098" w:author="Nick.Tolimieri [2]" w:date="2022-09-15T08:36:00Z">
                <w:pPr>
                  <w:jc w:val="right"/>
                </w:pPr>
              </w:pPrChange>
            </w:pPr>
            <w:ins w:id="6099" w:author="Nick.Tolimieri [2]" w:date="2022-09-15T08:36:00Z">
              <w:r w:rsidRPr="00333E54">
                <w:rPr>
                  <w:rFonts w:asciiTheme="minorHAnsi" w:eastAsiaTheme="minorHAnsi" w:hAnsiTheme="minorHAnsi" w:cstheme="minorBidi"/>
                  <w:sz w:val="22"/>
                  <w:szCs w:val="22"/>
                  <w:rPrChange w:id="6100" w:author="Nick.Tolimieri [2]" w:date="2022-09-15T08:36:00Z">
                    <w:rPr>
                      <w:rFonts w:ascii="Calibri" w:hAnsi="Calibri" w:cs="Calibri"/>
                      <w:color w:val="000000"/>
                      <w:sz w:val="22"/>
                      <w:szCs w:val="22"/>
                    </w:rPr>
                  </w:rPrChange>
                </w:rPr>
                <w:t>0</w:t>
              </w:r>
            </w:ins>
          </w:p>
        </w:tc>
        <w:tc>
          <w:tcPr>
            <w:tcW w:w="960" w:type="dxa"/>
            <w:noWrap/>
            <w:hideMark/>
            <w:tcPrChange w:id="610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02" w:author="Nick.Tolimieri [2]" w:date="2022-09-15T08:36:00Z"/>
                <w:rFonts w:asciiTheme="minorHAnsi" w:eastAsiaTheme="minorHAnsi" w:hAnsiTheme="minorHAnsi" w:cstheme="minorBidi"/>
                <w:sz w:val="22"/>
                <w:szCs w:val="22"/>
                <w:rPrChange w:id="6103" w:author="Nick.Tolimieri [2]" w:date="2022-09-15T08:36:00Z">
                  <w:rPr>
                    <w:ins w:id="6104" w:author="Nick.Tolimieri [2]" w:date="2022-09-15T08:36:00Z"/>
                    <w:rFonts w:ascii="Calibri" w:hAnsi="Calibri" w:cs="Calibri"/>
                    <w:color w:val="000000"/>
                    <w:sz w:val="22"/>
                    <w:szCs w:val="22"/>
                  </w:rPr>
                </w:rPrChange>
              </w:rPr>
              <w:pPrChange w:id="6105" w:author="Nick.Tolimieri [2]" w:date="2022-09-15T08:36:00Z">
                <w:pPr>
                  <w:jc w:val="right"/>
                </w:pPr>
              </w:pPrChange>
            </w:pPr>
            <w:ins w:id="6106" w:author="Nick.Tolimieri [2]" w:date="2022-09-15T08:36:00Z">
              <w:r w:rsidRPr="00333E54">
                <w:rPr>
                  <w:rFonts w:asciiTheme="minorHAnsi" w:eastAsiaTheme="minorHAnsi" w:hAnsiTheme="minorHAnsi" w:cstheme="minorBidi"/>
                  <w:sz w:val="22"/>
                  <w:szCs w:val="22"/>
                  <w:rPrChange w:id="6107" w:author="Nick.Tolimieri [2]" w:date="2022-09-15T08:36:00Z">
                    <w:rPr>
                      <w:rFonts w:ascii="Calibri" w:hAnsi="Calibri" w:cs="Calibri"/>
                      <w:color w:val="000000"/>
                      <w:sz w:val="22"/>
                      <w:szCs w:val="22"/>
                    </w:rPr>
                  </w:rPrChange>
                </w:rPr>
                <w:t>0</w:t>
              </w:r>
            </w:ins>
          </w:p>
        </w:tc>
        <w:tc>
          <w:tcPr>
            <w:tcW w:w="960" w:type="dxa"/>
            <w:noWrap/>
            <w:hideMark/>
            <w:tcPrChange w:id="610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09" w:author="Nick.Tolimieri [2]" w:date="2022-09-15T08:36:00Z"/>
                <w:rFonts w:asciiTheme="minorHAnsi" w:eastAsiaTheme="minorHAnsi" w:hAnsiTheme="minorHAnsi" w:cstheme="minorBidi"/>
                <w:sz w:val="22"/>
                <w:szCs w:val="22"/>
                <w:rPrChange w:id="6110" w:author="Nick.Tolimieri [2]" w:date="2022-09-15T08:36:00Z">
                  <w:rPr>
                    <w:ins w:id="6111" w:author="Nick.Tolimieri [2]" w:date="2022-09-15T08:36:00Z"/>
                    <w:rFonts w:ascii="Calibri" w:hAnsi="Calibri" w:cs="Calibri"/>
                    <w:color w:val="000000"/>
                    <w:sz w:val="22"/>
                    <w:szCs w:val="22"/>
                  </w:rPr>
                </w:rPrChange>
              </w:rPr>
              <w:pPrChange w:id="6112" w:author="Nick.Tolimieri [2]" w:date="2022-09-15T08:36:00Z">
                <w:pPr>
                  <w:jc w:val="right"/>
                </w:pPr>
              </w:pPrChange>
            </w:pPr>
            <w:ins w:id="6113" w:author="Nick.Tolimieri [2]" w:date="2022-09-15T08:36:00Z">
              <w:r w:rsidRPr="00333E54">
                <w:rPr>
                  <w:rFonts w:asciiTheme="minorHAnsi" w:eastAsiaTheme="minorHAnsi" w:hAnsiTheme="minorHAnsi" w:cstheme="minorBidi"/>
                  <w:sz w:val="22"/>
                  <w:szCs w:val="22"/>
                  <w:rPrChange w:id="6114" w:author="Nick.Tolimieri [2]" w:date="2022-09-15T08:36:00Z">
                    <w:rPr>
                      <w:rFonts w:ascii="Calibri" w:hAnsi="Calibri" w:cs="Calibri"/>
                      <w:color w:val="000000"/>
                      <w:sz w:val="22"/>
                      <w:szCs w:val="22"/>
                    </w:rPr>
                  </w:rPrChange>
                </w:rPr>
                <w:t>0</w:t>
              </w:r>
            </w:ins>
          </w:p>
        </w:tc>
        <w:tc>
          <w:tcPr>
            <w:tcW w:w="960" w:type="dxa"/>
            <w:noWrap/>
            <w:hideMark/>
            <w:tcPrChange w:id="611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16" w:author="Nick.Tolimieri [2]" w:date="2022-09-15T08:36:00Z"/>
                <w:rFonts w:asciiTheme="minorHAnsi" w:eastAsiaTheme="minorHAnsi" w:hAnsiTheme="minorHAnsi" w:cstheme="minorBidi"/>
                <w:sz w:val="22"/>
                <w:szCs w:val="22"/>
                <w:rPrChange w:id="6117" w:author="Nick.Tolimieri [2]" w:date="2022-09-15T08:36:00Z">
                  <w:rPr>
                    <w:ins w:id="6118" w:author="Nick.Tolimieri [2]" w:date="2022-09-15T08:36:00Z"/>
                    <w:rFonts w:ascii="Calibri" w:hAnsi="Calibri" w:cs="Calibri"/>
                    <w:color w:val="000000"/>
                    <w:sz w:val="22"/>
                    <w:szCs w:val="22"/>
                  </w:rPr>
                </w:rPrChange>
              </w:rPr>
              <w:pPrChange w:id="6119" w:author="Nick.Tolimieri [2]" w:date="2022-09-15T08:36:00Z">
                <w:pPr>
                  <w:jc w:val="right"/>
                </w:pPr>
              </w:pPrChange>
            </w:pPr>
            <w:ins w:id="6120" w:author="Nick.Tolimieri [2]" w:date="2022-09-15T08:36:00Z">
              <w:r w:rsidRPr="00333E54">
                <w:rPr>
                  <w:rFonts w:asciiTheme="minorHAnsi" w:eastAsiaTheme="minorHAnsi" w:hAnsiTheme="minorHAnsi" w:cstheme="minorBidi"/>
                  <w:sz w:val="22"/>
                  <w:szCs w:val="22"/>
                  <w:rPrChange w:id="6121" w:author="Nick.Tolimieri [2]" w:date="2022-09-15T08:36:00Z">
                    <w:rPr>
                      <w:rFonts w:ascii="Calibri" w:hAnsi="Calibri" w:cs="Calibri"/>
                      <w:color w:val="000000"/>
                      <w:sz w:val="22"/>
                      <w:szCs w:val="22"/>
                    </w:rPr>
                  </w:rPrChange>
                </w:rPr>
                <w:t>0</w:t>
              </w:r>
            </w:ins>
          </w:p>
        </w:tc>
        <w:tc>
          <w:tcPr>
            <w:tcW w:w="960" w:type="dxa"/>
            <w:noWrap/>
            <w:hideMark/>
            <w:tcPrChange w:id="612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23" w:author="Nick.Tolimieri [2]" w:date="2022-09-15T08:36:00Z"/>
                <w:rFonts w:asciiTheme="minorHAnsi" w:eastAsiaTheme="minorHAnsi" w:hAnsiTheme="minorHAnsi" w:cstheme="minorBidi"/>
                <w:sz w:val="22"/>
                <w:szCs w:val="22"/>
                <w:rPrChange w:id="6124" w:author="Nick.Tolimieri [2]" w:date="2022-09-15T08:36:00Z">
                  <w:rPr>
                    <w:ins w:id="6125" w:author="Nick.Tolimieri [2]" w:date="2022-09-15T08:36:00Z"/>
                    <w:rFonts w:ascii="Calibri" w:hAnsi="Calibri" w:cs="Calibri"/>
                    <w:color w:val="000000"/>
                    <w:sz w:val="22"/>
                    <w:szCs w:val="22"/>
                  </w:rPr>
                </w:rPrChange>
              </w:rPr>
              <w:pPrChange w:id="6126" w:author="Nick.Tolimieri [2]" w:date="2022-09-15T08:36:00Z">
                <w:pPr/>
              </w:pPrChange>
            </w:pPr>
            <w:ins w:id="6127" w:author="Nick.Tolimieri [2]" w:date="2022-09-15T08:36:00Z">
              <w:r w:rsidRPr="00333E54">
                <w:rPr>
                  <w:rFonts w:asciiTheme="minorHAnsi" w:eastAsiaTheme="minorHAnsi" w:hAnsiTheme="minorHAnsi" w:cstheme="minorBidi"/>
                  <w:sz w:val="22"/>
                  <w:szCs w:val="22"/>
                  <w:rPrChange w:id="6128" w:author="Nick.Tolimieri [2]" w:date="2022-09-15T08:36:00Z">
                    <w:rPr>
                      <w:rFonts w:ascii="Calibri" w:hAnsi="Calibri" w:cs="Calibri"/>
                      <w:color w:val="000000"/>
                      <w:sz w:val="22"/>
                      <w:szCs w:val="22"/>
                    </w:rPr>
                  </w:rPrChange>
                </w:rPr>
                <w:t>NA</w:t>
              </w:r>
            </w:ins>
          </w:p>
        </w:tc>
        <w:tc>
          <w:tcPr>
            <w:tcW w:w="960" w:type="dxa"/>
            <w:noWrap/>
            <w:hideMark/>
            <w:tcPrChange w:id="612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30" w:author="Nick.Tolimieri [2]" w:date="2022-09-15T08:36:00Z"/>
                <w:rFonts w:asciiTheme="minorHAnsi" w:eastAsiaTheme="minorHAnsi" w:hAnsiTheme="minorHAnsi" w:cstheme="minorBidi"/>
                <w:sz w:val="22"/>
                <w:szCs w:val="22"/>
                <w:rPrChange w:id="6131" w:author="Nick.Tolimieri [2]" w:date="2022-09-15T08:36:00Z">
                  <w:rPr>
                    <w:ins w:id="6132" w:author="Nick.Tolimieri [2]" w:date="2022-09-15T08:36:00Z"/>
                    <w:rFonts w:ascii="Calibri" w:hAnsi="Calibri" w:cs="Calibri"/>
                    <w:color w:val="000000"/>
                    <w:sz w:val="22"/>
                    <w:szCs w:val="22"/>
                  </w:rPr>
                </w:rPrChange>
              </w:rPr>
              <w:pPrChange w:id="6133" w:author="Nick.Tolimieri [2]" w:date="2022-09-15T08:36:00Z">
                <w:pPr/>
              </w:pPrChange>
            </w:pPr>
            <w:ins w:id="6134" w:author="Nick.Tolimieri [2]" w:date="2022-09-15T08:36:00Z">
              <w:r w:rsidRPr="00333E54">
                <w:rPr>
                  <w:rFonts w:asciiTheme="minorHAnsi" w:eastAsiaTheme="minorHAnsi" w:hAnsiTheme="minorHAnsi" w:cstheme="minorBidi"/>
                  <w:sz w:val="22"/>
                  <w:szCs w:val="22"/>
                  <w:rPrChange w:id="6135" w:author="Nick.Tolimieri [2]" w:date="2022-09-15T08:36:00Z">
                    <w:rPr>
                      <w:rFonts w:ascii="Calibri" w:hAnsi="Calibri" w:cs="Calibri"/>
                      <w:color w:val="000000"/>
                      <w:sz w:val="22"/>
                      <w:szCs w:val="22"/>
                    </w:rPr>
                  </w:rPrChange>
                </w:rPr>
                <w:t>NA</w:t>
              </w:r>
            </w:ins>
          </w:p>
        </w:tc>
        <w:tc>
          <w:tcPr>
            <w:tcW w:w="960" w:type="dxa"/>
            <w:noWrap/>
            <w:hideMark/>
            <w:tcPrChange w:id="613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37" w:author="Nick.Tolimieri [2]" w:date="2022-09-15T08:36:00Z"/>
                <w:rFonts w:asciiTheme="minorHAnsi" w:eastAsiaTheme="minorHAnsi" w:hAnsiTheme="minorHAnsi" w:cstheme="minorBidi"/>
                <w:sz w:val="22"/>
                <w:szCs w:val="22"/>
                <w:rPrChange w:id="6138" w:author="Nick.Tolimieri [2]" w:date="2022-09-15T08:36:00Z">
                  <w:rPr>
                    <w:ins w:id="6139" w:author="Nick.Tolimieri [2]" w:date="2022-09-15T08:36:00Z"/>
                    <w:rFonts w:ascii="Calibri" w:hAnsi="Calibri" w:cs="Calibri"/>
                    <w:color w:val="000000"/>
                    <w:sz w:val="22"/>
                    <w:szCs w:val="22"/>
                  </w:rPr>
                </w:rPrChange>
              </w:rPr>
              <w:pPrChange w:id="6140" w:author="Nick.Tolimieri [2]" w:date="2022-09-15T08:36:00Z">
                <w:pPr/>
              </w:pPrChange>
            </w:pPr>
            <w:ins w:id="6141" w:author="Nick.Tolimieri [2]" w:date="2022-09-15T08:36:00Z">
              <w:r w:rsidRPr="00333E54">
                <w:rPr>
                  <w:rFonts w:asciiTheme="minorHAnsi" w:eastAsiaTheme="minorHAnsi" w:hAnsiTheme="minorHAnsi" w:cstheme="minorBidi"/>
                  <w:sz w:val="22"/>
                  <w:szCs w:val="22"/>
                  <w:rPrChange w:id="6142" w:author="Nick.Tolimieri [2]" w:date="2022-09-15T08:36:00Z">
                    <w:rPr>
                      <w:rFonts w:ascii="Calibri" w:hAnsi="Calibri" w:cs="Calibri"/>
                      <w:color w:val="000000"/>
                      <w:sz w:val="22"/>
                      <w:szCs w:val="22"/>
                    </w:rPr>
                  </w:rPrChange>
                </w:rPr>
                <w:t>NA</w:t>
              </w:r>
            </w:ins>
          </w:p>
        </w:tc>
        <w:tc>
          <w:tcPr>
            <w:tcW w:w="960" w:type="dxa"/>
            <w:noWrap/>
            <w:hideMark/>
            <w:tcPrChange w:id="614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44" w:author="Nick.Tolimieri [2]" w:date="2022-09-15T08:36:00Z"/>
                <w:rFonts w:asciiTheme="minorHAnsi" w:eastAsiaTheme="minorHAnsi" w:hAnsiTheme="minorHAnsi" w:cstheme="minorBidi"/>
                <w:sz w:val="22"/>
                <w:szCs w:val="22"/>
                <w:rPrChange w:id="6145" w:author="Nick.Tolimieri [2]" w:date="2022-09-15T08:36:00Z">
                  <w:rPr>
                    <w:ins w:id="6146" w:author="Nick.Tolimieri [2]" w:date="2022-09-15T08:36:00Z"/>
                    <w:rFonts w:ascii="Calibri" w:hAnsi="Calibri" w:cs="Calibri"/>
                    <w:color w:val="000000"/>
                    <w:sz w:val="22"/>
                    <w:szCs w:val="22"/>
                  </w:rPr>
                </w:rPrChange>
              </w:rPr>
              <w:pPrChange w:id="6147" w:author="Nick.Tolimieri [2]" w:date="2022-09-15T08:36:00Z">
                <w:pPr/>
              </w:pPrChange>
            </w:pPr>
            <w:ins w:id="6148" w:author="Nick.Tolimieri [2]" w:date="2022-09-15T08:36:00Z">
              <w:r w:rsidRPr="00333E54">
                <w:rPr>
                  <w:rFonts w:asciiTheme="minorHAnsi" w:eastAsiaTheme="minorHAnsi" w:hAnsiTheme="minorHAnsi" w:cstheme="minorBidi"/>
                  <w:sz w:val="22"/>
                  <w:szCs w:val="22"/>
                  <w:rPrChange w:id="6149"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6150" w:author="Nick.Tolimieri [2]" w:date="2022-09-15T08:36:00Z"/>
          <w:trPrChange w:id="6151" w:author="Nick.Tolimieri [2]" w:date="2022-09-15T08:36:00Z">
            <w:trPr>
              <w:divId w:val="1703289460"/>
              <w:trHeight w:val="300"/>
            </w:trPr>
          </w:trPrChange>
        </w:trPr>
        <w:tc>
          <w:tcPr>
            <w:tcW w:w="960" w:type="dxa"/>
            <w:noWrap/>
            <w:hideMark/>
            <w:tcPrChange w:id="615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53" w:author="Nick.Tolimieri [2]" w:date="2022-09-15T08:36:00Z"/>
                <w:rFonts w:asciiTheme="minorHAnsi" w:eastAsiaTheme="minorHAnsi" w:hAnsiTheme="minorHAnsi" w:cstheme="minorBidi"/>
                <w:sz w:val="22"/>
                <w:szCs w:val="22"/>
                <w:rPrChange w:id="6154" w:author="Nick.Tolimieri [2]" w:date="2022-09-15T08:36:00Z">
                  <w:rPr>
                    <w:ins w:id="6155" w:author="Nick.Tolimieri [2]" w:date="2022-09-15T08:36:00Z"/>
                    <w:rFonts w:ascii="Calibri" w:hAnsi="Calibri" w:cs="Calibri"/>
                    <w:color w:val="000000"/>
                    <w:sz w:val="22"/>
                    <w:szCs w:val="22"/>
                  </w:rPr>
                </w:rPrChange>
              </w:rPr>
              <w:pPrChange w:id="6156" w:author="Nick.Tolimieri [2]" w:date="2022-09-15T08:36:00Z">
                <w:pPr/>
              </w:pPrChange>
            </w:pPr>
            <w:ins w:id="6157" w:author="Nick.Tolimieri [2]" w:date="2022-09-15T08:36:00Z">
              <w:r w:rsidRPr="00333E54">
                <w:rPr>
                  <w:rFonts w:asciiTheme="minorHAnsi" w:eastAsiaTheme="minorHAnsi" w:hAnsiTheme="minorHAnsi" w:cstheme="minorBidi"/>
                  <w:sz w:val="22"/>
                  <w:szCs w:val="22"/>
                  <w:rPrChange w:id="6158" w:author="Nick.Tolimieri [2]" w:date="2022-09-15T08:36:00Z">
                    <w:rPr>
                      <w:rFonts w:ascii="Calibri" w:hAnsi="Calibri" w:cs="Calibri"/>
                      <w:color w:val="000000"/>
                      <w:sz w:val="22"/>
                      <w:szCs w:val="22"/>
                    </w:rPr>
                  </w:rPrChange>
                </w:rPr>
                <w:t>Tatoosh Is. &amp; Neah B.</w:t>
              </w:r>
            </w:ins>
          </w:p>
        </w:tc>
        <w:tc>
          <w:tcPr>
            <w:tcW w:w="960" w:type="dxa"/>
            <w:noWrap/>
            <w:hideMark/>
            <w:tcPrChange w:id="615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60" w:author="Nick.Tolimieri [2]" w:date="2022-09-15T08:36:00Z"/>
                <w:rFonts w:asciiTheme="minorHAnsi" w:eastAsiaTheme="minorHAnsi" w:hAnsiTheme="minorHAnsi" w:cstheme="minorBidi"/>
                <w:sz w:val="22"/>
                <w:szCs w:val="22"/>
                <w:rPrChange w:id="6161" w:author="Nick.Tolimieri [2]" w:date="2022-09-15T08:36:00Z">
                  <w:rPr>
                    <w:ins w:id="6162" w:author="Nick.Tolimieri [2]" w:date="2022-09-15T08:36:00Z"/>
                    <w:rFonts w:ascii="Calibri" w:hAnsi="Calibri" w:cs="Calibri"/>
                    <w:color w:val="000000"/>
                    <w:sz w:val="22"/>
                    <w:szCs w:val="22"/>
                  </w:rPr>
                </w:rPrChange>
              </w:rPr>
              <w:pPrChange w:id="6163" w:author="Nick.Tolimieri [2]" w:date="2022-09-15T08:36:00Z">
                <w:pPr>
                  <w:jc w:val="right"/>
                </w:pPr>
              </w:pPrChange>
            </w:pPr>
            <w:ins w:id="6164" w:author="Nick.Tolimieri [2]" w:date="2022-09-15T08:36:00Z">
              <w:r w:rsidRPr="00333E54">
                <w:rPr>
                  <w:rFonts w:asciiTheme="minorHAnsi" w:eastAsiaTheme="minorHAnsi" w:hAnsiTheme="minorHAnsi" w:cstheme="minorBidi"/>
                  <w:sz w:val="22"/>
                  <w:szCs w:val="22"/>
                  <w:rPrChange w:id="6165" w:author="Nick.Tolimieri [2]" w:date="2022-09-15T08:36:00Z">
                    <w:rPr>
                      <w:rFonts w:ascii="Calibri" w:hAnsi="Calibri" w:cs="Calibri"/>
                      <w:color w:val="000000"/>
                      <w:sz w:val="22"/>
                      <w:szCs w:val="22"/>
                    </w:rPr>
                  </w:rPrChange>
                </w:rPr>
                <w:t>2013</w:t>
              </w:r>
            </w:ins>
          </w:p>
        </w:tc>
        <w:tc>
          <w:tcPr>
            <w:tcW w:w="960" w:type="dxa"/>
            <w:noWrap/>
            <w:hideMark/>
            <w:tcPrChange w:id="616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67" w:author="Nick.Tolimieri [2]" w:date="2022-09-15T08:36:00Z"/>
                <w:rFonts w:asciiTheme="minorHAnsi" w:eastAsiaTheme="minorHAnsi" w:hAnsiTheme="minorHAnsi" w:cstheme="minorBidi"/>
                <w:sz w:val="22"/>
                <w:szCs w:val="22"/>
                <w:rPrChange w:id="6168" w:author="Nick.Tolimieri [2]" w:date="2022-09-15T08:36:00Z">
                  <w:rPr>
                    <w:ins w:id="6169" w:author="Nick.Tolimieri [2]" w:date="2022-09-15T08:36:00Z"/>
                    <w:rFonts w:ascii="Calibri" w:hAnsi="Calibri" w:cs="Calibri"/>
                    <w:color w:val="000000"/>
                    <w:sz w:val="22"/>
                    <w:szCs w:val="22"/>
                  </w:rPr>
                </w:rPrChange>
              </w:rPr>
              <w:pPrChange w:id="6170" w:author="Nick.Tolimieri [2]" w:date="2022-09-15T08:36:00Z">
                <w:pPr>
                  <w:jc w:val="right"/>
                </w:pPr>
              </w:pPrChange>
            </w:pPr>
            <w:ins w:id="6171" w:author="Nick.Tolimieri [2]" w:date="2022-09-15T08:36:00Z">
              <w:r w:rsidRPr="00333E54">
                <w:rPr>
                  <w:rFonts w:asciiTheme="minorHAnsi" w:eastAsiaTheme="minorHAnsi" w:hAnsiTheme="minorHAnsi" w:cstheme="minorBidi"/>
                  <w:sz w:val="22"/>
                  <w:szCs w:val="22"/>
                  <w:rPrChange w:id="6172" w:author="Nick.Tolimieri [2]" w:date="2022-09-15T08:36:00Z">
                    <w:rPr>
                      <w:rFonts w:ascii="Calibri" w:hAnsi="Calibri" w:cs="Calibri"/>
                      <w:color w:val="000000"/>
                      <w:sz w:val="22"/>
                      <w:szCs w:val="22"/>
                    </w:rPr>
                  </w:rPrChange>
                </w:rPr>
                <w:t>5</w:t>
              </w:r>
            </w:ins>
          </w:p>
        </w:tc>
        <w:tc>
          <w:tcPr>
            <w:tcW w:w="960" w:type="dxa"/>
            <w:noWrap/>
            <w:hideMark/>
            <w:tcPrChange w:id="617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74" w:author="Nick.Tolimieri [2]" w:date="2022-09-15T08:36:00Z"/>
                <w:rFonts w:asciiTheme="minorHAnsi" w:eastAsiaTheme="minorHAnsi" w:hAnsiTheme="minorHAnsi" w:cstheme="minorBidi"/>
                <w:sz w:val="22"/>
                <w:szCs w:val="22"/>
                <w:rPrChange w:id="6175" w:author="Nick.Tolimieri [2]" w:date="2022-09-15T08:36:00Z">
                  <w:rPr>
                    <w:ins w:id="6176" w:author="Nick.Tolimieri [2]" w:date="2022-09-15T08:36:00Z"/>
                    <w:rFonts w:ascii="Calibri" w:hAnsi="Calibri" w:cs="Calibri"/>
                    <w:color w:val="000000"/>
                    <w:sz w:val="22"/>
                    <w:szCs w:val="22"/>
                  </w:rPr>
                </w:rPrChange>
              </w:rPr>
              <w:pPrChange w:id="6177" w:author="Nick.Tolimieri [2]" w:date="2022-09-15T08:36:00Z">
                <w:pPr>
                  <w:jc w:val="right"/>
                </w:pPr>
              </w:pPrChange>
            </w:pPr>
            <w:ins w:id="6178" w:author="Nick.Tolimieri [2]" w:date="2022-09-15T08:36:00Z">
              <w:r w:rsidRPr="00333E54">
                <w:rPr>
                  <w:rFonts w:asciiTheme="minorHAnsi" w:eastAsiaTheme="minorHAnsi" w:hAnsiTheme="minorHAnsi" w:cstheme="minorBidi"/>
                  <w:sz w:val="22"/>
                  <w:szCs w:val="22"/>
                  <w:rPrChange w:id="6179" w:author="Nick.Tolimieri [2]" w:date="2022-09-15T08:36:00Z">
                    <w:rPr>
                      <w:rFonts w:ascii="Calibri" w:hAnsi="Calibri" w:cs="Calibri"/>
                      <w:color w:val="000000"/>
                      <w:sz w:val="22"/>
                      <w:szCs w:val="22"/>
                    </w:rPr>
                  </w:rPrChange>
                </w:rPr>
                <w:t>26</w:t>
              </w:r>
            </w:ins>
          </w:p>
        </w:tc>
        <w:tc>
          <w:tcPr>
            <w:tcW w:w="960" w:type="dxa"/>
            <w:noWrap/>
            <w:hideMark/>
            <w:tcPrChange w:id="618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81" w:author="Nick.Tolimieri [2]" w:date="2022-09-15T08:36:00Z"/>
                <w:rFonts w:asciiTheme="minorHAnsi" w:eastAsiaTheme="minorHAnsi" w:hAnsiTheme="minorHAnsi" w:cstheme="minorBidi"/>
                <w:sz w:val="22"/>
                <w:szCs w:val="22"/>
                <w:rPrChange w:id="6182" w:author="Nick.Tolimieri [2]" w:date="2022-09-15T08:36:00Z">
                  <w:rPr>
                    <w:ins w:id="6183" w:author="Nick.Tolimieri [2]" w:date="2022-09-15T08:36:00Z"/>
                    <w:rFonts w:ascii="Calibri" w:hAnsi="Calibri" w:cs="Calibri"/>
                    <w:color w:val="000000"/>
                    <w:sz w:val="22"/>
                    <w:szCs w:val="22"/>
                  </w:rPr>
                </w:rPrChange>
              </w:rPr>
              <w:pPrChange w:id="6184" w:author="Nick.Tolimieri [2]" w:date="2022-09-15T08:36:00Z">
                <w:pPr>
                  <w:jc w:val="right"/>
                </w:pPr>
              </w:pPrChange>
            </w:pPr>
            <w:ins w:id="6185" w:author="Nick.Tolimieri [2]" w:date="2022-09-15T08:36:00Z">
              <w:r w:rsidRPr="00333E54">
                <w:rPr>
                  <w:rFonts w:asciiTheme="minorHAnsi" w:eastAsiaTheme="minorHAnsi" w:hAnsiTheme="minorHAnsi" w:cstheme="minorBidi"/>
                  <w:sz w:val="22"/>
                  <w:szCs w:val="22"/>
                  <w:rPrChange w:id="6186" w:author="Nick.Tolimieri [2]" w:date="2022-09-15T08:36:00Z">
                    <w:rPr>
                      <w:rFonts w:ascii="Calibri" w:hAnsi="Calibri" w:cs="Calibri"/>
                      <w:color w:val="000000"/>
                      <w:sz w:val="22"/>
                      <w:szCs w:val="22"/>
                    </w:rPr>
                  </w:rPrChange>
                </w:rPr>
                <w:t>3</w:t>
              </w:r>
            </w:ins>
          </w:p>
        </w:tc>
        <w:tc>
          <w:tcPr>
            <w:tcW w:w="960" w:type="dxa"/>
            <w:noWrap/>
            <w:hideMark/>
            <w:tcPrChange w:id="618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88" w:author="Nick.Tolimieri [2]" w:date="2022-09-15T08:36:00Z"/>
                <w:rFonts w:asciiTheme="minorHAnsi" w:eastAsiaTheme="minorHAnsi" w:hAnsiTheme="minorHAnsi" w:cstheme="minorBidi"/>
                <w:sz w:val="22"/>
                <w:szCs w:val="22"/>
                <w:rPrChange w:id="6189" w:author="Nick.Tolimieri [2]" w:date="2022-09-15T08:36:00Z">
                  <w:rPr>
                    <w:ins w:id="6190" w:author="Nick.Tolimieri [2]" w:date="2022-09-15T08:36:00Z"/>
                    <w:rFonts w:ascii="Calibri" w:hAnsi="Calibri" w:cs="Calibri"/>
                    <w:color w:val="000000"/>
                    <w:sz w:val="22"/>
                    <w:szCs w:val="22"/>
                  </w:rPr>
                </w:rPrChange>
              </w:rPr>
              <w:pPrChange w:id="6191" w:author="Nick.Tolimieri [2]" w:date="2022-09-15T08:36:00Z">
                <w:pPr>
                  <w:jc w:val="right"/>
                </w:pPr>
              </w:pPrChange>
            </w:pPr>
            <w:ins w:id="6192" w:author="Nick.Tolimieri [2]" w:date="2022-09-15T08:36:00Z">
              <w:r w:rsidRPr="00333E54">
                <w:rPr>
                  <w:rFonts w:asciiTheme="minorHAnsi" w:eastAsiaTheme="minorHAnsi" w:hAnsiTheme="minorHAnsi" w:cstheme="minorBidi"/>
                  <w:sz w:val="22"/>
                  <w:szCs w:val="22"/>
                  <w:rPrChange w:id="6193" w:author="Nick.Tolimieri [2]" w:date="2022-09-15T08:36:00Z">
                    <w:rPr>
                      <w:rFonts w:ascii="Calibri" w:hAnsi="Calibri" w:cs="Calibri"/>
                      <w:color w:val="000000"/>
                      <w:sz w:val="22"/>
                      <w:szCs w:val="22"/>
                    </w:rPr>
                  </w:rPrChange>
                </w:rPr>
                <w:t>19</w:t>
              </w:r>
            </w:ins>
          </w:p>
        </w:tc>
        <w:tc>
          <w:tcPr>
            <w:tcW w:w="960" w:type="dxa"/>
            <w:noWrap/>
            <w:hideMark/>
            <w:tcPrChange w:id="619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195" w:author="Nick.Tolimieri [2]" w:date="2022-09-15T08:36:00Z"/>
                <w:rFonts w:asciiTheme="minorHAnsi" w:eastAsiaTheme="minorHAnsi" w:hAnsiTheme="minorHAnsi" w:cstheme="minorBidi"/>
                <w:sz w:val="22"/>
                <w:szCs w:val="22"/>
                <w:rPrChange w:id="6196" w:author="Nick.Tolimieri [2]" w:date="2022-09-15T08:36:00Z">
                  <w:rPr>
                    <w:ins w:id="6197" w:author="Nick.Tolimieri [2]" w:date="2022-09-15T08:36:00Z"/>
                    <w:rFonts w:ascii="Calibri" w:hAnsi="Calibri" w:cs="Calibri"/>
                    <w:color w:val="000000"/>
                    <w:sz w:val="22"/>
                    <w:szCs w:val="22"/>
                  </w:rPr>
                </w:rPrChange>
              </w:rPr>
              <w:pPrChange w:id="6198" w:author="Nick.Tolimieri [2]" w:date="2022-09-15T08:36:00Z">
                <w:pPr>
                  <w:jc w:val="right"/>
                </w:pPr>
              </w:pPrChange>
            </w:pPr>
            <w:ins w:id="6199" w:author="Nick.Tolimieri [2]" w:date="2022-09-15T08:36:00Z">
              <w:r w:rsidRPr="00333E54">
                <w:rPr>
                  <w:rFonts w:asciiTheme="minorHAnsi" w:eastAsiaTheme="minorHAnsi" w:hAnsiTheme="minorHAnsi" w:cstheme="minorBidi"/>
                  <w:sz w:val="22"/>
                  <w:szCs w:val="22"/>
                  <w:rPrChange w:id="6200" w:author="Nick.Tolimieri [2]" w:date="2022-09-15T08:36:00Z">
                    <w:rPr>
                      <w:rFonts w:ascii="Calibri" w:hAnsi="Calibri" w:cs="Calibri"/>
                      <w:color w:val="000000"/>
                      <w:sz w:val="22"/>
                      <w:szCs w:val="22"/>
                    </w:rPr>
                  </w:rPrChange>
                </w:rPr>
                <w:t>5</w:t>
              </w:r>
            </w:ins>
          </w:p>
        </w:tc>
        <w:tc>
          <w:tcPr>
            <w:tcW w:w="960" w:type="dxa"/>
            <w:noWrap/>
            <w:hideMark/>
            <w:tcPrChange w:id="620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02" w:author="Nick.Tolimieri [2]" w:date="2022-09-15T08:36:00Z"/>
                <w:rFonts w:asciiTheme="minorHAnsi" w:eastAsiaTheme="minorHAnsi" w:hAnsiTheme="minorHAnsi" w:cstheme="minorBidi"/>
                <w:sz w:val="22"/>
                <w:szCs w:val="22"/>
                <w:rPrChange w:id="6203" w:author="Nick.Tolimieri [2]" w:date="2022-09-15T08:36:00Z">
                  <w:rPr>
                    <w:ins w:id="6204" w:author="Nick.Tolimieri [2]" w:date="2022-09-15T08:36:00Z"/>
                    <w:rFonts w:ascii="Calibri" w:hAnsi="Calibri" w:cs="Calibri"/>
                    <w:color w:val="000000"/>
                    <w:sz w:val="22"/>
                    <w:szCs w:val="22"/>
                  </w:rPr>
                </w:rPrChange>
              </w:rPr>
              <w:pPrChange w:id="6205" w:author="Nick.Tolimieri [2]" w:date="2022-09-15T08:36:00Z">
                <w:pPr>
                  <w:jc w:val="right"/>
                </w:pPr>
              </w:pPrChange>
            </w:pPr>
            <w:ins w:id="6206" w:author="Nick.Tolimieri [2]" w:date="2022-09-15T08:36:00Z">
              <w:r w:rsidRPr="00333E54">
                <w:rPr>
                  <w:rFonts w:asciiTheme="minorHAnsi" w:eastAsiaTheme="minorHAnsi" w:hAnsiTheme="minorHAnsi" w:cstheme="minorBidi"/>
                  <w:sz w:val="22"/>
                  <w:szCs w:val="22"/>
                  <w:rPrChange w:id="6207" w:author="Nick.Tolimieri [2]" w:date="2022-09-15T08:36:00Z">
                    <w:rPr>
                      <w:rFonts w:ascii="Calibri" w:hAnsi="Calibri" w:cs="Calibri"/>
                      <w:color w:val="000000"/>
                      <w:sz w:val="22"/>
                      <w:szCs w:val="22"/>
                    </w:rPr>
                  </w:rPrChange>
                </w:rPr>
                <w:t>8</w:t>
              </w:r>
            </w:ins>
          </w:p>
        </w:tc>
        <w:tc>
          <w:tcPr>
            <w:tcW w:w="960" w:type="dxa"/>
            <w:noWrap/>
            <w:hideMark/>
            <w:tcPrChange w:id="620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09" w:author="Nick.Tolimieri [2]" w:date="2022-09-15T08:36:00Z"/>
                <w:rFonts w:asciiTheme="minorHAnsi" w:eastAsiaTheme="minorHAnsi" w:hAnsiTheme="minorHAnsi" w:cstheme="minorBidi"/>
                <w:sz w:val="22"/>
                <w:szCs w:val="22"/>
                <w:rPrChange w:id="6210" w:author="Nick.Tolimieri [2]" w:date="2022-09-15T08:36:00Z">
                  <w:rPr>
                    <w:ins w:id="6211" w:author="Nick.Tolimieri [2]" w:date="2022-09-15T08:36:00Z"/>
                    <w:rFonts w:ascii="Calibri" w:hAnsi="Calibri" w:cs="Calibri"/>
                    <w:color w:val="000000"/>
                    <w:sz w:val="22"/>
                    <w:szCs w:val="22"/>
                  </w:rPr>
                </w:rPrChange>
              </w:rPr>
              <w:pPrChange w:id="6212" w:author="Nick.Tolimieri [2]" w:date="2022-09-15T08:36:00Z">
                <w:pPr>
                  <w:jc w:val="right"/>
                </w:pPr>
              </w:pPrChange>
            </w:pPr>
            <w:ins w:id="6213" w:author="Nick.Tolimieri [2]" w:date="2022-09-15T08:36:00Z">
              <w:r w:rsidRPr="00333E54">
                <w:rPr>
                  <w:rFonts w:asciiTheme="minorHAnsi" w:eastAsiaTheme="minorHAnsi" w:hAnsiTheme="minorHAnsi" w:cstheme="minorBidi"/>
                  <w:sz w:val="22"/>
                  <w:szCs w:val="22"/>
                  <w:rPrChange w:id="6214" w:author="Nick.Tolimieri [2]" w:date="2022-09-15T08:36:00Z">
                    <w:rPr>
                      <w:rFonts w:ascii="Calibri" w:hAnsi="Calibri" w:cs="Calibri"/>
                      <w:color w:val="000000"/>
                      <w:sz w:val="22"/>
                      <w:szCs w:val="22"/>
                    </w:rPr>
                  </w:rPrChange>
                </w:rPr>
                <w:t>2.49</w:t>
              </w:r>
            </w:ins>
          </w:p>
        </w:tc>
        <w:tc>
          <w:tcPr>
            <w:tcW w:w="960" w:type="dxa"/>
            <w:noWrap/>
            <w:hideMark/>
            <w:tcPrChange w:id="621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16" w:author="Nick.Tolimieri [2]" w:date="2022-09-15T08:36:00Z"/>
                <w:rFonts w:asciiTheme="minorHAnsi" w:eastAsiaTheme="minorHAnsi" w:hAnsiTheme="minorHAnsi" w:cstheme="minorBidi"/>
                <w:sz w:val="22"/>
                <w:szCs w:val="22"/>
                <w:rPrChange w:id="6217" w:author="Nick.Tolimieri [2]" w:date="2022-09-15T08:36:00Z">
                  <w:rPr>
                    <w:ins w:id="6218" w:author="Nick.Tolimieri [2]" w:date="2022-09-15T08:36:00Z"/>
                    <w:rFonts w:ascii="Calibri" w:hAnsi="Calibri" w:cs="Calibri"/>
                    <w:color w:val="000000"/>
                    <w:sz w:val="22"/>
                    <w:szCs w:val="22"/>
                  </w:rPr>
                </w:rPrChange>
              </w:rPr>
              <w:pPrChange w:id="6219" w:author="Nick.Tolimieri [2]" w:date="2022-09-15T08:36:00Z">
                <w:pPr>
                  <w:jc w:val="right"/>
                </w:pPr>
              </w:pPrChange>
            </w:pPr>
            <w:ins w:id="6220" w:author="Nick.Tolimieri [2]" w:date="2022-09-15T08:36:00Z">
              <w:r w:rsidRPr="00333E54">
                <w:rPr>
                  <w:rFonts w:asciiTheme="minorHAnsi" w:eastAsiaTheme="minorHAnsi" w:hAnsiTheme="minorHAnsi" w:cstheme="minorBidi"/>
                  <w:sz w:val="22"/>
                  <w:szCs w:val="22"/>
                  <w:rPrChange w:id="6221" w:author="Nick.Tolimieri [2]" w:date="2022-09-15T08:36:00Z">
                    <w:rPr>
                      <w:rFonts w:ascii="Calibri" w:hAnsi="Calibri" w:cs="Calibri"/>
                      <w:color w:val="000000"/>
                      <w:sz w:val="22"/>
                      <w:szCs w:val="22"/>
                    </w:rPr>
                  </w:rPrChange>
                </w:rPr>
                <w:t>0.64</w:t>
              </w:r>
            </w:ins>
          </w:p>
        </w:tc>
      </w:tr>
      <w:tr w:rsidR="00333E54" w:rsidRPr="00333E54" w:rsidTr="00333E54">
        <w:trPr>
          <w:divId w:val="1703289460"/>
          <w:trHeight w:val="300"/>
          <w:ins w:id="6222" w:author="Nick.Tolimieri [2]" w:date="2022-09-15T08:36:00Z"/>
          <w:trPrChange w:id="6223" w:author="Nick.Tolimieri [2]" w:date="2022-09-15T08:36:00Z">
            <w:trPr>
              <w:divId w:val="1703289460"/>
              <w:trHeight w:val="300"/>
            </w:trPr>
          </w:trPrChange>
        </w:trPr>
        <w:tc>
          <w:tcPr>
            <w:tcW w:w="960" w:type="dxa"/>
            <w:noWrap/>
            <w:hideMark/>
            <w:tcPrChange w:id="622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25" w:author="Nick.Tolimieri [2]" w:date="2022-09-15T08:36:00Z"/>
                <w:rFonts w:asciiTheme="minorHAnsi" w:eastAsiaTheme="minorHAnsi" w:hAnsiTheme="minorHAnsi" w:cstheme="minorBidi"/>
                <w:sz w:val="22"/>
                <w:szCs w:val="22"/>
                <w:rPrChange w:id="6226" w:author="Nick.Tolimieri [2]" w:date="2022-09-15T08:36:00Z">
                  <w:rPr>
                    <w:ins w:id="6227" w:author="Nick.Tolimieri [2]" w:date="2022-09-15T08:36:00Z"/>
                    <w:rFonts w:ascii="Calibri" w:hAnsi="Calibri" w:cs="Calibri"/>
                    <w:color w:val="000000"/>
                    <w:sz w:val="22"/>
                    <w:szCs w:val="22"/>
                  </w:rPr>
                </w:rPrChange>
              </w:rPr>
              <w:pPrChange w:id="6228" w:author="Nick.Tolimieri [2]" w:date="2022-09-15T08:36:00Z">
                <w:pPr/>
              </w:pPrChange>
            </w:pPr>
            <w:ins w:id="6229" w:author="Nick.Tolimieri [2]" w:date="2022-09-15T08:36:00Z">
              <w:r w:rsidRPr="00333E54">
                <w:rPr>
                  <w:rFonts w:asciiTheme="minorHAnsi" w:eastAsiaTheme="minorHAnsi" w:hAnsiTheme="minorHAnsi" w:cstheme="minorBidi"/>
                  <w:sz w:val="22"/>
                  <w:szCs w:val="22"/>
                  <w:rPrChange w:id="6230" w:author="Nick.Tolimieri [2]" w:date="2022-09-15T08:36:00Z">
                    <w:rPr>
                      <w:rFonts w:ascii="Calibri" w:hAnsi="Calibri" w:cs="Calibri"/>
                      <w:color w:val="000000"/>
                      <w:sz w:val="22"/>
                      <w:szCs w:val="22"/>
                    </w:rPr>
                  </w:rPrChange>
                </w:rPr>
                <w:lastRenderedPageBreak/>
                <w:t>Tatoosh Is. &amp; Neah B.</w:t>
              </w:r>
            </w:ins>
          </w:p>
        </w:tc>
        <w:tc>
          <w:tcPr>
            <w:tcW w:w="960" w:type="dxa"/>
            <w:noWrap/>
            <w:hideMark/>
            <w:tcPrChange w:id="623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32" w:author="Nick.Tolimieri [2]" w:date="2022-09-15T08:36:00Z"/>
                <w:rFonts w:asciiTheme="minorHAnsi" w:eastAsiaTheme="minorHAnsi" w:hAnsiTheme="minorHAnsi" w:cstheme="minorBidi"/>
                <w:sz w:val="22"/>
                <w:szCs w:val="22"/>
                <w:rPrChange w:id="6233" w:author="Nick.Tolimieri [2]" w:date="2022-09-15T08:36:00Z">
                  <w:rPr>
                    <w:ins w:id="6234" w:author="Nick.Tolimieri [2]" w:date="2022-09-15T08:36:00Z"/>
                    <w:rFonts w:ascii="Calibri" w:hAnsi="Calibri" w:cs="Calibri"/>
                    <w:color w:val="000000"/>
                    <w:sz w:val="22"/>
                    <w:szCs w:val="22"/>
                  </w:rPr>
                </w:rPrChange>
              </w:rPr>
              <w:pPrChange w:id="6235" w:author="Nick.Tolimieri [2]" w:date="2022-09-15T08:36:00Z">
                <w:pPr>
                  <w:jc w:val="right"/>
                </w:pPr>
              </w:pPrChange>
            </w:pPr>
            <w:ins w:id="6236" w:author="Nick.Tolimieri [2]" w:date="2022-09-15T08:36:00Z">
              <w:r w:rsidRPr="00333E54">
                <w:rPr>
                  <w:rFonts w:asciiTheme="minorHAnsi" w:eastAsiaTheme="minorHAnsi" w:hAnsiTheme="minorHAnsi" w:cstheme="minorBidi"/>
                  <w:sz w:val="22"/>
                  <w:szCs w:val="22"/>
                  <w:rPrChange w:id="6237" w:author="Nick.Tolimieri [2]" w:date="2022-09-15T08:36:00Z">
                    <w:rPr>
                      <w:rFonts w:ascii="Calibri" w:hAnsi="Calibri" w:cs="Calibri"/>
                      <w:color w:val="000000"/>
                      <w:sz w:val="22"/>
                      <w:szCs w:val="22"/>
                    </w:rPr>
                  </w:rPrChange>
                </w:rPr>
                <w:t>2014</w:t>
              </w:r>
            </w:ins>
          </w:p>
        </w:tc>
        <w:tc>
          <w:tcPr>
            <w:tcW w:w="960" w:type="dxa"/>
            <w:noWrap/>
            <w:hideMark/>
            <w:tcPrChange w:id="623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39" w:author="Nick.Tolimieri [2]" w:date="2022-09-15T08:36:00Z"/>
                <w:rFonts w:asciiTheme="minorHAnsi" w:eastAsiaTheme="minorHAnsi" w:hAnsiTheme="minorHAnsi" w:cstheme="minorBidi"/>
                <w:sz w:val="22"/>
                <w:szCs w:val="22"/>
                <w:rPrChange w:id="6240" w:author="Nick.Tolimieri [2]" w:date="2022-09-15T08:36:00Z">
                  <w:rPr>
                    <w:ins w:id="6241" w:author="Nick.Tolimieri [2]" w:date="2022-09-15T08:36:00Z"/>
                    <w:rFonts w:ascii="Calibri" w:hAnsi="Calibri" w:cs="Calibri"/>
                    <w:color w:val="000000"/>
                    <w:sz w:val="22"/>
                    <w:szCs w:val="22"/>
                  </w:rPr>
                </w:rPrChange>
              </w:rPr>
              <w:pPrChange w:id="6242" w:author="Nick.Tolimieri [2]" w:date="2022-09-15T08:36:00Z">
                <w:pPr>
                  <w:jc w:val="right"/>
                </w:pPr>
              </w:pPrChange>
            </w:pPr>
            <w:ins w:id="6243" w:author="Nick.Tolimieri [2]" w:date="2022-09-15T08:36:00Z">
              <w:r w:rsidRPr="00333E54">
                <w:rPr>
                  <w:rFonts w:asciiTheme="minorHAnsi" w:eastAsiaTheme="minorHAnsi" w:hAnsiTheme="minorHAnsi" w:cstheme="minorBidi"/>
                  <w:sz w:val="22"/>
                  <w:szCs w:val="22"/>
                  <w:rPrChange w:id="6244" w:author="Nick.Tolimieri [2]" w:date="2022-09-15T08:36:00Z">
                    <w:rPr>
                      <w:rFonts w:ascii="Calibri" w:hAnsi="Calibri" w:cs="Calibri"/>
                      <w:color w:val="000000"/>
                      <w:sz w:val="22"/>
                      <w:szCs w:val="22"/>
                    </w:rPr>
                  </w:rPrChange>
                </w:rPr>
                <w:t>2</w:t>
              </w:r>
            </w:ins>
          </w:p>
        </w:tc>
        <w:tc>
          <w:tcPr>
            <w:tcW w:w="960" w:type="dxa"/>
            <w:noWrap/>
            <w:hideMark/>
            <w:tcPrChange w:id="624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46" w:author="Nick.Tolimieri [2]" w:date="2022-09-15T08:36:00Z"/>
                <w:rFonts w:asciiTheme="minorHAnsi" w:eastAsiaTheme="minorHAnsi" w:hAnsiTheme="minorHAnsi" w:cstheme="minorBidi"/>
                <w:sz w:val="22"/>
                <w:szCs w:val="22"/>
                <w:rPrChange w:id="6247" w:author="Nick.Tolimieri [2]" w:date="2022-09-15T08:36:00Z">
                  <w:rPr>
                    <w:ins w:id="6248" w:author="Nick.Tolimieri [2]" w:date="2022-09-15T08:36:00Z"/>
                    <w:rFonts w:ascii="Calibri" w:hAnsi="Calibri" w:cs="Calibri"/>
                    <w:color w:val="000000"/>
                    <w:sz w:val="22"/>
                    <w:szCs w:val="22"/>
                  </w:rPr>
                </w:rPrChange>
              </w:rPr>
              <w:pPrChange w:id="6249" w:author="Nick.Tolimieri [2]" w:date="2022-09-15T08:36:00Z">
                <w:pPr>
                  <w:jc w:val="right"/>
                </w:pPr>
              </w:pPrChange>
            </w:pPr>
            <w:ins w:id="6250" w:author="Nick.Tolimieri [2]" w:date="2022-09-15T08:36:00Z">
              <w:r w:rsidRPr="00333E54">
                <w:rPr>
                  <w:rFonts w:asciiTheme="minorHAnsi" w:eastAsiaTheme="minorHAnsi" w:hAnsiTheme="minorHAnsi" w:cstheme="minorBidi"/>
                  <w:sz w:val="22"/>
                  <w:szCs w:val="22"/>
                  <w:rPrChange w:id="6251" w:author="Nick.Tolimieri [2]" w:date="2022-09-15T08:36:00Z">
                    <w:rPr>
                      <w:rFonts w:ascii="Calibri" w:hAnsi="Calibri" w:cs="Calibri"/>
                      <w:color w:val="000000"/>
                      <w:sz w:val="22"/>
                      <w:szCs w:val="22"/>
                    </w:rPr>
                  </w:rPrChange>
                </w:rPr>
                <w:t>83</w:t>
              </w:r>
            </w:ins>
          </w:p>
        </w:tc>
        <w:tc>
          <w:tcPr>
            <w:tcW w:w="960" w:type="dxa"/>
            <w:noWrap/>
            <w:hideMark/>
            <w:tcPrChange w:id="625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53" w:author="Nick.Tolimieri [2]" w:date="2022-09-15T08:36:00Z"/>
                <w:rFonts w:asciiTheme="minorHAnsi" w:eastAsiaTheme="minorHAnsi" w:hAnsiTheme="minorHAnsi" w:cstheme="minorBidi"/>
                <w:sz w:val="22"/>
                <w:szCs w:val="22"/>
                <w:rPrChange w:id="6254" w:author="Nick.Tolimieri [2]" w:date="2022-09-15T08:36:00Z">
                  <w:rPr>
                    <w:ins w:id="6255" w:author="Nick.Tolimieri [2]" w:date="2022-09-15T08:36:00Z"/>
                    <w:rFonts w:ascii="Calibri" w:hAnsi="Calibri" w:cs="Calibri"/>
                    <w:color w:val="000000"/>
                    <w:sz w:val="22"/>
                    <w:szCs w:val="22"/>
                  </w:rPr>
                </w:rPrChange>
              </w:rPr>
              <w:pPrChange w:id="6256" w:author="Nick.Tolimieri [2]" w:date="2022-09-15T08:36:00Z">
                <w:pPr>
                  <w:jc w:val="right"/>
                </w:pPr>
              </w:pPrChange>
            </w:pPr>
            <w:ins w:id="6257" w:author="Nick.Tolimieri [2]" w:date="2022-09-15T08:36:00Z">
              <w:r w:rsidRPr="00333E54">
                <w:rPr>
                  <w:rFonts w:asciiTheme="minorHAnsi" w:eastAsiaTheme="minorHAnsi" w:hAnsiTheme="minorHAnsi" w:cstheme="minorBidi"/>
                  <w:sz w:val="22"/>
                  <w:szCs w:val="22"/>
                  <w:rPrChange w:id="6258" w:author="Nick.Tolimieri [2]" w:date="2022-09-15T08:36:00Z">
                    <w:rPr>
                      <w:rFonts w:ascii="Calibri" w:hAnsi="Calibri" w:cs="Calibri"/>
                      <w:color w:val="000000"/>
                      <w:sz w:val="22"/>
                      <w:szCs w:val="22"/>
                    </w:rPr>
                  </w:rPrChange>
                </w:rPr>
                <w:t>4</w:t>
              </w:r>
            </w:ins>
          </w:p>
        </w:tc>
        <w:tc>
          <w:tcPr>
            <w:tcW w:w="960" w:type="dxa"/>
            <w:noWrap/>
            <w:hideMark/>
            <w:tcPrChange w:id="625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60" w:author="Nick.Tolimieri [2]" w:date="2022-09-15T08:36:00Z"/>
                <w:rFonts w:asciiTheme="minorHAnsi" w:eastAsiaTheme="minorHAnsi" w:hAnsiTheme="minorHAnsi" w:cstheme="minorBidi"/>
                <w:sz w:val="22"/>
                <w:szCs w:val="22"/>
                <w:rPrChange w:id="6261" w:author="Nick.Tolimieri [2]" w:date="2022-09-15T08:36:00Z">
                  <w:rPr>
                    <w:ins w:id="6262" w:author="Nick.Tolimieri [2]" w:date="2022-09-15T08:36:00Z"/>
                    <w:rFonts w:ascii="Calibri" w:hAnsi="Calibri" w:cs="Calibri"/>
                    <w:color w:val="000000"/>
                    <w:sz w:val="22"/>
                    <w:szCs w:val="22"/>
                  </w:rPr>
                </w:rPrChange>
              </w:rPr>
              <w:pPrChange w:id="6263" w:author="Nick.Tolimieri [2]" w:date="2022-09-15T08:36:00Z">
                <w:pPr>
                  <w:jc w:val="right"/>
                </w:pPr>
              </w:pPrChange>
            </w:pPr>
            <w:ins w:id="6264" w:author="Nick.Tolimieri [2]" w:date="2022-09-15T08:36:00Z">
              <w:r w:rsidRPr="00333E54">
                <w:rPr>
                  <w:rFonts w:asciiTheme="minorHAnsi" w:eastAsiaTheme="minorHAnsi" w:hAnsiTheme="minorHAnsi" w:cstheme="minorBidi"/>
                  <w:sz w:val="22"/>
                  <w:szCs w:val="22"/>
                  <w:rPrChange w:id="6265" w:author="Nick.Tolimieri [2]" w:date="2022-09-15T08:36:00Z">
                    <w:rPr>
                      <w:rFonts w:ascii="Calibri" w:hAnsi="Calibri" w:cs="Calibri"/>
                      <w:color w:val="000000"/>
                      <w:sz w:val="22"/>
                      <w:szCs w:val="22"/>
                    </w:rPr>
                  </w:rPrChange>
                </w:rPr>
                <w:t>77</w:t>
              </w:r>
            </w:ins>
          </w:p>
        </w:tc>
        <w:tc>
          <w:tcPr>
            <w:tcW w:w="960" w:type="dxa"/>
            <w:noWrap/>
            <w:hideMark/>
            <w:tcPrChange w:id="626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67" w:author="Nick.Tolimieri [2]" w:date="2022-09-15T08:36:00Z"/>
                <w:rFonts w:asciiTheme="minorHAnsi" w:eastAsiaTheme="minorHAnsi" w:hAnsiTheme="minorHAnsi" w:cstheme="minorBidi"/>
                <w:sz w:val="22"/>
                <w:szCs w:val="22"/>
                <w:rPrChange w:id="6268" w:author="Nick.Tolimieri [2]" w:date="2022-09-15T08:36:00Z">
                  <w:rPr>
                    <w:ins w:id="6269" w:author="Nick.Tolimieri [2]" w:date="2022-09-15T08:36:00Z"/>
                    <w:rFonts w:ascii="Calibri" w:hAnsi="Calibri" w:cs="Calibri"/>
                    <w:color w:val="000000"/>
                    <w:sz w:val="22"/>
                    <w:szCs w:val="22"/>
                  </w:rPr>
                </w:rPrChange>
              </w:rPr>
              <w:pPrChange w:id="6270" w:author="Nick.Tolimieri [2]" w:date="2022-09-15T08:36:00Z">
                <w:pPr>
                  <w:jc w:val="right"/>
                </w:pPr>
              </w:pPrChange>
            </w:pPr>
            <w:ins w:id="6271" w:author="Nick.Tolimieri [2]" w:date="2022-09-15T08:36:00Z">
              <w:r w:rsidRPr="00333E54">
                <w:rPr>
                  <w:rFonts w:asciiTheme="minorHAnsi" w:eastAsiaTheme="minorHAnsi" w:hAnsiTheme="minorHAnsi" w:cstheme="minorBidi"/>
                  <w:sz w:val="22"/>
                  <w:szCs w:val="22"/>
                  <w:rPrChange w:id="6272" w:author="Nick.Tolimieri [2]" w:date="2022-09-15T08:36:00Z">
                    <w:rPr>
                      <w:rFonts w:ascii="Calibri" w:hAnsi="Calibri" w:cs="Calibri"/>
                      <w:color w:val="000000"/>
                      <w:sz w:val="22"/>
                      <w:szCs w:val="22"/>
                    </w:rPr>
                  </w:rPrChange>
                </w:rPr>
                <w:t>6</w:t>
              </w:r>
            </w:ins>
          </w:p>
        </w:tc>
        <w:tc>
          <w:tcPr>
            <w:tcW w:w="960" w:type="dxa"/>
            <w:noWrap/>
            <w:hideMark/>
            <w:tcPrChange w:id="627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74" w:author="Nick.Tolimieri [2]" w:date="2022-09-15T08:36:00Z"/>
                <w:rFonts w:asciiTheme="minorHAnsi" w:eastAsiaTheme="minorHAnsi" w:hAnsiTheme="minorHAnsi" w:cstheme="minorBidi"/>
                <w:sz w:val="22"/>
                <w:szCs w:val="22"/>
                <w:rPrChange w:id="6275" w:author="Nick.Tolimieri [2]" w:date="2022-09-15T08:36:00Z">
                  <w:rPr>
                    <w:ins w:id="6276" w:author="Nick.Tolimieri [2]" w:date="2022-09-15T08:36:00Z"/>
                    <w:rFonts w:ascii="Calibri" w:hAnsi="Calibri" w:cs="Calibri"/>
                    <w:color w:val="000000"/>
                    <w:sz w:val="22"/>
                    <w:szCs w:val="22"/>
                  </w:rPr>
                </w:rPrChange>
              </w:rPr>
              <w:pPrChange w:id="6277" w:author="Nick.Tolimieri [2]" w:date="2022-09-15T08:36:00Z">
                <w:pPr>
                  <w:jc w:val="right"/>
                </w:pPr>
              </w:pPrChange>
            </w:pPr>
            <w:ins w:id="6278" w:author="Nick.Tolimieri [2]" w:date="2022-09-15T08:36:00Z">
              <w:r w:rsidRPr="00333E54">
                <w:rPr>
                  <w:rFonts w:asciiTheme="minorHAnsi" w:eastAsiaTheme="minorHAnsi" w:hAnsiTheme="minorHAnsi" w:cstheme="minorBidi"/>
                  <w:sz w:val="22"/>
                  <w:szCs w:val="22"/>
                  <w:rPrChange w:id="6279" w:author="Nick.Tolimieri [2]" w:date="2022-09-15T08:36:00Z">
                    <w:rPr>
                      <w:rFonts w:ascii="Calibri" w:hAnsi="Calibri" w:cs="Calibri"/>
                      <w:color w:val="000000"/>
                      <w:sz w:val="22"/>
                      <w:szCs w:val="22"/>
                    </w:rPr>
                  </w:rPrChange>
                </w:rPr>
                <w:t>29</w:t>
              </w:r>
            </w:ins>
          </w:p>
        </w:tc>
        <w:tc>
          <w:tcPr>
            <w:tcW w:w="960" w:type="dxa"/>
            <w:noWrap/>
            <w:hideMark/>
            <w:tcPrChange w:id="628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81" w:author="Nick.Tolimieri [2]" w:date="2022-09-15T08:36:00Z"/>
                <w:rFonts w:asciiTheme="minorHAnsi" w:eastAsiaTheme="minorHAnsi" w:hAnsiTheme="minorHAnsi" w:cstheme="minorBidi"/>
                <w:sz w:val="22"/>
                <w:szCs w:val="22"/>
                <w:rPrChange w:id="6282" w:author="Nick.Tolimieri [2]" w:date="2022-09-15T08:36:00Z">
                  <w:rPr>
                    <w:ins w:id="6283" w:author="Nick.Tolimieri [2]" w:date="2022-09-15T08:36:00Z"/>
                    <w:rFonts w:ascii="Calibri" w:hAnsi="Calibri" w:cs="Calibri"/>
                    <w:color w:val="000000"/>
                    <w:sz w:val="22"/>
                    <w:szCs w:val="22"/>
                  </w:rPr>
                </w:rPrChange>
              </w:rPr>
              <w:pPrChange w:id="6284" w:author="Nick.Tolimieri [2]" w:date="2022-09-15T08:36:00Z">
                <w:pPr>
                  <w:jc w:val="right"/>
                </w:pPr>
              </w:pPrChange>
            </w:pPr>
            <w:ins w:id="6285" w:author="Nick.Tolimieri [2]" w:date="2022-09-15T08:36:00Z">
              <w:r w:rsidRPr="00333E54">
                <w:rPr>
                  <w:rFonts w:asciiTheme="minorHAnsi" w:eastAsiaTheme="minorHAnsi" w:hAnsiTheme="minorHAnsi" w:cstheme="minorBidi"/>
                  <w:sz w:val="22"/>
                  <w:szCs w:val="22"/>
                  <w:rPrChange w:id="6286" w:author="Nick.Tolimieri [2]" w:date="2022-09-15T08:36:00Z">
                    <w:rPr>
                      <w:rFonts w:ascii="Calibri" w:hAnsi="Calibri" w:cs="Calibri"/>
                      <w:color w:val="000000"/>
                      <w:sz w:val="22"/>
                      <w:szCs w:val="22"/>
                    </w:rPr>
                  </w:rPrChange>
                </w:rPr>
                <w:t>2.59</w:t>
              </w:r>
            </w:ins>
          </w:p>
        </w:tc>
        <w:tc>
          <w:tcPr>
            <w:tcW w:w="960" w:type="dxa"/>
            <w:noWrap/>
            <w:hideMark/>
            <w:tcPrChange w:id="628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88" w:author="Nick.Tolimieri [2]" w:date="2022-09-15T08:36:00Z"/>
                <w:rFonts w:asciiTheme="minorHAnsi" w:eastAsiaTheme="minorHAnsi" w:hAnsiTheme="minorHAnsi" w:cstheme="minorBidi"/>
                <w:sz w:val="22"/>
                <w:szCs w:val="22"/>
                <w:rPrChange w:id="6289" w:author="Nick.Tolimieri [2]" w:date="2022-09-15T08:36:00Z">
                  <w:rPr>
                    <w:ins w:id="6290" w:author="Nick.Tolimieri [2]" w:date="2022-09-15T08:36:00Z"/>
                    <w:rFonts w:ascii="Calibri" w:hAnsi="Calibri" w:cs="Calibri"/>
                    <w:color w:val="000000"/>
                    <w:sz w:val="22"/>
                    <w:szCs w:val="22"/>
                  </w:rPr>
                </w:rPrChange>
              </w:rPr>
              <w:pPrChange w:id="6291" w:author="Nick.Tolimieri [2]" w:date="2022-09-15T08:36:00Z">
                <w:pPr>
                  <w:jc w:val="right"/>
                </w:pPr>
              </w:pPrChange>
            </w:pPr>
            <w:ins w:id="6292" w:author="Nick.Tolimieri [2]" w:date="2022-09-15T08:36:00Z">
              <w:r w:rsidRPr="00333E54">
                <w:rPr>
                  <w:rFonts w:asciiTheme="minorHAnsi" w:eastAsiaTheme="minorHAnsi" w:hAnsiTheme="minorHAnsi" w:cstheme="minorBidi"/>
                  <w:sz w:val="22"/>
                  <w:szCs w:val="22"/>
                  <w:rPrChange w:id="6293" w:author="Nick.Tolimieri [2]" w:date="2022-09-15T08:36:00Z">
                    <w:rPr>
                      <w:rFonts w:ascii="Calibri" w:hAnsi="Calibri" w:cs="Calibri"/>
                      <w:color w:val="000000"/>
                      <w:sz w:val="22"/>
                      <w:szCs w:val="22"/>
                    </w:rPr>
                  </w:rPrChange>
                </w:rPr>
                <w:t>0.5</w:t>
              </w:r>
            </w:ins>
          </w:p>
        </w:tc>
      </w:tr>
      <w:tr w:rsidR="00333E54" w:rsidRPr="00333E54" w:rsidTr="00333E54">
        <w:trPr>
          <w:divId w:val="1703289460"/>
          <w:trHeight w:val="300"/>
          <w:ins w:id="6294" w:author="Nick.Tolimieri [2]" w:date="2022-09-15T08:36:00Z"/>
          <w:trPrChange w:id="6295" w:author="Nick.Tolimieri [2]" w:date="2022-09-15T08:36:00Z">
            <w:trPr>
              <w:divId w:val="1703289460"/>
              <w:trHeight w:val="300"/>
            </w:trPr>
          </w:trPrChange>
        </w:trPr>
        <w:tc>
          <w:tcPr>
            <w:tcW w:w="960" w:type="dxa"/>
            <w:noWrap/>
            <w:hideMark/>
            <w:tcPrChange w:id="629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297" w:author="Nick.Tolimieri [2]" w:date="2022-09-15T08:36:00Z"/>
                <w:rFonts w:asciiTheme="minorHAnsi" w:eastAsiaTheme="minorHAnsi" w:hAnsiTheme="minorHAnsi" w:cstheme="minorBidi"/>
                <w:sz w:val="22"/>
                <w:szCs w:val="22"/>
                <w:rPrChange w:id="6298" w:author="Nick.Tolimieri [2]" w:date="2022-09-15T08:36:00Z">
                  <w:rPr>
                    <w:ins w:id="6299" w:author="Nick.Tolimieri [2]" w:date="2022-09-15T08:36:00Z"/>
                    <w:rFonts w:ascii="Calibri" w:hAnsi="Calibri" w:cs="Calibri"/>
                    <w:color w:val="000000"/>
                    <w:sz w:val="22"/>
                    <w:szCs w:val="22"/>
                  </w:rPr>
                </w:rPrChange>
              </w:rPr>
              <w:pPrChange w:id="6300" w:author="Nick.Tolimieri [2]" w:date="2022-09-15T08:36:00Z">
                <w:pPr/>
              </w:pPrChange>
            </w:pPr>
            <w:ins w:id="6301" w:author="Nick.Tolimieri [2]" w:date="2022-09-15T08:36:00Z">
              <w:r w:rsidRPr="00333E54">
                <w:rPr>
                  <w:rFonts w:asciiTheme="minorHAnsi" w:eastAsiaTheme="minorHAnsi" w:hAnsiTheme="minorHAnsi" w:cstheme="minorBidi"/>
                  <w:sz w:val="22"/>
                  <w:szCs w:val="22"/>
                  <w:rPrChange w:id="6302" w:author="Nick.Tolimieri [2]" w:date="2022-09-15T08:36:00Z">
                    <w:rPr>
                      <w:rFonts w:ascii="Calibri" w:hAnsi="Calibri" w:cs="Calibri"/>
                      <w:color w:val="000000"/>
                      <w:sz w:val="22"/>
                      <w:szCs w:val="22"/>
                    </w:rPr>
                  </w:rPrChange>
                </w:rPr>
                <w:t>Tatoosh Is. &amp; Neah B.</w:t>
              </w:r>
            </w:ins>
          </w:p>
        </w:tc>
        <w:tc>
          <w:tcPr>
            <w:tcW w:w="960" w:type="dxa"/>
            <w:noWrap/>
            <w:hideMark/>
            <w:tcPrChange w:id="630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04" w:author="Nick.Tolimieri [2]" w:date="2022-09-15T08:36:00Z"/>
                <w:rFonts w:asciiTheme="minorHAnsi" w:eastAsiaTheme="minorHAnsi" w:hAnsiTheme="minorHAnsi" w:cstheme="minorBidi"/>
                <w:sz w:val="22"/>
                <w:szCs w:val="22"/>
                <w:rPrChange w:id="6305" w:author="Nick.Tolimieri [2]" w:date="2022-09-15T08:36:00Z">
                  <w:rPr>
                    <w:ins w:id="6306" w:author="Nick.Tolimieri [2]" w:date="2022-09-15T08:36:00Z"/>
                    <w:rFonts w:ascii="Calibri" w:hAnsi="Calibri" w:cs="Calibri"/>
                    <w:color w:val="000000"/>
                    <w:sz w:val="22"/>
                    <w:szCs w:val="22"/>
                  </w:rPr>
                </w:rPrChange>
              </w:rPr>
              <w:pPrChange w:id="6307" w:author="Nick.Tolimieri [2]" w:date="2022-09-15T08:36:00Z">
                <w:pPr>
                  <w:jc w:val="right"/>
                </w:pPr>
              </w:pPrChange>
            </w:pPr>
            <w:ins w:id="6308" w:author="Nick.Tolimieri [2]" w:date="2022-09-15T08:36:00Z">
              <w:r w:rsidRPr="00333E54">
                <w:rPr>
                  <w:rFonts w:asciiTheme="minorHAnsi" w:eastAsiaTheme="minorHAnsi" w:hAnsiTheme="minorHAnsi" w:cstheme="minorBidi"/>
                  <w:sz w:val="22"/>
                  <w:szCs w:val="22"/>
                  <w:rPrChange w:id="6309" w:author="Nick.Tolimieri [2]" w:date="2022-09-15T08:36:00Z">
                    <w:rPr>
                      <w:rFonts w:ascii="Calibri" w:hAnsi="Calibri" w:cs="Calibri"/>
                      <w:color w:val="000000"/>
                      <w:sz w:val="22"/>
                      <w:szCs w:val="22"/>
                    </w:rPr>
                  </w:rPrChange>
                </w:rPr>
                <w:t>2015</w:t>
              </w:r>
            </w:ins>
          </w:p>
        </w:tc>
        <w:tc>
          <w:tcPr>
            <w:tcW w:w="960" w:type="dxa"/>
            <w:noWrap/>
            <w:hideMark/>
            <w:tcPrChange w:id="631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11" w:author="Nick.Tolimieri [2]" w:date="2022-09-15T08:36:00Z"/>
                <w:rFonts w:asciiTheme="minorHAnsi" w:eastAsiaTheme="minorHAnsi" w:hAnsiTheme="minorHAnsi" w:cstheme="minorBidi"/>
                <w:sz w:val="22"/>
                <w:szCs w:val="22"/>
                <w:rPrChange w:id="6312" w:author="Nick.Tolimieri [2]" w:date="2022-09-15T08:36:00Z">
                  <w:rPr>
                    <w:ins w:id="6313" w:author="Nick.Tolimieri [2]" w:date="2022-09-15T08:36:00Z"/>
                    <w:rFonts w:ascii="Calibri" w:hAnsi="Calibri" w:cs="Calibri"/>
                    <w:color w:val="000000"/>
                    <w:sz w:val="22"/>
                    <w:szCs w:val="22"/>
                  </w:rPr>
                </w:rPrChange>
              </w:rPr>
              <w:pPrChange w:id="6314" w:author="Nick.Tolimieri [2]" w:date="2022-09-15T08:36:00Z">
                <w:pPr>
                  <w:jc w:val="right"/>
                </w:pPr>
              </w:pPrChange>
            </w:pPr>
            <w:ins w:id="6315" w:author="Nick.Tolimieri [2]" w:date="2022-09-15T08:36:00Z">
              <w:r w:rsidRPr="00333E54">
                <w:rPr>
                  <w:rFonts w:asciiTheme="minorHAnsi" w:eastAsiaTheme="minorHAnsi" w:hAnsiTheme="minorHAnsi" w:cstheme="minorBidi"/>
                  <w:sz w:val="22"/>
                  <w:szCs w:val="22"/>
                  <w:rPrChange w:id="6316" w:author="Nick.Tolimieri [2]" w:date="2022-09-15T08:36:00Z">
                    <w:rPr>
                      <w:rFonts w:ascii="Calibri" w:hAnsi="Calibri" w:cs="Calibri"/>
                      <w:color w:val="000000"/>
                      <w:sz w:val="22"/>
                      <w:szCs w:val="22"/>
                    </w:rPr>
                  </w:rPrChange>
                </w:rPr>
                <w:t>0</w:t>
              </w:r>
            </w:ins>
          </w:p>
        </w:tc>
        <w:tc>
          <w:tcPr>
            <w:tcW w:w="960" w:type="dxa"/>
            <w:noWrap/>
            <w:hideMark/>
            <w:tcPrChange w:id="631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18" w:author="Nick.Tolimieri [2]" w:date="2022-09-15T08:36:00Z"/>
                <w:rFonts w:asciiTheme="minorHAnsi" w:eastAsiaTheme="minorHAnsi" w:hAnsiTheme="minorHAnsi" w:cstheme="minorBidi"/>
                <w:sz w:val="22"/>
                <w:szCs w:val="22"/>
                <w:rPrChange w:id="6319" w:author="Nick.Tolimieri [2]" w:date="2022-09-15T08:36:00Z">
                  <w:rPr>
                    <w:ins w:id="6320" w:author="Nick.Tolimieri [2]" w:date="2022-09-15T08:36:00Z"/>
                    <w:rFonts w:ascii="Calibri" w:hAnsi="Calibri" w:cs="Calibri"/>
                    <w:color w:val="000000"/>
                    <w:sz w:val="22"/>
                    <w:szCs w:val="22"/>
                  </w:rPr>
                </w:rPrChange>
              </w:rPr>
              <w:pPrChange w:id="6321" w:author="Nick.Tolimieri [2]" w:date="2022-09-15T08:36:00Z">
                <w:pPr>
                  <w:jc w:val="right"/>
                </w:pPr>
              </w:pPrChange>
            </w:pPr>
            <w:ins w:id="6322" w:author="Nick.Tolimieri [2]" w:date="2022-09-15T08:36:00Z">
              <w:r w:rsidRPr="00333E54">
                <w:rPr>
                  <w:rFonts w:asciiTheme="minorHAnsi" w:eastAsiaTheme="minorHAnsi" w:hAnsiTheme="minorHAnsi" w:cstheme="minorBidi"/>
                  <w:sz w:val="22"/>
                  <w:szCs w:val="22"/>
                  <w:rPrChange w:id="6323" w:author="Nick.Tolimieri [2]" w:date="2022-09-15T08:36:00Z">
                    <w:rPr>
                      <w:rFonts w:ascii="Calibri" w:hAnsi="Calibri" w:cs="Calibri"/>
                      <w:color w:val="000000"/>
                      <w:sz w:val="22"/>
                      <w:szCs w:val="22"/>
                    </w:rPr>
                  </w:rPrChange>
                </w:rPr>
                <w:t>98</w:t>
              </w:r>
            </w:ins>
          </w:p>
        </w:tc>
        <w:tc>
          <w:tcPr>
            <w:tcW w:w="960" w:type="dxa"/>
            <w:noWrap/>
            <w:hideMark/>
            <w:tcPrChange w:id="632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25" w:author="Nick.Tolimieri [2]" w:date="2022-09-15T08:36:00Z"/>
                <w:rFonts w:asciiTheme="minorHAnsi" w:eastAsiaTheme="minorHAnsi" w:hAnsiTheme="minorHAnsi" w:cstheme="minorBidi"/>
                <w:sz w:val="22"/>
                <w:szCs w:val="22"/>
                <w:rPrChange w:id="6326" w:author="Nick.Tolimieri [2]" w:date="2022-09-15T08:36:00Z">
                  <w:rPr>
                    <w:ins w:id="6327" w:author="Nick.Tolimieri [2]" w:date="2022-09-15T08:36:00Z"/>
                    <w:rFonts w:ascii="Calibri" w:hAnsi="Calibri" w:cs="Calibri"/>
                    <w:color w:val="000000"/>
                    <w:sz w:val="22"/>
                    <w:szCs w:val="22"/>
                  </w:rPr>
                </w:rPrChange>
              </w:rPr>
              <w:pPrChange w:id="6328" w:author="Nick.Tolimieri [2]" w:date="2022-09-15T08:36:00Z">
                <w:pPr>
                  <w:jc w:val="right"/>
                </w:pPr>
              </w:pPrChange>
            </w:pPr>
            <w:ins w:id="6329" w:author="Nick.Tolimieri [2]" w:date="2022-09-15T08:36:00Z">
              <w:r w:rsidRPr="00333E54">
                <w:rPr>
                  <w:rFonts w:asciiTheme="minorHAnsi" w:eastAsiaTheme="minorHAnsi" w:hAnsiTheme="minorHAnsi" w:cstheme="minorBidi"/>
                  <w:sz w:val="22"/>
                  <w:szCs w:val="22"/>
                  <w:rPrChange w:id="6330" w:author="Nick.Tolimieri [2]" w:date="2022-09-15T08:36:00Z">
                    <w:rPr>
                      <w:rFonts w:ascii="Calibri" w:hAnsi="Calibri" w:cs="Calibri"/>
                      <w:color w:val="000000"/>
                      <w:sz w:val="22"/>
                      <w:szCs w:val="22"/>
                    </w:rPr>
                  </w:rPrChange>
                </w:rPr>
                <w:t>6</w:t>
              </w:r>
            </w:ins>
          </w:p>
        </w:tc>
        <w:tc>
          <w:tcPr>
            <w:tcW w:w="960" w:type="dxa"/>
            <w:noWrap/>
            <w:hideMark/>
            <w:tcPrChange w:id="633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32" w:author="Nick.Tolimieri [2]" w:date="2022-09-15T08:36:00Z"/>
                <w:rFonts w:asciiTheme="minorHAnsi" w:eastAsiaTheme="minorHAnsi" w:hAnsiTheme="minorHAnsi" w:cstheme="minorBidi"/>
                <w:sz w:val="22"/>
                <w:szCs w:val="22"/>
                <w:rPrChange w:id="6333" w:author="Nick.Tolimieri [2]" w:date="2022-09-15T08:36:00Z">
                  <w:rPr>
                    <w:ins w:id="6334" w:author="Nick.Tolimieri [2]" w:date="2022-09-15T08:36:00Z"/>
                    <w:rFonts w:ascii="Calibri" w:hAnsi="Calibri" w:cs="Calibri"/>
                    <w:color w:val="000000"/>
                    <w:sz w:val="22"/>
                    <w:szCs w:val="22"/>
                  </w:rPr>
                </w:rPrChange>
              </w:rPr>
              <w:pPrChange w:id="6335" w:author="Nick.Tolimieri [2]" w:date="2022-09-15T08:36:00Z">
                <w:pPr>
                  <w:jc w:val="right"/>
                </w:pPr>
              </w:pPrChange>
            </w:pPr>
            <w:ins w:id="6336" w:author="Nick.Tolimieri [2]" w:date="2022-09-15T08:36:00Z">
              <w:r w:rsidRPr="00333E54">
                <w:rPr>
                  <w:rFonts w:asciiTheme="minorHAnsi" w:eastAsiaTheme="minorHAnsi" w:hAnsiTheme="minorHAnsi" w:cstheme="minorBidi"/>
                  <w:sz w:val="22"/>
                  <w:szCs w:val="22"/>
                  <w:rPrChange w:id="6337" w:author="Nick.Tolimieri [2]" w:date="2022-09-15T08:36:00Z">
                    <w:rPr>
                      <w:rFonts w:ascii="Calibri" w:hAnsi="Calibri" w:cs="Calibri"/>
                      <w:color w:val="000000"/>
                      <w:sz w:val="22"/>
                      <w:szCs w:val="22"/>
                    </w:rPr>
                  </w:rPrChange>
                </w:rPr>
                <w:t>77</w:t>
              </w:r>
            </w:ins>
          </w:p>
        </w:tc>
        <w:tc>
          <w:tcPr>
            <w:tcW w:w="960" w:type="dxa"/>
            <w:noWrap/>
            <w:hideMark/>
            <w:tcPrChange w:id="633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39" w:author="Nick.Tolimieri [2]" w:date="2022-09-15T08:36:00Z"/>
                <w:rFonts w:asciiTheme="minorHAnsi" w:eastAsiaTheme="minorHAnsi" w:hAnsiTheme="minorHAnsi" w:cstheme="minorBidi"/>
                <w:sz w:val="22"/>
                <w:szCs w:val="22"/>
                <w:rPrChange w:id="6340" w:author="Nick.Tolimieri [2]" w:date="2022-09-15T08:36:00Z">
                  <w:rPr>
                    <w:ins w:id="6341" w:author="Nick.Tolimieri [2]" w:date="2022-09-15T08:36:00Z"/>
                    <w:rFonts w:ascii="Calibri" w:hAnsi="Calibri" w:cs="Calibri"/>
                    <w:color w:val="000000"/>
                    <w:sz w:val="22"/>
                    <w:szCs w:val="22"/>
                  </w:rPr>
                </w:rPrChange>
              </w:rPr>
              <w:pPrChange w:id="6342" w:author="Nick.Tolimieri [2]" w:date="2022-09-15T08:36:00Z">
                <w:pPr>
                  <w:jc w:val="right"/>
                </w:pPr>
              </w:pPrChange>
            </w:pPr>
            <w:ins w:id="6343" w:author="Nick.Tolimieri [2]" w:date="2022-09-15T08:36:00Z">
              <w:r w:rsidRPr="00333E54">
                <w:rPr>
                  <w:rFonts w:asciiTheme="minorHAnsi" w:eastAsiaTheme="minorHAnsi" w:hAnsiTheme="minorHAnsi" w:cstheme="minorBidi"/>
                  <w:sz w:val="22"/>
                  <w:szCs w:val="22"/>
                  <w:rPrChange w:id="6344" w:author="Nick.Tolimieri [2]" w:date="2022-09-15T08:36:00Z">
                    <w:rPr>
                      <w:rFonts w:ascii="Calibri" w:hAnsi="Calibri" w:cs="Calibri"/>
                      <w:color w:val="000000"/>
                      <w:sz w:val="22"/>
                      <w:szCs w:val="22"/>
                    </w:rPr>
                  </w:rPrChange>
                </w:rPr>
                <w:t>5</w:t>
              </w:r>
            </w:ins>
          </w:p>
        </w:tc>
        <w:tc>
          <w:tcPr>
            <w:tcW w:w="960" w:type="dxa"/>
            <w:noWrap/>
            <w:hideMark/>
            <w:tcPrChange w:id="634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46" w:author="Nick.Tolimieri [2]" w:date="2022-09-15T08:36:00Z"/>
                <w:rFonts w:asciiTheme="minorHAnsi" w:eastAsiaTheme="minorHAnsi" w:hAnsiTheme="minorHAnsi" w:cstheme="minorBidi"/>
                <w:sz w:val="22"/>
                <w:szCs w:val="22"/>
                <w:rPrChange w:id="6347" w:author="Nick.Tolimieri [2]" w:date="2022-09-15T08:36:00Z">
                  <w:rPr>
                    <w:ins w:id="6348" w:author="Nick.Tolimieri [2]" w:date="2022-09-15T08:36:00Z"/>
                    <w:rFonts w:ascii="Calibri" w:hAnsi="Calibri" w:cs="Calibri"/>
                    <w:color w:val="000000"/>
                    <w:sz w:val="22"/>
                    <w:szCs w:val="22"/>
                  </w:rPr>
                </w:rPrChange>
              </w:rPr>
              <w:pPrChange w:id="6349" w:author="Nick.Tolimieri [2]" w:date="2022-09-15T08:36:00Z">
                <w:pPr>
                  <w:jc w:val="right"/>
                </w:pPr>
              </w:pPrChange>
            </w:pPr>
            <w:ins w:id="6350" w:author="Nick.Tolimieri [2]" w:date="2022-09-15T08:36:00Z">
              <w:r w:rsidRPr="00333E54">
                <w:rPr>
                  <w:rFonts w:asciiTheme="minorHAnsi" w:eastAsiaTheme="minorHAnsi" w:hAnsiTheme="minorHAnsi" w:cstheme="minorBidi"/>
                  <w:sz w:val="22"/>
                  <w:szCs w:val="22"/>
                  <w:rPrChange w:id="6351" w:author="Nick.Tolimieri [2]" w:date="2022-09-15T08:36:00Z">
                    <w:rPr>
                      <w:rFonts w:ascii="Calibri" w:hAnsi="Calibri" w:cs="Calibri"/>
                      <w:color w:val="000000"/>
                      <w:sz w:val="22"/>
                      <w:szCs w:val="22"/>
                    </w:rPr>
                  </w:rPrChange>
                </w:rPr>
                <w:t>22</w:t>
              </w:r>
            </w:ins>
          </w:p>
        </w:tc>
        <w:tc>
          <w:tcPr>
            <w:tcW w:w="960" w:type="dxa"/>
            <w:noWrap/>
            <w:hideMark/>
            <w:tcPrChange w:id="635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53" w:author="Nick.Tolimieri [2]" w:date="2022-09-15T08:36:00Z"/>
                <w:rFonts w:asciiTheme="minorHAnsi" w:eastAsiaTheme="minorHAnsi" w:hAnsiTheme="minorHAnsi" w:cstheme="minorBidi"/>
                <w:sz w:val="22"/>
                <w:szCs w:val="22"/>
                <w:rPrChange w:id="6354" w:author="Nick.Tolimieri [2]" w:date="2022-09-15T08:36:00Z">
                  <w:rPr>
                    <w:ins w:id="6355" w:author="Nick.Tolimieri [2]" w:date="2022-09-15T08:36:00Z"/>
                    <w:rFonts w:ascii="Calibri" w:hAnsi="Calibri" w:cs="Calibri"/>
                    <w:color w:val="000000"/>
                    <w:sz w:val="22"/>
                    <w:szCs w:val="22"/>
                  </w:rPr>
                </w:rPrChange>
              </w:rPr>
              <w:pPrChange w:id="6356" w:author="Nick.Tolimieri [2]" w:date="2022-09-15T08:36:00Z">
                <w:pPr>
                  <w:jc w:val="right"/>
                </w:pPr>
              </w:pPrChange>
            </w:pPr>
            <w:ins w:id="6357" w:author="Nick.Tolimieri [2]" w:date="2022-09-15T08:36:00Z">
              <w:r w:rsidRPr="00333E54">
                <w:rPr>
                  <w:rFonts w:asciiTheme="minorHAnsi" w:eastAsiaTheme="minorHAnsi" w:hAnsiTheme="minorHAnsi" w:cstheme="minorBidi"/>
                  <w:sz w:val="22"/>
                  <w:szCs w:val="22"/>
                  <w:rPrChange w:id="6358" w:author="Nick.Tolimieri [2]" w:date="2022-09-15T08:36:00Z">
                    <w:rPr>
                      <w:rFonts w:ascii="Calibri" w:hAnsi="Calibri" w:cs="Calibri"/>
                      <w:color w:val="000000"/>
                      <w:sz w:val="22"/>
                      <w:szCs w:val="22"/>
                    </w:rPr>
                  </w:rPrChange>
                </w:rPr>
                <w:t>1.73</w:t>
              </w:r>
            </w:ins>
          </w:p>
        </w:tc>
        <w:tc>
          <w:tcPr>
            <w:tcW w:w="960" w:type="dxa"/>
            <w:noWrap/>
            <w:hideMark/>
            <w:tcPrChange w:id="635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60" w:author="Nick.Tolimieri [2]" w:date="2022-09-15T08:36:00Z"/>
                <w:rFonts w:asciiTheme="minorHAnsi" w:eastAsiaTheme="minorHAnsi" w:hAnsiTheme="minorHAnsi" w:cstheme="minorBidi"/>
                <w:sz w:val="22"/>
                <w:szCs w:val="22"/>
                <w:rPrChange w:id="6361" w:author="Nick.Tolimieri [2]" w:date="2022-09-15T08:36:00Z">
                  <w:rPr>
                    <w:ins w:id="6362" w:author="Nick.Tolimieri [2]" w:date="2022-09-15T08:36:00Z"/>
                    <w:rFonts w:ascii="Calibri" w:hAnsi="Calibri" w:cs="Calibri"/>
                    <w:color w:val="000000"/>
                    <w:sz w:val="22"/>
                    <w:szCs w:val="22"/>
                  </w:rPr>
                </w:rPrChange>
              </w:rPr>
              <w:pPrChange w:id="6363" w:author="Nick.Tolimieri [2]" w:date="2022-09-15T08:36:00Z">
                <w:pPr>
                  <w:jc w:val="right"/>
                </w:pPr>
              </w:pPrChange>
            </w:pPr>
            <w:ins w:id="6364" w:author="Nick.Tolimieri [2]" w:date="2022-09-15T08:36:00Z">
              <w:r w:rsidRPr="00333E54">
                <w:rPr>
                  <w:rFonts w:asciiTheme="minorHAnsi" w:eastAsiaTheme="minorHAnsi" w:hAnsiTheme="minorHAnsi" w:cstheme="minorBidi"/>
                  <w:sz w:val="22"/>
                  <w:szCs w:val="22"/>
                  <w:rPrChange w:id="6365" w:author="Nick.Tolimieri [2]" w:date="2022-09-15T08:36:00Z">
                    <w:rPr>
                      <w:rFonts w:ascii="Calibri" w:hAnsi="Calibri" w:cs="Calibri"/>
                      <w:color w:val="000000"/>
                      <w:sz w:val="22"/>
                      <w:szCs w:val="22"/>
                    </w:rPr>
                  </w:rPrChange>
                </w:rPr>
                <w:t>0.26</w:t>
              </w:r>
            </w:ins>
          </w:p>
        </w:tc>
      </w:tr>
      <w:tr w:rsidR="00333E54" w:rsidRPr="00333E54" w:rsidTr="00333E54">
        <w:trPr>
          <w:divId w:val="1703289460"/>
          <w:trHeight w:val="300"/>
          <w:ins w:id="6366" w:author="Nick.Tolimieri [2]" w:date="2022-09-15T08:36:00Z"/>
          <w:trPrChange w:id="6367" w:author="Nick.Tolimieri [2]" w:date="2022-09-15T08:36:00Z">
            <w:trPr>
              <w:divId w:val="1703289460"/>
              <w:trHeight w:val="300"/>
            </w:trPr>
          </w:trPrChange>
        </w:trPr>
        <w:tc>
          <w:tcPr>
            <w:tcW w:w="960" w:type="dxa"/>
            <w:noWrap/>
            <w:hideMark/>
            <w:tcPrChange w:id="636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69" w:author="Nick.Tolimieri [2]" w:date="2022-09-15T08:36:00Z"/>
                <w:rFonts w:asciiTheme="minorHAnsi" w:eastAsiaTheme="minorHAnsi" w:hAnsiTheme="minorHAnsi" w:cstheme="minorBidi"/>
                <w:sz w:val="22"/>
                <w:szCs w:val="22"/>
                <w:rPrChange w:id="6370" w:author="Nick.Tolimieri [2]" w:date="2022-09-15T08:36:00Z">
                  <w:rPr>
                    <w:ins w:id="6371" w:author="Nick.Tolimieri [2]" w:date="2022-09-15T08:36:00Z"/>
                    <w:rFonts w:ascii="Calibri" w:hAnsi="Calibri" w:cs="Calibri"/>
                    <w:color w:val="000000"/>
                    <w:sz w:val="22"/>
                    <w:szCs w:val="22"/>
                  </w:rPr>
                </w:rPrChange>
              </w:rPr>
              <w:pPrChange w:id="6372" w:author="Nick.Tolimieri [2]" w:date="2022-09-15T08:36:00Z">
                <w:pPr/>
              </w:pPrChange>
            </w:pPr>
            <w:ins w:id="6373" w:author="Nick.Tolimieri [2]" w:date="2022-09-15T08:36:00Z">
              <w:r w:rsidRPr="00333E54">
                <w:rPr>
                  <w:rFonts w:asciiTheme="minorHAnsi" w:eastAsiaTheme="minorHAnsi" w:hAnsiTheme="minorHAnsi" w:cstheme="minorBidi"/>
                  <w:sz w:val="22"/>
                  <w:szCs w:val="22"/>
                  <w:rPrChange w:id="6374" w:author="Nick.Tolimieri [2]" w:date="2022-09-15T08:36:00Z">
                    <w:rPr>
                      <w:rFonts w:ascii="Calibri" w:hAnsi="Calibri" w:cs="Calibri"/>
                      <w:color w:val="000000"/>
                      <w:sz w:val="22"/>
                      <w:szCs w:val="22"/>
                    </w:rPr>
                  </w:rPrChange>
                </w:rPr>
                <w:t>Tatoosh Is. &amp; Neah B.</w:t>
              </w:r>
            </w:ins>
          </w:p>
        </w:tc>
        <w:tc>
          <w:tcPr>
            <w:tcW w:w="960" w:type="dxa"/>
            <w:noWrap/>
            <w:hideMark/>
            <w:tcPrChange w:id="637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76" w:author="Nick.Tolimieri [2]" w:date="2022-09-15T08:36:00Z"/>
                <w:rFonts w:asciiTheme="minorHAnsi" w:eastAsiaTheme="minorHAnsi" w:hAnsiTheme="minorHAnsi" w:cstheme="minorBidi"/>
                <w:sz w:val="22"/>
                <w:szCs w:val="22"/>
                <w:rPrChange w:id="6377" w:author="Nick.Tolimieri [2]" w:date="2022-09-15T08:36:00Z">
                  <w:rPr>
                    <w:ins w:id="6378" w:author="Nick.Tolimieri [2]" w:date="2022-09-15T08:36:00Z"/>
                    <w:rFonts w:ascii="Calibri" w:hAnsi="Calibri" w:cs="Calibri"/>
                    <w:color w:val="000000"/>
                    <w:sz w:val="22"/>
                    <w:szCs w:val="22"/>
                  </w:rPr>
                </w:rPrChange>
              </w:rPr>
              <w:pPrChange w:id="6379" w:author="Nick.Tolimieri [2]" w:date="2022-09-15T08:36:00Z">
                <w:pPr>
                  <w:jc w:val="right"/>
                </w:pPr>
              </w:pPrChange>
            </w:pPr>
            <w:ins w:id="6380" w:author="Nick.Tolimieri [2]" w:date="2022-09-15T08:36:00Z">
              <w:r w:rsidRPr="00333E54">
                <w:rPr>
                  <w:rFonts w:asciiTheme="minorHAnsi" w:eastAsiaTheme="minorHAnsi" w:hAnsiTheme="minorHAnsi" w:cstheme="minorBidi"/>
                  <w:sz w:val="22"/>
                  <w:szCs w:val="22"/>
                  <w:rPrChange w:id="6381" w:author="Nick.Tolimieri [2]" w:date="2022-09-15T08:36:00Z">
                    <w:rPr>
                      <w:rFonts w:ascii="Calibri" w:hAnsi="Calibri" w:cs="Calibri"/>
                      <w:color w:val="000000"/>
                      <w:sz w:val="22"/>
                      <w:szCs w:val="22"/>
                    </w:rPr>
                  </w:rPrChange>
                </w:rPr>
                <w:t>2016</w:t>
              </w:r>
            </w:ins>
          </w:p>
        </w:tc>
        <w:tc>
          <w:tcPr>
            <w:tcW w:w="960" w:type="dxa"/>
            <w:noWrap/>
            <w:hideMark/>
            <w:tcPrChange w:id="638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83" w:author="Nick.Tolimieri [2]" w:date="2022-09-15T08:36:00Z"/>
                <w:rFonts w:asciiTheme="minorHAnsi" w:eastAsiaTheme="minorHAnsi" w:hAnsiTheme="minorHAnsi" w:cstheme="minorBidi"/>
                <w:sz w:val="22"/>
                <w:szCs w:val="22"/>
                <w:rPrChange w:id="6384" w:author="Nick.Tolimieri [2]" w:date="2022-09-15T08:36:00Z">
                  <w:rPr>
                    <w:ins w:id="6385" w:author="Nick.Tolimieri [2]" w:date="2022-09-15T08:36:00Z"/>
                    <w:rFonts w:ascii="Calibri" w:hAnsi="Calibri" w:cs="Calibri"/>
                    <w:color w:val="000000"/>
                    <w:sz w:val="22"/>
                    <w:szCs w:val="22"/>
                  </w:rPr>
                </w:rPrChange>
              </w:rPr>
              <w:pPrChange w:id="6386" w:author="Nick.Tolimieri [2]" w:date="2022-09-15T08:36:00Z">
                <w:pPr>
                  <w:jc w:val="right"/>
                </w:pPr>
              </w:pPrChange>
            </w:pPr>
            <w:ins w:id="6387" w:author="Nick.Tolimieri [2]" w:date="2022-09-15T08:36:00Z">
              <w:r w:rsidRPr="00333E54">
                <w:rPr>
                  <w:rFonts w:asciiTheme="minorHAnsi" w:eastAsiaTheme="minorHAnsi" w:hAnsiTheme="minorHAnsi" w:cstheme="minorBidi"/>
                  <w:sz w:val="22"/>
                  <w:szCs w:val="22"/>
                  <w:rPrChange w:id="6388" w:author="Nick.Tolimieri [2]" w:date="2022-09-15T08:36:00Z">
                    <w:rPr>
                      <w:rFonts w:ascii="Calibri" w:hAnsi="Calibri" w:cs="Calibri"/>
                      <w:color w:val="000000"/>
                      <w:sz w:val="22"/>
                      <w:szCs w:val="22"/>
                    </w:rPr>
                  </w:rPrChange>
                </w:rPr>
                <w:t>0</w:t>
              </w:r>
            </w:ins>
          </w:p>
        </w:tc>
        <w:tc>
          <w:tcPr>
            <w:tcW w:w="960" w:type="dxa"/>
            <w:noWrap/>
            <w:hideMark/>
            <w:tcPrChange w:id="638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90" w:author="Nick.Tolimieri [2]" w:date="2022-09-15T08:36:00Z"/>
                <w:rFonts w:asciiTheme="minorHAnsi" w:eastAsiaTheme="minorHAnsi" w:hAnsiTheme="minorHAnsi" w:cstheme="minorBidi"/>
                <w:sz w:val="22"/>
                <w:szCs w:val="22"/>
                <w:rPrChange w:id="6391" w:author="Nick.Tolimieri [2]" w:date="2022-09-15T08:36:00Z">
                  <w:rPr>
                    <w:ins w:id="6392" w:author="Nick.Tolimieri [2]" w:date="2022-09-15T08:36:00Z"/>
                    <w:rFonts w:ascii="Calibri" w:hAnsi="Calibri" w:cs="Calibri"/>
                    <w:color w:val="000000"/>
                    <w:sz w:val="22"/>
                    <w:szCs w:val="22"/>
                  </w:rPr>
                </w:rPrChange>
              </w:rPr>
              <w:pPrChange w:id="6393" w:author="Nick.Tolimieri [2]" w:date="2022-09-15T08:36:00Z">
                <w:pPr>
                  <w:jc w:val="right"/>
                </w:pPr>
              </w:pPrChange>
            </w:pPr>
            <w:ins w:id="6394" w:author="Nick.Tolimieri [2]" w:date="2022-09-15T08:36:00Z">
              <w:r w:rsidRPr="00333E54">
                <w:rPr>
                  <w:rFonts w:asciiTheme="minorHAnsi" w:eastAsiaTheme="minorHAnsi" w:hAnsiTheme="minorHAnsi" w:cstheme="minorBidi"/>
                  <w:sz w:val="22"/>
                  <w:szCs w:val="22"/>
                  <w:rPrChange w:id="6395" w:author="Nick.Tolimieri [2]" w:date="2022-09-15T08:36:00Z">
                    <w:rPr>
                      <w:rFonts w:ascii="Calibri" w:hAnsi="Calibri" w:cs="Calibri"/>
                      <w:color w:val="000000"/>
                      <w:sz w:val="22"/>
                      <w:szCs w:val="22"/>
                    </w:rPr>
                  </w:rPrChange>
                </w:rPr>
                <w:t>116</w:t>
              </w:r>
            </w:ins>
          </w:p>
        </w:tc>
        <w:tc>
          <w:tcPr>
            <w:tcW w:w="960" w:type="dxa"/>
            <w:noWrap/>
            <w:hideMark/>
            <w:tcPrChange w:id="639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397" w:author="Nick.Tolimieri [2]" w:date="2022-09-15T08:36:00Z"/>
                <w:rFonts w:asciiTheme="minorHAnsi" w:eastAsiaTheme="minorHAnsi" w:hAnsiTheme="minorHAnsi" w:cstheme="minorBidi"/>
                <w:sz w:val="22"/>
                <w:szCs w:val="22"/>
                <w:rPrChange w:id="6398" w:author="Nick.Tolimieri [2]" w:date="2022-09-15T08:36:00Z">
                  <w:rPr>
                    <w:ins w:id="6399" w:author="Nick.Tolimieri [2]" w:date="2022-09-15T08:36:00Z"/>
                    <w:rFonts w:ascii="Calibri" w:hAnsi="Calibri" w:cs="Calibri"/>
                    <w:color w:val="000000"/>
                    <w:sz w:val="22"/>
                    <w:szCs w:val="22"/>
                  </w:rPr>
                </w:rPrChange>
              </w:rPr>
              <w:pPrChange w:id="6400" w:author="Nick.Tolimieri [2]" w:date="2022-09-15T08:36:00Z">
                <w:pPr>
                  <w:jc w:val="right"/>
                </w:pPr>
              </w:pPrChange>
            </w:pPr>
            <w:ins w:id="6401" w:author="Nick.Tolimieri [2]" w:date="2022-09-15T08:36:00Z">
              <w:r w:rsidRPr="00333E54">
                <w:rPr>
                  <w:rFonts w:asciiTheme="minorHAnsi" w:eastAsiaTheme="minorHAnsi" w:hAnsiTheme="minorHAnsi" w:cstheme="minorBidi"/>
                  <w:sz w:val="22"/>
                  <w:szCs w:val="22"/>
                  <w:rPrChange w:id="6402" w:author="Nick.Tolimieri [2]" w:date="2022-09-15T08:36:00Z">
                    <w:rPr>
                      <w:rFonts w:ascii="Calibri" w:hAnsi="Calibri" w:cs="Calibri"/>
                      <w:color w:val="000000"/>
                      <w:sz w:val="22"/>
                      <w:szCs w:val="22"/>
                    </w:rPr>
                  </w:rPrChange>
                </w:rPr>
                <w:t>5</w:t>
              </w:r>
            </w:ins>
          </w:p>
        </w:tc>
        <w:tc>
          <w:tcPr>
            <w:tcW w:w="960" w:type="dxa"/>
            <w:noWrap/>
            <w:hideMark/>
            <w:tcPrChange w:id="640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04" w:author="Nick.Tolimieri [2]" w:date="2022-09-15T08:36:00Z"/>
                <w:rFonts w:asciiTheme="minorHAnsi" w:eastAsiaTheme="minorHAnsi" w:hAnsiTheme="minorHAnsi" w:cstheme="minorBidi"/>
                <w:sz w:val="22"/>
                <w:szCs w:val="22"/>
                <w:rPrChange w:id="6405" w:author="Nick.Tolimieri [2]" w:date="2022-09-15T08:36:00Z">
                  <w:rPr>
                    <w:ins w:id="6406" w:author="Nick.Tolimieri [2]" w:date="2022-09-15T08:36:00Z"/>
                    <w:rFonts w:ascii="Calibri" w:hAnsi="Calibri" w:cs="Calibri"/>
                    <w:color w:val="000000"/>
                    <w:sz w:val="22"/>
                    <w:szCs w:val="22"/>
                  </w:rPr>
                </w:rPrChange>
              </w:rPr>
              <w:pPrChange w:id="6407" w:author="Nick.Tolimieri [2]" w:date="2022-09-15T08:36:00Z">
                <w:pPr>
                  <w:jc w:val="right"/>
                </w:pPr>
              </w:pPrChange>
            </w:pPr>
            <w:ins w:id="6408" w:author="Nick.Tolimieri [2]" w:date="2022-09-15T08:36:00Z">
              <w:r w:rsidRPr="00333E54">
                <w:rPr>
                  <w:rFonts w:asciiTheme="minorHAnsi" w:eastAsiaTheme="minorHAnsi" w:hAnsiTheme="minorHAnsi" w:cstheme="minorBidi"/>
                  <w:sz w:val="22"/>
                  <w:szCs w:val="22"/>
                  <w:rPrChange w:id="6409" w:author="Nick.Tolimieri [2]" w:date="2022-09-15T08:36:00Z">
                    <w:rPr>
                      <w:rFonts w:ascii="Calibri" w:hAnsi="Calibri" w:cs="Calibri"/>
                      <w:color w:val="000000"/>
                      <w:sz w:val="22"/>
                      <w:szCs w:val="22"/>
                    </w:rPr>
                  </w:rPrChange>
                </w:rPr>
                <w:t>108</w:t>
              </w:r>
            </w:ins>
          </w:p>
        </w:tc>
        <w:tc>
          <w:tcPr>
            <w:tcW w:w="960" w:type="dxa"/>
            <w:noWrap/>
            <w:hideMark/>
            <w:tcPrChange w:id="641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11" w:author="Nick.Tolimieri [2]" w:date="2022-09-15T08:36:00Z"/>
                <w:rFonts w:asciiTheme="minorHAnsi" w:eastAsiaTheme="minorHAnsi" w:hAnsiTheme="minorHAnsi" w:cstheme="minorBidi"/>
                <w:sz w:val="22"/>
                <w:szCs w:val="22"/>
                <w:rPrChange w:id="6412" w:author="Nick.Tolimieri [2]" w:date="2022-09-15T08:36:00Z">
                  <w:rPr>
                    <w:ins w:id="6413" w:author="Nick.Tolimieri [2]" w:date="2022-09-15T08:36:00Z"/>
                    <w:rFonts w:ascii="Calibri" w:hAnsi="Calibri" w:cs="Calibri"/>
                    <w:color w:val="000000"/>
                    <w:sz w:val="22"/>
                    <w:szCs w:val="22"/>
                  </w:rPr>
                </w:rPrChange>
              </w:rPr>
              <w:pPrChange w:id="6414" w:author="Nick.Tolimieri [2]" w:date="2022-09-15T08:36:00Z">
                <w:pPr>
                  <w:jc w:val="right"/>
                </w:pPr>
              </w:pPrChange>
            </w:pPr>
            <w:ins w:id="6415" w:author="Nick.Tolimieri [2]" w:date="2022-09-15T08:36:00Z">
              <w:r w:rsidRPr="00333E54">
                <w:rPr>
                  <w:rFonts w:asciiTheme="minorHAnsi" w:eastAsiaTheme="minorHAnsi" w:hAnsiTheme="minorHAnsi" w:cstheme="minorBidi"/>
                  <w:sz w:val="22"/>
                  <w:szCs w:val="22"/>
                  <w:rPrChange w:id="6416" w:author="Nick.Tolimieri [2]" w:date="2022-09-15T08:36:00Z">
                    <w:rPr>
                      <w:rFonts w:ascii="Calibri" w:hAnsi="Calibri" w:cs="Calibri"/>
                      <w:color w:val="000000"/>
                      <w:sz w:val="22"/>
                      <w:szCs w:val="22"/>
                    </w:rPr>
                  </w:rPrChange>
                </w:rPr>
                <w:t>5</w:t>
              </w:r>
            </w:ins>
          </w:p>
        </w:tc>
        <w:tc>
          <w:tcPr>
            <w:tcW w:w="960" w:type="dxa"/>
            <w:noWrap/>
            <w:hideMark/>
            <w:tcPrChange w:id="641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18" w:author="Nick.Tolimieri [2]" w:date="2022-09-15T08:36:00Z"/>
                <w:rFonts w:asciiTheme="minorHAnsi" w:eastAsiaTheme="minorHAnsi" w:hAnsiTheme="minorHAnsi" w:cstheme="minorBidi"/>
                <w:sz w:val="22"/>
                <w:szCs w:val="22"/>
                <w:rPrChange w:id="6419" w:author="Nick.Tolimieri [2]" w:date="2022-09-15T08:36:00Z">
                  <w:rPr>
                    <w:ins w:id="6420" w:author="Nick.Tolimieri [2]" w:date="2022-09-15T08:36:00Z"/>
                    <w:rFonts w:ascii="Calibri" w:hAnsi="Calibri" w:cs="Calibri"/>
                    <w:color w:val="000000"/>
                    <w:sz w:val="22"/>
                    <w:szCs w:val="22"/>
                  </w:rPr>
                </w:rPrChange>
              </w:rPr>
              <w:pPrChange w:id="6421" w:author="Nick.Tolimieri [2]" w:date="2022-09-15T08:36:00Z">
                <w:pPr>
                  <w:jc w:val="right"/>
                </w:pPr>
              </w:pPrChange>
            </w:pPr>
            <w:ins w:id="6422" w:author="Nick.Tolimieri [2]" w:date="2022-09-15T08:36:00Z">
              <w:r w:rsidRPr="00333E54">
                <w:rPr>
                  <w:rFonts w:asciiTheme="minorHAnsi" w:eastAsiaTheme="minorHAnsi" w:hAnsiTheme="minorHAnsi" w:cstheme="minorBidi"/>
                  <w:sz w:val="22"/>
                  <w:szCs w:val="22"/>
                  <w:rPrChange w:id="6423" w:author="Nick.Tolimieri [2]" w:date="2022-09-15T08:36:00Z">
                    <w:rPr>
                      <w:rFonts w:ascii="Calibri" w:hAnsi="Calibri" w:cs="Calibri"/>
                      <w:color w:val="000000"/>
                      <w:sz w:val="22"/>
                      <w:szCs w:val="22"/>
                    </w:rPr>
                  </w:rPrChange>
                </w:rPr>
                <w:t>38</w:t>
              </w:r>
            </w:ins>
          </w:p>
        </w:tc>
        <w:tc>
          <w:tcPr>
            <w:tcW w:w="960" w:type="dxa"/>
            <w:noWrap/>
            <w:hideMark/>
            <w:tcPrChange w:id="642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25" w:author="Nick.Tolimieri [2]" w:date="2022-09-15T08:36:00Z"/>
                <w:rFonts w:asciiTheme="minorHAnsi" w:eastAsiaTheme="minorHAnsi" w:hAnsiTheme="minorHAnsi" w:cstheme="minorBidi"/>
                <w:sz w:val="22"/>
                <w:szCs w:val="22"/>
                <w:rPrChange w:id="6426" w:author="Nick.Tolimieri [2]" w:date="2022-09-15T08:36:00Z">
                  <w:rPr>
                    <w:ins w:id="6427" w:author="Nick.Tolimieri [2]" w:date="2022-09-15T08:36:00Z"/>
                    <w:rFonts w:ascii="Calibri" w:hAnsi="Calibri" w:cs="Calibri"/>
                    <w:color w:val="000000"/>
                    <w:sz w:val="22"/>
                    <w:szCs w:val="22"/>
                  </w:rPr>
                </w:rPrChange>
              </w:rPr>
              <w:pPrChange w:id="6428" w:author="Nick.Tolimieri [2]" w:date="2022-09-15T08:36:00Z">
                <w:pPr>
                  <w:jc w:val="right"/>
                </w:pPr>
              </w:pPrChange>
            </w:pPr>
            <w:ins w:id="6429" w:author="Nick.Tolimieri [2]" w:date="2022-09-15T08:36:00Z">
              <w:r w:rsidRPr="00333E54">
                <w:rPr>
                  <w:rFonts w:asciiTheme="minorHAnsi" w:eastAsiaTheme="minorHAnsi" w:hAnsiTheme="minorHAnsi" w:cstheme="minorBidi"/>
                  <w:sz w:val="22"/>
                  <w:szCs w:val="22"/>
                  <w:rPrChange w:id="6430" w:author="Nick.Tolimieri [2]" w:date="2022-09-15T08:36:00Z">
                    <w:rPr>
                      <w:rFonts w:ascii="Calibri" w:hAnsi="Calibri" w:cs="Calibri"/>
                      <w:color w:val="000000"/>
                      <w:sz w:val="22"/>
                      <w:szCs w:val="22"/>
                    </w:rPr>
                  </w:rPrChange>
                </w:rPr>
                <w:t>1.72</w:t>
              </w:r>
            </w:ins>
          </w:p>
        </w:tc>
        <w:tc>
          <w:tcPr>
            <w:tcW w:w="960" w:type="dxa"/>
            <w:noWrap/>
            <w:hideMark/>
            <w:tcPrChange w:id="643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32" w:author="Nick.Tolimieri [2]" w:date="2022-09-15T08:36:00Z"/>
                <w:rFonts w:asciiTheme="minorHAnsi" w:eastAsiaTheme="minorHAnsi" w:hAnsiTheme="minorHAnsi" w:cstheme="minorBidi"/>
                <w:sz w:val="22"/>
                <w:szCs w:val="22"/>
                <w:rPrChange w:id="6433" w:author="Nick.Tolimieri [2]" w:date="2022-09-15T08:36:00Z">
                  <w:rPr>
                    <w:ins w:id="6434" w:author="Nick.Tolimieri [2]" w:date="2022-09-15T08:36:00Z"/>
                    <w:rFonts w:ascii="Calibri" w:hAnsi="Calibri" w:cs="Calibri"/>
                    <w:color w:val="000000"/>
                    <w:sz w:val="22"/>
                    <w:szCs w:val="22"/>
                  </w:rPr>
                </w:rPrChange>
              </w:rPr>
              <w:pPrChange w:id="6435" w:author="Nick.Tolimieri [2]" w:date="2022-09-15T08:36:00Z">
                <w:pPr>
                  <w:jc w:val="right"/>
                </w:pPr>
              </w:pPrChange>
            </w:pPr>
            <w:ins w:id="6436" w:author="Nick.Tolimieri [2]" w:date="2022-09-15T08:36:00Z">
              <w:r w:rsidRPr="00333E54">
                <w:rPr>
                  <w:rFonts w:asciiTheme="minorHAnsi" w:eastAsiaTheme="minorHAnsi" w:hAnsiTheme="minorHAnsi" w:cstheme="minorBidi"/>
                  <w:sz w:val="22"/>
                  <w:szCs w:val="22"/>
                  <w:rPrChange w:id="6437" w:author="Nick.Tolimieri [2]" w:date="2022-09-15T08:36:00Z">
                    <w:rPr>
                      <w:rFonts w:ascii="Calibri" w:hAnsi="Calibri" w:cs="Calibri"/>
                      <w:color w:val="000000"/>
                      <w:sz w:val="22"/>
                      <w:szCs w:val="22"/>
                    </w:rPr>
                  </w:rPrChange>
                </w:rPr>
                <w:t>0.27</w:t>
              </w:r>
            </w:ins>
          </w:p>
        </w:tc>
      </w:tr>
      <w:tr w:rsidR="00333E54" w:rsidRPr="00333E54" w:rsidTr="00333E54">
        <w:trPr>
          <w:divId w:val="1703289460"/>
          <w:trHeight w:val="300"/>
          <w:ins w:id="6438" w:author="Nick.Tolimieri [2]" w:date="2022-09-15T08:36:00Z"/>
          <w:trPrChange w:id="6439" w:author="Nick.Tolimieri [2]" w:date="2022-09-15T08:36:00Z">
            <w:trPr>
              <w:divId w:val="1703289460"/>
              <w:trHeight w:val="300"/>
            </w:trPr>
          </w:trPrChange>
        </w:trPr>
        <w:tc>
          <w:tcPr>
            <w:tcW w:w="960" w:type="dxa"/>
            <w:noWrap/>
            <w:hideMark/>
            <w:tcPrChange w:id="644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41" w:author="Nick.Tolimieri [2]" w:date="2022-09-15T08:36:00Z"/>
                <w:rFonts w:asciiTheme="minorHAnsi" w:eastAsiaTheme="minorHAnsi" w:hAnsiTheme="minorHAnsi" w:cstheme="minorBidi"/>
                <w:sz w:val="22"/>
                <w:szCs w:val="22"/>
                <w:rPrChange w:id="6442" w:author="Nick.Tolimieri [2]" w:date="2022-09-15T08:36:00Z">
                  <w:rPr>
                    <w:ins w:id="6443" w:author="Nick.Tolimieri [2]" w:date="2022-09-15T08:36:00Z"/>
                    <w:rFonts w:ascii="Calibri" w:hAnsi="Calibri" w:cs="Calibri"/>
                    <w:color w:val="000000"/>
                    <w:sz w:val="22"/>
                    <w:szCs w:val="22"/>
                  </w:rPr>
                </w:rPrChange>
              </w:rPr>
              <w:pPrChange w:id="6444" w:author="Nick.Tolimieri [2]" w:date="2022-09-15T08:36:00Z">
                <w:pPr/>
              </w:pPrChange>
            </w:pPr>
            <w:ins w:id="6445" w:author="Nick.Tolimieri [2]" w:date="2022-09-15T08:36:00Z">
              <w:r w:rsidRPr="00333E54">
                <w:rPr>
                  <w:rFonts w:asciiTheme="minorHAnsi" w:eastAsiaTheme="minorHAnsi" w:hAnsiTheme="minorHAnsi" w:cstheme="minorBidi"/>
                  <w:sz w:val="22"/>
                  <w:szCs w:val="22"/>
                  <w:rPrChange w:id="6446" w:author="Nick.Tolimieri [2]" w:date="2022-09-15T08:36:00Z">
                    <w:rPr>
                      <w:rFonts w:ascii="Calibri" w:hAnsi="Calibri" w:cs="Calibri"/>
                      <w:color w:val="000000"/>
                      <w:sz w:val="22"/>
                      <w:szCs w:val="22"/>
                    </w:rPr>
                  </w:rPrChange>
                </w:rPr>
                <w:t>Tatoosh Is. &amp; Neah B.</w:t>
              </w:r>
            </w:ins>
          </w:p>
        </w:tc>
        <w:tc>
          <w:tcPr>
            <w:tcW w:w="960" w:type="dxa"/>
            <w:noWrap/>
            <w:hideMark/>
            <w:tcPrChange w:id="644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48" w:author="Nick.Tolimieri [2]" w:date="2022-09-15T08:36:00Z"/>
                <w:rFonts w:asciiTheme="minorHAnsi" w:eastAsiaTheme="minorHAnsi" w:hAnsiTheme="minorHAnsi" w:cstheme="minorBidi"/>
                <w:sz w:val="22"/>
                <w:szCs w:val="22"/>
                <w:rPrChange w:id="6449" w:author="Nick.Tolimieri [2]" w:date="2022-09-15T08:36:00Z">
                  <w:rPr>
                    <w:ins w:id="6450" w:author="Nick.Tolimieri [2]" w:date="2022-09-15T08:36:00Z"/>
                    <w:rFonts w:ascii="Calibri" w:hAnsi="Calibri" w:cs="Calibri"/>
                    <w:color w:val="000000"/>
                    <w:sz w:val="22"/>
                    <w:szCs w:val="22"/>
                  </w:rPr>
                </w:rPrChange>
              </w:rPr>
              <w:pPrChange w:id="6451" w:author="Nick.Tolimieri [2]" w:date="2022-09-15T08:36:00Z">
                <w:pPr>
                  <w:jc w:val="right"/>
                </w:pPr>
              </w:pPrChange>
            </w:pPr>
            <w:ins w:id="6452" w:author="Nick.Tolimieri [2]" w:date="2022-09-15T08:36:00Z">
              <w:r w:rsidRPr="00333E54">
                <w:rPr>
                  <w:rFonts w:asciiTheme="minorHAnsi" w:eastAsiaTheme="minorHAnsi" w:hAnsiTheme="minorHAnsi" w:cstheme="minorBidi"/>
                  <w:sz w:val="22"/>
                  <w:szCs w:val="22"/>
                  <w:rPrChange w:id="6453" w:author="Nick.Tolimieri [2]" w:date="2022-09-15T08:36:00Z">
                    <w:rPr>
                      <w:rFonts w:ascii="Calibri" w:hAnsi="Calibri" w:cs="Calibri"/>
                      <w:color w:val="000000"/>
                      <w:sz w:val="22"/>
                      <w:szCs w:val="22"/>
                    </w:rPr>
                  </w:rPrChange>
                </w:rPr>
                <w:t>2017</w:t>
              </w:r>
            </w:ins>
          </w:p>
        </w:tc>
        <w:tc>
          <w:tcPr>
            <w:tcW w:w="960" w:type="dxa"/>
            <w:noWrap/>
            <w:hideMark/>
            <w:tcPrChange w:id="645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55" w:author="Nick.Tolimieri [2]" w:date="2022-09-15T08:36:00Z"/>
                <w:rFonts w:asciiTheme="minorHAnsi" w:eastAsiaTheme="minorHAnsi" w:hAnsiTheme="minorHAnsi" w:cstheme="minorBidi"/>
                <w:sz w:val="22"/>
                <w:szCs w:val="22"/>
                <w:rPrChange w:id="6456" w:author="Nick.Tolimieri [2]" w:date="2022-09-15T08:36:00Z">
                  <w:rPr>
                    <w:ins w:id="6457" w:author="Nick.Tolimieri [2]" w:date="2022-09-15T08:36:00Z"/>
                    <w:rFonts w:ascii="Calibri" w:hAnsi="Calibri" w:cs="Calibri"/>
                    <w:color w:val="000000"/>
                    <w:sz w:val="22"/>
                    <w:szCs w:val="22"/>
                  </w:rPr>
                </w:rPrChange>
              </w:rPr>
              <w:pPrChange w:id="6458" w:author="Nick.Tolimieri [2]" w:date="2022-09-15T08:36:00Z">
                <w:pPr>
                  <w:jc w:val="right"/>
                </w:pPr>
              </w:pPrChange>
            </w:pPr>
            <w:ins w:id="6459" w:author="Nick.Tolimieri [2]" w:date="2022-09-15T08:36:00Z">
              <w:r w:rsidRPr="00333E54">
                <w:rPr>
                  <w:rFonts w:asciiTheme="minorHAnsi" w:eastAsiaTheme="minorHAnsi" w:hAnsiTheme="minorHAnsi" w:cstheme="minorBidi"/>
                  <w:sz w:val="22"/>
                  <w:szCs w:val="22"/>
                  <w:rPrChange w:id="6460" w:author="Nick.Tolimieri [2]" w:date="2022-09-15T08:36:00Z">
                    <w:rPr>
                      <w:rFonts w:ascii="Calibri" w:hAnsi="Calibri" w:cs="Calibri"/>
                      <w:color w:val="000000"/>
                      <w:sz w:val="22"/>
                      <w:szCs w:val="22"/>
                    </w:rPr>
                  </w:rPrChange>
                </w:rPr>
                <w:t>0</w:t>
              </w:r>
            </w:ins>
          </w:p>
        </w:tc>
        <w:tc>
          <w:tcPr>
            <w:tcW w:w="960" w:type="dxa"/>
            <w:noWrap/>
            <w:hideMark/>
            <w:tcPrChange w:id="646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62" w:author="Nick.Tolimieri [2]" w:date="2022-09-15T08:36:00Z"/>
                <w:rFonts w:asciiTheme="minorHAnsi" w:eastAsiaTheme="minorHAnsi" w:hAnsiTheme="minorHAnsi" w:cstheme="minorBidi"/>
                <w:sz w:val="22"/>
                <w:szCs w:val="22"/>
                <w:rPrChange w:id="6463" w:author="Nick.Tolimieri [2]" w:date="2022-09-15T08:36:00Z">
                  <w:rPr>
                    <w:ins w:id="6464" w:author="Nick.Tolimieri [2]" w:date="2022-09-15T08:36:00Z"/>
                    <w:rFonts w:ascii="Calibri" w:hAnsi="Calibri" w:cs="Calibri"/>
                    <w:color w:val="000000"/>
                    <w:sz w:val="22"/>
                    <w:szCs w:val="22"/>
                  </w:rPr>
                </w:rPrChange>
              </w:rPr>
              <w:pPrChange w:id="6465" w:author="Nick.Tolimieri [2]" w:date="2022-09-15T08:36:00Z">
                <w:pPr>
                  <w:jc w:val="right"/>
                </w:pPr>
              </w:pPrChange>
            </w:pPr>
            <w:ins w:id="6466" w:author="Nick.Tolimieri [2]" w:date="2022-09-15T08:36:00Z">
              <w:r w:rsidRPr="00333E54">
                <w:rPr>
                  <w:rFonts w:asciiTheme="minorHAnsi" w:eastAsiaTheme="minorHAnsi" w:hAnsiTheme="minorHAnsi" w:cstheme="minorBidi"/>
                  <w:sz w:val="22"/>
                  <w:szCs w:val="22"/>
                  <w:rPrChange w:id="6467" w:author="Nick.Tolimieri [2]" w:date="2022-09-15T08:36:00Z">
                    <w:rPr>
                      <w:rFonts w:ascii="Calibri" w:hAnsi="Calibri" w:cs="Calibri"/>
                      <w:color w:val="000000"/>
                      <w:sz w:val="22"/>
                      <w:szCs w:val="22"/>
                    </w:rPr>
                  </w:rPrChange>
                </w:rPr>
                <w:t>0</w:t>
              </w:r>
            </w:ins>
          </w:p>
        </w:tc>
        <w:tc>
          <w:tcPr>
            <w:tcW w:w="960" w:type="dxa"/>
            <w:noWrap/>
            <w:hideMark/>
            <w:tcPrChange w:id="646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69" w:author="Nick.Tolimieri [2]" w:date="2022-09-15T08:36:00Z"/>
                <w:rFonts w:asciiTheme="minorHAnsi" w:eastAsiaTheme="minorHAnsi" w:hAnsiTheme="minorHAnsi" w:cstheme="minorBidi"/>
                <w:sz w:val="22"/>
                <w:szCs w:val="22"/>
                <w:rPrChange w:id="6470" w:author="Nick.Tolimieri [2]" w:date="2022-09-15T08:36:00Z">
                  <w:rPr>
                    <w:ins w:id="6471" w:author="Nick.Tolimieri [2]" w:date="2022-09-15T08:36:00Z"/>
                    <w:rFonts w:ascii="Calibri" w:hAnsi="Calibri" w:cs="Calibri"/>
                    <w:color w:val="000000"/>
                    <w:sz w:val="22"/>
                    <w:szCs w:val="22"/>
                  </w:rPr>
                </w:rPrChange>
              </w:rPr>
              <w:pPrChange w:id="6472" w:author="Nick.Tolimieri [2]" w:date="2022-09-15T08:36:00Z">
                <w:pPr>
                  <w:jc w:val="right"/>
                </w:pPr>
              </w:pPrChange>
            </w:pPr>
            <w:ins w:id="6473" w:author="Nick.Tolimieri [2]" w:date="2022-09-15T08:36:00Z">
              <w:r w:rsidRPr="00333E54">
                <w:rPr>
                  <w:rFonts w:asciiTheme="minorHAnsi" w:eastAsiaTheme="minorHAnsi" w:hAnsiTheme="minorHAnsi" w:cstheme="minorBidi"/>
                  <w:sz w:val="22"/>
                  <w:szCs w:val="22"/>
                  <w:rPrChange w:id="6474" w:author="Nick.Tolimieri [2]" w:date="2022-09-15T08:36:00Z">
                    <w:rPr>
                      <w:rFonts w:ascii="Calibri" w:hAnsi="Calibri" w:cs="Calibri"/>
                      <w:color w:val="000000"/>
                      <w:sz w:val="22"/>
                      <w:szCs w:val="22"/>
                    </w:rPr>
                  </w:rPrChange>
                </w:rPr>
                <w:t>0</w:t>
              </w:r>
            </w:ins>
          </w:p>
        </w:tc>
        <w:tc>
          <w:tcPr>
            <w:tcW w:w="960" w:type="dxa"/>
            <w:noWrap/>
            <w:hideMark/>
            <w:tcPrChange w:id="647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76" w:author="Nick.Tolimieri [2]" w:date="2022-09-15T08:36:00Z"/>
                <w:rFonts w:asciiTheme="minorHAnsi" w:eastAsiaTheme="minorHAnsi" w:hAnsiTheme="minorHAnsi" w:cstheme="minorBidi"/>
                <w:sz w:val="22"/>
                <w:szCs w:val="22"/>
                <w:rPrChange w:id="6477" w:author="Nick.Tolimieri [2]" w:date="2022-09-15T08:36:00Z">
                  <w:rPr>
                    <w:ins w:id="6478" w:author="Nick.Tolimieri [2]" w:date="2022-09-15T08:36:00Z"/>
                    <w:rFonts w:ascii="Calibri" w:hAnsi="Calibri" w:cs="Calibri"/>
                    <w:color w:val="000000"/>
                    <w:sz w:val="22"/>
                    <w:szCs w:val="22"/>
                  </w:rPr>
                </w:rPrChange>
              </w:rPr>
              <w:pPrChange w:id="6479" w:author="Nick.Tolimieri [2]" w:date="2022-09-15T08:36:00Z">
                <w:pPr>
                  <w:jc w:val="right"/>
                </w:pPr>
              </w:pPrChange>
            </w:pPr>
            <w:ins w:id="6480" w:author="Nick.Tolimieri [2]" w:date="2022-09-15T08:36:00Z">
              <w:r w:rsidRPr="00333E54">
                <w:rPr>
                  <w:rFonts w:asciiTheme="minorHAnsi" w:eastAsiaTheme="minorHAnsi" w:hAnsiTheme="minorHAnsi" w:cstheme="minorBidi"/>
                  <w:sz w:val="22"/>
                  <w:szCs w:val="22"/>
                  <w:rPrChange w:id="6481" w:author="Nick.Tolimieri [2]" w:date="2022-09-15T08:36:00Z">
                    <w:rPr>
                      <w:rFonts w:ascii="Calibri" w:hAnsi="Calibri" w:cs="Calibri"/>
                      <w:color w:val="000000"/>
                      <w:sz w:val="22"/>
                      <w:szCs w:val="22"/>
                    </w:rPr>
                  </w:rPrChange>
                </w:rPr>
                <w:t>0</w:t>
              </w:r>
            </w:ins>
          </w:p>
        </w:tc>
        <w:tc>
          <w:tcPr>
            <w:tcW w:w="960" w:type="dxa"/>
            <w:noWrap/>
            <w:hideMark/>
            <w:tcPrChange w:id="648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83" w:author="Nick.Tolimieri [2]" w:date="2022-09-15T08:36:00Z"/>
                <w:rFonts w:asciiTheme="minorHAnsi" w:eastAsiaTheme="minorHAnsi" w:hAnsiTheme="minorHAnsi" w:cstheme="minorBidi"/>
                <w:sz w:val="22"/>
                <w:szCs w:val="22"/>
                <w:rPrChange w:id="6484" w:author="Nick.Tolimieri [2]" w:date="2022-09-15T08:36:00Z">
                  <w:rPr>
                    <w:ins w:id="6485" w:author="Nick.Tolimieri [2]" w:date="2022-09-15T08:36:00Z"/>
                    <w:rFonts w:ascii="Calibri" w:hAnsi="Calibri" w:cs="Calibri"/>
                    <w:color w:val="000000"/>
                    <w:sz w:val="22"/>
                    <w:szCs w:val="22"/>
                  </w:rPr>
                </w:rPrChange>
              </w:rPr>
              <w:pPrChange w:id="6486" w:author="Nick.Tolimieri [2]" w:date="2022-09-15T08:36:00Z">
                <w:pPr/>
              </w:pPrChange>
            </w:pPr>
            <w:ins w:id="6487" w:author="Nick.Tolimieri [2]" w:date="2022-09-15T08:36:00Z">
              <w:r w:rsidRPr="00333E54">
                <w:rPr>
                  <w:rFonts w:asciiTheme="minorHAnsi" w:eastAsiaTheme="minorHAnsi" w:hAnsiTheme="minorHAnsi" w:cstheme="minorBidi"/>
                  <w:sz w:val="22"/>
                  <w:szCs w:val="22"/>
                  <w:rPrChange w:id="6488" w:author="Nick.Tolimieri [2]" w:date="2022-09-15T08:36:00Z">
                    <w:rPr>
                      <w:rFonts w:ascii="Calibri" w:hAnsi="Calibri" w:cs="Calibri"/>
                      <w:color w:val="000000"/>
                      <w:sz w:val="22"/>
                      <w:szCs w:val="22"/>
                    </w:rPr>
                  </w:rPrChange>
                </w:rPr>
                <w:t>NA</w:t>
              </w:r>
            </w:ins>
          </w:p>
        </w:tc>
        <w:tc>
          <w:tcPr>
            <w:tcW w:w="960" w:type="dxa"/>
            <w:noWrap/>
            <w:hideMark/>
            <w:tcPrChange w:id="648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90" w:author="Nick.Tolimieri [2]" w:date="2022-09-15T08:36:00Z"/>
                <w:rFonts w:asciiTheme="minorHAnsi" w:eastAsiaTheme="minorHAnsi" w:hAnsiTheme="minorHAnsi" w:cstheme="minorBidi"/>
                <w:sz w:val="22"/>
                <w:szCs w:val="22"/>
                <w:rPrChange w:id="6491" w:author="Nick.Tolimieri [2]" w:date="2022-09-15T08:36:00Z">
                  <w:rPr>
                    <w:ins w:id="6492" w:author="Nick.Tolimieri [2]" w:date="2022-09-15T08:36:00Z"/>
                    <w:rFonts w:ascii="Calibri" w:hAnsi="Calibri" w:cs="Calibri"/>
                    <w:color w:val="000000"/>
                    <w:sz w:val="22"/>
                    <w:szCs w:val="22"/>
                  </w:rPr>
                </w:rPrChange>
              </w:rPr>
              <w:pPrChange w:id="6493" w:author="Nick.Tolimieri [2]" w:date="2022-09-15T08:36:00Z">
                <w:pPr/>
              </w:pPrChange>
            </w:pPr>
            <w:ins w:id="6494" w:author="Nick.Tolimieri [2]" w:date="2022-09-15T08:36:00Z">
              <w:r w:rsidRPr="00333E54">
                <w:rPr>
                  <w:rFonts w:asciiTheme="minorHAnsi" w:eastAsiaTheme="minorHAnsi" w:hAnsiTheme="minorHAnsi" w:cstheme="minorBidi"/>
                  <w:sz w:val="22"/>
                  <w:szCs w:val="22"/>
                  <w:rPrChange w:id="6495" w:author="Nick.Tolimieri [2]" w:date="2022-09-15T08:36:00Z">
                    <w:rPr>
                      <w:rFonts w:ascii="Calibri" w:hAnsi="Calibri" w:cs="Calibri"/>
                      <w:color w:val="000000"/>
                      <w:sz w:val="22"/>
                      <w:szCs w:val="22"/>
                    </w:rPr>
                  </w:rPrChange>
                </w:rPr>
                <w:t>NA</w:t>
              </w:r>
            </w:ins>
          </w:p>
        </w:tc>
        <w:tc>
          <w:tcPr>
            <w:tcW w:w="960" w:type="dxa"/>
            <w:noWrap/>
            <w:hideMark/>
            <w:tcPrChange w:id="649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497" w:author="Nick.Tolimieri [2]" w:date="2022-09-15T08:36:00Z"/>
                <w:rFonts w:asciiTheme="minorHAnsi" w:eastAsiaTheme="minorHAnsi" w:hAnsiTheme="minorHAnsi" w:cstheme="minorBidi"/>
                <w:sz w:val="22"/>
                <w:szCs w:val="22"/>
                <w:rPrChange w:id="6498" w:author="Nick.Tolimieri [2]" w:date="2022-09-15T08:36:00Z">
                  <w:rPr>
                    <w:ins w:id="6499" w:author="Nick.Tolimieri [2]" w:date="2022-09-15T08:36:00Z"/>
                    <w:rFonts w:ascii="Calibri" w:hAnsi="Calibri" w:cs="Calibri"/>
                    <w:color w:val="000000"/>
                    <w:sz w:val="22"/>
                    <w:szCs w:val="22"/>
                  </w:rPr>
                </w:rPrChange>
              </w:rPr>
              <w:pPrChange w:id="6500" w:author="Nick.Tolimieri [2]" w:date="2022-09-15T08:36:00Z">
                <w:pPr/>
              </w:pPrChange>
            </w:pPr>
            <w:ins w:id="6501" w:author="Nick.Tolimieri [2]" w:date="2022-09-15T08:36:00Z">
              <w:r w:rsidRPr="00333E54">
                <w:rPr>
                  <w:rFonts w:asciiTheme="minorHAnsi" w:eastAsiaTheme="minorHAnsi" w:hAnsiTheme="minorHAnsi" w:cstheme="minorBidi"/>
                  <w:sz w:val="22"/>
                  <w:szCs w:val="22"/>
                  <w:rPrChange w:id="6502" w:author="Nick.Tolimieri [2]" w:date="2022-09-15T08:36:00Z">
                    <w:rPr>
                      <w:rFonts w:ascii="Calibri" w:hAnsi="Calibri" w:cs="Calibri"/>
                      <w:color w:val="000000"/>
                      <w:sz w:val="22"/>
                      <w:szCs w:val="22"/>
                    </w:rPr>
                  </w:rPrChange>
                </w:rPr>
                <w:t>NA</w:t>
              </w:r>
            </w:ins>
          </w:p>
        </w:tc>
        <w:tc>
          <w:tcPr>
            <w:tcW w:w="960" w:type="dxa"/>
            <w:noWrap/>
            <w:hideMark/>
            <w:tcPrChange w:id="650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04" w:author="Nick.Tolimieri [2]" w:date="2022-09-15T08:36:00Z"/>
                <w:rFonts w:asciiTheme="minorHAnsi" w:eastAsiaTheme="minorHAnsi" w:hAnsiTheme="minorHAnsi" w:cstheme="minorBidi"/>
                <w:sz w:val="22"/>
                <w:szCs w:val="22"/>
                <w:rPrChange w:id="6505" w:author="Nick.Tolimieri [2]" w:date="2022-09-15T08:36:00Z">
                  <w:rPr>
                    <w:ins w:id="6506" w:author="Nick.Tolimieri [2]" w:date="2022-09-15T08:36:00Z"/>
                    <w:rFonts w:ascii="Calibri" w:hAnsi="Calibri" w:cs="Calibri"/>
                    <w:color w:val="000000"/>
                    <w:sz w:val="22"/>
                    <w:szCs w:val="22"/>
                  </w:rPr>
                </w:rPrChange>
              </w:rPr>
              <w:pPrChange w:id="6507" w:author="Nick.Tolimieri [2]" w:date="2022-09-15T08:36:00Z">
                <w:pPr/>
              </w:pPrChange>
            </w:pPr>
            <w:ins w:id="6508" w:author="Nick.Tolimieri [2]" w:date="2022-09-15T08:36:00Z">
              <w:r w:rsidRPr="00333E54">
                <w:rPr>
                  <w:rFonts w:asciiTheme="minorHAnsi" w:eastAsiaTheme="minorHAnsi" w:hAnsiTheme="minorHAnsi" w:cstheme="minorBidi"/>
                  <w:sz w:val="22"/>
                  <w:szCs w:val="22"/>
                  <w:rPrChange w:id="6509"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6510" w:author="Nick.Tolimieri [2]" w:date="2022-09-15T08:36:00Z"/>
          <w:trPrChange w:id="6511" w:author="Nick.Tolimieri [2]" w:date="2022-09-15T08:36:00Z">
            <w:trPr>
              <w:divId w:val="1703289460"/>
              <w:trHeight w:val="300"/>
            </w:trPr>
          </w:trPrChange>
        </w:trPr>
        <w:tc>
          <w:tcPr>
            <w:tcW w:w="960" w:type="dxa"/>
            <w:noWrap/>
            <w:hideMark/>
            <w:tcPrChange w:id="651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13" w:author="Nick.Tolimieri [2]" w:date="2022-09-15T08:36:00Z"/>
                <w:rFonts w:asciiTheme="minorHAnsi" w:eastAsiaTheme="minorHAnsi" w:hAnsiTheme="minorHAnsi" w:cstheme="minorBidi"/>
                <w:sz w:val="22"/>
                <w:szCs w:val="22"/>
                <w:rPrChange w:id="6514" w:author="Nick.Tolimieri [2]" w:date="2022-09-15T08:36:00Z">
                  <w:rPr>
                    <w:ins w:id="6515" w:author="Nick.Tolimieri [2]" w:date="2022-09-15T08:36:00Z"/>
                    <w:rFonts w:ascii="Calibri" w:hAnsi="Calibri" w:cs="Calibri"/>
                    <w:color w:val="000000"/>
                    <w:sz w:val="22"/>
                    <w:szCs w:val="22"/>
                  </w:rPr>
                </w:rPrChange>
              </w:rPr>
              <w:pPrChange w:id="6516" w:author="Nick.Tolimieri [2]" w:date="2022-09-15T08:36:00Z">
                <w:pPr/>
              </w:pPrChange>
            </w:pPr>
            <w:ins w:id="6517" w:author="Nick.Tolimieri [2]" w:date="2022-09-15T08:36:00Z">
              <w:r w:rsidRPr="00333E54">
                <w:rPr>
                  <w:rFonts w:asciiTheme="minorHAnsi" w:eastAsiaTheme="minorHAnsi" w:hAnsiTheme="minorHAnsi" w:cstheme="minorBidi"/>
                  <w:sz w:val="22"/>
                  <w:szCs w:val="22"/>
                  <w:rPrChange w:id="6518" w:author="Nick.Tolimieri [2]" w:date="2022-09-15T08:36:00Z">
                    <w:rPr>
                      <w:rFonts w:ascii="Calibri" w:hAnsi="Calibri" w:cs="Calibri"/>
                      <w:color w:val="000000"/>
                      <w:sz w:val="22"/>
                      <w:szCs w:val="22"/>
                    </w:rPr>
                  </w:rPrChange>
                </w:rPr>
                <w:t>Tatoosh Is. &amp; Neah B.</w:t>
              </w:r>
            </w:ins>
          </w:p>
        </w:tc>
        <w:tc>
          <w:tcPr>
            <w:tcW w:w="960" w:type="dxa"/>
            <w:noWrap/>
            <w:hideMark/>
            <w:tcPrChange w:id="651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20" w:author="Nick.Tolimieri [2]" w:date="2022-09-15T08:36:00Z"/>
                <w:rFonts w:asciiTheme="minorHAnsi" w:eastAsiaTheme="minorHAnsi" w:hAnsiTheme="minorHAnsi" w:cstheme="minorBidi"/>
                <w:sz w:val="22"/>
                <w:szCs w:val="22"/>
                <w:rPrChange w:id="6521" w:author="Nick.Tolimieri [2]" w:date="2022-09-15T08:36:00Z">
                  <w:rPr>
                    <w:ins w:id="6522" w:author="Nick.Tolimieri [2]" w:date="2022-09-15T08:36:00Z"/>
                    <w:rFonts w:ascii="Calibri" w:hAnsi="Calibri" w:cs="Calibri"/>
                    <w:color w:val="000000"/>
                    <w:sz w:val="22"/>
                    <w:szCs w:val="22"/>
                  </w:rPr>
                </w:rPrChange>
              </w:rPr>
              <w:pPrChange w:id="6523" w:author="Nick.Tolimieri [2]" w:date="2022-09-15T08:36:00Z">
                <w:pPr>
                  <w:jc w:val="right"/>
                </w:pPr>
              </w:pPrChange>
            </w:pPr>
            <w:ins w:id="6524" w:author="Nick.Tolimieri [2]" w:date="2022-09-15T08:36:00Z">
              <w:r w:rsidRPr="00333E54">
                <w:rPr>
                  <w:rFonts w:asciiTheme="minorHAnsi" w:eastAsiaTheme="minorHAnsi" w:hAnsiTheme="minorHAnsi" w:cstheme="minorBidi"/>
                  <w:sz w:val="22"/>
                  <w:szCs w:val="22"/>
                  <w:rPrChange w:id="6525" w:author="Nick.Tolimieri [2]" w:date="2022-09-15T08:36:00Z">
                    <w:rPr>
                      <w:rFonts w:ascii="Calibri" w:hAnsi="Calibri" w:cs="Calibri"/>
                      <w:color w:val="000000"/>
                      <w:sz w:val="22"/>
                      <w:szCs w:val="22"/>
                    </w:rPr>
                  </w:rPrChange>
                </w:rPr>
                <w:t>2018</w:t>
              </w:r>
            </w:ins>
          </w:p>
        </w:tc>
        <w:tc>
          <w:tcPr>
            <w:tcW w:w="960" w:type="dxa"/>
            <w:noWrap/>
            <w:hideMark/>
            <w:tcPrChange w:id="652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27" w:author="Nick.Tolimieri [2]" w:date="2022-09-15T08:36:00Z"/>
                <w:rFonts w:asciiTheme="minorHAnsi" w:eastAsiaTheme="minorHAnsi" w:hAnsiTheme="minorHAnsi" w:cstheme="minorBidi"/>
                <w:sz w:val="22"/>
                <w:szCs w:val="22"/>
                <w:rPrChange w:id="6528" w:author="Nick.Tolimieri [2]" w:date="2022-09-15T08:36:00Z">
                  <w:rPr>
                    <w:ins w:id="6529" w:author="Nick.Tolimieri [2]" w:date="2022-09-15T08:36:00Z"/>
                    <w:rFonts w:ascii="Calibri" w:hAnsi="Calibri" w:cs="Calibri"/>
                    <w:color w:val="000000"/>
                    <w:sz w:val="22"/>
                    <w:szCs w:val="22"/>
                  </w:rPr>
                </w:rPrChange>
              </w:rPr>
              <w:pPrChange w:id="6530" w:author="Nick.Tolimieri [2]" w:date="2022-09-15T08:36:00Z">
                <w:pPr>
                  <w:jc w:val="right"/>
                </w:pPr>
              </w:pPrChange>
            </w:pPr>
            <w:ins w:id="6531" w:author="Nick.Tolimieri [2]" w:date="2022-09-15T08:36:00Z">
              <w:r w:rsidRPr="00333E54">
                <w:rPr>
                  <w:rFonts w:asciiTheme="minorHAnsi" w:eastAsiaTheme="minorHAnsi" w:hAnsiTheme="minorHAnsi" w:cstheme="minorBidi"/>
                  <w:sz w:val="22"/>
                  <w:szCs w:val="22"/>
                  <w:rPrChange w:id="6532" w:author="Nick.Tolimieri [2]" w:date="2022-09-15T08:36:00Z">
                    <w:rPr>
                      <w:rFonts w:ascii="Calibri" w:hAnsi="Calibri" w:cs="Calibri"/>
                      <w:color w:val="000000"/>
                      <w:sz w:val="22"/>
                      <w:szCs w:val="22"/>
                    </w:rPr>
                  </w:rPrChange>
                </w:rPr>
                <w:t>0</w:t>
              </w:r>
            </w:ins>
          </w:p>
        </w:tc>
        <w:tc>
          <w:tcPr>
            <w:tcW w:w="960" w:type="dxa"/>
            <w:noWrap/>
            <w:hideMark/>
            <w:tcPrChange w:id="653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34" w:author="Nick.Tolimieri [2]" w:date="2022-09-15T08:36:00Z"/>
                <w:rFonts w:asciiTheme="minorHAnsi" w:eastAsiaTheme="minorHAnsi" w:hAnsiTheme="minorHAnsi" w:cstheme="minorBidi"/>
                <w:sz w:val="22"/>
                <w:szCs w:val="22"/>
                <w:rPrChange w:id="6535" w:author="Nick.Tolimieri [2]" w:date="2022-09-15T08:36:00Z">
                  <w:rPr>
                    <w:ins w:id="6536" w:author="Nick.Tolimieri [2]" w:date="2022-09-15T08:36:00Z"/>
                    <w:rFonts w:ascii="Calibri" w:hAnsi="Calibri" w:cs="Calibri"/>
                    <w:color w:val="000000"/>
                    <w:sz w:val="22"/>
                    <w:szCs w:val="22"/>
                  </w:rPr>
                </w:rPrChange>
              </w:rPr>
              <w:pPrChange w:id="6537" w:author="Nick.Tolimieri [2]" w:date="2022-09-15T08:36:00Z">
                <w:pPr>
                  <w:jc w:val="right"/>
                </w:pPr>
              </w:pPrChange>
            </w:pPr>
            <w:ins w:id="6538" w:author="Nick.Tolimieri [2]" w:date="2022-09-15T08:36:00Z">
              <w:r w:rsidRPr="00333E54">
                <w:rPr>
                  <w:rFonts w:asciiTheme="minorHAnsi" w:eastAsiaTheme="minorHAnsi" w:hAnsiTheme="minorHAnsi" w:cstheme="minorBidi"/>
                  <w:sz w:val="22"/>
                  <w:szCs w:val="22"/>
                  <w:rPrChange w:id="6539" w:author="Nick.Tolimieri [2]" w:date="2022-09-15T08:36:00Z">
                    <w:rPr>
                      <w:rFonts w:ascii="Calibri" w:hAnsi="Calibri" w:cs="Calibri"/>
                      <w:color w:val="000000"/>
                      <w:sz w:val="22"/>
                      <w:szCs w:val="22"/>
                    </w:rPr>
                  </w:rPrChange>
                </w:rPr>
                <w:t>0</w:t>
              </w:r>
            </w:ins>
          </w:p>
        </w:tc>
        <w:tc>
          <w:tcPr>
            <w:tcW w:w="960" w:type="dxa"/>
            <w:noWrap/>
            <w:hideMark/>
            <w:tcPrChange w:id="654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41" w:author="Nick.Tolimieri [2]" w:date="2022-09-15T08:36:00Z"/>
                <w:rFonts w:asciiTheme="minorHAnsi" w:eastAsiaTheme="minorHAnsi" w:hAnsiTheme="minorHAnsi" w:cstheme="minorBidi"/>
                <w:sz w:val="22"/>
                <w:szCs w:val="22"/>
                <w:rPrChange w:id="6542" w:author="Nick.Tolimieri [2]" w:date="2022-09-15T08:36:00Z">
                  <w:rPr>
                    <w:ins w:id="6543" w:author="Nick.Tolimieri [2]" w:date="2022-09-15T08:36:00Z"/>
                    <w:rFonts w:ascii="Calibri" w:hAnsi="Calibri" w:cs="Calibri"/>
                    <w:color w:val="000000"/>
                    <w:sz w:val="22"/>
                    <w:szCs w:val="22"/>
                  </w:rPr>
                </w:rPrChange>
              </w:rPr>
              <w:pPrChange w:id="6544" w:author="Nick.Tolimieri [2]" w:date="2022-09-15T08:36:00Z">
                <w:pPr>
                  <w:jc w:val="right"/>
                </w:pPr>
              </w:pPrChange>
            </w:pPr>
            <w:ins w:id="6545" w:author="Nick.Tolimieri [2]" w:date="2022-09-15T08:36:00Z">
              <w:r w:rsidRPr="00333E54">
                <w:rPr>
                  <w:rFonts w:asciiTheme="minorHAnsi" w:eastAsiaTheme="minorHAnsi" w:hAnsiTheme="minorHAnsi" w:cstheme="minorBidi"/>
                  <w:sz w:val="22"/>
                  <w:szCs w:val="22"/>
                  <w:rPrChange w:id="6546" w:author="Nick.Tolimieri [2]" w:date="2022-09-15T08:36:00Z">
                    <w:rPr>
                      <w:rFonts w:ascii="Calibri" w:hAnsi="Calibri" w:cs="Calibri"/>
                      <w:color w:val="000000"/>
                      <w:sz w:val="22"/>
                      <w:szCs w:val="22"/>
                    </w:rPr>
                  </w:rPrChange>
                </w:rPr>
                <w:t>0</w:t>
              </w:r>
            </w:ins>
          </w:p>
        </w:tc>
        <w:tc>
          <w:tcPr>
            <w:tcW w:w="960" w:type="dxa"/>
            <w:noWrap/>
            <w:hideMark/>
            <w:tcPrChange w:id="654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48" w:author="Nick.Tolimieri [2]" w:date="2022-09-15T08:36:00Z"/>
                <w:rFonts w:asciiTheme="minorHAnsi" w:eastAsiaTheme="minorHAnsi" w:hAnsiTheme="minorHAnsi" w:cstheme="minorBidi"/>
                <w:sz w:val="22"/>
                <w:szCs w:val="22"/>
                <w:rPrChange w:id="6549" w:author="Nick.Tolimieri [2]" w:date="2022-09-15T08:36:00Z">
                  <w:rPr>
                    <w:ins w:id="6550" w:author="Nick.Tolimieri [2]" w:date="2022-09-15T08:36:00Z"/>
                    <w:rFonts w:ascii="Calibri" w:hAnsi="Calibri" w:cs="Calibri"/>
                    <w:color w:val="000000"/>
                    <w:sz w:val="22"/>
                    <w:szCs w:val="22"/>
                  </w:rPr>
                </w:rPrChange>
              </w:rPr>
              <w:pPrChange w:id="6551" w:author="Nick.Tolimieri [2]" w:date="2022-09-15T08:36:00Z">
                <w:pPr>
                  <w:jc w:val="right"/>
                </w:pPr>
              </w:pPrChange>
            </w:pPr>
            <w:ins w:id="6552" w:author="Nick.Tolimieri [2]" w:date="2022-09-15T08:36:00Z">
              <w:r w:rsidRPr="00333E54">
                <w:rPr>
                  <w:rFonts w:asciiTheme="minorHAnsi" w:eastAsiaTheme="minorHAnsi" w:hAnsiTheme="minorHAnsi" w:cstheme="minorBidi"/>
                  <w:sz w:val="22"/>
                  <w:szCs w:val="22"/>
                  <w:rPrChange w:id="6553" w:author="Nick.Tolimieri [2]" w:date="2022-09-15T08:36:00Z">
                    <w:rPr>
                      <w:rFonts w:ascii="Calibri" w:hAnsi="Calibri" w:cs="Calibri"/>
                      <w:color w:val="000000"/>
                      <w:sz w:val="22"/>
                      <w:szCs w:val="22"/>
                    </w:rPr>
                  </w:rPrChange>
                </w:rPr>
                <w:t>0</w:t>
              </w:r>
            </w:ins>
          </w:p>
        </w:tc>
        <w:tc>
          <w:tcPr>
            <w:tcW w:w="960" w:type="dxa"/>
            <w:noWrap/>
            <w:hideMark/>
            <w:tcPrChange w:id="655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55" w:author="Nick.Tolimieri [2]" w:date="2022-09-15T08:36:00Z"/>
                <w:rFonts w:asciiTheme="minorHAnsi" w:eastAsiaTheme="minorHAnsi" w:hAnsiTheme="minorHAnsi" w:cstheme="minorBidi"/>
                <w:sz w:val="22"/>
                <w:szCs w:val="22"/>
                <w:rPrChange w:id="6556" w:author="Nick.Tolimieri [2]" w:date="2022-09-15T08:36:00Z">
                  <w:rPr>
                    <w:ins w:id="6557" w:author="Nick.Tolimieri [2]" w:date="2022-09-15T08:36:00Z"/>
                    <w:rFonts w:ascii="Calibri" w:hAnsi="Calibri" w:cs="Calibri"/>
                    <w:color w:val="000000"/>
                    <w:sz w:val="22"/>
                    <w:szCs w:val="22"/>
                  </w:rPr>
                </w:rPrChange>
              </w:rPr>
              <w:pPrChange w:id="6558" w:author="Nick.Tolimieri [2]" w:date="2022-09-15T08:36:00Z">
                <w:pPr/>
              </w:pPrChange>
            </w:pPr>
            <w:ins w:id="6559" w:author="Nick.Tolimieri [2]" w:date="2022-09-15T08:36:00Z">
              <w:r w:rsidRPr="00333E54">
                <w:rPr>
                  <w:rFonts w:asciiTheme="minorHAnsi" w:eastAsiaTheme="minorHAnsi" w:hAnsiTheme="minorHAnsi" w:cstheme="minorBidi"/>
                  <w:sz w:val="22"/>
                  <w:szCs w:val="22"/>
                  <w:rPrChange w:id="6560" w:author="Nick.Tolimieri [2]" w:date="2022-09-15T08:36:00Z">
                    <w:rPr>
                      <w:rFonts w:ascii="Calibri" w:hAnsi="Calibri" w:cs="Calibri"/>
                      <w:color w:val="000000"/>
                      <w:sz w:val="22"/>
                      <w:szCs w:val="22"/>
                    </w:rPr>
                  </w:rPrChange>
                </w:rPr>
                <w:t>NA</w:t>
              </w:r>
            </w:ins>
          </w:p>
        </w:tc>
        <w:tc>
          <w:tcPr>
            <w:tcW w:w="960" w:type="dxa"/>
            <w:noWrap/>
            <w:hideMark/>
            <w:tcPrChange w:id="656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62" w:author="Nick.Tolimieri [2]" w:date="2022-09-15T08:36:00Z"/>
                <w:rFonts w:asciiTheme="minorHAnsi" w:eastAsiaTheme="minorHAnsi" w:hAnsiTheme="minorHAnsi" w:cstheme="minorBidi"/>
                <w:sz w:val="22"/>
                <w:szCs w:val="22"/>
                <w:rPrChange w:id="6563" w:author="Nick.Tolimieri [2]" w:date="2022-09-15T08:36:00Z">
                  <w:rPr>
                    <w:ins w:id="6564" w:author="Nick.Tolimieri [2]" w:date="2022-09-15T08:36:00Z"/>
                    <w:rFonts w:ascii="Calibri" w:hAnsi="Calibri" w:cs="Calibri"/>
                    <w:color w:val="000000"/>
                    <w:sz w:val="22"/>
                    <w:szCs w:val="22"/>
                  </w:rPr>
                </w:rPrChange>
              </w:rPr>
              <w:pPrChange w:id="6565" w:author="Nick.Tolimieri [2]" w:date="2022-09-15T08:36:00Z">
                <w:pPr/>
              </w:pPrChange>
            </w:pPr>
            <w:ins w:id="6566" w:author="Nick.Tolimieri [2]" w:date="2022-09-15T08:36:00Z">
              <w:r w:rsidRPr="00333E54">
                <w:rPr>
                  <w:rFonts w:asciiTheme="minorHAnsi" w:eastAsiaTheme="minorHAnsi" w:hAnsiTheme="minorHAnsi" w:cstheme="minorBidi"/>
                  <w:sz w:val="22"/>
                  <w:szCs w:val="22"/>
                  <w:rPrChange w:id="6567" w:author="Nick.Tolimieri [2]" w:date="2022-09-15T08:36:00Z">
                    <w:rPr>
                      <w:rFonts w:ascii="Calibri" w:hAnsi="Calibri" w:cs="Calibri"/>
                      <w:color w:val="000000"/>
                      <w:sz w:val="22"/>
                      <w:szCs w:val="22"/>
                    </w:rPr>
                  </w:rPrChange>
                </w:rPr>
                <w:t>NA</w:t>
              </w:r>
            </w:ins>
          </w:p>
        </w:tc>
        <w:tc>
          <w:tcPr>
            <w:tcW w:w="960" w:type="dxa"/>
            <w:noWrap/>
            <w:hideMark/>
            <w:tcPrChange w:id="656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69" w:author="Nick.Tolimieri [2]" w:date="2022-09-15T08:36:00Z"/>
                <w:rFonts w:asciiTheme="minorHAnsi" w:eastAsiaTheme="minorHAnsi" w:hAnsiTheme="minorHAnsi" w:cstheme="minorBidi"/>
                <w:sz w:val="22"/>
                <w:szCs w:val="22"/>
                <w:rPrChange w:id="6570" w:author="Nick.Tolimieri [2]" w:date="2022-09-15T08:36:00Z">
                  <w:rPr>
                    <w:ins w:id="6571" w:author="Nick.Tolimieri [2]" w:date="2022-09-15T08:36:00Z"/>
                    <w:rFonts w:ascii="Calibri" w:hAnsi="Calibri" w:cs="Calibri"/>
                    <w:color w:val="000000"/>
                    <w:sz w:val="22"/>
                    <w:szCs w:val="22"/>
                  </w:rPr>
                </w:rPrChange>
              </w:rPr>
              <w:pPrChange w:id="6572" w:author="Nick.Tolimieri [2]" w:date="2022-09-15T08:36:00Z">
                <w:pPr/>
              </w:pPrChange>
            </w:pPr>
            <w:ins w:id="6573" w:author="Nick.Tolimieri [2]" w:date="2022-09-15T08:36:00Z">
              <w:r w:rsidRPr="00333E54">
                <w:rPr>
                  <w:rFonts w:asciiTheme="minorHAnsi" w:eastAsiaTheme="minorHAnsi" w:hAnsiTheme="minorHAnsi" w:cstheme="minorBidi"/>
                  <w:sz w:val="22"/>
                  <w:szCs w:val="22"/>
                  <w:rPrChange w:id="6574" w:author="Nick.Tolimieri [2]" w:date="2022-09-15T08:36:00Z">
                    <w:rPr>
                      <w:rFonts w:ascii="Calibri" w:hAnsi="Calibri" w:cs="Calibri"/>
                      <w:color w:val="000000"/>
                      <w:sz w:val="22"/>
                      <w:szCs w:val="22"/>
                    </w:rPr>
                  </w:rPrChange>
                </w:rPr>
                <w:t>NA</w:t>
              </w:r>
            </w:ins>
          </w:p>
        </w:tc>
        <w:tc>
          <w:tcPr>
            <w:tcW w:w="960" w:type="dxa"/>
            <w:noWrap/>
            <w:hideMark/>
            <w:tcPrChange w:id="657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76" w:author="Nick.Tolimieri [2]" w:date="2022-09-15T08:36:00Z"/>
                <w:rFonts w:asciiTheme="minorHAnsi" w:eastAsiaTheme="minorHAnsi" w:hAnsiTheme="minorHAnsi" w:cstheme="minorBidi"/>
                <w:sz w:val="22"/>
                <w:szCs w:val="22"/>
                <w:rPrChange w:id="6577" w:author="Nick.Tolimieri [2]" w:date="2022-09-15T08:36:00Z">
                  <w:rPr>
                    <w:ins w:id="6578" w:author="Nick.Tolimieri [2]" w:date="2022-09-15T08:36:00Z"/>
                    <w:rFonts w:ascii="Calibri" w:hAnsi="Calibri" w:cs="Calibri"/>
                    <w:color w:val="000000"/>
                    <w:sz w:val="22"/>
                    <w:szCs w:val="22"/>
                  </w:rPr>
                </w:rPrChange>
              </w:rPr>
              <w:pPrChange w:id="6579" w:author="Nick.Tolimieri [2]" w:date="2022-09-15T08:36:00Z">
                <w:pPr/>
              </w:pPrChange>
            </w:pPr>
            <w:ins w:id="6580" w:author="Nick.Tolimieri [2]" w:date="2022-09-15T08:36:00Z">
              <w:r w:rsidRPr="00333E54">
                <w:rPr>
                  <w:rFonts w:asciiTheme="minorHAnsi" w:eastAsiaTheme="minorHAnsi" w:hAnsiTheme="minorHAnsi" w:cstheme="minorBidi"/>
                  <w:sz w:val="22"/>
                  <w:szCs w:val="22"/>
                  <w:rPrChange w:id="6581"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6582" w:author="Nick.Tolimieri [2]" w:date="2022-09-15T08:36:00Z"/>
          <w:trPrChange w:id="6583" w:author="Nick.Tolimieri [2]" w:date="2022-09-15T08:36:00Z">
            <w:trPr>
              <w:divId w:val="1703289460"/>
              <w:trHeight w:val="300"/>
            </w:trPr>
          </w:trPrChange>
        </w:trPr>
        <w:tc>
          <w:tcPr>
            <w:tcW w:w="960" w:type="dxa"/>
            <w:noWrap/>
            <w:hideMark/>
            <w:tcPrChange w:id="658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85" w:author="Nick.Tolimieri [2]" w:date="2022-09-15T08:36:00Z"/>
                <w:rFonts w:asciiTheme="minorHAnsi" w:eastAsiaTheme="minorHAnsi" w:hAnsiTheme="minorHAnsi" w:cstheme="minorBidi"/>
                <w:sz w:val="22"/>
                <w:szCs w:val="22"/>
                <w:rPrChange w:id="6586" w:author="Nick.Tolimieri [2]" w:date="2022-09-15T08:36:00Z">
                  <w:rPr>
                    <w:ins w:id="6587" w:author="Nick.Tolimieri [2]" w:date="2022-09-15T08:36:00Z"/>
                    <w:rFonts w:ascii="Calibri" w:hAnsi="Calibri" w:cs="Calibri"/>
                    <w:color w:val="000000"/>
                    <w:sz w:val="22"/>
                    <w:szCs w:val="22"/>
                  </w:rPr>
                </w:rPrChange>
              </w:rPr>
              <w:pPrChange w:id="6588" w:author="Nick.Tolimieri [2]" w:date="2022-09-15T08:36:00Z">
                <w:pPr/>
              </w:pPrChange>
            </w:pPr>
            <w:ins w:id="6589" w:author="Nick.Tolimieri [2]" w:date="2022-09-15T08:36:00Z">
              <w:r w:rsidRPr="00333E54">
                <w:rPr>
                  <w:rFonts w:asciiTheme="minorHAnsi" w:eastAsiaTheme="minorHAnsi" w:hAnsiTheme="minorHAnsi" w:cstheme="minorBidi"/>
                  <w:sz w:val="22"/>
                  <w:szCs w:val="22"/>
                  <w:rPrChange w:id="6590" w:author="Nick.Tolimieri [2]" w:date="2022-09-15T08:36:00Z">
                    <w:rPr>
                      <w:rFonts w:ascii="Calibri" w:hAnsi="Calibri" w:cs="Calibri"/>
                      <w:color w:val="000000"/>
                      <w:sz w:val="22"/>
                      <w:szCs w:val="22"/>
                    </w:rPr>
                  </w:rPrChange>
                </w:rPr>
                <w:t>Tatoosh Is. &amp; Neah B.</w:t>
              </w:r>
            </w:ins>
          </w:p>
        </w:tc>
        <w:tc>
          <w:tcPr>
            <w:tcW w:w="960" w:type="dxa"/>
            <w:noWrap/>
            <w:hideMark/>
            <w:tcPrChange w:id="659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92" w:author="Nick.Tolimieri [2]" w:date="2022-09-15T08:36:00Z"/>
                <w:rFonts w:asciiTheme="minorHAnsi" w:eastAsiaTheme="minorHAnsi" w:hAnsiTheme="minorHAnsi" w:cstheme="minorBidi"/>
                <w:sz w:val="22"/>
                <w:szCs w:val="22"/>
                <w:rPrChange w:id="6593" w:author="Nick.Tolimieri [2]" w:date="2022-09-15T08:36:00Z">
                  <w:rPr>
                    <w:ins w:id="6594" w:author="Nick.Tolimieri [2]" w:date="2022-09-15T08:36:00Z"/>
                    <w:rFonts w:ascii="Calibri" w:hAnsi="Calibri" w:cs="Calibri"/>
                    <w:color w:val="000000"/>
                    <w:sz w:val="22"/>
                    <w:szCs w:val="22"/>
                  </w:rPr>
                </w:rPrChange>
              </w:rPr>
              <w:pPrChange w:id="6595" w:author="Nick.Tolimieri [2]" w:date="2022-09-15T08:36:00Z">
                <w:pPr>
                  <w:jc w:val="right"/>
                </w:pPr>
              </w:pPrChange>
            </w:pPr>
            <w:ins w:id="6596" w:author="Nick.Tolimieri [2]" w:date="2022-09-15T08:36:00Z">
              <w:r w:rsidRPr="00333E54">
                <w:rPr>
                  <w:rFonts w:asciiTheme="minorHAnsi" w:eastAsiaTheme="minorHAnsi" w:hAnsiTheme="minorHAnsi" w:cstheme="minorBidi"/>
                  <w:sz w:val="22"/>
                  <w:szCs w:val="22"/>
                  <w:rPrChange w:id="6597" w:author="Nick.Tolimieri [2]" w:date="2022-09-15T08:36:00Z">
                    <w:rPr>
                      <w:rFonts w:ascii="Calibri" w:hAnsi="Calibri" w:cs="Calibri"/>
                      <w:color w:val="000000"/>
                      <w:sz w:val="22"/>
                      <w:szCs w:val="22"/>
                    </w:rPr>
                  </w:rPrChange>
                </w:rPr>
                <w:t>2019</w:t>
              </w:r>
            </w:ins>
          </w:p>
        </w:tc>
        <w:tc>
          <w:tcPr>
            <w:tcW w:w="960" w:type="dxa"/>
            <w:noWrap/>
            <w:hideMark/>
            <w:tcPrChange w:id="659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599" w:author="Nick.Tolimieri [2]" w:date="2022-09-15T08:36:00Z"/>
                <w:rFonts w:asciiTheme="minorHAnsi" w:eastAsiaTheme="minorHAnsi" w:hAnsiTheme="minorHAnsi" w:cstheme="minorBidi"/>
                <w:sz w:val="22"/>
                <w:szCs w:val="22"/>
                <w:rPrChange w:id="6600" w:author="Nick.Tolimieri [2]" w:date="2022-09-15T08:36:00Z">
                  <w:rPr>
                    <w:ins w:id="6601" w:author="Nick.Tolimieri [2]" w:date="2022-09-15T08:36:00Z"/>
                    <w:rFonts w:ascii="Calibri" w:hAnsi="Calibri" w:cs="Calibri"/>
                    <w:color w:val="000000"/>
                    <w:sz w:val="22"/>
                    <w:szCs w:val="22"/>
                  </w:rPr>
                </w:rPrChange>
              </w:rPr>
              <w:pPrChange w:id="6602" w:author="Nick.Tolimieri [2]" w:date="2022-09-15T08:36:00Z">
                <w:pPr>
                  <w:jc w:val="right"/>
                </w:pPr>
              </w:pPrChange>
            </w:pPr>
            <w:ins w:id="6603" w:author="Nick.Tolimieri [2]" w:date="2022-09-15T08:36:00Z">
              <w:r w:rsidRPr="00333E54">
                <w:rPr>
                  <w:rFonts w:asciiTheme="minorHAnsi" w:eastAsiaTheme="minorHAnsi" w:hAnsiTheme="minorHAnsi" w:cstheme="minorBidi"/>
                  <w:sz w:val="22"/>
                  <w:szCs w:val="22"/>
                  <w:rPrChange w:id="6604" w:author="Nick.Tolimieri [2]" w:date="2022-09-15T08:36:00Z">
                    <w:rPr>
                      <w:rFonts w:ascii="Calibri" w:hAnsi="Calibri" w:cs="Calibri"/>
                      <w:color w:val="000000"/>
                      <w:sz w:val="22"/>
                      <w:szCs w:val="22"/>
                    </w:rPr>
                  </w:rPrChange>
                </w:rPr>
                <w:t>9</w:t>
              </w:r>
            </w:ins>
          </w:p>
        </w:tc>
        <w:tc>
          <w:tcPr>
            <w:tcW w:w="960" w:type="dxa"/>
            <w:noWrap/>
            <w:hideMark/>
            <w:tcPrChange w:id="660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06" w:author="Nick.Tolimieri [2]" w:date="2022-09-15T08:36:00Z"/>
                <w:rFonts w:asciiTheme="minorHAnsi" w:eastAsiaTheme="minorHAnsi" w:hAnsiTheme="minorHAnsi" w:cstheme="minorBidi"/>
                <w:sz w:val="22"/>
                <w:szCs w:val="22"/>
                <w:rPrChange w:id="6607" w:author="Nick.Tolimieri [2]" w:date="2022-09-15T08:36:00Z">
                  <w:rPr>
                    <w:ins w:id="6608" w:author="Nick.Tolimieri [2]" w:date="2022-09-15T08:36:00Z"/>
                    <w:rFonts w:ascii="Calibri" w:hAnsi="Calibri" w:cs="Calibri"/>
                    <w:color w:val="000000"/>
                    <w:sz w:val="22"/>
                    <w:szCs w:val="22"/>
                  </w:rPr>
                </w:rPrChange>
              </w:rPr>
              <w:pPrChange w:id="6609" w:author="Nick.Tolimieri [2]" w:date="2022-09-15T08:36:00Z">
                <w:pPr>
                  <w:jc w:val="right"/>
                </w:pPr>
              </w:pPrChange>
            </w:pPr>
            <w:ins w:id="6610" w:author="Nick.Tolimieri [2]" w:date="2022-09-15T08:36:00Z">
              <w:r w:rsidRPr="00333E54">
                <w:rPr>
                  <w:rFonts w:asciiTheme="minorHAnsi" w:eastAsiaTheme="minorHAnsi" w:hAnsiTheme="minorHAnsi" w:cstheme="minorBidi"/>
                  <w:sz w:val="22"/>
                  <w:szCs w:val="22"/>
                  <w:rPrChange w:id="6611" w:author="Nick.Tolimieri [2]" w:date="2022-09-15T08:36:00Z">
                    <w:rPr>
                      <w:rFonts w:ascii="Calibri" w:hAnsi="Calibri" w:cs="Calibri"/>
                      <w:color w:val="000000"/>
                      <w:sz w:val="22"/>
                      <w:szCs w:val="22"/>
                    </w:rPr>
                  </w:rPrChange>
                </w:rPr>
                <w:t>43</w:t>
              </w:r>
            </w:ins>
          </w:p>
        </w:tc>
        <w:tc>
          <w:tcPr>
            <w:tcW w:w="960" w:type="dxa"/>
            <w:noWrap/>
            <w:hideMark/>
            <w:tcPrChange w:id="661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13" w:author="Nick.Tolimieri [2]" w:date="2022-09-15T08:36:00Z"/>
                <w:rFonts w:asciiTheme="minorHAnsi" w:eastAsiaTheme="minorHAnsi" w:hAnsiTheme="minorHAnsi" w:cstheme="minorBidi"/>
                <w:sz w:val="22"/>
                <w:szCs w:val="22"/>
                <w:rPrChange w:id="6614" w:author="Nick.Tolimieri [2]" w:date="2022-09-15T08:36:00Z">
                  <w:rPr>
                    <w:ins w:id="6615" w:author="Nick.Tolimieri [2]" w:date="2022-09-15T08:36:00Z"/>
                    <w:rFonts w:ascii="Calibri" w:hAnsi="Calibri" w:cs="Calibri"/>
                    <w:color w:val="000000"/>
                    <w:sz w:val="22"/>
                    <w:szCs w:val="22"/>
                  </w:rPr>
                </w:rPrChange>
              </w:rPr>
              <w:pPrChange w:id="6616" w:author="Nick.Tolimieri [2]" w:date="2022-09-15T08:36:00Z">
                <w:pPr>
                  <w:jc w:val="right"/>
                </w:pPr>
              </w:pPrChange>
            </w:pPr>
            <w:ins w:id="6617" w:author="Nick.Tolimieri [2]" w:date="2022-09-15T08:36:00Z">
              <w:r w:rsidRPr="00333E54">
                <w:rPr>
                  <w:rFonts w:asciiTheme="minorHAnsi" w:eastAsiaTheme="minorHAnsi" w:hAnsiTheme="minorHAnsi" w:cstheme="minorBidi"/>
                  <w:sz w:val="22"/>
                  <w:szCs w:val="22"/>
                  <w:rPrChange w:id="6618" w:author="Nick.Tolimieri [2]" w:date="2022-09-15T08:36:00Z">
                    <w:rPr>
                      <w:rFonts w:ascii="Calibri" w:hAnsi="Calibri" w:cs="Calibri"/>
                      <w:color w:val="000000"/>
                      <w:sz w:val="22"/>
                      <w:szCs w:val="22"/>
                    </w:rPr>
                  </w:rPrChange>
                </w:rPr>
                <w:t>3</w:t>
              </w:r>
            </w:ins>
          </w:p>
        </w:tc>
        <w:tc>
          <w:tcPr>
            <w:tcW w:w="960" w:type="dxa"/>
            <w:noWrap/>
            <w:hideMark/>
            <w:tcPrChange w:id="661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20" w:author="Nick.Tolimieri [2]" w:date="2022-09-15T08:36:00Z"/>
                <w:rFonts w:asciiTheme="minorHAnsi" w:eastAsiaTheme="minorHAnsi" w:hAnsiTheme="minorHAnsi" w:cstheme="minorBidi"/>
                <w:sz w:val="22"/>
                <w:szCs w:val="22"/>
                <w:rPrChange w:id="6621" w:author="Nick.Tolimieri [2]" w:date="2022-09-15T08:36:00Z">
                  <w:rPr>
                    <w:ins w:id="6622" w:author="Nick.Tolimieri [2]" w:date="2022-09-15T08:36:00Z"/>
                    <w:rFonts w:ascii="Calibri" w:hAnsi="Calibri" w:cs="Calibri"/>
                    <w:color w:val="000000"/>
                    <w:sz w:val="22"/>
                    <w:szCs w:val="22"/>
                  </w:rPr>
                </w:rPrChange>
              </w:rPr>
              <w:pPrChange w:id="6623" w:author="Nick.Tolimieri [2]" w:date="2022-09-15T08:36:00Z">
                <w:pPr>
                  <w:jc w:val="right"/>
                </w:pPr>
              </w:pPrChange>
            </w:pPr>
            <w:ins w:id="6624" w:author="Nick.Tolimieri [2]" w:date="2022-09-15T08:36:00Z">
              <w:r w:rsidRPr="00333E54">
                <w:rPr>
                  <w:rFonts w:asciiTheme="minorHAnsi" w:eastAsiaTheme="minorHAnsi" w:hAnsiTheme="minorHAnsi" w:cstheme="minorBidi"/>
                  <w:sz w:val="22"/>
                  <w:szCs w:val="22"/>
                  <w:rPrChange w:id="6625" w:author="Nick.Tolimieri [2]" w:date="2022-09-15T08:36:00Z">
                    <w:rPr>
                      <w:rFonts w:ascii="Calibri" w:hAnsi="Calibri" w:cs="Calibri"/>
                      <w:color w:val="000000"/>
                      <w:sz w:val="22"/>
                      <w:szCs w:val="22"/>
                    </w:rPr>
                  </w:rPrChange>
                </w:rPr>
                <w:t>26</w:t>
              </w:r>
            </w:ins>
          </w:p>
        </w:tc>
        <w:tc>
          <w:tcPr>
            <w:tcW w:w="960" w:type="dxa"/>
            <w:noWrap/>
            <w:hideMark/>
            <w:tcPrChange w:id="662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27" w:author="Nick.Tolimieri [2]" w:date="2022-09-15T08:36:00Z"/>
                <w:rFonts w:asciiTheme="minorHAnsi" w:eastAsiaTheme="minorHAnsi" w:hAnsiTheme="minorHAnsi" w:cstheme="minorBidi"/>
                <w:sz w:val="22"/>
                <w:szCs w:val="22"/>
                <w:rPrChange w:id="6628" w:author="Nick.Tolimieri [2]" w:date="2022-09-15T08:36:00Z">
                  <w:rPr>
                    <w:ins w:id="6629" w:author="Nick.Tolimieri [2]" w:date="2022-09-15T08:36:00Z"/>
                    <w:rFonts w:ascii="Calibri" w:hAnsi="Calibri" w:cs="Calibri"/>
                    <w:color w:val="000000"/>
                    <w:sz w:val="22"/>
                    <w:szCs w:val="22"/>
                  </w:rPr>
                </w:rPrChange>
              </w:rPr>
              <w:pPrChange w:id="6630" w:author="Nick.Tolimieri [2]" w:date="2022-09-15T08:36:00Z">
                <w:pPr>
                  <w:jc w:val="right"/>
                </w:pPr>
              </w:pPrChange>
            </w:pPr>
            <w:ins w:id="6631" w:author="Nick.Tolimieri [2]" w:date="2022-09-15T08:36:00Z">
              <w:r w:rsidRPr="00333E54">
                <w:rPr>
                  <w:rFonts w:asciiTheme="minorHAnsi" w:eastAsiaTheme="minorHAnsi" w:hAnsiTheme="minorHAnsi" w:cstheme="minorBidi"/>
                  <w:sz w:val="22"/>
                  <w:szCs w:val="22"/>
                  <w:rPrChange w:id="6632" w:author="Nick.Tolimieri [2]" w:date="2022-09-15T08:36:00Z">
                    <w:rPr>
                      <w:rFonts w:ascii="Calibri" w:hAnsi="Calibri" w:cs="Calibri"/>
                      <w:color w:val="000000"/>
                      <w:sz w:val="22"/>
                      <w:szCs w:val="22"/>
                    </w:rPr>
                  </w:rPrChange>
                </w:rPr>
                <w:t>5</w:t>
              </w:r>
            </w:ins>
          </w:p>
        </w:tc>
        <w:tc>
          <w:tcPr>
            <w:tcW w:w="960" w:type="dxa"/>
            <w:noWrap/>
            <w:hideMark/>
            <w:tcPrChange w:id="663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34" w:author="Nick.Tolimieri [2]" w:date="2022-09-15T08:36:00Z"/>
                <w:rFonts w:asciiTheme="minorHAnsi" w:eastAsiaTheme="minorHAnsi" w:hAnsiTheme="minorHAnsi" w:cstheme="minorBidi"/>
                <w:sz w:val="22"/>
                <w:szCs w:val="22"/>
                <w:rPrChange w:id="6635" w:author="Nick.Tolimieri [2]" w:date="2022-09-15T08:36:00Z">
                  <w:rPr>
                    <w:ins w:id="6636" w:author="Nick.Tolimieri [2]" w:date="2022-09-15T08:36:00Z"/>
                    <w:rFonts w:ascii="Calibri" w:hAnsi="Calibri" w:cs="Calibri"/>
                    <w:color w:val="000000"/>
                    <w:sz w:val="22"/>
                    <w:szCs w:val="22"/>
                  </w:rPr>
                </w:rPrChange>
              </w:rPr>
              <w:pPrChange w:id="6637" w:author="Nick.Tolimieri [2]" w:date="2022-09-15T08:36:00Z">
                <w:pPr>
                  <w:jc w:val="right"/>
                </w:pPr>
              </w:pPrChange>
            </w:pPr>
            <w:ins w:id="6638" w:author="Nick.Tolimieri [2]" w:date="2022-09-15T08:36:00Z">
              <w:r w:rsidRPr="00333E54">
                <w:rPr>
                  <w:rFonts w:asciiTheme="minorHAnsi" w:eastAsiaTheme="minorHAnsi" w:hAnsiTheme="minorHAnsi" w:cstheme="minorBidi"/>
                  <w:sz w:val="22"/>
                  <w:szCs w:val="22"/>
                  <w:rPrChange w:id="6639" w:author="Nick.Tolimieri [2]" w:date="2022-09-15T08:36:00Z">
                    <w:rPr>
                      <w:rFonts w:ascii="Calibri" w:hAnsi="Calibri" w:cs="Calibri"/>
                      <w:color w:val="000000"/>
                      <w:sz w:val="22"/>
                      <w:szCs w:val="22"/>
                    </w:rPr>
                  </w:rPrChange>
                </w:rPr>
                <w:t>13</w:t>
              </w:r>
            </w:ins>
          </w:p>
        </w:tc>
        <w:tc>
          <w:tcPr>
            <w:tcW w:w="960" w:type="dxa"/>
            <w:noWrap/>
            <w:hideMark/>
            <w:tcPrChange w:id="664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41" w:author="Nick.Tolimieri [2]" w:date="2022-09-15T08:36:00Z"/>
                <w:rFonts w:asciiTheme="minorHAnsi" w:eastAsiaTheme="minorHAnsi" w:hAnsiTheme="minorHAnsi" w:cstheme="minorBidi"/>
                <w:sz w:val="22"/>
                <w:szCs w:val="22"/>
                <w:rPrChange w:id="6642" w:author="Nick.Tolimieri [2]" w:date="2022-09-15T08:36:00Z">
                  <w:rPr>
                    <w:ins w:id="6643" w:author="Nick.Tolimieri [2]" w:date="2022-09-15T08:36:00Z"/>
                    <w:rFonts w:ascii="Calibri" w:hAnsi="Calibri" w:cs="Calibri"/>
                    <w:color w:val="000000"/>
                    <w:sz w:val="22"/>
                    <w:szCs w:val="22"/>
                  </w:rPr>
                </w:rPrChange>
              </w:rPr>
              <w:pPrChange w:id="6644" w:author="Nick.Tolimieri [2]" w:date="2022-09-15T08:36:00Z">
                <w:pPr>
                  <w:jc w:val="right"/>
                </w:pPr>
              </w:pPrChange>
            </w:pPr>
            <w:ins w:id="6645" w:author="Nick.Tolimieri [2]" w:date="2022-09-15T08:36:00Z">
              <w:r w:rsidRPr="00333E54">
                <w:rPr>
                  <w:rFonts w:asciiTheme="minorHAnsi" w:eastAsiaTheme="minorHAnsi" w:hAnsiTheme="minorHAnsi" w:cstheme="minorBidi"/>
                  <w:sz w:val="22"/>
                  <w:szCs w:val="22"/>
                  <w:rPrChange w:id="6646" w:author="Nick.Tolimieri [2]" w:date="2022-09-15T08:36:00Z">
                    <w:rPr>
                      <w:rFonts w:ascii="Calibri" w:hAnsi="Calibri" w:cs="Calibri"/>
                      <w:color w:val="000000"/>
                      <w:sz w:val="22"/>
                      <w:szCs w:val="22"/>
                    </w:rPr>
                  </w:rPrChange>
                </w:rPr>
                <w:t>1.93</w:t>
              </w:r>
            </w:ins>
          </w:p>
        </w:tc>
        <w:tc>
          <w:tcPr>
            <w:tcW w:w="960" w:type="dxa"/>
            <w:noWrap/>
            <w:hideMark/>
            <w:tcPrChange w:id="664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48" w:author="Nick.Tolimieri [2]" w:date="2022-09-15T08:36:00Z"/>
                <w:rFonts w:asciiTheme="minorHAnsi" w:eastAsiaTheme="minorHAnsi" w:hAnsiTheme="minorHAnsi" w:cstheme="minorBidi"/>
                <w:sz w:val="22"/>
                <w:szCs w:val="22"/>
                <w:rPrChange w:id="6649" w:author="Nick.Tolimieri [2]" w:date="2022-09-15T08:36:00Z">
                  <w:rPr>
                    <w:ins w:id="6650" w:author="Nick.Tolimieri [2]" w:date="2022-09-15T08:36:00Z"/>
                    <w:rFonts w:ascii="Calibri" w:hAnsi="Calibri" w:cs="Calibri"/>
                    <w:color w:val="000000"/>
                    <w:sz w:val="22"/>
                    <w:szCs w:val="22"/>
                  </w:rPr>
                </w:rPrChange>
              </w:rPr>
              <w:pPrChange w:id="6651" w:author="Nick.Tolimieri [2]" w:date="2022-09-15T08:36:00Z">
                <w:pPr>
                  <w:jc w:val="right"/>
                </w:pPr>
              </w:pPrChange>
            </w:pPr>
            <w:ins w:id="6652" w:author="Nick.Tolimieri [2]" w:date="2022-09-15T08:36:00Z">
              <w:r w:rsidRPr="00333E54">
                <w:rPr>
                  <w:rFonts w:asciiTheme="minorHAnsi" w:eastAsiaTheme="minorHAnsi" w:hAnsiTheme="minorHAnsi" w:cstheme="minorBidi"/>
                  <w:sz w:val="22"/>
                  <w:szCs w:val="22"/>
                  <w:rPrChange w:id="6653" w:author="Nick.Tolimieri [2]" w:date="2022-09-15T08:36:00Z">
                    <w:rPr>
                      <w:rFonts w:ascii="Calibri" w:hAnsi="Calibri" w:cs="Calibri"/>
                      <w:color w:val="000000"/>
                      <w:sz w:val="22"/>
                      <w:szCs w:val="22"/>
                    </w:rPr>
                  </w:rPrChange>
                </w:rPr>
                <w:t>0.32</w:t>
              </w:r>
            </w:ins>
          </w:p>
        </w:tc>
      </w:tr>
      <w:tr w:rsidR="00333E54" w:rsidRPr="00333E54" w:rsidTr="00333E54">
        <w:trPr>
          <w:divId w:val="1703289460"/>
          <w:trHeight w:val="300"/>
          <w:ins w:id="6654" w:author="Nick.Tolimieri [2]" w:date="2022-09-15T08:36:00Z"/>
          <w:trPrChange w:id="6655" w:author="Nick.Tolimieri [2]" w:date="2022-09-15T08:36:00Z">
            <w:trPr>
              <w:divId w:val="1703289460"/>
              <w:trHeight w:val="300"/>
            </w:trPr>
          </w:trPrChange>
        </w:trPr>
        <w:tc>
          <w:tcPr>
            <w:tcW w:w="960" w:type="dxa"/>
            <w:noWrap/>
            <w:hideMark/>
            <w:tcPrChange w:id="665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57" w:author="Nick.Tolimieri [2]" w:date="2022-09-15T08:36:00Z"/>
                <w:rFonts w:asciiTheme="minorHAnsi" w:eastAsiaTheme="minorHAnsi" w:hAnsiTheme="minorHAnsi" w:cstheme="minorBidi"/>
                <w:sz w:val="22"/>
                <w:szCs w:val="22"/>
                <w:rPrChange w:id="6658" w:author="Nick.Tolimieri [2]" w:date="2022-09-15T08:36:00Z">
                  <w:rPr>
                    <w:ins w:id="6659" w:author="Nick.Tolimieri [2]" w:date="2022-09-15T08:36:00Z"/>
                    <w:rFonts w:ascii="Calibri" w:hAnsi="Calibri" w:cs="Calibri"/>
                    <w:color w:val="000000"/>
                    <w:sz w:val="22"/>
                    <w:szCs w:val="22"/>
                  </w:rPr>
                </w:rPrChange>
              </w:rPr>
              <w:pPrChange w:id="6660" w:author="Nick.Tolimieri [2]" w:date="2022-09-15T08:36:00Z">
                <w:pPr/>
              </w:pPrChange>
            </w:pPr>
            <w:ins w:id="6661" w:author="Nick.Tolimieri [2]" w:date="2022-09-15T08:36:00Z">
              <w:r w:rsidRPr="00333E54">
                <w:rPr>
                  <w:rFonts w:asciiTheme="minorHAnsi" w:eastAsiaTheme="minorHAnsi" w:hAnsiTheme="minorHAnsi" w:cstheme="minorBidi"/>
                  <w:sz w:val="22"/>
                  <w:szCs w:val="22"/>
                  <w:rPrChange w:id="6662" w:author="Nick.Tolimieri [2]" w:date="2022-09-15T08:36:00Z">
                    <w:rPr>
                      <w:rFonts w:ascii="Calibri" w:hAnsi="Calibri" w:cs="Calibri"/>
                      <w:color w:val="000000"/>
                      <w:sz w:val="22"/>
                      <w:szCs w:val="22"/>
                    </w:rPr>
                  </w:rPrChange>
                </w:rPr>
                <w:t>Tatoosh Is. &amp; Neah B.</w:t>
              </w:r>
            </w:ins>
          </w:p>
        </w:tc>
        <w:tc>
          <w:tcPr>
            <w:tcW w:w="960" w:type="dxa"/>
            <w:noWrap/>
            <w:hideMark/>
            <w:tcPrChange w:id="666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64" w:author="Nick.Tolimieri [2]" w:date="2022-09-15T08:36:00Z"/>
                <w:rFonts w:asciiTheme="minorHAnsi" w:eastAsiaTheme="minorHAnsi" w:hAnsiTheme="minorHAnsi" w:cstheme="minorBidi"/>
                <w:sz w:val="22"/>
                <w:szCs w:val="22"/>
                <w:rPrChange w:id="6665" w:author="Nick.Tolimieri [2]" w:date="2022-09-15T08:36:00Z">
                  <w:rPr>
                    <w:ins w:id="6666" w:author="Nick.Tolimieri [2]" w:date="2022-09-15T08:36:00Z"/>
                    <w:rFonts w:ascii="Calibri" w:hAnsi="Calibri" w:cs="Calibri"/>
                    <w:color w:val="000000"/>
                    <w:sz w:val="22"/>
                    <w:szCs w:val="22"/>
                  </w:rPr>
                </w:rPrChange>
              </w:rPr>
              <w:pPrChange w:id="6667" w:author="Nick.Tolimieri [2]" w:date="2022-09-15T08:36:00Z">
                <w:pPr>
                  <w:jc w:val="right"/>
                </w:pPr>
              </w:pPrChange>
            </w:pPr>
            <w:ins w:id="6668" w:author="Nick.Tolimieri [2]" w:date="2022-09-15T08:36:00Z">
              <w:r w:rsidRPr="00333E54">
                <w:rPr>
                  <w:rFonts w:asciiTheme="minorHAnsi" w:eastAsiaTheme="minorHAnsi" w:hAnsiTheme="minorHAnsi" w:cstheme="minorBidi"/>
                  <w:sz w:val="22"/>
                  <w:szCs w:val="22"/>
                  <w:rPrChange w:id="6669" w:author="Nick.Tolimieri [2]" w:date="2022-09-15T08:36:00Z">
                    <w:rPr>
                      <w:rFonts w:ascii="Calibri" w:hAnsi="Calibri" w:cs="Calibri"/>
                      <w:color w:val="000000"/>
                      <w:sz w:val="22"/>
                      <w:szCs w:val="22"/>
                    </w:rPr>
                  </w:rPrChange>
                </w:rPr>
                <w:t>2020</w:t>
              </w:r>
            </w:ins>
          </w:p>
        </w:tc>
        <w:tc>
          <w:tcPr>
            <w:tcW w:w="960" w:type="dxa"/>
            <w:noWrap/>
            <w:hideMark/>
            <w:tcPrChange w:id="667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71" w:author="Nick.Tolimieri [2]" w:date="2022-09-15T08:36:00Z"/>
                <w:rFonts w:asciiTheme="minorHAnsi" w:eastAsiaTheme="minorHAnsi" w:hAnsiTheme="minorHAnsi" w:cstheme="minorBidi"/>
                <w:sz w:val="22"/>
                <w:szCs w:val="22"/>
                <w:rPrChange w:id="6672" w:author="Nick.Tolimieri [2]" w:date="2022-09-15T08:36:00Z">
                  <w:rPr>
                    <w:ins w:id="6673" w:author="Nick.Tolimieri [2]" w:date="2022-09-15T08:36:00Z"/>
                    <w:rFonts w:ascii="Calibri" w:hAnsi="Calibri" w:cs="Calibri"/>
                    <w:color w:val="000000"/>
                    <w:sz w:val="22"/>
                    <w:szCs w:val="22"/>
                  </w:rPr>
                </w:rPrChange>
              </w:rPr>
              <w:pPrChange w:id="6674" w:author="Nick.Tolimieri [2]" w:date="2022-09-15T08:36:00Z">
                <w:pPr>
                  <w:jc w:val="right"/>
                </w:pPr>
              </w:pPrChange>
            </w:pPr>
            <w:ins w:id="6675" w:author="Nick.Tolimieri [2]" w:date="2022-09-15T08:36:00Z">
              <w:r w:rsidRPr="00333E54">
                <w:rPr>
                  <w:rFonts w:asciiTheme="minorHAnsi" w:eastAsiaTheme="minorHAnsi" w:hAnsiTheme="minorHAnsi" w:cstheme="minorBidi"/>
                  <w:sz w:val="22"/>
                  <w:szCs w:val="22"/>
                  <w:rPrChange w:id="6676" w:author="Nick.Tolimieri [2]" w:date="2022-09-15T08:36:00Z">
                    <w:rPr>
                      <w:rFonts w:ascii="Calibri" w:hAnsi="Calibri" w:cs="Calibri"/>
                      <w:color w:val="000000"/>
                      <w:sz w:val="22"/>
                      <w:szCs w:val="22"/>
                    </w:rPr>
                  </w:rPrChange>
                </w:rPr>
                <w:t>0</w:t>
              </w:r>
            </w:ins>
          </w:p>
        </w:tc>
        <w:tc>
          <w:tcPr>
            <w:tcW w:w="960" w:type="dxa"/>
            <w:noWrap/>
            <w:hideMark/>
            <w:tcPrChange w:id="667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78" w:author="Nick.Tolimieri [2]" w:date="2022-09-15T08:36:00Z"/>
                <w:rFonts w:asciiTheme="minorHAnsi" w:eastAsiaTheme="minorHAnsi" w:hAnsiTheme="minorHAnsi" w:cstheme="minorBidi"/>
                <w:sz w:val="22"/>
                <w:szCs w:val="22"/>
                <w:rPrChange w:id="6679" w:author="Nick.Tolimieri [2]" w:date="2022-09-15T08:36:00Z">
                  <w:rPr>
                    <w:ins w:id="6680" w:author="Nick.Tolimieri [2]" w:date="2022-09-15T08:36:00Z"/>
                    <w:rFonts w:ascii="Calibri" w:hAnsi="Calibri" w:cs="Calibri"/>
                    <w:color w:val="000000"/>
                    <w:sz w:val="22"/>
                    <w:szCs w:val="22"/>
                  </w:rPr>
                </w:rPrChange>
              </w:rPr>
              <w:pPrChange w:id="6681" w:author="Nick.Tolimieri [2]" w:date="2022-09-15T08:36:00Z">
                <w:pPr>
                  <w:jc w:val="right"/>
                </w:pPr>
              </w:pPrChange>
            </w:pPr>
            <w:ins w:id="6682" w:author="Nick.Tolimieri [2]" w:date="2022-09-15T08:36:00Z">
              <w:r w:rsidRPr="00333E54">
                <w:rPr>
                  <w:rFonts w:asciiTheme="minorHAnsi" w:eastAsiaTheme="minorHAnsi" w:hAnsiTheme="minorHAnsi" w:cstheme="minorBidi"/>
                  <w:sz w:val="22"/>
                  <w:szCs w:val="22"/>
                  <w:rPrChange w:id="6683" w:author="Nick.Tolimieri [2]" w:date="2022-09-15T08:36:00Z">
                    <w:rPr>
                      <w:rFonts w:ascii="Calibri" w:hAnsi="Calibri" w:cs="Calibri"/>
                      <w:color w:val="000000"/>
                      <w:sz w:val="22"/>
                      <w:szCs w:val="22"/>
                    </w:rPr>
                  </w:rPrChange>
                </w:rPr>
                <w:t>27</w:t>
              </w:r>
            </w:ins>
          </w:p>
        </w:tc>
        <w:tc>
          <w:tcPr>
            <w:tcW w:w="960" w:type="dxa"/>
            <w:noWrap/>
            <w:hideMark/>
            <w:tcPrChange w:id="668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85" w:author="Nick.Tolimieri [2]" w:date="2022-09-15T08:36:00Z"/>
                <w:rFonts w:asciiTheme="minorHAnsi" w:eastAsiaTheme="minorHAnsi" w:hAnsiTheme="minorHAnsi" w:cstheme="minorBidi"/>
                <w:sz w:val="22"/>
                <w:szCs w:val="22"/>
                <w:rPrChange w:id="6686" w:author="Nick.Tolimieri [2]" w:date="2022-09-15T08:36:00Z">
                  <w:rPr>
                    <w:ins w:id="6687" w:author="Nick.Tolimieri [2]" w:date="2022-09-15T08:36:00Z"/>
                    <w:rFonts w:ascii="Calibri" w:hAnsi="Calibri" w:cs="Calibri"/>
                    <w:color w:val="000000"/>
                    <w:sz w:val="22"/>
                    <w:szCs w:val="22"/>
                  </w:rPr>
                </w:rPrChange>
              </w:rPr>
              <w:pPrChange w:id="6688" w:author="Nick.Tolimieri [2]" w:date="2022-09-15T08:36:00Z">
                <w:pPr>
                  <w:jc w:val="right"/>
                </w:pPr>
              </w:pPrChange>
            </w:pPr>
            <w:ins w:id="6689" w:author="Nick.Tolimieri [2]" w:date="2022-09-15T08:36:00Z">
              <w:r w:rsidRPr="00333E54">
                <w:rPr>
                  <w:rFonts w:asciiTheme="minorHAnsi" w:eastAsiaTheme="minorHAnsi" w:hAnsiTheme="minorHAnsi" w:cstheme="minorBidi"/>
                  <w:sz w:val="22"/>
                  <w:szCs w:val="22"/>
                  <w:rPrChange w:id="6690" w:author="Nick.Tolimieri [2]" w:date="2022-09-15T08:36:00Z">
                    <w:rPr>
                      <w:rFonts w:ascii="Calibri" w:hAnsi="Calibri" w:cs="Calibri"/>
                      <w:color w:val="000000"/>
                      <w:sz w:val="22"/>
                      <w:szCs w:val="22"/>
                    </w:rPr>
                  </w:rPrChange>
                </w:rPr>
                <w:t>1</w:t>
              </w:r>
            </w:ins>
          </w:p>
        </w:tc>
        <w:tc>
          <w:tcPr>
            <w:tcW w:w="960" w:type="dxa"/>
            <w:noWrap/>
            <w:hideMark/>
            <w:tcPrChange w:id="669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92" w:author="Nick.Tolimieri [2]" w:date="2022-09-15T08:36:00Z"/>
                <w:rFonts w:asciiTheme="minorHAnsi" w:eastAsiaTheme="minorHAnsi" w:hAnsiTheme="minorHAnsi" w:cstheme="minorBidi"/>
                <w:sz w:val="22"/>
                <w:szCs w:val="22"/>
                <w:rPrChange w:id="6693" w:author="Nick.Tolimieri [2]" w:date="2022-09-15T08:36:00Z">
                  <w:rPr>
                    <w:ins w:id="6694" w:author="Nick.Tolimieri [2]" w:date="2022-09-15T08:36:00Z"/>
                    <w:rFonts w:ascii="Calibri" w:hAnsi="Calibri" w:cs="Calibri"/>
                    <w:color w:val="000000"/>
                    <w:sz w:val="22"/>
                    <w:szCs w:val="22"/>
                  </w:rPr>
                </w:rPrChange>
              </w:rPr>
              <w:pPrChange w:id="6695" w:author="Nick.Tolimieri [2]" w:date="2022-09-15T08:36:00Z">
                <w:pPr>
                  <w:jc w:val="right"/>
                </w:pPr>
              </w:pPrChange>
            </w:pPr>
            <w:ins w:id="6696" w:author="Nick.Tolimieri [2]" w:date="2022-09-15T08:36:00Z">
              <w:r w:rsidRPr="00333E54">
                <w:rPr>
                  <w:rFonts w:asciiTheme="minorHAnsi" w:eastAsiaTheme="minorHAnsi" w:hAnsiTheme="minorHAnsi" w:cstheme="minorBidi"/>
                  <w:sz w:val="22"/>
                  <w:szCs w:val="22"/>
                  <w:rPrChange w:id="6697" w:author="Nick.Tolimieri [2]" w:date="2022-09-15T08:36:00Z">
                    <w:rPr>
                      <w:rFonts w:ascii="Calibri" w:hAnsi="Calibri" w:cs="Calibri"/>
                      <w:color w:val="000000"/>
                      <w:sz w:val="22"/>
                      <w:szCs w:val="22"/>
                    </w:rPr>
                  </w:rPrChange>
                </w:rPr>
                <w:t>21</w:t>
              </w:r>
            </w:ins>
          </w:p>
        </w:tc>
        <w:tc>
          <w:tcPr>
            <w:tcW w:w="960" w:type="dxa"/>
            <w:noWrap/>
            <w:hideMark/>
            <w:tcPrChange w:id="669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699" w:author="Nick.Tolimieri [2]" w:date="2022-09-15T08:36:00Z"/>
                <w:rFonts w:asciiTheme="minorHAnsi" w:eastAsiaTheme="minorHAnsi" w:hAnsiTheme="minorHAnsi" w:cstheme="minorBidi"/>
                <w:sz w:val="22"/>
                <w:szCs w:val="22"/>
                <w:rPrChange w:id="6700" w:author="Nick.Tolimieri [2]" w:date="2022-09-15T08:36:00Z">
                  <w:rPr>
                    <w:ins w:id="6701" w:author="Nick.Tolimieri [2]" w:date="2022-09-15T08:36:00Z"/>
                    <w:rFonts w:ascii="Calibri" w:hAnsi="Calibri" w:cs="Calibri"/>
                    <w:color w:val="000000"/>
                    <w:sz w:val="22"/>
                    <w:szCs w:val="22"/>
                  </w:rPr>
                </w:rPrChange>
              </w:rPr>
              <w:pPrChange w:id="6702" w:author="Nick.Tolimieri [2]" w:date="2022-09-15T08:36:00Z">
                <w:pPr>
                  <w:jc w:val="right"/>
                </w:pPr>
              </w:pPrChange>
            </w:pPr>
            <w:ins w:id="6703" w:author="Nick.Tolimieri [2]" w:date="2022-09-15T08:36:00Z">
              <w:r w:rsidRPr="00333E54">
                <w:rPr>
                  <w:rFonts w:asciiTheme="minorHAnsi" w:eastAsiaTheme="minorHAnsi" w:hAnsiTheme="minorHAnsi" w:cstheme="minorBidi"/>
                  <w:sz w:val="22"/>
                  <w:szCs w:val="22"/>
                  <w:rPrChange w:id="6704" w:author="Nick.Tolimieri [2]" w:date="2022-09-15T08:36:00Z">
                    <w:rPr>
                      <w:rFonts w:ascii="Calibri" w:hAnsi="Calibri" w:cs="Calibri"/>
                      <w:color w:val="000000"/>
                      <w:sz w:val="22"/>
                      <w:szCs w:val="22"/>
                    </w:rPr>
                  </w:rPrChange>
                </w:rPr>
                <w:t>21</w:t>
              </w:r>
            </w:ins>
          </w:p>
        </w:tc>
        <w:tc>
          <w:tcPr>
            <w:tcW w:w="960" w:type="dxa"/>
            <w:noWrap/>
            <w:hideMark/>
            <w:tcPrChange w:id="670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06" w:author="Nick.Tolimieri [2]" w:date="2022-09-15T08:36:00Z"/>
                <w:rFonts w:asciiTheme="minorHAnsi" w:eastAsiaTheme="minorHAnsi" w:hAnsiTheme="minorHAnsi" w:cstheme="minorBidi"/>
                <w:sz w:val="22"/>
                <w:szCs w:val="22"/>
                <w:rPrChange w:id="6707" w:author="Nick.Tolimieri [2]" w:date="2022-09-15T08:36:00Z">
                  <w:rPr>
                    <w:ins w:id="6708" w:author="Nick.Tolimieri [2]" w:date="2022-09-15T08:36:00Z"/>
                    <w:rFonts w:ascii="Calibri" w:hAnsi="Calibri" w:cs="Calibri"/>
                    <w:color w:val="000000"/>
                    <w:sz w:val="22"/>
                    <w:szCs w:val="22"/>
                  </w:rPr>
                </w:rPrChange>
              </w:rPr>
              <w:pPrChange w:id="6709" w:author="Nick.Tolimieri [2]" w:date="2022-09-15T08:36:00Z">
                <w:pPr>
                  <w:jc w:val="right"/>
                </w:pPr>
              </w:pPrChange>
            </w:pPr>
            <w:ins w:id="6710" w:author="Nick.Tolimieri [2]" w:date="2022-09-15T08:36:00Z">
              <w:r w:rsidRPr="00333E54">
                <w:rPr>
                  <w:rFonts w:asciiTheme="minorHAnsi" w:eastAsiaTheme="minorHAnsi" w:hAnsiTheme="minorHAnsi" w:cstheme="minorBidi"/>
                  <w:sz w:val="22"/>
                  <w:szCs w:val="22"/>
                  <w:rPrChange w:id="6711" w:author="Nick.Tolimieri [2]" w:date="2022-09-15T08:36:00Z">
                    <w:rPr>
                      <w:rFonts w:ascii="Calibri" w:hAnsi="Calibri" w:cs="Calibri"/>
                      <w:color w:val="000000"/>
                      <w:sz w:val="22"/>
                      <w:szCs w:val="22"/>
                    </w:rPr>
                  </w:rPrChange>
                </w:rPr>
                <w:t>21</w:t>
              </w:r>
            </w:ins>
          </w:p>
        </w:tc>
        <w:tc>
          <w:tcPr>
            <w:tcW w:w="960" w:type="dxa"/>
            <w:noWrap/>
            <w:hideMark/>
            <w:tcPrChange w:id="671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13" w:author="Nick.Tolimieri [2]" w:date="2022-09-15T08:36:00Z"/>
                <w:rFonts w:asciiTheme="minorHAnsi" w:eastAsiaTheme="minorHAnsi" w:hAnsiTheme="minorHAnsi" w:cstheme="minorBidi"/>
                <w:sz w:val="22"/>
                <w:szCs w:val="22"/>
                <w:rPrChange w:id="6714" w:author="Nick.Tolimieri [2]" w:date="2022-09-15T08:36:00Z">
                  <w:rPr>
                    <w:ins w:id="6715" w:author="Nick.Tolimieri [2]" w:date="2022-09-15T08:36:00Z"/>
                    <w:rFonts w:ascii="Calibri" w:hAnsi="Calibri" w:cs="Calibri"/>
                    <w:color w:val="000000"/>
                    <w:sz w:val="22"/>
                    <w:szCs w:val="22"/>
                  </w:rPr>
                </w:rPrChange>
              </w:rPr>
              <w:pPrChange w:id="6716" w:author="Nick.Tolimieri [2]" w:date="2022-09-15T08:36:00Z">
                <w:pPr>
                  <w:jc w:val="right"/>
                </w:pPr>
              </w:pPrChange>
            </w:pPr>
            <w:ins w:id="6717" w:author="Nick.Tolimieri [2]" w:date="2022-09-15T08:36:00Z">
              <w:r w:rsidRPr="00333E54">
                <w:rPr>
                  <w:rFonts w:asciiTheme="minorHAnsi" w:eastAsiaTheme="minorHAnsi" w:hAnsiTheme="minorHAnsi" w:cstheme="minorBidi"/>
                  <w:sz w:val="22"/>
                  <w:szCs w:val="22"/>
                  <w:rPrChange w:id="6718" w:author="Nick.Tolimieri [2]" w:date="2022-09-15T08:36:00Z">
                    <w:rPr>
                      <w:rFonts w:ascii="Calibri" w:hAnsi="Calibri" w:cs="Calibri"/>
                      <w:color w:val="000000"/>
                      <w:sz w:val="22"/>
                      <w:szCs w:val="22"/>
                    </w:rPr>
                  </w:rPrChange>
                </w:rPr>
                <w:t>1.89</w:t>
              </w:r>
            </w:ins>
          </w:p>
        </w:tc>
        <w:tc>
          <w:tcPr>
            <w:tcW w:w="960" w:type="dxa"/>
            <w:noWrap/>
            <w:hideMark/>
            <w:tcPrChange w:id="671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20" w:author="Nick.Tolimieri [2]" w:date="2022-09-15T08:36:00Z"/>
                <w:rFonts w:asciiTheme="minorHAnsi" w:eastAsiaTheme="minorHAnsi" w:hAnsiTheme="minorHAnsi" w:cstheme="minorBidi"/>
                <w:sz w:val="22"/>
                <w:szCs w:val="22"/>
                <w:rPrChange w:id="6721" w:author="Nick.Tolimieri [2]" w:date="2022-09-15T08:36:00Z">
                  <w:rPr>
                    <w:ins w:id="6722" w:author="Nick.Tolimieri [2]" w:date="2022-09-15T08:36:00Z"/>
                    <w:rFonts w:ascii="Calibri" w:hAnsi="Calibri" w:cs="Calibri"/>
                    <w:color w:val="000000"/>
                    <w:sz w:val="22"/>
                    <w:szCs w:val="22"/>
                  </w:rPr>
                </w:rPrChange>
              </w:rPr>
              <w:pPrChange w:id="6723" w:author="Nick.Tolimieri [2]" w:date="2022-09-15T08:36:00Z">
                <w:pPr>
                  <w:jc w:val="right"/>
                </w:pPr>
              </w:pPrChange>
            </w:pPr>
            <w:ins w:id="6724" w:author="Nick.Tolimieri [2]" w:date="2022-09-15T08:36:00Z">
              <w:r w:rsidRPr="00333E54">
                <w:rPr>
                  <w:rFonts w:asciiTheme="minorHAnsi" w:eastAsiaTheme="minorHAnsi" w:hAnsiTheme="minorHAnsi" w:cstheme="minorBidi"/>
                  <w:sz w:val="22"/>
                  <w:szCs w:val="22"/>
                  <w:rPrChange w:id="6725" w:author="Nick.Tolimieri [2]" w:date="2022-09-15T08:36:00Z">
                    <w:rPr>
                      <w:rFonts w:ascii="Calibri" w:hAnsi="Calibri" w:cs="Calibri"/>
                      <w:color w:val="000000"/>
                      <w:sz w:val="22"/>
                      <w:szCs w:val="22"/>
                    </w:rPr>
                  </w:rPrChange>
                </w:rPr>
                <w:t>0.64</w:t>
              </w:r>
            </w:ins>
          </w:p>
        </w:tc>
      </w:tr>
      <w:tr w:rsidR="00333E54" w:rsidRPr="00333E54" w:rsidTr="00333E54">
        <w:trPr>
          <w:divId w:val="1703289460"/>
          <w:trHeight w:val="300"/>
          <w:ins w:id="6726" w:author="Nick.Tolimieri [2]" w:date="2022-09-15T08:36:00Z"/>
          <w:trPrChange w:id="6727" w:author="Nick.Tolimieri [2]" w:date="2022-09-15T08:36:00Z">
            <w:trPr>
              <w:divId w:val="1703289460"/>
              <w:trHeight w:val="300"/>
            </w:trPr>
          </w:trPrChange>
        </w:trPr>
        <w:tc>
          <w:tcPr>
            <w:tcW w:w="960" w:type="dxa"/>
            <w:noWrap/>
            <w:hideMark/>
            <w:tcPrChange w:id="672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29" w:author="Nick.Tolimieri [2]" w:date="2022-09-15T08:36:00Z"/>
                <w:rFonts w:asciiTheme="minorHAnsi" w:eastAsiaTheme="minorHAnsi" w:hAnsiTheme="minorHAnsi" w:cstheme="minorBidi"/>
                <w:sz w:val="22"/>
                <w:szCs w:val="22"/>
                <w:rPrChange w:id="6730" w:author="Nick.Tolimieri [2]" w:date="2022-09-15T08:36:00Z">
                  <w:rPr>
                    <w:ins w:id="6731" w:author="Nick.Tolimieri [2]" w:date="2022-09-15T08:36:00Z"/>
                    <w:rFonts w:ascii="Calibri" w:hAnsi="Calibri" w:cs="Calibri"/>
                    <w:color w:val="000000"/>
                    <w:sz w:val="22"/>
                    <w:szCs w:val="22"/>
                  </w:rPr>
                </w:rPrChange>
              </w:rPr>
              <w:pPrChange w:id="6732" w:author="Nick.Tolimieri [2]" w:date="2022-09-15T08:36:00Z">
                <w:pPr/>
              </w:pPrChange>
            </w:pPr>
            <w:ins w:id="6733" w:author="Nick.Tolimieri [2]" w:date="2022-09-15T08:36:00Z">
              <w:r w:rsidRPr="00333E54">
                <w:rPr>
                  <w:rFonts w:asciiTheme="minorHAnsi" w:eastAsiaTheme="minorHAnsi" w:hAnsiTheme="minorHAnsi" w:cstheme="minorBidi"/>
                  <w:sz w:val="22"/>
                  <w:szCs w:val="22"/>
                  <w:rPrChange w:id="6734" w:author="Nick.Tolimieri [2]" w:date="2022-09-15T08:36:00Z">
                    <w:rPr>
                      <w:rFonts w:ascii="Calibri" w:hAnsi="Calibri" w:cs="Calibri"/>
                      <w:color w:val="000000"/>
                      <w:sz w:val="22"/>
                      <w:szCs w:val="22"/>
                    </w:rPr>
                  </w:rPrChange>
                </w:rPr>
                <w:lastRenderedPageBreak/>
                <w:t>Tatoosh Is. &amp; Neah B.</w:t>
              </w:r>
            </w:ins>
          </w:p>
        </w:tc>
        <w:tc>
          <w:tcPr>
            <w:tcW w:w="960" w:type="dxa"/>
            <w:noWrap/>
            <w:hideMark/>
            <w:tcPrChange w:id="673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36" w:author="Nick.Tolimieri [2]" w:date="2022-09-15T08:36:00Z"/>
                <w:rFonts w:asciiTheme="minorHAnsi" w:eastAsiaTheme="minorHAnsi" w:hAnsiTheme="minorHAnsi" w:cstheme="minorBidi"/>
                <w:sz w:val="22"/>
                <w:szCs w:val="22"/>
                <w:rPrChange w:id="6737" w:author="Nick.Tolimieri [2]" w:date="2022-09-15T08:36:00Z">
                  <w:rPr>
                    <w:ins w:id="6738" w:author="Nick.Tolimieri [2]" w:date="2022-09-15T08:36:00Z"/>
                    <w:rFonts w:ascii="Calibri" w:hAnsi="Calibri" w:cs="Calibri"/>
                    <w:color w:val="000000"/>
                    <w:sz w:val="22"/>
                    <w:szCs w:val="22"/>
                  </w:rPr>
                </w:rPrChange>
              </w:rPr>
              <w:pPrChange w:id="6739" w:author="Nick.Tolimieri [2]" w:date="2022-09-15T08:36:00Z">
                <w:pPr>
                  <w:jc w:val="right"/>
                </w:pPr>
              </w:pPrChange>
            </w:pPr>
            <w:ins w:id="6740" w:author="Nick.Tolimieri [2]" w:date="2022-09-15T08:36:00Z">
              <w:r w:rsidRPr="00333E54">
                <w:rPr>
                  <w:rFonts w:asciiTheme="minorHAnsi" w:eastAsiaTheme="minorHAnsi" w:hAnsiTheme="minorHAnsi" w:cstheme="minorBidi"/>
                  <w:sz w:val="22"/>
                  <w:szCs w:val="22"/>
                  <w:rPrChange w:id="6741" w:author="Nick.Tolimieri [2]" w:date="2022-09-15T08:36:00Z">
                    <w:rPr>
                      <w:rFonts w:ascii="Calibri" w:hAnsi="Calibri" w:cs="Calibri"/>
                      <w:color w:val="000000"/>
                      <w:sz w:val="22"/>
                      <w:szCs w:val="22"/>
                    </w:rPr>
                  </w:rPrChange>
                </w:rPr>
                <w:t>2021</w:t>
              </w:r>
            </w:ins>
          </w:p>
        </w:tc>
        <w:tc>
          <w:tcPr>
            <w:tcW w:w="960" w:type="dxa"/>
            <w:noWrap/>
            <w:hideMark/>
            <w:tcPrChange w:id="674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43" w:author="Nick.Tolimieri [2]" w:date="2022-09-15T08:36:00Z"/>
                <w:rFonts w:asciiTheme="minorHAnsi" w:eastAsiaTheme="minorHAnsi" w:hAnsiTheme="minorHAnsi" w:cstheme="minorBidi"/>
                <w:sz w:val="22"/>
                <w:szCs w:val="22"/>
                <w:rPrChange w:id="6744" w:author="Nick.Tolimieri [2]" w:date="2022-09-15T08:36:00Z">
                  <w:rPr>
                    <w:ins w:id="6745" w:author="Nick.Tolimieri [2]" w:date="2022-09-15T08:36:00Z"/>
                    <w:rFonts w:ascii="Calibri" w:hAnsi="Calibri" w:cs="Calibri"/>
                    <w:color w:val="000000"/>
                    <w:sz w:val="22"/>
                    <w:szCs w:val="22"/>
                  </w:rPr>
                </w:rPrChange>
              </w:rPr>
              <w:pPrChange w:id="6746" w:author="Nick.Tolimieri [2]" w:date="2022-09-15T08:36:00Z">
                <w:pPr>
                  <w:jc w:val="right"/>
                </w:pPr>
              </w:pPrChange>
            </w:pPr>
            <w:ins w:id="6747" w:author="Nick.Tolimieri [2]" w:date="2022-09-15T08:36:00Z">
              <w:r w:rsidRPr="00333E54">
                <w:rPr>
                  <w:rFonts w:asciiTheme="minorHAnsi" w:eastAsiaTheme="minorHAnsi" w:hAnsiTheme="minorHAnsi" w:cstheme="minorBidi"/>
                  <w:sz w:val="22"/>
                  <w:szCs w:val="22"/>
                  <w:rPrChange w:id="6748" w:author="Nick.Tolimieri [2]" w:date="2022-09-15T08:36:00Z">
                    <w:rPr>
                      <w:rFonts w:ascii="Calibri" w:hAnsi="Calibri" w:cs="Calibri"/>
                      <w:color w:val="000000"/>
                      <w:sz w:val="22"/>
                      <w:szCs w:val="22"/>
                    </w:rPr>
                  </w:rPrChange>
                </w:rPr>
                <w:t>0</w:t>
              </w:r>
            </w:ins>
          </w:p>
        </w:tc>
        <w:tc>
          <w:tcPr>
            <w:tcW w:w="960" w:type="dxa"/>
            <w:noWrap/>
            <w:hideMark/>
            <w:tcPrChange w:id="674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50" w:author="Nick.Tolimieri [2]" w:date="2022-09-15T08:36:00Z"/>
                <w:rFonts w:asciiTheme="minorHAnsi" w:eastAsiaTheme="minorHAnsi" w:hAnsiTheme="minorHAnsi" w:cstheme="minorBidi"/>
                <w:sz w:val="22"/>
                <w:szCs w:val="22"/>
                <w:rPrChange w:id="6751" w:author="Nick.Tolimieri [2]" w:date="2022-09-15T08:36:00Z">
                  <w:rPr>
                    <w:ins w:id="6752" w:author="Nick.Tolimieri [2]" w:date="2022-09-15T08:36:00Z"/>
                    <w:rFonts w:ascii="Calibri" w:hAnsi="Calibri" w:cs="Calibri"/>
                    <w:color w:val="000000"/>
                    <w:sz w:val="22"/>
                    <w:szCs w:val="22"/>
                  </w:rPr>
                </w:rPrChange>
              </w:rPr>
              <w:pPrChange w:id="6753" w:author="Nick.Tolimieri [2]" w:date="2022-09-15T08:36:00Z">
                <w:pPr>
                  <w:jc w:val="right"/>
                </w:pPr>
              </w:pPrChange>
            </w:pPr>
            <w:ins w:id="6754" w:author="Nick.Tolimieri [2]" w:date="2022-09-15T08:36:00Z">
              <w:r w:rsidRPr="00333E54">
                <w:rPr>
                  <w:rFonts w:asciiTheme="minorHAnsi" w:eastAsiaTheme="minorHAnsi" w:hAnsiTheme="minorHAnsi" w:cstheme="minorBidi"/>
                  <w:sz w:val="22"/>
                  <w:szCs w:val="22"/>
                  <w:rPrChange w:id="6755" w:author="Nick.Tolimieri [2]" w:date="2022-09-15T08:36:00Z">
                    <w:rPr>
                      <w:rFonts w:ascii="Calibri" w:hAnsi="Calibri" w:cs="Calibri"/>
                      <w:color w:val="000000"/>
                      <w:sz w:val="22"/>
                      <w:szCs w:val="22"/>
                    </w:rPr>
                  </w:rPrChange>
                </w:rPr>
                <w:t>28</w:t>
              </w:r>
            </w:ins>
          </w:p>
        </w:tc>
        <w:tc>
          <w:tcPr>
            <w:tcW w:w="960" w:type="dxa"/>
            <w:noWrap/>
            <w:hideMark/>
            <w:tcPrChange w:id="675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57" w:author="Nick.Tolimieri [2]" w:date="2022-09-15T08:36:00Z"/>
                <w:rFonts w:asciiTheme="minorHAnsi" w:eastAsiaTheme="minorHAnsi" w:hAnsiTheme="minorHAnsi" w:cstheme="minorBidi"/>
                <w:sz w:val="22"/>
                <w:szCs w:val="22"/>
                <w:rPrChange w:id="6758" w:author="Nick.Tolimieri [2]" w:date="2022-09-15T08:36:00Z">
                  <w:rPr>
                    <w:ins w:id="6759" w:author="Nick.Tolimieri [2]" w:date="2022-09-15T08:36:00Z"/>
                    <w:rFonts w:ascii="Calibri" w:hAnsi="Calibri" w:cs="Calibri"/>
                    <w:color w:val="000000"/>
                    <w:sz w:val="22"/>
                    <w:szCs w:val="22"/>
                  </w:rPr>
                </w:rPrChange>
              </w:rPr>
              <w:pPrChange w:id="6760" w:author="Nick.Tolimieri [2]" w:date="2022-09-15T08:36:00Z">
                <w:pPr>
                  <w:jc w:val="right"/>
                </w:pPr>
              </w:pPrChange>
            </w:pPr>
            <w:ins w:id="6761" w:author="Nick.Tolimieri [2]" w:date="2022-09-15T08:36:00Z">
              <w:r w:rsidRPr="00333E54">
                <w:rPr>
                  <w:rFonts w:asciiTheme="minorHAnsi" w:eastAsiaTheme="minorHAnsi" w:hAnsiTheme="minorHAnsi" w:cstheme="minorBidi"/>
                  <w:sz w:val="22"/>
                  <w:szCs w:val="22"/>
                  <w:rPrChange w:id="6762" w:author="Nick.Tolimieri [2]" w:date="2022-09-15T08:36:00Z">
                    <w:rPr>
                      <w:rFonts w:ascii="Calibri" w:hAnsi="Calibri" w:cs="Calibri"/>
                      <w:color w:val="000000"/>
                      <w:sz w:val="22"/>
                      <w:szCs w:val="22"/>
                    </w:rPr>
                  </w:rPrChange>
                </w:rPr>
                <w:t>2</w:t>
              </w:r>
            </w:ins>
          </w:p>
        </w:tc>
        <w:tc>
          <w:tcPr>
            <w:tcW w:w="960" w:type="dxa"/>
            <w:noWrap/>
            <w:hideMark/>
            <w:tcPrChange w:id="676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64" w:author="Nick.Tolimieri [2]" w:date="2022-09-15T08:36:00Z"/>
                <w:rFonts w:asciiTheme="minorHAnsi" w:eastAsiaTheme="minorHAnsi" w:hAnsiTheme="minorHAnsi" w:cstheme="minorBidi"/>
                <w:sz w:val="22"/>
                <w:szCs w:val="22"/>
                <w:rPrChange w:id="6765" w:author="Nick.Tolimieri [2]" w:date="2022-09-15T08:36:00Z">
                  <w:rPr>
                    <w:ins w:id="6766" w:author="Nick.Tolimieri [2]" w:date="2022-09-15T08:36:00Z"/>
                    <w:rFonts w:ascii="Calibri" w:hAnsi="Calibri" w:cs="Calibri"/>
                    <w:color w:val="000000"/>
                    <w:sz w:val="22"/>
                    <w:szCs w:val="22"/>
                  </w:rPr>
                </w:rPrChange>
              </w:rPr>
              <w:pPrChange w:id="6767" w:author="Nick.Tolimieri [2]" w:date="2022-09-15T08:36:00Z">
                <w:pPr>
                  <w:jc w:val="right"/>
                </w:pPr>
              </w:pPrChange>
            </w:pPr>
            <w:ins w:id="6768" w:author="Nick.Tolimieri [2]" w:date="2022-09-15T08:36:00Z">
              <w:r w:rsidRPr="00333E54">
                <w:rPr>
                  <w:rFonts w:asciiTheme="minorHAnsi" w:eastAsiaTheme="minorHAnsi" w:hAnsiTheme="minorHAnsi" w:cstheme="minorBidi"/>
                  <w:sz w:val="22"/>
                  <w:szCs w:val="22"/>
                  <w:rPrChange w:id="6769" w:author="Nick.Tolimieri [2]" w:date="2022-09-15T08:36:00Z">
                    <w:rPr>
                      <w:rFonts w:ascii="Calibri" w:hAnsi="Calibri" w:cs="Calibri"/>
                      <w:color w:val="000000"/>
                      <w:sz w:val="22"/>
                      <w:szCs w:val="22"/>
                    </w:rPr>
                  </w:rPrChange>
                </w:rPr>
                <w:t>20</w:t>
              </w:r>
            </w:ins>
          </w:p>
        </w:tc>
        <w:tc>
          <w:tcPr>
            <w:tcW w:w="960" w:type="dxa"/>
            <w:noWrap/>
            <w:hideMark/>
            <w:tcPrChange w:id="677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71" w:author="Nick.Tolimieri [2]" w:date="2022-09-15T08:36:00Z"/>
                <w:rFonts w:asciiTheme="minorHAnsi" w:eastAsiaTheme="minorHAnsi" w:hAnsiTheme="minorHAnsi" w:cstheme="minorBidi"/>
                <w:sz w:val="22"/>
                <w:szCs w:val="22"/>
                <w:rPrChange w:id="6772" w:author="Nick.Tolimieri [2]" w:date="2022-09-15T08:36:00Z">
                  <w:rPr>
                    <w:ins w:id="6773" w:author="Nick.Tolimieri [2]" w:date="2022-09-15T08:36:00Z"/>
                    <w:rFonts w:ascii="Calibri" w:hAnsi="Calibri" w:cs="Calibri"/>
                    <w:color w:val="000000"/>
                    <w:sz w:val="22"/>
                    <w:szCs w:val="22"/>
                  </w:rPr>
                </w:rPrChange>
              </w:rPr>
              <w:pPrChange w:id="6774" w:author="Nick.Tolimieri [2]" w:date="2022-09-15T08:36:00Z">
                <w:pPr>
                  <w:jc w:val="right"/>
                </w:pPr>
              </w:pPrChange>
            </w:pPr>
            <w:ins w:id="6775" w:author="Nick.Tolimieri [2]" w:date="2022-09-15T08:36:00Z">
              <w:r w:rsidRPr="00333E54">
                <w:rPr>
                  <w:rFonts w:asciiTheme="minorHAnsi" w:eastAsiaTheme="minorHAnsi" w:hAnsiTheme="minorHAnsi" w:cstheme="minorBidi"/>
                  <w:sz w:val="22"/>
                  <w:szCs w:val="22"/>
                  <w:rPrChange w:id="6776" w:author="Nick.Tolimieri [2]" w:date="2022-09-15T08:36:00Z">
                    <w:rPr>
                      <w:rFonts w:ascii="Calibri" w:hAnsi="Calibri" w:cs="Calibri"/>
                      <w:color w:val="000000"/>
                      <w:sz w:val="22"/>
                      <w:szCs w:val="22"/>
                    </w:rPr>
                  </w:rPrChange>
                </w:rPr>
                <w:t>5</w:t>
              </w:r>
            </w:ins>
          </w:p>
        </w:tc>
        <w:tc>
          <w:tcPr>
            <w:tcW w:w="960" w:type="dxa"/>
            <w:noWrap/>
            <w:hideMark/>
            <w:tcPrChange w:id="677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78" w:author="Nick.Tolimieri [2]" w:date="2022-09-15T08:36:00Z"/>
                <w:rFonts w:asciiTheme="minorHAnsi" w:eastAsiaTheme="minorHAnsi" w:hAnsiTheme="minorHAnsi" w:cstheme="minorBidi"/>
                <w:sz w:val="22"/>
                <w:szCs w:val="22"/>
                <w:rPrChange w:id="6779" w:author="Nick.Tolimieri [2]" w:date="2022-09-15T08:36:00Z">
                  <w:rPr>
                    <w:ins w:id="6780" w:author="Nick.Tolimieri [2]" w:date="2022-09-15T08:36:00Z"/>
                    <w:rFonts w:ascii="Calibri" w:hAnsi="Calibri" w:cs="Calibri"/>
                    <w:color w:val="000000"/>
                    <w:sz w:val="22"/>
                    <w:szCs w:val="22"/>
                  </w:rPr>
                </w:rPrChange>
              </w:rPr>
              <w:pPrChange w:id="6781" w:author="Nick.Tolimieri [2]" w:date="2022-09-15T08:36:00Z">
                <w:pPr>
                  <w:jc w:val="right"/>
                </w:pPr>
              </w:pPrChange>
            </w:pPr>
            <w:ins w:id="6782" w:author="Nick.Tolimieri [2]" w:date="2022-09-15T08:36:00Z">
              <w:r w:rsidRPr="00333E54">
                <w:rPr>
                  <w:rFonts w:asciiTheme="minorHAnsi" w:eastAsiaTheme="minorHAnsi" w:hAnsiTheme="minorHAnsi" w:cstheme="minorBidi"/>
                  <w:sz w:val="22"/>
                  <w:szCs w:val="22"/>
                  <w:rPrChange w:id="6783" w:author="Nick.Tolimieri [2]" w:date="2022-09-15T08:36:00Z">
                    <w:rPr>
                      <w:rFonts w:ascii="Calibri" w:hAnsi="Calibri" w:cs="Calibri"/>
                      <w:color w:val="000000"/>
                      <w:sz w:val="22"/>
                      <w:szCs w:val="22"/>
                    </w:rPr>
                  </w:rPrChange>
                </w:rPr>
                <w:t>15</w:t>
              </w:r>
            </w:ins>
          </w:p>
        </w:tc>
        <w:tc>
          <w:tcPr>
            <w:tcW w:w="960" w:type="dxa"/>
            <w:noWrap/>
            <w:hideMark/>
            <w:tcPrChange w:id="678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85" w:author="Nick.Tolimieri [2]" w:date="2022-09-15T08:36:00Z"/>
                <w:rFonts w:asciiTheme="minorHAnsi" w:eastAsiaTheme="minorHAnsi" w:hAnsiTheme="minorHAnsi" w:cstheme="minorBidi"/>
                <w:sz w:val="22"/>
                <w:szCs w:val="22"/>
                <w:rPrChange w:id="6786" w:author="Nick.Tolimieri [2]" w:date="2022-09-15T08:36:00Z">
                  <w:rPr>
                    <w:ins w:id="6787" w:author="Nick.Tolimieri [2]" w:date="2022-09-15T08:36:00Z"/>
                    <w:rFonts w:ascii="Calibri" w:hAnsi="Calibri" w:cs="Calibri"/>
                    <w:color w:val="000000"/>
                    <w:sz w:val="22"/>
                    <w:szCs w:val="22"/>
                  </w:rPr>
                </w:rPrChange>
              </w:rPr>
              <w:pPrChange w:id="6788" w:author="Nick.Tolimieri [2]" w:date="2022-09-15T08:36:00Z">
                <w:pPr>
                  <w:jc w:val="right"/>
                </w:pPr>
              </w:pPrChange>
            </w:pPr>
            <w:ins w:id="6789" w:author="Nick.Tolimieri [2]" w:date="2022-09-15T08:36:00Z">
              <w:r w:rsidRPr="00333E54">
                <w:rPr>
                  <w:rFonts w:asciiTheme="minorHAnsi" w:eastAsiaTheme="minorHAnsi" w:hAnsiTheme="minorHAnsi" w:cstheme="minorBidi"/>
                  <w:sz w:val="22"/>
                  <w:szCs w:val="22"/>
                  <w:rPrChange w:id="6790" w:author="Nick.Tolimieri [2]" w:date="2022-09-15T08:36:00Z">
                    <w:rPr>
                      <w:rFonts w:ascii="Calibri" w:hAnsi="Calibri" w:cs="Calibri"/>
                      <w:color w:val="000000"/>
                      <w:sz w:val="22"/>
                      <w:szCs w:val="22"/>
                    </w:rPr>
                  </w:rPrChange>
                </w:rPr>
                <w:t>1.67</w:t>
              </w:r>
            </w:ins>
          </w:p>
        </w:tc>
        <w:tc>
          <w:tcPr>
            <w:tcW w:w="960" w:type="dxa"/>
            <w:noWrap/>
            <w:hideMark/>
            <w:tcPrChange w:id="679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792" w:author="Nick.Tolimieri [2]" w:date="2022-09-15T08:36:00Z"/>
                <w:rFonts w:asciiTheme="minorHAnsi" w:eastAsiaTheme="minorHAnsi" w:hAnsiTheme="minorHAnsi" w:cstheme="minorBidi"/>
                <w:sz w:val="22"/>
                <w:szCs w:val="22"/>
                <w:rPrChange w:id="6793" w:author="Nick.Tolimieri [2]" w:date="2022-09-15T08:36:00Z">
                  <w:rPr>
                    <w:ins w:id="6794" w:author="Nick.Tolimieri [2]" w:date="2022-09-15T08:36:00Z"/>
                    <w:rFonts w:ascii="Calibri" w:hAnsi="Calibri" w:cs="Calibri"/>
                    <w:color w:val="000000"/>
                    <w:sz w:val="22"/>
                    <w:szCs w:val="22"/>
                  </w:rPr>
                </w:rPrChange>
              </w:rPr>
              <w:pPrChange w:id="6795" w:author="Nick.Tolimieri [2]" w:date="2022-09-15T08:36:00Z">
                <w:pPr>
                  <w:jc w:val="right"/>
                </w:pPr>
              </w:pPrChange>
            </w:pPr>
            <w:ins w:id="6796" w:author="Nick.Tolimieri [2]" w:date="2022-09-15T08:36:00Z">
              <w:r w:rsidRPr="00333E54">
                <w:rPr>
                  <w:rFonts w:asciiTheme="minorHAnsi" w:eastAsiaTheme="minorHAnsi" w:hAnsiTheme="minorHAnsi" w:cstheme="minorBidi"/>
                  <w:sz w:val="22"/>
                  <w:szCs w:val="22"/>
                  <w:rPrChange w:id="6797" w:author="Nick.Tolimieri [2]" w:date="2022-09-15T08:36:00Z">
                    <w:rPr>
                      <w:rFonts w:ascii="Calibri" w:hAnsi="Calibri" w:cs="Calibri"/>
                      <w:color w:val="000000"/>
                      <w:sz w:val="22"/>
                      <w:szCs w:val="22"/>
                    </w:rPr>
                  </w:rPrChange>
                </w:rPr>
                <w:t>0.18</w:t>
              </w:r>
            </w:ins>
          </w:p>
        </w:tc>
      </w:tr>
      <w:tr w:rsidR="00333E54" w:rsidRPr="00333E54" w:rsidTr="00333E54">
        <w:trPr>
          <w:divId w:val="1703289460"/>
          <w:trHeight w:val="300"/>
          <w:ins w:id="6798" w:author="Nick.Tolimieri [2]" w:date="2022-09-15T08:36:00Z"/>
          <w:trPrChange w:id="6799" w:author="Nick.Tolimieri [2]" w:date="2022-09-15T08:36:00Z">
            <w:trPr>
              <w:divId w:val="1703289460"/>
              <w:trHeight w:val="300"/>
            </w:trPr>
          </w:trPrChange>
        </w:trPr>
        <w:tc>
          <w:tcPr>
            <w:tcW w:w="960" w:type="dxa"/>
            <w:noWrap/>
            <w:hideMark/>
            <w:tcPrChange w:id="680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01" w:author="Nick.Tolimieri [2]" w:date="2022-09-15T08:36:00Z"/>
                <w:rFonts w:asciiTheme="minorHAnsi" w:eastAsiaTheme="minorHAnsi" w:hAnsiTheme="minorHAnsi" w:cstheme="minorBidi"/>
                <w:sz w:val="22"/>
                <w:szCs w:val="22"/>
                <w:rPrChange w:id="6802" w:author="Nick.Tolimieri [2]" w:date="2022-09-15T08:36:00Z">
                  <w:rPr>
                    <w:ins w:id="6803" w:author="Nick.Tolimieri [2]" w:date="2022-09-15T08:36:00Z"/>
                    <w:rFonts w:ascii="Calibri" w:hAnsi="Calibri" w:cs="Calibri"/>
                    <w:color w:val="000000"/>
                    <w:sz w:val="22"/>
                    <w:szCs w:val="22"/>
                  </w:rPr>
                </w:rPrChange>
              </w:rPr>
              <w:pPrChange w:id="6804" w:author="Nick.Tolimieri [2]" w:date="2022-09-15T08:36:00Z">
                <w:pPr/>
              </w:pPrChange>
            </w:pPr>
            <w:ins w:id="6805" w:author="Nick.Tolimieri [2]" w:date="2022-09-15T08:36:00Z">
              <w:r w:rsidRPr="00333E54">
                <w:rPr>
                  <w:rFonts w:asciiTheme="minorHAnsi" w:eastAsiaTheme="minorHAnsi" w:hAnsiTheme="minorHAnsi" w:cstheme="minorBidi"/>
                  <w:sz w:val="22"/>
                  <w:szCs w:val="22"/>
                  <w:rPrChange w:id="6806" w:author="Nick.Tolimieri [2]" w:date="2022-09-15T08:36:00Z">
                    <w:rPr>
                      <w:rFonts w:ascii="Calibri" w:hAnsi="Calibri" w:cs="Calibri"/>
                      <w:color w:val="000000"/>
                      <w:sz w:val="22"/>
                      <w:szCs w:val="22"/>
                    </w:rPr>
                  </w:rPrChange>
                </w:rPr>
                <w:t>Cape Alava</w:t>
              </w:r>
            </w:ins>
          </w:p>
        </w:tc>
        <w:tc>
          <w:tcPr>
            <w:tcW w:w="960" w:type="dxa"/>
            <w:noWrap/>
            <w:hideMark/>
            <w:tcPrChange w:id="680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08" w:author="Nick.Tolimieri [2]" w:date="2022-09-15T08:36:00Z"/>
                <w:rFonts w:asciiTheme="minorHAnsi" w:eastAsiaTheme="minorHAnsi" w:hAnsiTheme="minorHAnsi" w:cstheme="minorBidi"/>
                <w:sz w:val="22"/>
                <w:szCs w:val="22"/>
                <w:rPrChange w:id="6809" w:author="Nick.Tolimieri [2]" w:date="2022-09-15T08:36:00Z">
                  <w:rPr>
                    <w:ins w:id="6810" w:author="Nick.Tolimieri [2]" w:date="2022-09-15T08:36:00Z"/>
                    <w:rFonts w:ascii="Calibri" w:hAnsi="Calibri" w:cs="Calibri"/>
                    <w:color w:val="000000"/>
                    <w:sz w:val="22"/>
                    <w:szCs w:val="22"/>
                  </w:rPr>
                </w:rPrChange>
              </w:rPr>
              <w:pPrChange w:id="6811" w:author="Nick.Tolimieri [2]" w:date="2022-09-15T08:36:00Z">
                <w:pPr>
                  <w:jc w:val="right"/>
                </w:pPr>
              </w:pPrChange>
            </w:pPr>
            <w:ins w:id="6812" w:author="Nick.Tolimieri [2]" w:date="2022-09-15T08:36:00Z">
              <w:r w:rsidRPr="00333E54">
                <w:rPr>
                  <w:rFonts w:asciiTheme="minorHAnsi" w:eastAsiaTheme="minorHAnsi" w:hAnsiTheme="minorHAnsi" w:cstheme="minorBidi"/>
                  <w:sz w:val="22"/>
                  <w:szCs w:val="22"/>
                  <w:rPrChange w:id="6813" w:author="Nick.Tolimieri [2]" w:date="2022-09-15T08:36:00Z">
                    <w:rPr>
                      <w:rFonts w:ascii="Calibri" w:hAnsi="Calibri" w:cs="Calibri"/>
                      <w:color w:val="000000"/>
                      <w:sz w:val="22"/>
                      <w:szCs w:val="22"/>
                    </w:rPr>
                  </w:rPrChange>
                </w:rPr>
                <w:t>1992</w:t>
              </w:r>
            </w:ins>
          </w:p>
        </w:tc>
        <w:tc>
          <w:tcPr>
            <w:tcW w:w="960" w:type="dxa"/>
            <w:noWrap/>
            <w:hideMark/>
            <w:tcPrChange w:id="681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15" w:author="Nick.Tolimieri [2]" w:date="2022-09-15T08:36:00Z"/>
                <w:rFonts w:asciiTheme="minorHAnsi" w:eastAsiaTheme="minorHAnsi" w:hAnsiTheme="minorHAnsi" w:cstheme="minorBidi"/>
                <w:sz w:val="22"/>
                <w:szCs w:val="22"/>
                <w:rPrChange w:id="6816" w:author="Nick.Tolimieri [2]" w:date="2022-09-15T08:36:00Z">
                  <w:rPr>
                    <w:ins w:id="6817" w:author="Nick.Tolimieri [2]" w:date="2022-09-15T08:36:00Z"/>
                    <w:rFonts w:ascii="Calibri" w:hAnsi="Calibri" w:cs="Calibri"/>
                    <w:color w:val="000000"/>
                    <w:sz w:val="22"/>
                    <w:szCs w:val="22"/>
                  </w:rPr>
                </w:rPrChange>
              </w:rPr>
              <w:pPrChange w:id="6818" w:author="Nick.Tolimieri [2]" w:date="2022-09-15T08:36:00Z">
                <w:pPr>
                  <w:jc w:val="right"/>
                </w:pPr>
              </w:pPrChange>
            </w:pPr>
            <w:ins w:id="6819" w:author="Nick.Tolimieri [2]" w:date="2022-09-15T08:36:00Z">
              <w:r w:rsidRPr="00333E54">
                <w:rPr>
                  <w:rFonts w:asciiTheme="minorHAnsi" w:eastAsiaTheme="minorHAnsi" w:hAnsiTheme="minorHAnsi" w:cstheme="minorBidi"/>
                  <w:sz w:val="22"/>
                  <w:szCs w:val="22"/>
                  <w:rPrChange w:id="6820" w:author="Nick.Tolimieri [2]" w:date="2022-09-15T08:36:00Z">
                    <w:rPr>
                      <w:rFonts w:ascii="Calibri" w:hAnsi="Calibri" w:cs="Calibri"/>
                      <w:color w:val="000000"/>
                      <w:sz w:val="22"/>
                      <w:szCs w:val="22"/>
                    </w:rPr>
                  </w:rPrChange>
                </w:rPr>
                <w:t>4</w:t>
              </w:r>
            </w:ins>
          </w:p>
        </w:tc>
        <w:tc>
          <w:tcPr>
            <w:tcW w:w="960" w:type="dxa"/>
            <w:noWrap/>
            <w:hideMark/>
            <w:tcPrChange w:id="682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22" w:author="Nick.Tolimieri [2]" w:date="2022-09-15T08:36:00Z"/>
                <w:rFonts w:asciiTheme="minorHAnsi" w:eastAsiaTheme="minorHAnsi" w:hAnsiTheme="minorHAnsi" w:cstheme="minorBidi"/>
                <w:sz w:val="22"/>
                <w:szCs w:val="22"/>
                <w:rPrChange w:id="6823" w:author="Nick.Tolimieri [2]" w:date="2022-09-15T08:36:00Z">
                  <w:rPr>
                    <w:ins w:id="6824" w:author="Nick.Tolimieri [2]" w:date="2022-09-15T08:36:00Z"/>
                    <w:rFonts w:ascii="Calibri" w:hAnsi="Calibri" w:cs="Calibri"/>
                    <w:color w:val="000000"/>
                    <w:sz w:val="22"/>
                    <w:szCs w:val="22"/>
                  </w:rPr>
                </w:rPrChange>
              </w:rPr>
              <w:pPrChange w:id="6825" w:author="Nick.Tolimieri [2]" w:date="2022-09-15T08:36:00Z">
                <w:pPr>
                  <w:jc w:val="right"/>
                </w:pPr>
              </w:pPrChange>
            </w:pPr>
            <w:ins w:id="6826" w:author="Nick.Tolimieri [2]" w:date="2022-09-15T08:36:00Z">
              <w:r w:rsidRPr="00333E54">
                <w:rPr>
                  <w:rFonts w:asciiTheme="minorHAnsi" w:eastAsiaTheme="minorHAnsi" w:hAnsiTheme="minorHAnsi" w:cstheme="minorBidi"/>
                  <w:sz w:val="22"/>
                  <w:szCs w:val="22"/>
                  <w:rPrChange w:id="6827" w:author="Nick.Tolimieri [2]" w:date="2022-09-15T08:36:00Z">
                    <w:rPr>
                      <w:rFonts w:ascii="Calibri" w:hAnsi="Calibri" w:cs="Calibri"/>
                      <w:color w:val="000000"/>
                      <w:sz w:val="22"/>
                      <w:szCs w:val="22"/>
                    </w:rPr>
                  </w:rPrChange>
                </w:rPr>
                <w:t>49</w:t>
              </w:r>
            </w:ins>
          </w:p>
        </w:tc>
        <w:tc>
          <w:tcPr>
            <w:tcW w:w="960" w:type="dxa"/>
            <w:noWrap/>
            <w:hideMark/>
            <w:tcPrChange w:id="682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29" w:author="Nick.Tolimieri [2]" w:date="2022-09-15T08:36:00Z"/>
                <w:rFonts w:asciiTheme="minorHAnsi" w:eastAsiaTheme="minorHAnsi" w:hAnsiTheme="minorHAnsi" w:cstheme="minorBidi"/>
                <w:sz w:val="22"/>
                <w:szCs w:val="22"/>
                <w:rPrChange w:id="6830" w:author="Nick.Tolimieri [2]" w:date="2022-09-15T08:36:00Z">
                  <w:rPr>
                    <w:ins w:id="6831" w:author="Nick.Tolimieri [2]" w:date="2022-09-15T08:36:00Z"/>
                    <w:rFonts w:ascii="Calibri" w:hAnsi="Calibri" w:cs="Calibri"/>
                    <w:color w:val="000000"/>
                    <w:sz w:val="22"/>
                    <w:szCs w:val="22"/>
                  </w:rPr>
                </w:rPrChange>
              </w:rPr>
              <w:pPrChange w:id="6832" w:author="Nick.Tolimieri [2]" w:date="2022-09-15T08:36:00Z">
                <w:pPr>
                  <w:jc w:val="right"/>
                </w:pPr>
              </w:pPrChange>
            </w:pPr>
            <w:ins w:id="6833" w:author="Nick.Tolimieri [2]" w:date="2022-09-15T08:36:00Z">
              <w:r w:rsidRPr="00333E54">
                <w:rPr>
                  <w:rFonts w:asciiTheme="minorHAnsi" w:eastAsiaTheme="minorHAnsi" w:hAnsiTheme="minorHAnsi" w:cstheme="minorBidi"/>
                  <w:sz w:val="22"/>
                  <w:szCs w:val="22"/>
                  <w:rPrChange w:id="6834" w:author="Nick.Tolimieri [2]" w:date="2022-09-15T08:36:00Z">
                    <w:rPr>
                      <w:rFonts w:ascii="Calibri" w:hAnsi="Calibri" w:cs="Calibri"/>
                      <w:color w:val="000000"/>
                      <w:sz w:val="22"/>
                      <w:szCs w:val="22"/>
                    </w:rPr>
                  </w:rPrChange>
                </w:rPr>
                <w:t>5</w:t>
              </w:r>
            </w:ins>
          </w:p>
        </w:tc>
        <w:tc>
          <w:tcPr>
            <w:tcW w:w="960" w:type="dxa"/>
            <w:noWrap/>
            <w:hideMark/>
            <w:tcPrChange w:id="683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36" w:author="Nick.Tolimieri [2]" w:date="2022-09-15T08:36:00Z"/>
                <w:rFonts w:asciiTheme="minorHAnsi" w:eastAsiaTheme="minorHAnsi" w:hAnsiTheme="minorHAnsi" w:cstheme="minorBidi"/>
                <w:sz w:val="22"/>
                <w:szCs w:val="22"/>
                <w:rPrChange w:id="6837" w:author="Nick.Tolimieri [2]" w:date="2022-09-15T08:36:00Z">
                  <w:rPr>
                    <w:ins w:id="6838" w:author="Nick.Tolimieri [2]" w:date="2022-09-15T08:36:00Z"/>
                    <w:rFonts w:ascii="Calibri" w:hAnsi="Calibri" w:cs="Calibri"/>
                    <w:color w:val="000000"/>
                    <w:sz w:val="22"/>
                    <w:szCs w:val="22"/>
                  </w:rPr>
                </w:rPrChange>
              </w:rPr>
              <w:pPrChange w:id="6839" w:author="Nick.Tolimieri [2]" w:date="2022-09-15T08:36:00Z">
                <w:pPr>
                  <w:jc w:val="right"/>
                </w:pPr>
              </w:pPrChange>
            </w:pPr>
            <w:ins w:id="6840" w:author="Nick.Tolimieri [2]" w:date="2022-09-15T08:36:00Z">
              <w:r w:rsidRPr="00333E54">
                <w:rPr>
                  <w:rFonts w:asciiTheme="minorHAnsi" w:eastAsiaTheme="minorHAnsi" w:hAnsiTheme="minorHAnsi" w:cstheme="minorBidi"/>
                  <w:sz w:val="22"/>
                  <w:szCs w:val="22"/>
                  <w:rPrChange w:id="6841" w:author="Nick.Tolimieri [2]" w:date="2022-09-15T08:36:00Z">
                    <w:rPr>
                      <w:rFonts w:ascii="Calibri" w:hAnsi="Calibri" w:cs="Calibri"/>
                      <w:color w:val="000000"/>
                      <w:sz w:val="22"/>
                      <w:szCs w:val="22"/>
                    </w:rPr>
                  </w:rPrChange>
                </w:rPr>
                <w:t>48</w:t>
              </w:r>
            </w:ins>
          </w:p>
        </w:tc>
        <w:tc>
          <w:tcPr>
            <w:tcW w:w="960" w:type="dxa"/>
            <w:noWrap/>
            <w:hideMark/>
            <w:tcPrChange w:id="684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43" w:author="Nick.Tolimieri [2]" w:date="2022-09-15T08:36:00Z"/>
                <w:rFonts w:asciiTheme="minorHAnsi" w:eastAsiaTheme="minorHAnsi" w:hAnsiTheme="minorHAnsi" w:cstheme="minorBidi"/>
                <w:sz w:val="22"/>
                <w:szCs w:val="22"/>
                <w:rPrChange w:id="6844" w:author="Nick.Tolimieri [2]" w:date="2022-09-15T08:36:00Z">
                  <w:rPr>
                    <w:ins w:id="6845" w:author="Nick.Tolimieri [2]" w:date="2022-09-15T08:36:00Z"/>
                    <w:rFonts w:ascii="Calibri" w:hAnsi="Calibri" w:cs="Calibri"/>
                    <w:color w:val="000000"/>
                    <w:sz w:val="22"/>
                    <w:szCs w:val="22"/>
                  </w:rPr>
                </w:rPrChange>
              </w:rPr>
              <w:pPrChange w:id="6846" w:author="Nick.Tolimieri [2]" w:date="2022-09-15T08:36:00Z">
                <w:pPr>
                  <w:jc w:val="right"/>
                </w:pPr>
              </w:pPrChange>
            </w:pPr>
            <w:ins w:id="6847" w:author="Nick.Tolimieri [2]" w:date="2022-09-15T08:36:00Z">
              <w:r w:rsidRPr="00333E54">
                <w:rPr>
                  <w:rFonts w:asciiTheme="minorHAnsi" w:eastAsiaTheme="minorHAnsi" w:hAnsiTheme="minorHAnsi" w:cstheme="minorBidi"/>
                  <w:sz w:val="22"/>
                  <w:szCs w:val="22"/>
                  <w:rPrChange w:id="6848" w:author="Nick.Tolimieri [2]" w:date="2022-09-15T08:36:00Z">
                    <w:rPr>
                      <w:rFonts w:ascii="Calibri" w:hAnsi="Calibri" w:cs="Calibri"/>
                      <w:color w:val="000000"/>
                      <w:sz w:val="22"/>
                      <w:szCs w:val="22"/>
                    </w:rPr>
                  </w:rPrChange>
                </w:rPr>
                <w:t>5</w:t>
              </w:r>
            </w:ins>
          </w:p>
        </w:tc>
        <w:tc>
          <w:tcPr>
            <w:tcW w:w="960" w:type="dxa"/>
            <w:noWrap/>
            <w:hideMark/>
            <w:tcPrChange w:id="684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50" w:author="Nick.Tolimieri [2]" w:date="2022-09-15T08:36:00Z"/>
                <w:rFonts w:asciiTheme="minorHAnsi" w:eastAsiaTheme="minorHAnsi" w:hAnsiTheme="minorHAnsi" w:cstheme="minorBidi"/>
                <w:sz w:val="22"/>
                <w:szCs w:val="22"/>
                <w:rPrChange w:id="6851" w:author="Nick.Tolimieri [2]" w:date="2022-09-15T08:36:00Z">
                  <w:rPr>
                    <w:ins w:id="6852" w:author="Nick.Tolimieri [2]" w:date="2022-09-15T08:36:00Z"/>
                    <w:rFonts w:ascii="Calibri" w:hAnsi="Calibri" w:cs="Calibri"/>
                    <w:color w:val="000000"/>
                    <w:sz w:val="22"/>
                    <w:szCs w:val="22"/>
                  </w:rPr>
                </w:rPrChange>
              </w:rPr>
              <w:pPrChange w:id="6853" w:author="Nick.Tolimieri [2]" w:date="2022-09-15T08:36:00Z">
                <w:pPr>
                  <w:jc w:val="right"/>
                </w:pPr>
              </w:pPrChange>
            </w:pPr>
            <w:ins w:id="6854" w:author="Nick.Tolimieri [2]" w:date="2022-09-15T08:36:00Z">
              <w:r w:rsidRPr="00333E54">
                <w:rPr>
                  <w:rFonts w:asciiTheme="minorHAnsi" w:eastAsiaTheme="minorHAnsi" w:hAnsiTheme="minorHAnsi" w:cstheme="minorBidi"/>
                  <w:sz w:val="22"/>
                  <w:szCs w:val="22"/>
                  <w:rPrChange w:id="6855" w:author="Nick.Tolimieri [2]" w:date="2022-09-15T08:36:00Z">
                    <w:rPr>
                      <w:rFonts w:ascii="Calibri" w:hAnsi="Calibri" w:cs="Calibri"/>
                      <w:color w:val="000000"/>
                      <w:sz w:val="22"/>
                      <w:szCs w:val="22"/>
                    </w:rPr>
                  </w:rPrChange>
                </w:rPr>
                <w:t>17</w:t>
              </w:r>
            </w:ins>
          </w:p>
        </w:tc>
        <w:tc>
          <w:tcPr>
            <w:tcW w:w="960" w:type="dxa"/>
            <w:noWrap/>
            <w:hideMark/>
            <w:tcPrChange w:id="685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57" w:author="Nick.Tolimieri [2]" w:date="2022-09-15T08:36:00Z"/>
                <w:rFonts w:asciiTheme="minorHAnsi" w:eastAsiaTheme="minorHAnsi" w:hAnsiTheme="minorHAnsi" w:cstheme="minorBidi"/>
                <w:sz w:val="22"/>
                <w:szCs w:val="22"/>
                <w:rPrChange w:id="6858" w:author="Nick.Tolimieri [2]" w:date="2022-09-15T08:36:00Z">
                  <w:rPr>
                    <w:ins w:id="6859" w:author="Nick.Tolimieri [2]" w:date="2022-09-15T08:36:00Z"/>
                    <w:rFonts w:ascii="Calibri" w:hAnsi="Calibri" w:cs="Calibri"/>
                    <w:color w:val="000000"/>
                    <w:sz w:val="22"/>
                    <w:szCs w:val="22"/>
                  </w:rPr>
                </w:rPrChange>
              </w:rPr>
              <w:pPrChange w:id="6860" w:author="Nick.Tolimieri [2]" w:date="2022-09-15T08:36:00Z">
                <w:pPr>
                  <w:jc w:val="right"/>
                </w:pPr>
              </w:pPrChange>
            </w:pPr>
            <w:ins w:id="6861" w:author="Nick.Tolimieri [2]" w:date="2022-09-15T08:36:00Z">
              <w:r w:rsidRPr="00333E54">
                <w:rPr>
                  <w:rFonts w:asciiTheme="minorHAnsi" w:eastAsiaTheme="minorHAnsi" w:hAnsiTheme="minorHAnsi" w:cstheme="minorBidi"/>
                  <w:sz w:val="22"/>
                  <w:szCs w:val="22"/>
                  <w:rPrChange w:id="6862" w:author="Nick.Tolimieri [2]" w:date="2022-09-15T08:36:00Z">
                    <w:rPr>
                      <w:rFonts w:ascii="Calibri" w:hAnsi="Calibri" w:cs="Calibri"/>
                      <w:color w:val="000000"/>
                      <w:sz w:val="22"/>
                      <w:szCs w:val="22"/>
                    </w:rPr>
                  </w:rPrChange>
                </w:rPr>
                <w:t>1.68</w:t>
              </w:r>
            </w:ins>
          </w:p>
        </w:tc>
        <w:tc>
          <w:tcPr>
            <w:tcW w:w="960" w:type="dxa"/>
            <w:noWrap/>
            <w:hideMark/>
            <w:tcPrChange w:id="686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64" w:author="Nick.Tolimieri [2]" w:date="2022-09-15T08:36:00Z"/>
                <w:rFonts w:asciiTheme="minorHAnsi" w:eastAsiaTheme="minorHAnsi" w:hAnsiTheme="minorHAnsi" w:cstheme="minorBidi"/>
                <w:sz w:val="22"/>
                <w:szCs w:val="22"/>
                <w:rPrChange w:id="6865" w:author="Nick.Tolimieri [2]" w:date="2022-09-15T08:36:00Z">
                  <w:rPr>
                    <w:ins w:id="6866" w:author="Nick.Tolimieri [2]" w:date="2022-09-15T08:36:00Z"/>
                    <w:rFonts w:ascii="Calibri" w:hAnsi="Calibri" w:cs="Calibri"/>
                    <w:color w:val="000000"/>
                    <w:sz w:val="22"/>
                    <w:szCs w:val="22"/>
                  </w:rPr>
                </w:rPrChange>
              </w:rPr>
              <w:pPrChange w:id="6867" w:author="Nick.Tolimieri [2]" w:date="2022-09-15T08:36:00Z">
                <w:pPr>
                  <w:jc w:val="right"/>
                </w:pPr>
              </w:pPrChange>
            </w:pPr>
            <w:ins w:id="6868" w:author="Nick.Tolimieri [2]" w:date="2022-09-15T08:36:00Z">
              <w:r w:rsidRPr="00333E54">
                <w:rPr>
                  <w:rFonts w:asciiTheme="minorHAnsi" w:eastAsiaTheme="minorHAnsi" w:hAnsiTheme="minorHAnsi" w:cstheme="minorBidi"/>
                  <w:sz w:val="22"/>
                  <w:szCs w:val="22"/>
                  <w:rPrChange w:id="6869" w:author="Nick.Tolimieri [2]" w:date="2022-09-15T08:36:00Z">
                    <w:rPr>
                      <w:rFonts w:ascii="Calibri" w:hAnsi="Calibri" w:cs="Calibri"/>
                      <w:color w:val="000000"/>
                      <w:sz w:val="22"/>
                      <w:szCs w:val="22"/>
                    </w:rPr>
                  </w:rPrChange>
                </w:rPr>
                <w:t>0.31</w:t>
              </w:r>
            </w:ins>
          </w:p>
        </w:tc>
      </w:tr>
      <w:tr w:rsidR="00333E54" w:rsidRPr="00333E54" w:rsidTr="00333E54">
        <w:trPr>
          <w:divId w:val="1703289460"/>
          <w:trHeight w:val="300"/>
          <w:ins w:id="6870" w:author="Nick.Tolimieri [2]" w:date="2022-09-15T08:36:00Z"/>
          <w:trPrChange w:id="6871" w:author="Nick.Tolimieri [2]" w:date="2022-09-15T08:36:00Z">
            <w:trPr>
              <w:divId w:val="1703289460"/>
              <w:trHeight w:val="300"/>
            </w:trPr>
          </w:trPrChange>
        </w:trPr>
        <w:tc>
          <w:tcPr>
            <w:tcW w:w="960" w:type="dxa"/>
            <w:noWrap/>
            <w:hideMark/>
            <w:tcPrChange w:id="687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73" w:author="Nick.Tolimieri [2]" w:date="2022-09-15T08:36:00Z"/>
                <w:rFonts w:asciiTheme="minorHAnsi" w:eastAsiaTheme="minorHAnsi" w:hAnsiTheme="minorHAnsi" w:cstheme="minorBidi"/>
                <w:sz w:val="22"/>
                <w:szCs w:val="22"/>
                <w:rPrChange w:id="6874" w:author="Nick.Tolimieri [2]" w:date="2022-09-15T08:36:00Z">
                  <w:rPr>
                    <w:ins w:id="6875" w:author="Nick.Tolimieri [2]" w:date="2022-09-15T08:36:00Z"/>
                    <w:rFonts w:ascii="Calibri" w:hAnsi="Calibri" w:cs="Calibri"/>
                    <w:color w:val="000000"/>
                    <w:sz w:val="22"/>
                    <w:szCs w:val="22"/>
                  </w:rPr>
                </w:rPrChange>
              </w:rPr>
              <w:pPrChange w:id="6876" w:author="Nick.Tolimieri [2]" w:date="2022-09-15T08:36:00Z">
                <w:pPr/>
              </w:pPrChange>
            </w:pPr>
            <w:ins w:id="6877" w:author="Nick.Tolimieri [2]" w:date="2022-09-15T08:36:00Z">
              <w:r w:rsidRPr="00333E54">
                <w:rPr>
                  <w:rFonts w:asciiTheme="minorHAnsi" w:eastAsiaTheme="minorHAnsi" w:hAnsiTheme="minorHAnsi" w:cstheme="minorBidi"/>
                  <w:sz w:val="22"/>
                  <w:szCs w:val="22"/>
                  <w:rPrChange w:id="6878" w:author="Nick.Tolimieri [2]" w:date="2022-09-15T08:36:00Z">
                    <w:rPr>
                      <w:rFonts w:ascii="Calibri" w:hAnsi="Calibri" w:cs="Calibri"/>
                      <w:color w:val="000000"/>
                      <w:sz w:val="22"/>
                      <w:szCs w:val="22"/>
                    </w:rPr>
                  </w:rPrChange>
                </w:rPr>
                <w:t>Cape Alava</w:t>
              </w:r>
            </w:ins>
          </w:p>
        </w:tc>
        <w:tc>
          <w:tcPr>
            <w:tcW w:w="960" w:type="dxa"/>
            <w:noWrap/>
            <w:hideMark/>
            <w:tcPrChange w:id="687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80" w:author="Nick.Tolimieri [2]" w:date="2022-09-15T08:36:00Z"/>
                <w:rFonts w:asciiTheme="minorHAnsi" w:eastAsiaTheme="minorHAnsi" w:hAnsiTheme="minorHAnsi" w:cstheme="minorBidi"/>
                <w:sz w:val="22"/>
                <w:szCs w:val="22"/>
                <w:rPrChange w:id="6881" w:author="Nick.Tolimieri [2]" w:date="2022-09-15T08:36:00Z">
                  <w:rPr>
                    <w:ins w:id="6882" w:author="Nick.Tolimieri [2]" w:date="2022-09-15T08:36:00Z"/>
                    <w:rFonts w:ascii="Calibri" w:hAnsi="Calibri" w:cs="Calibri"/>
                    <w:color w:val="000000"/>
                    <w:sz w:val="22"/>
                    <w:szCs w:val="22"/>
                  </w:rPr>
                </w:rPrChange>
              </w:rPr>
              <w:pPrChange w:id="6883" w:author="Nick.Tolimieri [2]" w:date="2022-09-15T08:36:00Z">
                <w:pPr>
                  <w:jc w:val="right"/>
                </w:pPr>
              </w:pPrChange>
            </w:pPr>
            <w:ins w:id="6884" w:author="Nick.Tolimieri [2]" w:date="2022-09-15T08:36:00Z">
              <w:r w:rsidRPr="00333E54">
                <w:rPr>
                  <w:rFonts w:asciiTheme="minorHAnsi" w:eastAsiaTheme="minorHAnsi" w:hAnsiTheme="minorHAnsi" w:cstheme="minorBidi"/>
                  <w:sz w:val="22"/>
                  <w:szCs w:val="22"/>
                  <w:rPrChange w:id="6885" w:author="Nick.Tolimieri [2]" w:date="2022-09-15T08:36:00Z">
                    <w:rPr>
                      <w:rFonts w:ascii="Calibri" w:hAnsi="Calibri" w:cs="Calibri"/>
                      <w:color w:val="000000"/>
                      <w:sz w:val="22"/>
                      <w:szCs w:val="22"/>
                    </w:rPr>
                  </w:rPrChange>
                </w:rPr>
                <w:t>1993</w:t>
              </w:r>
            </w:ins>
          </w:p>
        </w:tc>
        <w:tc>
          <w:tcPr>
            <w:tcW w:w="960" w:type="dxa"/>
            <w:noWrap/>
            <w:hideMark/>
            <w:tcPrChange w:id="688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87" w:author="Nick.Tolimieri [2]" w:date="2022-09-15T08:36:00Z"/>
                <w:rFonts w:asciiTheme="minorHAnsi" w:eastAsiaTheme="minorHAnsi" w:hAnsiTheme="minorHAnsi" w:cstheme="minorBidi"/>
                <w:sz w:val="22"/>
                <w:szCs w:val="22"/>
                <w:rPrChange w:id="6888" w:author="Nick.Tolimieri [2]" w:date="2022-09-15T08:36:00Z">
                  <w:rPr>
                    <w:ins w:id="6889" w:author="Nick.Tolimieri [2]" w:date="2022-09-15T08:36:00Z"/>
                    <w:rFonts w:ascii="Calibri" w:hAnsi="Calibri" w:cs="Calibri"/>
                    <w:color w:val="000000"/>
                    <w:sz w:val="22"/>
                    <w:szCs w:val="22"/>
                  </w:rPr>
                </w:rPrChange>
              </w:rPr>
              <w:pPrChange w:id="6890" w:author="Nick.Tolimieri [2]" w:date="2022-09-15T08:36:00Z">
                <w:pPr>
                  <w:jc w:val="right"/>
                </w:pPr>
              </w:pPrChange>
            </w:pPr>
            <w:ins w:id="6891" w:author="Nick.Tolimieri [2]" w:date="2022-09-15T08:36:00Z">
              <w:r w:rsidRPr="00333E54">
                <w:rPr>
                  <w:rFonts w:asciiTheme="minorHAnsi" w:eastAsiaTheme="minorHAnsi" w:hAnsiTheme="minorHAnsi" w:cstheme="minorBidi"/>
                  <w:sz w:val="22"/>
                  <w:szCs w:val="22"/>
                  <w:rPrChange w:id="6892" w:author="Nick.Tolimieri [2]" w:date="2022-09-15T08:36:00Z">
                    <w:rPr>
                      <w:rFonts w:ascii="Calibri" w:hAnsi="Calibri" w:cs="Calibri"/>
                      <w:color w:val="000000"/>
                      <w:sz w:val="22"/>
                      <w:szCs w:val="22"/>
                    </w:rPr>
                  </w:rPrChange>
                </w:rPr>
                <w:t>7</w:t>
              </w:r>
            </w:ins>
          </w:p>
        </w:tc>
        <w:tc>
          <w:tcPr>
            <w:tcW w:w="960" w:type="dxa"/>
            <w:noWrap/>
            <w:hideMark/>
            <w:tcPrChange w:id="689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894" w:author="Nick.Tolimieri [2]" w:date="2022-09-15T08:36:00Z"/>
                <w:rFonts w:asciiTheme="minorHAnsi" w:eastAsiaTheme="minorHAnsi" w:hAnsiTheme="minorHAnsi" w:cstheme="minorBidi"/>
                <w:sz w:val="22"/>
                <w:szCs w:val="22"/>
                <w:rPrChange w:id="6895" w:author="Nick.Tolimieri [2]" w:date="2022-09-15T08:36:00Z">
                  <w:rPr>
                    <w:ins w:id="6896" w:author="Nick.Tolimieri [2]" w:date="2022-09-15T08:36:00Z"/>
                    <w:rFonts w:ascii="Calibri" w:hAnsi="Calibri" w:cs="Calibri"/>
                    <w:color w:val="000000"/>
                    <w:sz w:val="22"/>
                    <w:szCs w:val="22"/>
                  </w:rPr>
                </w:rPrChange>
              </w:rPr>
              <w:pPrChange w:id="6897" w:author="Nick.Tolimieri [2]" w:date="2022-09-15T08:36:00Z">
                <w:pPr>
                  <w:jc w:val="right"/>
                </w:pPr>
              </w:pPrChange>
            </w:pPr>
            <w:ins w:id="6898" w:author="Nick.Tolimieri [2]" w:date="2022-09-15T08:36:00Z">
              <w:r w:rsidRPr="00333E54">
                <w:rPr>
                  <w:rFonts w:asciiTheme="minorHAnsi" w:eastAsiaTheme="minorHAnsi" w:hAnsiTheme="minorHAnsi" w:cstheme="minorBidi"/>
                  <w:sz w:val="22"/>
                  <w:szCs w:val="22"/>
                  <w:rPrChange w:id="6899" w:author="Nick.Tolimieri [2]" w:date="2022-09-15T08:36:00Z">
                    <w:rPr>
                      <w:rFonts w:ascii="Calibri" w:hAnsi="Calibri" w:cs="Calibri"/>
                      <w:color w:val="000000"/>
                      <w:sz w:val="22"/>
                      <w:szCs w:val="22"/>
                    </w:rPr>
                  </w:rPrChange>
                </w:rPr>
                <w:t>32</w:t>
              </w:r>
            </w:ins>
          </w:p>
        </w:tc>
        <w:tc>
          <w:tcPr>
            <w:tcW w:w="960" w:type="dxa"/>
            <w:noWrap/>
            <w:hideMark/>
            <w:tcPrChange w:id="690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01" w:author="Nick.Tolimieri [2]" w:date="2022-09-15T08:36:00Z"/>
                <w:rFonts w:asciiTheme="minorHAnsi" w:eastAsiaTheme="minorHAnsi" w:hAnsiTheme="minorHAnsi" w:cstheme="minorBidi"/>
                <w:sz w:val="22"/>
                <w:szCs w:val="22"/>
                <w:rPrChange w:id="6902" w:author="Nick.Tolimieri [2]" w:date="2022-09-15T08:36:00Z">
                  <w:rPr>
                    <w:ins w:id="6903" w:author="Nick.Tolimieri [2]" w:date="2022-09-15T08:36:00Z"/>
                    <w:rFonts w:ascii="Calibri" w:hAnsi="Calibri" w:cs="Calibri"/>
                    <w:color w:val="000000"/>
                    <w:sz w:val="22"/>
                    <w:szCs w:val="22"/>
                  </w:rPr>
                </w:rPrChange>
              </w:rPr>
              <w:pPrChange w:id="6904" w:author="Nick.Tolimieri [2]" w:date="2022-09-15T08:36:00Z">
                <w:pPr>
                  <w:jc w:val="right"/>
                </w:pPr>
              </w:pPrChange>
            </w:pPr>
            <w:ins w:id="6905" w:author="Nick.Tolimieri [2]" w:date="2022-09-15T08:36:00Z">
              <w:r w:rsidRPr="00333E54">
                <w:rPr>
                  <w:rFonts w:asciiTheme="minorHAnsi" w:eastAsiaTheme="minorHAnsi" w:hAnsiTheme="minorHAnsi" w:cstheme="minorBidi"/>
                  <w:sz w:val="22"/>
                  <w:szCs w:val="22"/>
                  <w:rPrChange w:id="6906" w:author="Nick.Tolimieri [2]" w:date="2022-09-15T08:36:00Z">
                    <w:rPr>
                      <w:rFonts w:ascii="Calibri" w:hAnsi="Calibri" w:cs="Calibri"/>
                      <w:color w:val="000000"/>
                      <w:sz w:val="22"/>
                      <w:szCs w:val="22"/>
                    </w:rPr>
                  </w:rPrChange>
                </w:rPr>
                <w:t>1</w:t>
              </w:r>
            </w:ins>
          </w:p>
        </w:tc>
        <w:tc>
          <w:tcPr>
            <w:tcW w:w="960" w:type="dxa"/>
            <w:noWrap/>
            <w:hideMark/>
            <w:tcPrChange w:id="690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08" w:author="Nick.Tolimieri [2]" w:date="2022-09-15T08:36:00Z"/>
                <w:rFonts w:asciiTheme="minorHAnsi" w:eastAsiaTheme="minorHAnsi" w:hAnsiTheme="minorHAnsi" w:cstheme="minorBidi"/>
                <w:sz w:val="22"/>
                <w:szCs w:val="22"/>
                <w:rPrChange w:id="6909" w:author="Nick.Tolimieri [2]" w:date="2022-09-15T08:36:00Z">
                  <w:rPr>
                    <w:ins w:id="6910" w:author="Nick.Tolimieri [2]" w:date="2022-09-15T08:36:00Z"/>
                    <w:rFonts w:ascii="Calibri" w:hAnsi="Calibri" w:cs="Calibri"/>
                    <w:color w:val="000000"/>
                    <w:sz w:val="22"/>
                    <w:szCs w:val="22"/>
                  </w:rPr>
                </w:rPrChange>
              </w:rPr>
              <w:pPrChange w:id="6911" w:author="Nick.Tolimieri [2]" w:date="2022-09-15T08:36:00Z">
                <w:pPr>
                  <w:jc w:val="right"/>
                </w:pPr>
              </w:pPrChange>
            </w:pPr>
            <w:ins w:id="6912" w:author="Nick.Tolimieri [2]" w:date="2022-09-15T08:36:00Z">
              <w:r w:rsidRPr="00333E54">
                <w:rPr>
                  <w:rFonts w:asciiTheme="minorHAnsi" w:eastAsiaTheme="minorHAnsi" w:hAnsiTheme="minorHAnsi" w:cstheme="minorBidi"/>
                  <w:sz w:val="22"/>
                  <w:szCs w:val="22"/>
                  <w:rPrChange w:id="6913" w:author="Nick.Tolimieri [2]" w:date="2022-09-15T08:36:00Z">
                    <w:rPr>
                      <w:rFonts w:ascii="Calibri" w:hAnsi="Calibri" w:cs="Calibri"/>
                      <w:color w:val="000000"/>
                      <w:sz w:val="22"/>
                      <w:szCs w:val="22"/>
                    </w:rPr>
                  </w:rPrChange>
                </w:rPr>
                <w:t>29</w:t>
              </w:r>
            </w:ins>
          </w:p>
        </w:tc>
        <w:tc>
          <w:tcPr>
            <w:tcW w:w="960" w:type="dxa"/>
            <w:noWrap/>
            <w:hideMark/>
            <w:tcPrChange w:id="691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15" w:author="Nick.Tolimieri [2]" w:date="2022-09-15T08:36:00Z"/>
                <w:rFonts w:asciiTheme="minorHAnsi" w:eastAsiaTheme="minorHAnsi" w:hAnsiTheme="minorHAnsi" w:cstheme="minorBidi"/>
                <w:sz w:val="22"/>
                <w:szCs w:val="22"/>
                <w:rPrChange w:id="6916" w:author="Nick.Tolimieri [2]" w:date="2022-09-15T08:36:00Z">
                  <w:rPr>
                    <w:ins w:id="6917" w:author="Nick.Tolimieri [2]" w:date="2022-09-15T08:36:00Z"/>
                    <w:rFonts w:ascii="Calibri" w:hAnsi="Calibri" w:cs="Calibri"/>
                    <w:color w:val="000000"/>
                    <w:sz w:val="22"/>
                    <w:szCs w:val="22"/>
                  </w:rPr>
                </w:rPrChange>
              </w:rPr>
              <w:pPrChange w:id="6918" w:author="Nick.Tolimieri [2]" w:date="2022-09-15T08:36:00Z">
                <w:pPr>
                  <w:jc w:val="right"/>
                </w:pPr>
              </w:pPrChange>
            </w:pPr>
            <w:ins w:id="6919" w:author="Nick.Tolimieri [2]" w:date="2022-09-15T08:36:00Z">
              <w:r w:rsidRPr="00333E54">
                <w:rPr>
                  <w:rFonts w:asciiTheme="minorHAnsi" w:eastAsiaTheme="minorHAnsi" w:hAnsiTheme="minorHAnsi" w:cstheme="minorBidi"/>
                  <w:sz w:val="22"/>
                  <w:szCs w:val="22"/>
                  <w:rPrChange w:id="6920" w:author="Nick.Tolimieri [2]" w:date="2022-09-15T08:36:00Z">
                    <w:rPr>
                      <w:rFonts w:ascii="Calibri" w:hAnsi="Calibri" w:cs="Calibri"/>
                      <w:color w:val="000000"/>
                      <w:sz w:val="22"/>
                      <w:szCs w:val="22"/>
                    </w:rPr>
                  </w:rPrChange>
                </w:rPr>
                <w:t>29</w:t>
              </w:r>
            </w:ins>
          </w:p>
        </w:tc>
        <w:tc>
          <w:tcPr>
            <w:tcW w:w="960" w:type="dxa"/>
            <w:noWrap/>
            <w:hideMark/>
            <w:tcPrChange w:id="692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22" w:author="Nick.Tolimieri [2]" w:date="2022-09-15T08:36:00Z"/>
                <w:rFonts w:asciiTheme="minorHAnsi" w:eastAsiaTheme="minorHAnsi" w:hAnsiTheme="minorHAnsi" w:cstheme="minorBidi"/>
                <w:sz w:val="22"/>
                <w:szCs w:val="22"/>
                <w:rPrChange w:id="6923" w:author="Nick.Tolimieri [2]" w:date="2022-09-15T08:36:00Z">
                  <w:rPr>
                    <w:ins w:id="6924" w:author="Nick.Tolimieri [2]" w:date="2022-09-15T08:36:00Z"/>
                    <w:rFonts w:ascii="Calibri" w:hAnsi="Calibri" w:cs="Calibri"/>
                    <w:color w:val="000000"/>
                    <w:sz w:val="22"/>
                    <w:szCs w:val="22"/>
                  </w:rPr>
                </w:rPrChange>
              </w:rPr>
              <w:pPrChange w:id="6925" w:author="Nick.Tolimieri [2]" w:date="2022-09-15T08:36:00Z">
                <w:pPr>
                  <w:jc w:val="right"/>
                </w:pPr>
              </w:pPrChange>
            </w:pPr>
            <w:ins w:id="6926" w:author="Nick.Tolimieri [2]" w:date="2022-09-15T08:36:00Z">
              <w:r w:rsidRPr="00333E54">
                <w:rPr>
                  <w:rFonts w:asciiTheme="minorHAnsi" w:eastAsiaTheme="minorHAnsi" w:hAnsiTheme="minorHAnsi" w:cstheme="minorBidi"/>
                  <w:sz w:val="22"/>
                  <w:szCs w:val="22"/>
                  <w:rPrChange w:id="6927" w:author="Nick.Tolimieri [2]" w:date="2022-09-15T08:36:00Z">
                    <w:rPr>
                      <w:rFonts w:ascii="Calibri" w:hAnsi="Calibri" w:cs="Calibri"/>
                      <w:color w:val="000000"/>
                      <w:sz w:val="22"/>
                      <w:szCs w:val="22"/>
                    </w:rPr>
                  </w:rPrChange>
                </w:rPr>
                <w:t>29</w:t>
              </w:r>
            </w:ins>
          </w:p>
        </w:tc>
        <w:tc>
          <w:tcPr>
            <w:tcW w:w="960" w:type="dxa"/>
            <w:noWrap/>
            <w:hideMark/>
            <w:tcPrChange w:id="692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29" w:author="Nick.Tolimieri [2]" w:date="2022-09-15T08:36:00Z"/>
                <w:rFonts w:asciiTheme="minorHAnsi" w:eastAsiaTheme="minorHAnsi" w:hAnsiTheme="minorHAnsi" w:cstheme="minorBidi"/>
                <w:sz w:val="22"/>
                <w:szCs w:val="22"/>
                <w:rPrChange w:id="6930" w:author="Nick.Tolimieri [2]" w:date="2022-09-15T08:36:00Z">
                  <w:rPr>
                    <w:ins w:id="6931" w:author="Nick.Tolimieri [2]" w:date="2022-09-15T08:36:00Z"/>
                    <w:rFonts w:ascii="Calibri" w:hAnsi="Calibri" w:cs="Calibri"/>
                    <w:color w:val="000000"/>
                    <w:sz w:val="22"/>
                    <w:szCs w:val="22"/>
                  </w:rPr>
                </w:rPrChange>
              </w:rPr>
              <w:pPrChange w:id="6932" w:author="Nick.Tolimieri [2]" w:date="2022-09-15T08:36:00Z">
                <w:pPr>
                  <w:jc w:val="right"/>
                </w:pPr>
              </w:pPrChange>
            </w:pPr>
            <w:ins w:id="6933" w:author="Nick.Tolimieri [2]" w:date="2022-09-15T08:36:00Z">
              <w:r w:rsidRPr="00333E54">
                <w:rPr>
                  <w:rFonts w:asciiTheme="minorHAnsi" w:eastAsiaTheme="minorHAnsi" w:hAnsiTheme="minorHAnsi" w:cstheme="minorBidi"/>
                  <w:sz w:val="22"/>
                  <w:szCs w:val="22"/>
                  <w:rPrChange w:id="6934" w:author="Nick.Tolimieri [2]" w:date="2022-09-15T08:36:00Z">
                    <w:rPr>
                      <w:rFonts w:ascii="Calibri" w:hAnsi="Calibri" w:cs="Calibri"/>
                      <w:color w:val="000000"/>
                      <w:sz w:val="22"/>
                      <w:szCs w:val="22"/>
                    </w:rPr>
                  </w:rPrChange>
                </w:rPr>
                <w:t>2.57</w:t>
              </w:r>
            </w:ins>
          </w:p>
        </w:tc>
        <w:tc>
          <w:tcPr>
            <w:tcW w:w="960" w:type="dxa"/>
            <w:noWrap/>
            <w:hideMark/>
            <w:tcPrChange w:id="693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36" w:author="Nick.Tolimieri [2]" w:date="2022-09-15T08:36:00Z"/>
                <w:rFonts w:asciiTheme="minorHAnsi" w:eastAsiaTheme="minorHAnsi" w:hAnsiTheme="minorHAnsi" w:cstheme="minorBidi"/>
                <w:sz w:val="22"/>
                <w:szCs w:val="22"/>
                <w:rPrChange w:id="6937" w:author="Nick.Tolimieri [2]" w:date="2022-09-15T08:36:00Z">
                  <w:rPr>
                    <w:ins w:id="6938" w:author="Nick.Tolimieri [2]" w:date="2022-09-15T08:36:00Z"/>
                    <w:rFonts w:ascii="Calibri" w:hAnsi="Calibri" w:cs="Calibri"/>
                    <w:color w:val="000000"/>
                    <w:sz w:val="22"/>
                    <w:szCs w:val="22"/>
                  </w:rPr>
                </w:rPrChange>
              </w:rPr>
              <w:pPrChange w:id="6939" w:author="Nick.Tolimieri [2]" w:date="2022-09-15T08:36:00Z">
                <w:pPr>
                  <w:jc w:val="right"/>
                </w:pPr>
              </w:pPrChange>
            </w:pPr>
            <w:ins w:id="6940" w:author="Nick.Tolimieri [2]" w:date="2022-09-15T08:36:00Z">
              <w:r w:rsidRPr="00333E54">
                <w:rPr>
                  <w:rFonts w:asciiTheme="minorHAnsi" w:eastAsiaTheme="minorHAnsi" w:hAnsiTheme="minorHAnsi" w:cstheme="minorBidi"/>
                  <w:sz w:val="22"/>
                  <w:szCs w:val="22"/>
                  <w:rPrChange w:id="6941" w:author="Nick.Tolimieri [2]" w:date="2022-09-15T08:36:00Z">
                    <w:rPr>
                      <w:rFonts w:ascii="Calibri" w:hAnsi="Calibri" w:cs="Calibri"/>
                      <w:color w:val="000000"/>
                      <w:sz w:val="22"/>
                      <w:szCs w:val="22"/>
                    </w:rPr>
                  </w:rPrChange>
                </w:rPr>
                <w:t>0.6</w:t>
              </w:r>
            </w:ins>
          </w:p>
        </w:tc>
      </w:tr>
      <w:tr w:rsidR="00333E54" w:rsidRPr="00333E54" w:rsidTr="00333E54">
        <w:trPr>
          <w:divId w:val="1703289460"/>
          <w:trHeight w:val="300"/>
          <w:ins w:id="6942" w:author="Nick.Tolimieri [2]" w:date="2022-09-15T08:36:00Z"/>
          <w:trPrChange w:id="6943" w:author="Nick.Tolimieri [2]" w:date="2022-09-15T08:36:00Z">
            <w:trPr>
              <w:divId w:val="1703289460"/>
              <w:trHeight w:val="300"/>
            </w:trPr>
          </w:trPrChange>
        </w:trPr>
        <w:tc>
          <w:tcPr>
            <w:tcW w:w="960" w:type="dxa"/>
            <w:noWrap/>
            <w:hideMark/>
            <w:tcPrChange w:id="694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45" w:author="Nick.Tolimieri [2]" w:date="2022-09-15T08:36:00Z"/>
                <w:rFonts w:asciiTheme="minorHAnsi" w:eastAsiaTheme="minorHAnsi" w:hAnsiTheme="minorHAnsi" w:cstheme="minorBidi"/>
                <w:sz w:val="22"/>
                <w:szCs w:val="22"/>
                <w:rPrChange w:id="6946" w:author="Nick.Tolimieri [2]" w:date="2022-09-15T08:36:00Z">
                  <w:rPr>
                    <w:ins w:id="6947" w:author="Nick.Tolimieri [2]" w:date="2022-09-15T08:36:00Z"/>
                    <w:rFonts w:ascii="Calibri" w:hAnsi="Calibri" w:cs="Calibri"/>
                    <w:color w:val="000000"/>
                    <w:sz w:val="22"/>
                    <w:szCs w:val="22"/>
                  </w:rPr>
                </w:rPrChange>
              </w:rPr>
              <w:pPrChange w:id="6948" w:author="Nick.Tolimieri [2]" w:date="2022-09-15T08:36:00Z">
                <w:pPr/>
              </w:pPrChange>
            </w:pPr>
            <w:ins w:id="6949" w:author="Nick.Tolimieri [2]" w:date="2022-09-15T08:36:00Z">
              <w:r w:rsidRPr="00333E54">
                <w:rPr>
                  <w:rFonts w:asciiTheme="minorHAnsi" w:eastAsiaTheme="minorHAnsi" w:hAnsiTheme="minorHAnsi" w:cstheme="minorBidi"/>
                  <w:sz w:val="22"/>
                  <w:szCs w:val="22"/>
                  <w:rPrChange w:id="6950" w:author="Nick.Tolimieri [2]" w:date="2022-09-15T08:36:00Z">
                    <w:rPr>
                      <w:rFonts w:ascii="Calibri" w:hAnsi="Calibri" w:cs="Calibri"/>
                      <w:color w:val="000000"/>
                      <w:sz w:val="22"/>
                      <w:szCs w:val="22"/>
                    </w:rPr>
                  </w:rPrChange>
                </w:rPr>
                <w:t>Cape Alava</w:t>
              </w:r>
            </w:ins>
          </w:p>
        </w:tc>
        <w:tc>
          <w:tcPr>
            <w:tcW w:w="960" w:type="dxa"/>
            <w:noWrap/>
            <w:hideMark/>
            <w:tcPrChange w:id="695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52" w:author="Nick.Tolimieri [2]" w:date="2022-09-15T08:36:00Z"/>
                <w:rFonts w:asciiTheme="minorHAnsi" w:eastAsiaTheme="minorHAnsi" w:hAnsiTheme="minorHAnsi" w:cstheme="minorBidi"/>
                <w:sz w:val="22"/>
                <w:szCs w:val="22"/>
                <w:rPrChange w:id="6953" w:author="Nick.Tolimieri [2]" w:date="2022-09-15T08:36:00Z">
                  <w:rPr>
                    <w:ins w:id="6954" w:author="Nick.Tolimieri [2]" w:date="2022-09-15T08:36:00Z"/>
                    <w:rFonts w:ascii="Calibri" w:hAnsi="Calibri" w:cs="Calibri"/>
                    <w:color w:val="000000"/>
                    <w:sz w:val="22"/>
                    <w:szCs w:val="22"/>
                  </w:rPr>
                </w:rPrChange>
              </w:rPr>
              <w:pPrChange w:id="6955" w:author="Nick.Tolimieri [2]" w:date="2022-09-15T08:36:00Z">
                <w:pPr>
                  <w:jc w:val="right"/>
                </w:pPr>
              </w:pPrChange>
            </w:pPr>
            <w:ins w:id="6956" w:author="Nick.Tolimieri [2]" w:date="2022-09-15T08:36:00Z">
              <w:r w:rsidRPr="00333E54">
                <w:rPr>
                  <w:rFonts w:asciiTheme="minorHAnsi" w:eastAsiaTheme="minorHAnsi" w:hAnsiTheme="minorHAnsi" w:cstheme="minorBidi"/>
                  <w:sz w:val="22"/>
                  <w:szCs w:val="22"/>
                  <w:rPrChange w:id="6957" w:author="Nick.Tolimieri [2]" w:date="2022-09-15T08:36:00Z">
                    <w:rPr>
                      <w:rFonts w:ascii="Calibri" w:hAnsi="Calibri" w:cs="Calibri"/>
                      <w:color w:val="000000"/>
                      <w:sz w:val="22"/>
                      <w:szCs w:val="22"/>
                    </w:rPr>
                  </w:rPrChange>
                </w:rPr>
                <w:t>1994</w:t>
              </w:r>
            </w:ins>
          </w:p>
        </w:tc>
        <w:tc>
          <w:tcPr>
            <w:tcW w:w="960" w:type="dxa"/>
            <w:noWrap/>
            <w:hideMark/>
            <w:tcPrChange w:id="695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59" w:author="Nick.Tolimieri [2]" w:date="2022-09-15T08:36:00Z"/>
                <w:rFonts w:asciiTheme="minorHAnsi" w:eastAsiaTheme="minorHAnsi" w:hAnsiTheme="minorHAnsi" w:cstheme="minorBidi"/>
                <w:sz w:val="22"/>
                <w:szCs w:val="22"/>
                <w:rPrChange w:id="6960" w:author="Nick.Tolimieri [2]" w:date="2022-09-15T08:36:00Z">
                  <w:rPr>
                    <w:ins w:id="6961" w:author="Nick.Tolimieri [2]" w:date="2022-09-15T08:36:00Z"/>
                    <w:rFonts w:ascii="Calibri" w:hAnsi="Calibri" w:cs="Calibri"/>
                    <w:color w:val="000000"/>
                    <w:sz w:val="22"/>
                    <w:szCs w:val="22"/>
                  </w:rPr>
                </w:rPrChange>
              </w:rPr>
              <w:pPrChange w:id="6962" w:author="Nick.Tolimieri [2]" w:date="2022-09-15T08:36:00Z">
                <w:pPr>
                  <w:jc w:val="right"/>
                </w:pPr>
              </w:pPrChange>
            </w:pPr>
            <w:ins w:id="6963" w:author="Nick.Tolimieri [2]" w:date="2022-09-15T08:36:00Z">
              <w:r w:rsidRPr="00333E54">
                <w:rPr>
                  <w:rFonts w:asciiTheme="minorHAnsi" w:eastAsiaTheme="minorHAnsi" w:hAnsiTheme="minorHAnsi" w:cstheme="minorBidi"/>
                  <w:sz w:val="22"/>
                  <w:szCs w:val="22"/>
                  <w:rPrChange w:id="6964" w:author="Nick.Tolimieri [2]" w:date="2022-09-15T08:36:00Z">
                    <w:rPr>
                      <w:rFonts w:ascii="Calibri" w:hAnsi="Calibri" w:cs="Calibri"/>
                      <w:color w:val="000000"/>
                      <w:sz w:val="22"/>
                      <w:szCs w:val="22"/>
                    </w:rPr>
                  </w:rPrChange>
                </w:rPr>
                <w:t>27</w:t>
              </w:r>
            </w:ins>
          </w:p>
        </w:tc>
        <w:tc>
          <w:tcPr>
            <w:tcW w:w="960" w:type="dxa"/>
            <w:noWrap/>
            <w:hideMark/>
            <w:tcPrChange w:id="696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66" w:author="Nick.Tolimieri [2]" w:date="2022-09-15T08:36:00Z"/>
                <w:rFonts w:asciiTheme="minorHAnsi" w:eastAsiaTheme="minorHAnsi" w:hAnsiTheme="minorHAnsi" w:cstheme="minorBidi"/>
                <w:sz w:val="22"/>
                <w:szCs w:val="22"/>
                <w:rPrChange w:id="6967" w:author="Nick.Tolimieri [2]" w:date="2022-09-15T08:36:00Z">
                  <w:rPr>
                    <w:ins w:id="6968" w:author="Nick.Tolimieri [2]" w:date="2022-09-15T08:36:00Z"/>
                    <w:rFonts w:ascii="Calibri" w:hAnsi="Calibri" w:cs="Calibri"/>
                    <w:color w:val="000000"/>
                    <w:sz w:val="22"/>
                    <w:szCs w:val="22"/>
                  </w:rPr>
                </w:rPrChange>
              </w:rPr>
              <w:pPrChange w:id="6969" w:author="Nick.Tolimieri [2]" w:date="2022-09-15T08:36:00Z">
                <w:pPr>
                  <w:jc w:val="right"/>
                </w:pPr>
              </w:pPrChange>
            </w:pPr>
            <w:ins w:id="6970" w:author="Nick.Tolimieri [2]" w:date="2022-09-15T08:36:00Z">
              <w:r w:rsidRPr="00333E54">
                <w:rPr>
                  <w:rFonts w:asciiTheme="minorHAnsi" w:eastAsiaTheme="minorHAnsi" w:hAnsiTheme="minorHAnsi" w:cstheme="minorBidi"/>
                  <w:sz w:val="22"/>
                  <w:szCs w:val="22"/>
                  <w:rPrChange w:id="6971" w:author="Nick.Tolimieri [2]" w:date="2022-09-15T08:36:00Z">
                    <w:rPr>
                      <w:rFonts w:ascii="Calibri" w:hAnsi="Calibri" w:cs="Calibri"/>
                      <w:color w:val="000000"/>
                      <w:sz w:val="22"/>
                      <w:szCs w:val="22"/>
                    </w:rPr>
                  </w:rPrChange>
                </w:rPr>
                <w:t>38</w:t>
              </w:r>
            </w:ins>
          </w:p>
        </w:tc>
        <w:tc>
          <w:tcPr>
            <w:tcW w:w="960" w:type="dxa"/>
            <w:noWrap/>
            <w:hideMark/>
            <w:tcPrChange w:id="697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73" w:author="Nick.Tolimieri [2]" w:date="2022-09-15T08:36:00Z"/>
                <w:rFonts w:asciiTheme="minorHAnsi" w:eastAsiaTheme="minorHAnsi" w:hAnsiTheme="minorHAnsi" w:cstheme="minorBidi"/>
                <w:sz w:val="22"/>
                <w:szCs w:val="22"/>
                <w:rPrChange w:id="6974" w:author="Nick.Tolimieri [2]" w:date="2022-09-15T08:36:00Z">
                  <w:rPr>
                    <w:ins w:id="6975" w:author="Nick.Tolimieri [2]" w:date="2022-09-15T08:36:00Z"/>
                    <w:rFonts w:ascii="Calibri" w:hAnsi="Calibri" w:cs="Calibri"/>
                    <w:color w:val="000000"/>
                    <w:sz w:val="22"/>
                    <w:szCs w:val="22"/>
                  </w:rPr>
                </w:rPrChange>
              </w:rPr>
              <w:pPrChange w:id="6976" w:author="Nick.Tolimieri [2]" w:date="2022-09-15T08:36:00Z">
                <w:pPr>
                  <w:jc w:val="right"/>
                </w:pPr>
              </w:pPrChange>
            </w:pPr>
            <w:ins w:id="6977" w:author="Nick.Tolimieri [2]" w:date="2022-09-15T08:36:00Z">
              <w:r w:rsidRPr="00333E54">
                <w:rPr>
                  <w:rFonts w:asciiTheme="minorHAnsi" w:eastAsiaTheme="minorHAnsi" w:hAnsiTheme="minorHAnsi" w:cstheme="minorBidi"/>
                  <w:sz w:val="22"/>
                  <w:szCs w:val="22"/>
                  <w:rPrChange w:id="6978" w:author="Nick.Tolimieri [2]" w:date="2022-09-15T08:36:00Z">
                    <w:rPr>
                      <w:rFonts w:ascii="Calibri" w:hAnsi="Calibri" w:cs="Calibri"/>
                      <w:color w:val="000000"/>
                      <w:sz w:val="22"/>
                      <w:szCs w:val="22"/>
                    </w:rPr>
                  </w:rPrChange>
                </w:rPr>
                <w:t>1</w:t>
              </w:r>
            </w:ins>
          </w:p>
        </w:tc>
        <w:tc>
          <w:tcPr>
            <w:tcW w:w="960" w:type="dxa"/>
            <w:noWrap/>
            <w:hideMark/>
            <w:tcPrChange w:id="697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80" w:author="Nick.Tolimieri [2]" w:date="2022-09-15T08:36:00Z"/>
                <w:rFonts w:asciiTheme="minorHAnsi" w:eastAsiaTheme="minorHAnsi" w:hAnsiTheme="minorHAnsi" w:cstheme="minorBidi"/>
                <w:sz w:val="22"/>
                <w:szCs w:val="22"/>
                <w:rPrChange w:id="6981" w:author="Nick.Tolimieri [2]" w:date="2022-09-15T08:36:00Z">
                  <w:rPr>
                    <w:ins w:id="6982" w:author="Nick.Tolimieri [2]" w:date="2022-09-15T08:36:00Z"/>
                    <w:rFonts w:ascii="Calibri" w:hAnsi="Calibri" w:cs="Calibri"/>
                    <w:color w:val="000000"/>
                    <w:sz w:val="22"/>
                    <w:szCs w:val="22"/>
                  </w:rPr>
                </w:rPrChange>
              </w:rPr>
              <w:pPrChange w:id="6983" w:author="Nick.Tolimieri [2]" w:date="2022-09-15T08:36:00Z">
                <w:pPr>
                  <w:jc w:val="right"/>
                </w:pPr>
              </w:pPrChange>
            </w:pPr>
            <w:ins w:id="6984" w:author="Nick.Tolimieri [2]" w:date="2022-09-15T08:36:00Z">
              <w:r w:rsidRPr="00333E54">
                <w:rPr>
                  <w:rFonts w:asciiTheme="minorHAnsi" w:eastAsiaTheme="minorHAnsi" w:hAnsiTheme="minorHAnsi" w:cstheme="minorBidi"/>
                  <w:sz w:val="22"/>
                  <w:szCs w:val="22"/>
                  <w:rPrChange w:id="6985" w:author="Nick.Tolimieri [2]" w:date="2022-09-15T08:36:00Z">
                    <w:rPr>
                      <w:rFonts w:ascii="Calibri" w:hAnsi="Calibri" w:cs="Calibri"/>
                      <w:color w:val="000000"/>
                      <w:sz w:val="22"/>
                      <w:szCs w:val="22"/>
                    </w:rPr>
                  </w:rPrChange>
                </w:rPr>
                <w:t>27</w:t>
              </w:r>
            </w:ins>
          </w:p>
        </w:tc>
        <w:tc>
          <w:tcPr>
            <w:tcW w:w="960" w:type="dxa"/>
            <w:noWrap/>
            <w:hideMark/>
            <w:tcPrChange w:id="698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87" w:author="Nick.Tolimieri [2]" w:date="2022-09-15T08:36:00Z"/>
                <w:rFonts w:asciiTheme="minorHAnsi" w:eastAsiaTheme="minorHAnsi" w:hAnsiTheme="minorHAnsi" w:cstheme="minorBidi"/>
                <w:sz w:val="22"/>
                <w:szCs w:val="22"/>
                <w:rPrChange w:id="6988" w:author="Nick.Tolimieri [2]" w:date="2022-09-15T08:36:00Z">
                  <w:rPr>
                    <w:ins w:id="6989" w:author="Nick.Tolimieri [2]" w:date="2022-09-15T08:36:00Z"/>
                    <w:rFonts w:ascii="Calibri" w:hAnsi="Calibri" w:cs="Calibri"/>
                    <w:color w:val="000000"/>
                    <w:sz w:val="22"/>
                    <w:szCs w:val="22"/>
                  </w:rPr>
                </w:rPrChange>
              </w:rPr>
              <w:pPrChange w:id="6990" w:author="Nick.Tolimieri [2]" w:date="2022-09-15T08:36:00Z">
                <w:pPr>
                  <w:jc w:val="right"/>
                </w:pPr>
              </w:pPrChange>
            </w:pPr>
            <w:ins w:id="6991" w:author="Nick.Tolimieri [2]" w:date="2022-09-15T08:36:00Z">
              <w:r w:rsidRPr="00333E54">
                <w:rPr>
                  <w:rFonts w:asciiTheme="minorHAnsi" w:eastAsiaTheme="minorHAnsi" w:hAnsiTheme="minorHAnsi" w:cstheme="minorBidi"/>
                  <w:sz w:val="22"/>
                  <w:szCs w:val="22"/>
                  <w:rPrChange w:id="6992" w:author="Nick.Tolimieri [2]" w:date="2022-09-15T08:36:00Z">
                    <w:rPr>
                      <w:rFonts w:ascii="Calibri" w:hAnsi="Calibri" w:cs="Calibri"/>
                      <w:color w:val="000000"/>
                      <w:sz w:val="22"/>
                      <w:szCs w:val="22"/>
                    </w:rPr>
                  </w:rPrChange>
                </w:rPr>
                <w:t>27</w:t>
              </w:r>
            </w:ins>
          </w:p>
        </w:tc>
        <w:tc>
          <w:tcPr>
            <w:tcW w:w="960" w:type="dxa"/>
            <w:noWrap/>
            <w:hideMark/>
            <w:tcPrChange w:id="699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6994" w:author="Nick.Tolimieri [2]" w:date="2022-09-15T08:36:00Z"/>
                <w:rFonts w:asciiTheme="minorHAnsi" w:eastAsiaTheme="minorHAnsi" w:hAnsiTheme="minorHAnsi" w:cstheme="minorBidi"/>
                <w:sz w:val="22"/>
                <w:szCs w:val="22"/>
                <w:rPrChange w:id="6995" w:author="Nick.Tolimieri [2]" w:date="2022-09-15T08:36:00Z">
                  <w:rPr>
                    <w:ins w:id="6996" w:author="Nick.Tolimieri [2]" w:date="2022-09-15T08:36:00Z"/>
                    <w:rFonts w:ascii="Calibri" w:hAnsi="Calibri" w:cs="Calibri"/>
                    <w:color w:val="000000"/>
                    <w:sz w:val="22"/>
                    <w:szCs w:val="22"/>
                  </w:rPr>
                </w:rPrChange>
              </w:rPr>
              <w:pPrChange w:id="6997" w:author="Nick.Tolimieri [2]" w:date="2022-09-15T08:36:00Z">
                <w:pPr>
                  <w:jc w:val="right"/>
                </w:pPr>
              </w:pPrChange>
            </w:pPr>
            <w:ins w:id="6998" w:author="Nick.Tolimieri [2]" w:date="2022-09-15T08:36:00Z">
              <w:r w:rsidRPr="00333E54">
                <w:rPr>
                  <w:rFonts w:asciiTheme="minorHAnsi" w:eastAsiaTheme="minorHAnsi" w:hAnsiTheme="minorHAnsi" w:cstheme="minorBidi"/>
                  <w:sz w:val="22"/>
                  <w:szCs w:val="22"/>
                  <w:rPrChange w:id="6999" w:author="Nick.Tolimieri [2]" w:date="2022-09-15T08:36:00Z">
                    <w:rPr>
                      <w:rFonts w:ascii="Calibri" w:hAnsi="Calibri" w:cs="Calibri"/>
                      <w:color w:val="000000"/>
                      <w:sz w:val="22"/>
                      <w:szCs w:val="22"/>
                    </w:rPr>
                  </w:rPrChange>
                </w:rPr>
                <w:t>27</w:t>
              </w:r>
            </w:ins>
          </w:p>
        </w:tc>
        <w:tc>
          <w:tcPr>
            <w:tcW w:w="960" w:type="dxa"/>
            <w:noWrap/>
            <w:hideMark/>
            <w:tcPrChange w:id="700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01" w:author="Nick.Tolimieri [2]" w:date="2022-09-15T08:36:00Z"/>
                <w:rFonts w:asciiTheme="minorHAnsi" w:eastAsiaTheme="minorHAnsi" w:hAnsiTheme="minorHAnsi" w:cstheme="minorBidi"/>
                <w:sz w:val="22"/>
                <w:szCs w:val="22"/>
                <w:rPrChange w:id="7002" w:author="Nick.Tolimieri [2]" w:date="2022-09-15T08:36:00Z">
                  <w:rPr>
                    <w:ins w:id="7003" w:author="Nick.Tolimieri [2]" w:date="2022-09-15T08:36:00Z"/>
                    <w:rFonts w:ascii="Calibri" w:hAnsi="Calibri" w:cs="Calibri"/>
                    <w:color w:val="000000"/>
                    <w:sz w:val="22"/>
                    <w:szCs w:val="22"/>
                  </w:rPr>
                </w:rPrChange>
              </w:rPr>
              <w:pPrChange w:id="7004" w:author="Nick.Tolimieri [2]" w:date="2022-09-15T08:36:00Z">
                <w:pPr>
                  <w:jc w:val="right"/>
                </w:pPr>
              </w:pPrChange>
            </w:pPr>
            <w:ins w:id="7005" w:author="Nick.Tolimieri [2]" w:date="2022-09-15T08:36:00Z">
              <w:r w:rsidRPr="00333E54">
                <w:rPr>
                  <w:rFonts w:asciiTheme="minorHAnsi" w:eastAsiaTheme="minorHAnsi" w:hAnsiTheme="minorHAnsi" w:cstheme="minorBidi"/>
                  <w:sz w:val="22"/>
                  <w:szCs w:val="22"/>
                  <w:rPrChange w:id="7006" w:author="Nick.Tolimieri [2]" w:date="2022-09-15T08:36:00Z">
                    <w:rPr>
                      <w:rFonts w:ascii="Calibri" w:hAnsi="Calibri" w:cs="Calibri"/>
                      <w:color w:val="000000"/>
                      <w:sz w:val="22"/>
                      <w:szCs w:val="22"/>
                    </w:rPr>
                  </w:rPrChange>
                </w:rPr>
                <w:t>2.66</w:t>
              </w:r>
            </w:ins>
          </w:p>
        </w:tc>
        <w:tc>
          <w:tcPr>
            <w:tcW w:w="960" w:type="dxa"/>
            <w:noWrap/>
            <w:hideMark/>
            <w:tcPrChange w:id="700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08" w:author="Nick.Tolimieri [2]" w:date="2022-09-15T08:36:00Z"/>
                <w:rFonts w:asciiTheme="minorHAnsi" w:eastAsiaTheme="minorHAnsi" w:hAnsiTheme="minorHAnsi" w:cstheme="minorBidi"/>
                <w:sz w:val="22"/>
                <w:szCs w:val="22"/>
                <w:rPrChange w:id="7009" w:author="Nick.Tolimieri [2]" w:date="2022-09-15T08:36:00Z">
                  <w:rPr>
                    <w:ins w:id="7010" w:author="Nick.Tolimieri [2]" w:date="2022-09-15T08:36:00Z"/>
                    <w:rFonts w:ascii="Calibri" w:hAnsi="Calibri" w:cs="Calibri"/>
                    <w:color w:val="000000"/>
                    <w:sz w:val="22"/>
                    <w:szCs w:val="22"/>
                  </w:rPr>
                </w:rPrChange>
              </w:rPr>
              <w:pPrChange w:id="7011" w:author="Nick.Tolimieri [2]" w:date="2022-09-15T08:36:00Z">
                <w:pPr>
                  <w:jc w:val="right"/>
                </w:pPr>
              </w:pPrChange>
            </w:pPr>
            <w:ins w:id="7012" w:author="Nick.Tolimieri [2]" w:date="2022-09-15T08:36:00Z">
              <w:r w:rsidRPr="00333E54">
                <w:rPr>
                  <w:rFonts w:asciiTheme="minorHAnsi" w:eastAsiaTheme="minorHAnsi" w:hAnsiTheme="minorHAnsi" w:cstheme="minorBidi"/>
                  <w:sz w:val="22"/>
                  <w:szCs w:val="22"/>
                  <w:rPrChange w:id="7013" w:author="Nick.Tolimieri [2]" w:date="2022-09-15T08:36:00Z">
                    <w:rPr>
                      <w:rFonts w:ascii="Calibri" w:hAnsi="Calibri" w:cs="Calibri"/>
                      <w:color w:val="000000"/>
                      <w:sz w:val="22"/>
                      <w:szCs w:val="22"/>
                    </w:rPr>
                  </w:rPrChange>
                </w:rPr>
                <w:t>0.58</w:t>
              </w:r>
            </w:ins>
          </w:p>
        </w:tc>
      </w:tr>
      <w:tr w:rsidR="00333E54" w:rsidRPr="00333E54" w:rsidTr="00333E54">
        <w:trPr>
          <w:divId w:val="1703289460"/>
          <w:trHeight w:val="300"/>
          <w:ins w:id="7014" w:author="Nick.Tolimieri [2]" w:date="2022-09-15T08:36:00Z"/>
          <w:trPrChange w:id="7015" w:author="Nick.Tolimieri [2]" w:date="2022-09-15T08:36:00Z">
            <w:trPr>
              <w:divId w:val="1703289460"/>
              <w:trHeight w:val="300"/>
            </w:trPr>
          </w:trPrChange>
        </w:trPr>
        <w:tc>
          <w:tcPr>
            <w:tcW w:w="960" w:type="dxa"/>
            <w:noWrap/>
            <w:hideMark/>
            <w:tcPrChange w:id="701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17" w:author="Nick.Tolimieri [2]" w:date="2022-09-15T08:36:00Z"/>
                <w:rFonts w:asciiTheme="minorHAnsi" w:eastAsiaTheme="minorHAnsi" w:hAnsiTheme="minorHAnsi" w:cstheme="minorBidi"/>
                <w:sz w:val="22"/>
                <w:szCs w:val="22"/>
                <w:rPrChange w:id="7018" w:author="Nick.Tolimieri [2]" w:date="2022-09-15T08:36:00Z">
                  <w:rPr>
                    <w:ins w:id="7019" w:author="Nick.Tolimieri [2]" w:date="2022-09-15T08:36:00Z"/>
                    <w:rFonts w:ascii="Calibri" w:hAnsi="Calibri" w:cs="Calibri"/>
                    <w:color w:val="000000"/>
                    <w:sz w:val="22"/>
                    <w:szCs w:val="22"/>
                  </w:rPr>
                </w:rPrChange>
              </w:rPr>
              <w:pPrChange w:id="7020" w:author="Nick.Tolimieri [2]" w:date="2022-09-15T08:36:00Z">
                <w:pPr/>
              </w:pPrChange>
            </w:pPr>
            <w:ins w:id="7021" w:author="Nick.Tolimieri [2]" w:date="2022-09-15T08:36:00Z">
              <w:r w:rsidRPr="00333E54">
                <w:rPr>
                  <w:rFonts w:asciiTheme="minorHAnsi" w:eastAsiaTheme="minorHAnsi" w:hAnsiTheme="minorHAnsi" w:cstheme="minorBidi"/>
                  <w:sz w:val="22"/>
                  <w:szCs w:val="22"/>
                  <w:rPrChange w:id="7022" w:author="Nick.Tolimieri [2]" w:date="2022-09-15T08:36:00Z">
                    <w:rPr>
                      <w:rFonts w:ascii="Calibri" w:hAnsi="Calibri" w:cs="Calibri"/>
                      <w:color w:val="000000"/>
                      <w:sz w:val="22"/>
                      <w:szCs w:val="22"/>
                    </w:rPr>
                  </w:rPrChange>
                </w:rPr>
                <w:t>Cape Alava</w:t>
              </w:r>
            </w:ins>
          </w:p>
        </w:tc>
        <w:tc>
          <w:tcPr>
            <w:tcW w:w="960" w:type="dxa"/>
            <w:noWrap/>
            <w:hideMark/>
            <w:tcPrChange w:id="702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24" w:author="Nick.Tolimieri [2]" w:date="2022-09-15T08:36:00Z"/>
                <w:rFonts w:asciiTheme="minorHAnsi" w:eastAsiaTheme="minorHAnsi" w:hAnsiTheme="minorHAnsi" w:cstheme="minorBidi"/>
                <w:sz w:val="22"/>
                <w:szCs w:val="22"/>
                <w:rPrChange w:id="7025" w:author="Nick.Tolimieri [2]" w:date="2022-09-15T08:36:00Z">
                  <w:rPr>
                    <w:ins w:id="7026" w:author="Nick.Tolimieri [2]" w:date="2022-09-15T08:36:00Z"/>
                    <w:rFonts w:ascii="Calibri" w:hAnsi="Calibri" w:cs="Calibri"/>
                    <w:color w:val="000000"/>
                    <w:sz w:val="22"/>
                    <w:szCs w:val="22"/>
                  </w:rPr>
                </w:rPrChange>
              </w:rPr>
              <w:pPrChange w:id="7027" w:author="Nick.Tolimieri [2]" w:date="2022-09-15T08:36:00Z">
                <w:pPr>
                  <w:jc w:val="right"/>
                </w:pPr>
              </w:pPrChange>
            </w:pPr>
            <w:ins w:id="7028" w:author="Nick.Tolimieri [2]" w:date="2022-09-15T08:36:00Z">
              <w:r w:rsidRPr="00333E54">
                <w:rPr>
                  <w:rFonts w:asciiTheme="minorHAnsi" w:eastAsiaTheme="minorHAnsi" w:hAnsiTheme="minorHAnsi" w:cstheme="minorBidi"/>
                  <w:sz w:val="22"/>
                  <w:szCs w:val="22"/>
                  <w:rPrChange w:id="7029" w:author="Nick.Tolimieri [2]" w:date="2022-09-15T08:36:00Z">
                    <w:rPr>
                      <w:rFonts w:ascii="Calibri" w:hAnsi="Calibri" w:cs="Calibri"/>
                      <w:color w:val="000000"/>
                      <w:sz w:val="22"/>
                      <w:szCs w:val="22"/>
                    </w:rPr>
                  </w:rPrChange>
                </w:rPr>
                <w:t>1995</w:t>
              </w:r>
            </w:ins>
          </w:p>
        </w:tc>
        <w:tc>
          <w:tcPr>
            <w:tcW w:w="960" w:type="dxa"/>
            <w:noWrap/>
            <w:hideMark/>
            <w:tcPrChange w:id="703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31" w:author="Nick.Tolimieri [2]" w:date="2022-09-15T08:36:00Z"/>
                <w:rFonts w:asciiTheme="minorHAnsi" w:eastAsiaTheme="minorHAnsi" w:hAnsiTheme="minorHAnsi" w:cstheme="minorBidi"/>
                <w:sz w:val="22"/>
                <w:szCs w:val="22"/>
                <w:rPrChange w:id="7032" w:author="Nick.Tolimieri [2]" w:date="2022-09-15T08:36:00Z">
                  <w:rPr>
                    <w:ins w:id="7033" w:author="Nick.Tolimieri [2]" w:date="2022-09-15T08:36:00Z"/>
                    <w:rFonts w:ascii="Calibri" w:hAnsi="Calibri" w:cs="Calibri"/>
                    <w:color w:val="000000"/>
                    <w:sz w:val="22"/>
                    <w:szCs w:val="22"/>
                  </w:rPr>
                </w:rPrChange>
              </w:rPr>
              <w:pPrChange w:id="7034" w:author="Nick.Tolimieri [2]" w:date="2022-09-15T08:36:00Z">
                <w:pPr>
                  <w:jc w:val="right"/>
                </w:pPr>
              </w:pPrChange>
            </w:pPr>
            <w:ins w:id="7035" w:author="Nick.Tolimieri [2]" w:date="2022-09-15T08:36:00Z">
              <w:r w:rsidRPr="00333E54">
                <w:rPr>
                  <w:rFonts w:asciiTheme="minorHAnsi" w:eastAsiaTheme="minorHAnsi" w:hAnsiTheme="minorHAnsi" w:cstheme="minorBidi"/>
                  <w:sz w:val="22"/>
                  <w:szCs w:val="22"/>
                  <w:rPrChange w:id="7036" w:author="Nick.Tolimieri [2]" w:date="2022-09-15T08:36:00Z">
                    <w:rPr>
                      <w:rFonts w:ascii="Calibri" w:hAnsi="Calibri" w:cs="Calibri"/>
                      <w:color w:val="000000"/>
                      <w:sz w:val="22"/>
                      <w:szCs w:val="22"/>
                    </w:rPr>
                  </w:rPrChange>
                </w:rPr>
                <w:t>9</w:t>
              </w:r>
            </w:ins>
          </w:p>
        </w:tc>
        <w:tc>
          <w:tcPr>
            <w:tcW w:w="960" w:type="dxa"/>
            <w:noWrap/>
            <w:hideMark/>
            <w:tcPrChange w:id="703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38" w:author="Nick.Tolimieri [2]" w:date="2022-09-15T08:36:00Z"/>
                <w:rFonts w:asciiTheme="minorHAnsi" w:eastAsiaTheme="minorHAnsi" w:hAnsiTheme="minorHAnsi" w:cstheme="minorBidi"/>
                <w:sz w:val="22"/>
                <w:szCs w:val="22"/>
                <w:rPrChange w:id="7039" w:author="Nick.Tolimieri [2]" w:date="2022-09-15T08:36:00Z">
                  <w:rPr>
                    <w:ins w:id="7040" w:author="Nick.Tolimieri [2]" w:date="2022-09-15T08:36:00Z"/>
                    <w:rFonts w:ascii="Calibri" w:hAnsi="Calibri" w:cs="Calibri"/>
                    <w:color w:val="000000"/>
                    <w:sz w:val="22"/>
                    <w:szCs w:val="22"/>
                  </w:rPr>
                </w:rPrChange>
              </w:rPr>
              <w:pPrChange w:id="7041" w:author="Nick.Tolimieri [2]" w:date="2022-09-15T08:36:00Z">
                <w:pPr>
                  <w:jc w:val="right"/>
                </w:pPr>
              </w:pPrChange>
            </w:pPr>
            <w:ins w:id="7042" w:author="Nick.Tolimieri [2]" w:date="2022-09-15T08:36:00Z">
              <w:r w:rsidRPr="00333E54">
                <w:rPr>
                  <w:rFonts w:asciiTheme="minorHAnsi" w:eastAsiaTheme="minorHAnsi" w:hAnsiTheme="minorHAnsi" w:cstheme="minorBidi"/>
                  <w:sz w:val="22"/>
                  <w:szCs w:val="22"/>
                  <w:rPrChange w:id="7043" w:author="Nick.Tolimieri [2]" w:date="2022-09-15T08:36:00Z">
                    <w:rPr>
                      <w:rFonts w:ascii="Calibri" w:hAnsi="Calibri" w:cs="Calibri"/>
                      <w:color w:val="000000"/>
                      <w:sz w:val="22"/>
                      <w:szCs w:val="22"/>
                    </w:rPr>
                  </w:rPrChange>
                </w:rPr>
                <w:t>43</w:t>
              </w:r>
            </w:ins>
          </w:p>
        </w:tc>
        <w:tc>
          <w:tcPr>
            <w:tcW w:w="960" w:type="dxa"/>
            <w:noWrap/>
            <w:hideMark/>
            <w:tcPrChange w:id="704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45" w:author="Nick.Tolimieri [2]" w:date="2022-09-15T08:36:00Z"/>
                <w:rFonts w:asciiTheme="minorHAnsi" w:eastAsiaTheme="minorHAnsi" w:hAnsiTheme="minorHAnsi" w:cstheme="minorBidi"/>
                <w:sz w:val="22"/>
                <w:szCs w:val="22"/>
                <w:rPrChange w:id="7046" w:author="Nick.Tolimieri [2]" w:date="2022-09-15T08:36:00Z">
                  <w:rPr>
                    <w:ins w:id="7047" w:author="Nick.Tolimieri [2]" w:date="2022-09-15T08:36:00Z"/>
                    <w:rFonts w:ascii="Calibri" w:hAnsi="Calibri" w:cs="Calibri"/>
                    <w:color w:val="000000"/>
                    <w:sz w:val="22"/>
                    <w:szCs w:val="22"/>
                  </w:rPr>
                </w:rPrChange>
              </w:rPr>
              <w:pPrChange w:id="7048" w:author="Nick.Tolimieri [2]" w:date="2022-09-15T08:36:00Z">
                <w:pPr>
                  <w:jc w:val="right"/>
                </w:pPr>
              </w:pPrChange>
            </w:pPr>
            <w:ins w:id="7049" w:author="Nick.Tolimieri [2]" w:date="2022-09-15T08:36:00Z">
              <w:r w:rsidRPr="00333E54">
                <w:rPr>
                  <w:rFonts w:asciiTheme="minorHAnsi" w:eastAsiaTheme="minorHAnsi" w:hAnsiTheme="minorHAnsi" w:cstheme="minorBidi"/>
                  <w:sz w:val="22"/>
                  <w:szCs w:val="22"/>
                  <w:rPrChange w:id="7050" w:author="Nick.Tolimieri [2]" w:date="2022-09-15T08:36:00Z">
                    <w:rPr>
                      <w:rFonts w:ascii="Calibri" w:hAnsi="Calibri" w:cs="Calibri"/>
                      <w:color w:val="000000"/>
                      <w:sz w:val="22"/>
                      <w:szCs w:val="22"/>
                    </w:rPr>
                  </w:rPrChange>
                </w:rPr>
                <w:t>3</w:t>
              </w:r>
            </w:ins>
          </w:p>
        </w:tc>
        <w:tc>
          <w:tcPr>
            <w:tcW w:w="960" w:type="dxa"/>
            <w:noWrap/>
            <w:hideMark/>
            <w:tcPrChange w:id="705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52" w:author="Nick.Tolimieri [2]" w:date="2022-09-15T08:36:00Z"/>
                <w:rFonts w:asciiTheme="minorHAnsi" w:eastAsiaTheme="minorHAnsi" w:hAnsiTheme="minorHAnsi" w:cstheme="minorBidi"/>
                <w:sz w:val="22"/>
                <w:szCs w:val="22"/>
                <w:rPrChange w:id="7053" w:author="Nick.Tolimieri [2]" w:date="2022-09-15T08:36:00Z">
                  <w:rPr>
                    <w:ins w:id="7054" w:author="Nick.Tolimieri [2]" w:date="2022-09-15T08:36:00Z"/>
                    <w:rFonts w:ascii="Calibri" w:hAnsi="Calibri" w:cs="Calibri"/>
                    <w:color w:val="000000"/>
                    <w:sz w:val="22"/>
                    <w:szCs w:val="22"/>
                  </w:rPr>
                </w:rPrChange>
              </w:rPr>
              <w:pPrChange w:id="7055" w:author="Nick.Tolimieri [2]" w:date="2022-09-15T08:36:00Z">
                <w:pPr>
                  <w:jc w:val="right"/>
                </w:pPr>
              </w:pPrChange>
            </w:pPr>
            <w:ins w:id="7056" w:author="Nick.Tolimieri [2]" w:date="2022-09-15T08:36:00Z">
              <w:r w:rsidRPr="00333E54">
                <w:rPr>
                  <w:rFonts w:asciiTheme="minorHAnsi" w:eastAsiaTheme="minorHAnsi" w:hAnsiTheme="minorHAnsi" w:cstheme="minorBidi"/>
                  <w:sz w:val="22"/>
                  <w:szCs w:val="22"/>
                  <w:rPrChange w:id="7057" w:author="Nick.Tolimieri [2]" w:date="2022-09-15T08:36:00Z">
                    <w:rPr>
                      <w:rFonts w:ascii="Calibri" w:hAnsi="Calibri" w:cs="Calibri"/>
                      <w:color w:val="000000"/>
                      <w:sz w:val="22"/>
                      <w:szCs w:val="22"/>
                    </w:rPr>
                  </w:rPrChange>
                </w:rPr>
                <w:t>26</w:t>
              </w:r>
            </w:ins>
          </w:p>
        </w:tc>
        <w:tc>
          <w:tcPr>
            <w:tcW w:w="960" w:type="dxa"/>
            <w:noWrap/>
            <w:hideMark/>
            <w:tcPrChange w:id="705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59" w:author="Nick.Tolimieri [2]" w:date="2022-09-15T08:36:00Z"/>
                <w:rFonts w:asciiTheme="minorHAnsi" w:eastAsiaTheme="minorHAnsi" w:hAnsiTheme="minorHAnsi" w:cstheme="minorBidi"/>
                <w:sz w:val="22"/>
                <w:szCs w:val="22"/>
                <w:rPrChange w:id="7060" w:author="Nick.Tolimieri [2]" w:date="2022-09-15T08:36:00Z">
                  <w:rPr>
                    <w:ins w:id="7061" w:author="Nick.Tolimieri [2]" w:date="2022-09-15T08:36:00Z"/>
                    <w:rFonts w:ascii="Calibri" w:hAnsi="Calibri" w:cs="Calibri"/>
                    <w:color w:val="000000"/>
                    <w:sz w:val="22"/>
                    <w:szCs w:val="22"/>
                  </w:rPr>
                </w:rPrChange>
              </w:rPr>
              <w:pPrChange w:id="7062" w:author="Nick.Tolimieri [2]" w:date="2022-09-15T08:36:00Z">
                <w:pPr>
                  <w:jc w:val="right"/>
                </w:pPr>
              </w:pPrChange>
            </w:pPr>
            <w:ins w:id="7063" w:author="Nick.Tolimieri [2]" w:date="2022-09-15T08:36:00Z">
              <w:r w:rsidRPr="00333E54">
                <w:rPr>
                  <w:rFonts w:asciiTheme="minorHAnsi" w:eastAsiaTheme="minorHAnsi" w:hAnsiTheme="minorHAnsi" w:cstheme="minorBidi"/>
                  <w:sz w:val="22"/>
                  <w:szCs w:val="22"/>
                  <w:rPrChange w:id="7064" w:author="Nick.Tolimieri [2]" w:date="2022-09-15T08:36:00Z">
                    <w:rPr>
                      <w:rFonts w:ascii="Calibri" w:hAnsi="Calibri" w:cs="Calibri"/>
                      <w:color w:val="000000"/>
                      <w:sz w:val="22"/>
                      <w:szCs w:val="22"/>
                    </w:rPr>
                  </w:rPrChange>
                </w:rPr>
                <w:t>5</w:t>
              </w:r>
            </w:ins>
          </w:p>
        </w:tc>
        <w:tc>
          <w:tcPr>
            <w:tcW w:w="960" w:type="dxa"/>
            <w:noWrap/>
            <w:hideMark/>
            <w:tcPrChange w:id="706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66" w:author="Nick.Tolimieri [2]" w:date="2022-09-15T08:36:00Z"/>
                <w:rFonts w:asciiTheme="minorHAnsi" w:eastAsiaTheme="minorHAnsi" w:hAnsiTheme="minorHAnsi" w:cstheme="minorBidi"/>
                <w:sz w:val="22"/>
                <w:szCs w:val="22"/>
                <w:rPrChange w:id="7067" w:author="Nick.Tolimieri [2]" w:date="2022-09-15T08:36:00Z">
                  <w:rPr>
                    <w:ins w:id="7068" w:author="Nick.Tolimieri [2]" w:date="2022-09-15T08:36:00Z"/>
                    <w:rFonts w:ascii="Calibri" w:hAnsi="Calibri" w:cs="Calibri"/>
                    <w:color w:val="000000"/>
                    <w:sz w:val="22"/>
                    <w:szCs w:val="22"/>
                  </w:rPr>
                </w:rPrChange>
              </w:rPr>
              <w:pPrChange w:id="7069" w:author="Nick.Tolimieri [2]" w:date="2022-09-15T08:36:00Z">
                <w:pPr>
                  <w:jc w:val="right"/>
                </w:pPr>
              </w:pPrChange>
            </w:pPr>
            <w:ins w:id="7070" w:author="Nick.Tolimieri [2]" w:date="2022-09-15T08:36:00Z">
              <w:r w:rsidRPr="00333E54">
                <w:rPr>
                  <w:rFonts w:asciiTheme="minorHAnsi" w:eastAsiaTheme="minorHAnsi" w:hAnsiTheme="minorHAnsi" w:cstheme="minorBidi"/>
                  <w:sz w:val="22"/>
                  <w:szCs w:val="22"/>
                  <w:rPrChange w:id="7071" w:author="Nick.Tolimieri [2]" w:date="2022-09-15T08:36:00Z">
                    <w:rPr>
                      <w:rFonts w:ascii="Calibri" w:hAnsi="Calibri" w:cs="Calibri"/>
                      <w:color w:val="000000"/>
                      <w:sz w:val="22"/>
                      <w:szCs w:val="22"/>
                    </w:rPr>
                  </w:rPrChange>
                </w:rPr>
                <w:t>14</w:t>
              </w:r>
            </w:ins>
          </w:p>
        </w:tc>
        <w:tc>
          <w:tcPr>
            <w:tcW w:w="960" w:type="dxa"/>
            <w:noWrap/>
            <w:hideMark/>
            <w:tcPrChange w:id="707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73" w:author="Nick.Tolimieri [2]" w:date="2022-09-15T08:36:00Z"/>
                <w:rFonts w:asciiTheme="minorHAnsi" w:eastAsiaTheme="minorHAnsi" w:hAnsiTheme="minorHAnsi" w:cstheme="minorBidi"/>
                <w:sz w:val="22"/>
                <w:szCs w:val="22"/>
                <w:rPrChange w:id="7074" w:author="Nick.Tolimieri [2]" w:date="2022-09-15T08:36:00Z">
                  <w:rPr>
                    <w:ins w:id="7075" w:author="Nick.Tolimieri [2]" w:date="2022-09-15T08:36:00Z"/>
                    <w:rFonts w:ascii="Calibri" w:hAnsi="Calibri" w:cs="Calibri"/>
                    <w:color w:val="000000"/>
                    <w:sz w:val="22"/>
                    <w:szCs w:val="22"/>
                  </w:rPr>
                </w:rPrChange>
              </w:rPr>
              <w:pPrChange w:id="7076" w:author="Nick.Tolimieri [2]" w:date="2022-09-15T08:36:00Z">
                <w:pPr>
                  <w:jc w:val="right"/>
                </w:pPr>
              </w:pPrChange>
            </w:pPr>
            <w:ins w:id="7077" w:author="Nick.Tolimieri [2]" w:date="2022-09-15T08:36:00Z">
              <w:r w:rsidRPr="00333E54">
                <w:rPr>
                  <w:rFonts w:asciiTheme="minorHAnsi" w:eastAsiaTheme="minorHAnsi" w:hAnsiTheme="minorHAnsi" w:cstheme="minorBidi"/>
                  <w:sz w:val="22"/>
                  <w:szCs w:val="22"/>
                  <w:rPrChange w:id="7078" w:author="Nick.Tolimieri [2]" w:date="2022-09-15T08:36:00Z">
                    <w:rPr>
                      <w:rFonts w:ascii="Calibri" w:hAnsi="Calibri" w:cs="Calibri"/>
                      <w:color w:val="000000"/>
                      <w:sz w:val="22"/>
                      <w:szCs w:val="22"/>
                    </w:rPr>
                  </w:rPrChange>
                </w:rPr>
                <w:t>1.98</w:t>
              </w:r>
            </w:ins>
          </w:p>
        </w:tc>
        <w:tc>
          <w:tcPr>
            <w:tcW w:w="960" w:type="dxa"/>
            <w:noWrap/>
            <w:hideMark/>
            <w:tcPrChange w:id="707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80" w:author="Nick.Tolimieri [2]" w:date="2022-09-15T08:36:00Z"/>
                <w:rFonts w:asciiTheme="minorHAnsi" w:eastAsiaTheme="minorHAnsi" w:hAnsiTheme="minorHAnsi" w:cstheme="minorBidi"/>
                <w:sz w:val="22"/>
                <w:szCs w:val="22"/>
                <w:rPrChange w:id="7081" w:author="Nick.Tolimieri [2]" w:date="2022-09-15T08:36:00Z">
                  <w:rPr>
                    <w:ins w:id="7082" w:author="Nick.Tolimieri [2]" w:date="2022-09-15T08:36:00Z"/>
                    <w:rFonts w:ascii="Calibri" w:hAnsi="Calibri" w:cs="Calibri"/>
                    <w:color w:val="000000"/>
                    <w:sz w:val="22"/>
                    <w:szCs w:val="22"/>
                  </w:rPr>
                </w:rPrChange>
              </w:rPr>
              <w:pPrChange w:id="7083" w:author="Nick.Tolimieri [2]" w:date="2022-09-15T08:36:00Z">
                <w:pPr>
                  <w:jc w:val="right"/>
                </w:pPr>
              </w:pPrChange>
            </w:pPr>
            <w:ins w:id="7084" w:author="Nick.Tolimieri [2]" w:date="2022-09-15T08:36:00Z">
              <w:r w:rsidRPr="00333E54">
                <w:rPr>
                  <w:rFonts w:asciiTheme="minorHAnsi" w:eastAsiaTheme="minorHAnsi" w:hAnsiTheme="minorHAnsi" w:cstheme="minorBidi"/>
                  <w:sz w:val="22"/>
                  <w:szCs w:val="22"/>
                  <w:rPrChange w:id="7085" w:author="Nick.Tolimieri [2]" w:date="2022-09-15T08:36:00Z">
                    <w:rPr>
                      <w:rFonts w:ascii="Calibri" w:hAnsi="Calibri" w:cs="Calibri"/>
                      <w:color w:val="000000"/>
                      <w:sz w:val="22"/>
                      <w:szCs w:val="22"/>
                    </w:rPr>
                  </w:rPrChange>
                </w:rPr>
                <w:t>0.53</w:t>
              </w:r>
            </w:ins>
          </w:p>
        </w:tc>
      </w:tr>
      <w:tr w:rsidR="00333E54" w:rsidRPr="00333E54" w:rsidTr="00333E54">
        <w:trPr>
          <w:divId w:val="1703289460"/>
          <w:trHeight w:val="300"/>
          <w:ins w:id="7086" w:author="Nick.Tolimieri [2]" w:date="2022-09-15T08:36:00Z"/>
          <w:trPrChange w:id="7087" w:author="Nick.Tolimieri [2]" w:date="2022-09-15T08:36:00Z">
            <w:trPr>
              <w:divId w:val="1703289460"/>
              <w:trHeight w:val="300"/>
            </w:trPr>
          </w:trPrChange>
        </w:trPr>
        <w:tc>
          <w:tcPr>
            <w:tcW w:w="960" w:type="dxa"/>
            <w:noWrap/>
            <w:hideMark/>
            <w:tcPrChange w:id="708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89" w:author="Nick.Tolimieri [2]" w:date="2022-09-15T08:36:00Z"/>
                <w:rFonts w:asciiTheme="minorHAnsi" w:eastAsiaTheme="minorHAnsi" w:hAnsiTheme="minorHAnsi" w:cstheme="minorBidi"/>
                <w:sz w:val="22"/>
                <w:szCs w:val="22"/>
                <w:rPrChange w:id="7090" w:author="Nick.Tolimieri [2]" w:date="2022-09-15T08:36:00Z">
                  <w:rPr>
                    <w:ins w:id="7091" w:author="Nick.Tolimieri [2]" w:date="2022-09-15T08:36:00Z"/>
                    <w:rFonts w:ascii="Calibri" w:hAnsi="Calibri" w:cs="Calibri"/>
                    <w:color w:val="000000"/>
                    <w:sz w:val="22"/>
                    <w:szCs w:val="22"/>
                  </w:rPr>
                </w:rPrChange>
              </w:rPr>
              <w:pPrChange w:id="7092" w:author="Nick.Tolimieri [2]" w:date="2022-09-15T08:36:00Z">
                <w:pPr/>
              </w:pPrChange>
            </w:pPr>
            <w:ins w:id="7093" w:author="Nick.Tolimieri [2]" w:date="2022-09-15T08:36:00Z">
              <w:r w:rsidRPr="00333E54">
                <w:rPr>
                  <w:rFonts w:asciiTheme="minorHAnsi" w:eastAsiaTheme="minorHAnsi" w:hAnsiTheme="minorHAnsi" w:cstheme="minorBidi"/>
                  <w:sz w:val="22"/>
                  <w:szCs w:val="22"/>
                  <w:rPrChange w:id="7094" w:author="Nick.Tolimieri [2]" w:date="2022-09-15T08:36:00Z">
                    <w:rPr>
                      <w:rFonts w:ascii="Calibri" w:hAnsi="Calibri" w:cs="Calibri"/>
                      <w:color w:val="000000"/>
                      <w:sz w:val="22"/>
                      <w:szCs w:val="22"/>
                    </w:rPr>
                  </w:rPrChange>
                </w:rPr>
                <w:t>Cape Alava</w:t>
              </w:r>
            </w:ins>
          </w:p>
        </w:tc>
        <w:tc>
          <w:tcPr>
            <w:tcW w:w="960" w:type="dxa"/>
            <w:noWrap/>
            <w:hideMark/>
            <w:tcPrChange w:id="709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096" w:author="Nick.Tolimieri [2]" w:date="2022-09-15T08:36:00Z"/>
                <w:rFonts w:asciiTheme="minorHAnsi" w:eastAsiaTheme="minorHAnsi" w:hAnsiTheme="minorHAnsi" w:cstheme="minorBidi"/>
                <w:sz w:val="22"/>
                <w:szCs w:val="22"/>
                <w:rPrChange w:id="7097" w:author="Nick.Tolimieri [2]" w:date="2022-09-15T08:36:00Z">
                  <w:rPr>
                    <w:ins w:id="7098" w:author="Nick.Tolimieri [2]" w:date="2022-09-15T08:36:00Z"/>
                    <w:rFonts w:ascii="Calibri" w:hAnsi="Calibri" w:cs="Calibri"/>
                    <w:color w:val="000000"/>
                    <w:sz w:val="22"/>
                    <w:szCs w:val="22"/>
                  </w:rPr>
                </w:rPrChange>
              </w:rPr>
              <w:pPrChange w:id="7099" w:author="Nick.Tolimieri [2]" w:date="2022-09-15T08:36:00Z">
                <w:pPr>
                  <w:jc w:val="right"/>
                </w:pPr>
              </w:pPrChange>
            </w:pPr>
            <w:ins w:id="7100" w:author="Nick.Tolimieri [2]" w:date="2022-09-15T08:36:00Z">
              <w:r w:rsidRPr="00333E54">
                <w:rPr>
                  <w:rFonts w:asciiTheme="minorHAnsi" w:eastAsiaTheme="minorHAnsi" w:hAnsiTheme="minorHAnsi" w:cstheme="minorBidi"/>
                  <w:sz w:val="22"/>
                  <w:szCs w:val="22"/>
                  <w:rPrChange w:id="7101" w:author="Nick.Tolimieri [2]" w:date="2022-09-15T08:36:00Z">
                    <w:rPr>
                      <w:rFonts w:ascii="Calibri" w:hAnsi="Calibri" w:cs="Calibri"/>
                      <w:color w:val="000000"/>
                      <w:sz w:val="22"/>
                      <w:szCs w:val="22"/>
                    </w:rPr>
                  </w:rPrChange>
                </w:rPr>
                <w:t>1996</w:t>
              </w:r>
            </w:ins>
          </w:p>
        </w:tc>
        <w:tc>
          <w:tcPr>
            <w:tcW w:w="960" w:type="dxa"/>
            <w:noWrap/>
            <w:hideMark/>
            <w:tcPrChange w:id="710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03" w:author="Nick.Tolimieri [2]" w:date="2022-09-15T08:36:00Z"/>
                <w:rFonts w:asciiTheme="minorHAnsi" w:eastAsiaTheme="minorHAnsi" w:hAnsiTheme="minorHAnsi" w:cstheme="minorBidi"/>
                <w:sz w:val="22"/>
                <w:szCs w:val="22"/>
                <w:rPrChange w:id="7104" w:author="Nick.Tolimieri [2]" w:date="2022-09-15T08:36:00Z">
                  <w:rPr>
                    <w:ins w:id="7105" w:author="Nick.Tolimieri [2]" w:date="2022-09-15T08:36:00Z"/>
                    <w:rFonts w:ascii="Calibri" w:hAnsi="Calibri" w:cs="Calibri"/>
                    <w:color w:val="000000"/>
                    <w:sz w:val="22"/>
                    <w:szCs w:val="22"/>
                  </w:rPr>
                </w:rPrChange>
              </w:rPr>
              <w:pPrChange w:id="7106" w:author="Nick.Tolimieri [2]" w:date="2022-09-15T08:36:00Z">
                <w:pPr>
                  <w:jc w:val="right"/>
                </w:pPr>
              </w:pPrChange>
            </w:pPr>
            <w:ins w:id="7107" w:author="Nick.Tolimieri [2]" w:date="2022-09-15T08:36:00Z">
              <w:r w:rsidRPr="00333E54">
                <w:rPr>
                  <w:rFonts w:asciiTheme="minorHAnsi" w:eastAsiaTheme="minorHAnsi" w:hAnsiTheme="minorHAnsi" w:cstheme="minorBidi"/>
                  <w:sz w:val="22"/>
                  <w:szCs w:val="22"/>
                  <w:rPrChange w:id="7108" w:author="Nick.Tolimieri [2]" w:date="2022-09-15T08:36:00Z">
                    <w:rPr>
                      <w:rFonts w:ascii="Calibri" w:hAnsi="Calibri" w:cs="Calibri"/>
                      <w:color w:val="000000"/>
                      <w:sz w:val="22"/>
                      <w:szCs w:val="22"/>
                    </w:rPr>
                  </w:rPrChange>
                </w:rPr>
                <w:t>0</w:t>
              </w:r>
            </w:ins>
          </w:p>
        </w:tc>
        <w:tc>
          <w:tcPr>
            <w:tcW w:w="960" w:type="dxa"/>
            <w:noWrap/>
            <w:hideMark/>
            <w:tcPrChange w:id="710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10" w:author="Nick.Tolimieri [2]" w:date="2022-09-15T08:36:00Z"/>
                <w:rFonts w:asciiTheme="minorHAnsi" w:eastAsiaTheme="minorHAnsi" w:hAnsiTheme="minorHAnsi" w:cstheme="minorBidi"/>
                <w:sz w:val="22"/>
                <w:szCs w:val="22"/>
                <w:rPrChange w:id="7111" w:author="Nick.Tolimieri [2]" w:date="2022-09-15T08:36:00Z">
                  <w:rPr>
                    <w:ins w:id="7112" w:author="Nick.Tolimieri [2]" w:date="2022-09-15T08:36:00Z"/>
                    <w:rFonts w:ascii="Calibri" w:hAnsi="Calibri" w:cs="Calibri"/>
                    <w:color w:val="000000"/>
                    <w:sz w:val="22"/>
                    <w:szCs w:val="22"/>
                  </w:rPr>
                </w:rPrChange>
              </w:rPr>
              <w:pPrChange w:id="7113" w:author="Nick.Tolimieri [2]" w:date="2022-09-15T08:36:00Z">
                <w:pPr>
                  <w:jc w:val="right"/>
                </w:pPr>
              </w:pPrChange>
            </w:pPr>
            <w:ins w:id="7114" w:author="Nick.Tolimieri [2]" w:date="2022-09-15T08:36:00Z">
              <w:r w:rsidRPr="00333E54">
                <w:rPr>
                  <w:rFonts w:asciiTheme="minorHAnsi" w:eastAsiaTheme="minorHAnsi" w:hAnsiTheme="minorHAnsi" w:cstheme="minorBidi"/>
                  <w:sz w:val="22"/>
                  <w:szCs w:val="22"/>
                  <w:rPrChange w:id="7115" w:author="Nick.Tolimieri [2]" w:date="2022-09-15T08:36:00Z">
                    <w:rPr>
                      <w:rFonts w:ascii="Calibri" w:hAnsi="Calibri" w:cs="Calibri"/>
                      <w:color w:val="000000"/>
                      <w:sz w:val="22"/>
                      <w:szCs w:val="22"/>
                    </w:rPr>
                  </w:rPrChange>
                </w:rPr>
                <w:t>15</w:t>
              </w:r>
            </w:ins>
          </w:p>
        </w:tc>
        <w:tc>
          <w:tcPr>
            <w:tcW w:w="960" w:type="dxa"/>
            <w:noWrap/>
            <w:hideMark/>
            <w:tcPrChange w:id="711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17" w:author="Nick.Tolimieri [2]" w:date="2022-09-15T08:36:00Z"/>
                <w:rFonts w:asciiTheme="minorHAnsi" w:eastAsiaTheme="minorHAnsi" w:hAnsiTheme="minorHAnsi" w:cstheme="minorBidi"/>
                <w:sz w:val="22"/>
                <w:szCs w:val="22"/>
                <w:rPrChange w:id="7118" w:author="Nick.Tolimieri [2]" w:date="2022-09-15T08:36:00Z">
                  <w:rPr>
                    <w:ins w:id="7119" w:author="Nick.Tolimieri [2]" w:date="2022-09-15T08:36:00Z"/>
                    <w:rFonts w:ascii="Calibri" w:hAnsi="Calibri" w:cs="Calibri"/>
                    <w:color w:val="000000"/>
                    <w:sz w:val="22"/>
                    <w:szCs w:val="22"/>
                  </w:rPr>
                </w:rPrChange>
              </w:rPr>
              <w:pPrChange w:id="7120" w:author="Nick.Tolimieri [2]" w:date="2022-09-15T08:36:00Z">
                <w:pPr>
                  <w:jc w:val="right"/>
                </w:pPr>
              </w:pPrChange>
            </w:pPr>
            <w:ins w:id="7121" w:author="Nick.Tolimieri [2]" w:date="2022-09-15T08:36:00Z">
              <w:r w:rsidRPr="00333E54">
                <w:rPr>
                  <w:rFonts w:asciiTheme="minorHAnsi" w:eastAsiaTheme="minorHAnsi" w:hAnsiTheme="minorHAnsi" w:cstheme="minorBidi"/>
                  <w:sz w:val="22"/>
                  <w:szCs w:val="22"/>
                  <w:rPrChange w:id="7122" w:author="Nick.Tolimieri [2]" w:date="2022-09-15T08:36:00Z">
                    <w:rPr>
                      <w:rFonts w:ascii="Calibri" w:hAnsi="Calibri" w:cs="Calibri"/>
                      <w:color w:val="000000"/>
                      <w:sz w:val="22"/>
                      <w:szCs w:val="22"/>
                    </w:rPr>
                  </w:rPrChange>
                </w:rPr>
                <w:t>1</w:t>
              </w:r>
            </w:ins>
          </w:p>
        </w:tc>
        <w:tc>
          <w:tcPr>
            <w:tcW w:w="960" w:type="dxa"/>
            <w:noWrap/>
            <w:hideMark/>
            <w:tcPrChange w:id="712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24" w:author="Nick.Tolimieri [2]" w:date="2022-09-15T08:36:00Z"/>
                <w:rFonts w:asciiTheme="minorHAnsi" w:eastAsiaTheme="minorHAnsi" w:hAnsiTheme="minorHAnsi" w:cstheme="minorBidi"/>
                <w:sz w:val="22"/>
                <w:szCs w:val="22"/>
                <w:rPrChange w:id="7125" w:author="Nick.Tolimieri [2]" w:date="2022-09-15T08:36:00Z">
                  <w:rPr>
                    <w:ins w:id="7126" w:author="Nick.Tolimieri [2]" w:date="2022-09-15T08:36:00Z"/>
                    <w:rFonts w:ascii="Calibri" w:hAnsi="Calibri" w:cs="Calibri"/>
                    <w:color w:val="000000"/>
                    <w:sz w:val="22"/>
                    <w:szCs w:val="22"/>
                  </w:rPr>
                </w:rPrChange>
              </w:rPr>
              <w:pPrChange w:id="7127" w:author="Nick.Tolimieri [2]" w:date="2022-09-15T08:36:00Z">
                <w:pPr>
                  <w:jc w:val="right"/>
                </w:pPr>
              </w:pPrChange>
            </w:pPr>
            <w:ins w:id="7128" w:author="Nick.Tolimieri [2]" w:date="2022-09-15T08:36:00Z">
              <w:r w:rsidRPr="00333E54">
                <w:rPr>
                  <w:rFonts w:asciiTheme="minorHAnsi" w:eastAsiaTheme="minorHAnsi" w:hAnsiTheme="minorHAnsi" w:cstheme="minorBidi"/>
                  <w:sz w:val="22"/>
                  <w:szCs w:val="22"/>
                  <w:rPrChange w:id="7129" w:author="Nick.Tolimieri [2]" w:date="2022-09-15T08:36:00Z">
                    <w:rPr>
                      <w:rFonts w:ascii="Calibri" w:hAnsi="Calibri" w:cs="Calibri"/>
                      <w:color w:val="000000"/>
                      <w:sz w:val="22"/>
                      <w:szCs w:val="22"/>
                    </w:rPr>
                  </w:rPrChange>
                </w:rPr>
                <w:t>9</w:t>
              </w:r>
            </w:ins>
          </w:p>
        </w:tc>
        <w:tc>
          <w:tcPr>
            <w:tcW w:w="960" w:type="dxa"/>
            <w:noWrap/>
            <w:hideMark/>
            <w:tcPrChange w:id="713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31" w:author="Nick.Tolimieri [2]" w:date="2022-09-15T08:36:00Z"/>
                <w:rFonts w:asciiTheme="minorHAnsi" w:eastAsiaTheme="minorHAnsi" w:hAnsiTheme="minorHAnsi" w:cstheme="minorBidi"/>
                <w:sz w:val="22"/>
                <w:szCs w:val="22"/>
                <w:rPrChange w:id="7132" w:author="Nick.Tolimieri [2]" w:date="2022-09-15T08:36:00Z">
                  <w:rPr>
                    <w:ins w:id="7133" w:author="Nick.Tolimieri [2]" w:date="2022-09-15T08:36:00Z"/>
                    <w:rFonts w:ascii="Calibri" w:hAnsi="Calibri" w:cs="Calibri"/>
                    <w:color w:val="000000"/>
                    <w:sz w:val="22"/>
                    <w:szCs w:val="22"/>
                  </w:rPr>
                </w:rPrChange>
              </w:rPr>
              <w:pPrChange w:id="7134" w:author="Nick.Tolimieri [2]" w:date="2022-09-15T08:36:00Z">
                <w:pPr>
                  <w:jc w:val="right"/>
                </w:pPr>
              </w:pPrChange>
            </w:pPr>
            <w:ins w:id="7135" w:author="Nick.Tolimieri [2]" w:date="2022-09-15T08:36:00Z">
              <w:r w:rsidRPr="00333E54">
                <w:rPr>
                  <w:rFonts w:asciiTheme="minorHAnsi" w:eastAsiaTheme="minorHAnsi" w:hAnsiTheme="minorHAnsi" w:cstheme="minorBidi"/>
                  <w:sz w:val="22"/>
                  <w:szCs w:val="22"/>
                  <w:rPrChange w:id="7136" w:author="Nick.Tolimieri [2]" w:date="2022-09-15T08:36:00Z">
                    <w:rPr>
                      <w:rFonts w:ascii="Calibri" w:hAnsi="Calibri" w:cs="Calibri"/>
                      <w:color w:val="000000"/>
                      <w:sz w:val="22"/>
                      <w:szCs w:val="22"/>
                    </w:rPr>
                  </w:rPrChange>
                </w:rPr>
                <w:t>9</w:t>
              </w:r>
            </w:ins>
          </w:p>
        </w:tc>
        <w:tc>
          <w:tcPr>
            <w:tcW w:w="960" w:type="dxa"/>
            <w:noWrap/>
            <w:hideMark/>
            <w:tcPrChange w:id="713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38" w:author="Nick.Tolimieri [2]" w:date="2022-09-15T08:36:00Z"/>
                <w:rFonts w:asciiTheme="minorHAnsi" w:eastAsiaTheme="minorHAnsi" w:hAnsiTheme="minorHAnsi" w:cstheme="minorBidi"/>
                <w:sz w:val="22"/>
                <w:szCs w:val="22"/>
                <w:rPrChange w:id="7139" w:author="Nick.Tolimieri [2]" w:date="2022-09-15T08:36:00Z">
                  <w:rPr>
                    <w:ins w:id="7140" w:author="Nick.Tolimieri [2]" w:date="2022-09-15T08:36:00Z"/>
                    <w:rFonts w:ascii="Calibri" w:hAnsi="Calibri" w:cs="Calibri"/>
                    <w:color w:val="000000"/>
                    <w:sz w:val="22"/>
                    <w:szCs w:val="22"/>
                  </w:rPr>
                </w:rPrChange>
              </w:rPr>
              <w:pPrChange w:id="7141" w:author="Nick.Tolimieri [2]" w:date="2022-09-15T08:36:00Z">
                <w:pPr>
                  <w:jc w:val="right"/>
                </w:pPr>
              </w:pPrChange>
            </w:pPr>
            <w:ins w:id="7142" w:author="Nick.Tolimieri [2]" w:date="2022-09-15T08:36:00Z">
              <w:r w:rsidRPr="00333E54">
                <w:rPr>
                  <w:rFonts w:asciiTheme="minorHAnsi" w:eastAsiaTheme="minorHAnsi" w:hAnsiTheme="minorHAnsi" w:cstheme="minorBidi"/>
                  <w:sz w:val="22"/>
                  <w:szCs w:val="22"/>
                  <w:rPrChange w:id="7143" w:author="Nick.Tolimieri [2]" w:date="2022-09-15T08:36:00Z">
                    <w:rPr>
                      <w:rFonts w:ascii="Calibri" w:hAnsi="Calibri" w:cs="Calibri"/>
                      <w:color w:val="000000"/>
                      <w:sz w:val="22"/>
                      <w:szCs w:val="22"/>
                    </w:rPr>
                  </w:rPrChange>
                </w:rPr>
                <w:t>9</w:t>
              </w:r>
            </w:ins>
          </w:p>
        </w:tc>
        <w:tc>
          <w:tcPr>
            <w:tcW w:w="960" w:type="dxa"/>
            <w:noWrap/>
            <w:hideMark/>
            <w:tcPrChange w:id="714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45" w:author="Nick.Tolimieri [2]" w:date="2022-09-15T08:36:00Z"/>
                <w:rFonts w:asciiTheme="minorHAnsi" w:eastAsiaTheme="minorHAnsi" w:hAnsiTheme="minorHAnsi" w:cstheme="minorBidi"/>
                <w:sz w:val="22"/>
                <w:szCs w:val="22"/>
                <w:rPrChange w:id="7146" w:author="Nick.Tolimieri [2]" w:date="2022-09-15T08:36:00Z">
                  <w:rPr>
                    <w:ins w:id="7147" w:author="Nick.Tolimieri [2]" w:date="2022-09-15T08:36:00Z"/>
                    <w:rFonts w:ascii="Calibri" w:hAnsi="Calibri" w:cs="Calibri"/>
                    <w:color w:val="000000"/>
                    <w:sz w:val="22"/>
                    <w:szCs w:val="22"/>
                  </w:rPr>
                </w:rPrChange>
              </w:rPr>
              <w:pPrChange w:id="7148" w:author="Nick.Tolimieri [2]" w:date="2022-09-15T08:36:00Z">
                <w:pPr>
                  <w:jc w:val="right"/>
                </w:pPr>
              </w:pPrChange>
            </w:pPr>
            <w:ins w:id="7149" w:author="Nick.Tolimieri [2]" w:date="2022-09-15T08:36:00Z">
              <w:r w:rsidRPr="00333E54">
                <w:rPr>
                  <w:rFonts w:asciiTheme="minorHAnsi" w:eastAsiaTheme="minorHAnsi" w:hAnsiTheme="minorHAnsi" w:cstheme="minorBidi"/>
                  <w:sz w:val="22"/>
                  <w:szCs w:val="22"/>
                  <w:rPrChange w:id="7150" w:author="Nick.Tolimieri [2]" w:date="2022-09-15T08:36:00Z">
                    <w:rPr>
                      <w:rFonts w:ascii="Calibri" w:hAnsi="Calibri" w:cs="Calibri"/>
                      <w:color w:val="000000"/>
                      <w:sz w:val="22"/>
                      <w:szCs w:val="22"/>
                    </w:rPr>
                  </w:rPrChange>
                </w:rPr>
                <w:t>1.58</w:t>
              </w:r>
            </w:ins>
          </w:p>
        </w:tc>
        <w:tc>
          <w:tcPr>
            <w:tcW w:w="960" w:type="dxa"/>
            <w:noWrap/>
            <w:hideMark/>
            <w:tcPrChange w:id="715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52" w:author="Nick.Tolimieri [2]" w:date="2022-09-15T08:36:00Z"/>
                <w:rFonts w:asciiTheme="minorHAnsi" w:eastAsiaTheme="minorHAnsi" w:hAnsiTheme="minorHAnsi" w:cstheme="minorBidi"/>
                <w:sz w:val="22"/>
                <w:szCs w:val="22"/>
                <w:rPrChange w:id="7153" w:author="Nick.Tolimieri [2]" w:date="2022-09-15T08:36:00Z">
                  <w:rPr>
                    <w:ins w:id="7154" w:author="Nick.Tolimieri [2]" w:date="2022-09-15T08:36:00Z"/>
                    <w:rFonts w:ascii="Calibri" w:hAnsi="Calibri" w:cs="Calibri"/>
                    <w:color w:val="000000"/>
                    <w:sz w:val="22"/>
                    <w:szCs w:val="22"/>
                  </w:rPr>
                </w:rPrChange>
              </w:rPr>
              <w:pPrChange w:id="7155" w:author="Nick.Tolimieri [2]" w:date="2022-09-15T08:36:00Z">
                <w:pPr>
                  <w:jc w:val="right"/>
                </w:pPr>
              </w:pPrChange>
            </w:pPr>
            <w:ins w:id="7156" w:author="Nick.Tolimieri [2]" w:date="2022-09-15T08:36:00Z">
              <w:r w:rsidRPr="00333E54">
                <w:rPr>
                  <w:rFonts w:asciiTheme="minorHAnsi" w:eastAsiaTheme="minorHAnsi" w:hAnsiTheme="minorHAnsi" w:cstheme="minorBidi"/>
                  <w:sz w:val="22"/>
                  <w:szCs w:val="22"/>
                  <w:rPrChange w:id="7157" w:author="Nick.Tolimieri [2]" w:date="2022-09-15T08:36:00Z">
                    <w:rPr>
                      <w:rFonts w:ascii="Calibri" w:hAnsi="Calibri" w:cs="Calibri"/>
                      <w:color w:val="000000"/>
                      <w:sz w:val="22"/>
                      <w:szCs w:val="22"/>
                    </w:rPr>
                  </w:rPrChange>
                </w:rPr>
                <w:t>0.11</w:t>
              </w:r>
            </w:ins>
          </w:p>
        </w:tc>
      </w:tr>
      <w:tr w:rsidR="00333E54" w:rsidRPr="00333E54" w:rsidTr="00333E54">
        <w:trPr>
          <w:divId w:val="1703289460"/>
          <w:trHeight w:val="300"/>
          <w:ins w:id="7158" w:author="Nick.Tolimieri [2]" w:date="2022-09-15T08:36:00Z"/>
          <w:trPrChange w:id="7159" w:author="Nick.Tolimieri [2]" w:date="2022-09-15T08:36:00Z">
            <w:trPr>
              <w:divId w:val="1703289460"/>
              <w:trHeight w:val="300"/>
            </w:trPr>
          </w:trPrChange>
        </w:trPr>
        <w:tc>
          <w:tcPr>
            <w:tcW w:w="960" w:type="dxa"/>
            <w:noWrap/>
            <w:hideMark/>
            <w:tcPrChange w:id="716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61" w:author="Nick.Tolimieri [2]" w:date="2022-09-15T08:36:00Z"/>
                <w:rFonts w:asciiTheme="minorHAnsi" w:eastAsiaTheme="minorHAnsi" w:hAnsiTheme="minorHAnsi" w:cstheme="minorBidi"/>
                <w:sz w:val="22"/>
                <w:szCs w:val="22"/>
                <w:rPrChange w:id="7162" w:author="Nick.Tolimieri [2]" w:date="2022-09-15T08:36:00Z">
                  <w:rPr>
                    <w:ins w:id="7163" w:author="Nick.Tolimieri [2]" w:date="2022-09-15T08:36:00Z"/>
                    <w:rFonts w:ascii="Calibri" w:hAnsi="Calibri" w:cs="Calibri"/>
                    <w:color w:val="000000"/>
                    <w:sz w:val="22"/>
                    <w:szCs w:val="22"/>
                  </w:rPr>
                </w:rPrChange>
              </w:rPr>
              <w:pPrChange w:id="7164" w:author="Nick.Tolimieri [2]" w:date="2022-09-15T08:36:00Z">
                <w:pPr/>
              </w:pPrChange>
            </w:pPr>
            <w:ins w:id="7165" w:author="Nick.Tolimieri [2]" w:date="2022-09-15T08:36:00Z">
              <w:r w:rsidRPr="00333E54">
                <w:rPr>
                  <w:rFonts w:asciiTheme="minorHAnsi" w:eastAsiaTheme="minorHAnsi" w:hAnsiTheme="minorHAnsi" w:cstheme="minorBidi"/>
                  <w:sz w:val="22"/>
                  <w:szCs w:val="22"/>
                  <w:rPrChange w:id="7166" w:author="Nick.Tolimieri [2]" w:date="2022-09-15T08:36:00Z">
                    <w:rPr>
                      <w:rFonts w:ascii="Calibri" w:hAnsi="Calibri" w:cs="Calibri"/>
                      <w:color w:val="000000"/>
                      <w:sz w:val="22"/>
                      <w:szCs w:val="22"/>
                    </w:rPr>
                  </w:rPrChange>
                </w:rPr>
                <w:t>Cape Alava</w:t>
              </w:r>
            </w:ins>
          </w:p>
        </w:tc>
        <w:tc>
          <w:tcPr>
            <w:tcW w:w="960" w:type="dxa"/>
            <w:noWrap/>
            <w:hideMark/>
            <w:tcPrChange w:id="716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68" w:author="Nick.Tolimieri [2]" w:date="2022-09-15T08:36:00Z"/>
                <w:rFonts w:asciiTheme="minorHAnsi" w:eastAsiaTheme="minorHAnsi" w:hAnsiTheme="minorHAnsi" w:cstheme="minorBidi"/>
                <w:sz w:val="22"/>
                <w:szCs w:val="22"/>
                <w:rPrChange w:id="7169" w:author="Nick.Tolimieri [2]" w:date="2022-09-15T08:36:00Z">
                  <w:rPr>
                    <w:ins w:id="7170" w:author="Nick.Tolimieri [2]" w:date="2022-09-15T08:36:00Z"/>
                    <w:rFonts w:ascii="Calibri" w:hAnsi="Calibri" w:cs="Calibri"/>
                    <w:color w:val="000000"/>
                    <w:sz w:val="22"/>
                    <w:szCs w:val="22"/>
                  </w:rPr>
                </w:rPrChange>
              </w:rPr>
              <w:pPrChange w:id="7171" w:author="Nick.Tolimieri [2]" w:date="2022-09-15T08:36:00Z">
                <w:pPr>
                  <w:jc w:val="right"/>
                </w:pPr>
              </w:pPrChange>
            </w:pPr>
            <w:ins w:id="7172" w:author="Nick.Tolimieri [2]" w:date="2022-09-15T08:36:00Z">
              <w:r w:rsidRPr="00333E54">
                <w:rPr>
                  <w:rFonts w:asciiTheme="minorHAnsi" w:eastAsiaTheme="minorHAnsi" w:hAnsiTheme="minorHAnsi" w:cstheme="minorBidi"/>
                  <w:sz w:val="22"/>
                  <w:szCs w:val="22"/>
                  <w:rPrChange w:id="7173" w:author="Nick.Tolimieri [2]" w:date="2022-09-15T08:36:00Z">
                    <w:rPr>
                      <w:rFonts w:ascii="Calibri" w:hAnsi="Calibri" w:cs="Calibri"/>
                      <w:color w:val="000000"/>
                      <w:sz w:val="22"/>
                      <w:szCs w:val="22"/>
                    </w:rPr>
                  </w:rPrChange>
                </w:rPr>
                <w:t>1997</w:t>
              </w:r>
            </w:ins>
          </w:p>
        </w:tc>
        <w:tc>
          <w:tcPr>
            <w:tcW w:w="960" w:type="dxa"/>
            <w:noWrap/>
            <w:hideMark/>
            <w:tcPrChange w:id="717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75" w:author="Nick.Tolimieri [2]" w:date="2022-09-15T08:36:00Z"/>
                <w:rFonts w:asciiTheme="minorHAnsi" w:eastAsiaTheme="minorHAnsi" w:hAnsiTheme="minorHAnsi" w:cstheme="minorBidi"/>
                <w:sz w:val="22"/>
                <w:szCs w:val="22"/>
                <w:rPrChange w:id="7176" w:author="Nick.Tolimieri [2]" w:date="2022-09-15T08:36:00Z">
                  <w:rPr>
                    <w:ins w:id="7177" w:author="Nick.Tolimieri [2]" w:date="2022-09-15T08:36:00Z"/>
                    <w:rFonts w:ascii="Calibri" w:hAnsi="Calibri" w:cs="Calibri"/>
                    <w:color w:val="000000"/>
                    <w:sz w:val="22"/>
                    <w:szCs w:val="22"/>
                  </w:rPr>
                </w:rPrChange>
              </w:rPr>
              <w:pPrChange w:id="7178" w:author="Nick.Tolimieri [2]" w:date="2022-09-15T08:36:00Z">
                <w:pPr>
                  <w:jc w:val="right"/>
                </w:pPr>
              </w:pPrChange>
            </w:pPr>
            <w:ins w:id="7179" w:author="Nick.Tolimieri [2]" w:date="2022-09-15T08:36:00Z">
              <w:r w:rsidRPr="00333E54">
                <w:rPr>
                  <w:rFonts w:asciiTheme="minorHAnsi" w:eastAsiaTheme="minorHAnsi" w:hAnsiTheme="minorHAnsi" w:cstheme="minorBidi"/>
                  <w:sz w:val="22"/>
                  <w:szCs w:val="22"/>
                  <w:rPrChange w:id="7180" w:author="Nick.Tolimieri [2]" w:date="2022-09-15T08:36:00Z">
                    <w:rPr>
                      <w:rFonts w:ascii="Calibri" w:hAnsi="Calibri" w:cs="Calibri"/>
                      <w:color w:val="000000"/>
                      <w:sz w:val="22"/>
                      <w:szCs w:val="22"/>
                    </w:rPr>
                  </w:rPrChange>
                </w:rPr>
                <w:t>37</w:t>
              </w:r>
            </w:ins>
          </w:p>
        </w:tc>
        <w:tc>
          <w:tcPr>
            <w:tcW w:w="960" w:type="dxa"/>
            <w:noWrap/>
            <w:hideMark/>
            <w:tcPrChange w:id="718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82" w:author="Nick.Tolimieri [2]" w:date="2022-09-15T08:36:00Z"/>
                <w:rFonts w:asciiTheme="minorHAnsi" w:eastAsiaTheme="minorHAnsi" w:hAnsiTheme="minorHAnsi" w:cstheme="minorBidi"/>
                <w:sz w:val="22"/>
                <w:szCs w:val="22"/>
                <w:rPrChange w:id="7183" w:author="Nick.Tolimieri [2]" w:date="2022-09-15T08:36:00Z">
                  <w:rPr>
                    <w:ins w:id="7184" w:author="Nick.Tolimieri [2]" w:date="2022-09-15T08:36:00Z"/>
                    <w:rFonts w:ascii="Calibri" w:hAnsi="Calibri" w:cs="Calibri"/>
                    <w:color w:val="000000"/>
                    <w:sz w:val="22"/>
                    <w:szCs w:val="22"/>
                  </w:rPr>
                </w:rPrChange>
              </w:rPr>
              <w:pPrChange w:id="7185" w:author="Nick.Tolimieri [2]" w:date="2022-09-15T08:36:00Z">
                <w:pPr>
                  <w:jc w:val="right"/>
                </w:pPr>
              </w:pPrChange>
            </w:pPr>
            <w:ins w:id="7186" w:author="Nick.Tolimieri [2]" w:date="2022-09-15T08:36:00Z">
              <w:r w:rsidRPr="00333E54">
                <w:rPr>
                  <w:rFonts w:asciiTheme="minorHAnsi" w:eastAsiaTheme="minorHAnsi" w:hAnsiTheme="minorHAnsi" w:cstheme="minorBidi"/>
                  <w:sz w:val="22"/>
                  <w:szCs w:val="22"/>
                  <w:rPrChange w:id="7187" w:author="Nick.Tolimieri [2]" w:date="2022-09-15T08:36:00Z">
                    <w:rPr>
                      <w:rFonts w:ascii="Calibri" w:hAnsi="Calibri" w:cs="Calibri"/>
                      <w:color w:val="000000"/>
                      <w:sz w:val="22"/>
                      <w:szCs w:val="22"/>
                    </w:rPr>
                  </w:rPrChange>
                </w:rPr>
                <w:t>128</w:t>
              </w:r>
            </w:ins>
          </w:p>
        </w:tc>
        <w:tc>
          <w:tcPr>
            <w:tcW w:w="960" w:type="dxa"/>
            <w:noWrap/>
            <w:hideMark/>
            <w:tcPrChange w:id="718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89" w:author="Nick.Tolimieri [2]" w:date="2022-09-15T08:36:00Z"/>
                <w:rFonts w:asciiTheme="minorHAnsi" w:eastAsiaTheme="minorHAnsi" w:hAnsiTheme="minorHAnsi" w:cstheme="minorBidi"/>
                <w:sz w:val="22"/>
                <w:szCs w:val="22"/>
                <w:rPrChange w:id="7190" w:author="Nick.Tolimieri [2]" w:date="2022-09-15T08:36:00Z">
                  <w:rPr>
                    <w:ins w:id="7191" w:author="Nick.Tolimieri [2]" w:date="2022-09-15T08:36:00Z"/>
                    <w:rFonts w:ascii="Calibri" w:hAnsi="Calibri" w:cs="Calibri"/>
                    <w:color w:val="000000"/>
                    <w:sz w:val="22"/>
                    <w:szCs w:val="22"/>
                  </w:rPr>
                </w:rPrChange>
              </w:rPr>
              <w:pPrChange w:id="7192" w:author="Nick.Tolimieri [2]" w:date="2022-09-15T08:36:00Z">
                <w:pPr>
                  <w:jc w:val="right"/>
                </w:pPr>
              </w:pPrChange>
            </w:pPr>
            <w:ins w:id="7193" w:author="Nick.Tolimieri [2]" w:date="2022-09-15T08:36:00Z">
              <w:r w:rsidRPr="00333E54">
                <w:rPr>
                  <w:rFonts w:asciiTheme="minorHAnsi" w:eastAsiaTheme="minorHAnsi" w:hAnsiTheme="minorHAnsi" w:cstheme="minorBidi"/>
                  <w:sz w:val="22"/>
                  <w:szCs w:val="22"/>
                  <w:rPrChange w:id="7194" w:author="Nick.Tolimieri [2]" w:date="2022-09-15T08:36:00Z">
                    <w:rPr>
                      <w:rFonts w:ascii="Calibri" w:hAnsi="Calibri" w:cs="Calibri"/>
                      <w:color w:val="000000"/>
                      <w:sz w:val="22"/>
                      <w:szCs w:val="22"/>
                    </w:rPr>
                  </w:rPrChange>
                </w:rPr>
                <w:t>6</w:t>
              </w:r>
            </w:ins>
          </w:p>
        </w:tc>
        <w:tc>
          <w:tcPr>
            <w:tcW w:w="960" w:type="dxa"/>
            <w:noWrap/>
            <w:hideMark/>
            <w:tcPrChange w:id="719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196" w:author="Nick.Tolimieri [2]" w:date="2022-09-15T08:36:00Z"/>
                <w:rFonts w:asciiTheme="minorHAnsi" w:eastAsiaTheme="minorHAnsi" w:hAnsiTheme="minorHAnsi" w:cstheme="minorBidi"/>
                <w:sz w:val="22"/>
                <w:szCs w:val="22"/>
                <w:rPrChange w:id="7197" w:author="Nick.Tolimieri [2]" w:date="2022-09-15T08:36:00Z">
                  <w:rPr>
                    <w:ins w:id="7198" w:author="Nick.Tolimieri [2]" w:date="2022-09-15T08:36:00Z"/>
                    <w:rFonts w:ascii="Calibri" w:hAnsi="Calibri" w:cs="Calibri"/>
                    <w:color w:val="000000"/>
                    <w:sz w:val="22"/>
                    <w:szCs w:val="22"/>
                  </w:rPr>
                </w:rPrChange>
              </w:rPr>
              <w:pPrChange w:id="7199" w:author="Nick.Tolimieri [2]" w:date="2022-09-15T08:36:00Z">
                <w:pPr>
                  <w:jc w:val="right"/>
                </w:pPr>
              </w:pPrChange>
            </w:pPr>
            <w:ins w:id="7200" w:author="Nick.Tolimieri [2]" w:date="2022-09-15T08:36:00Z">
              <w:r w:rsidRPr="00333E54">
                <w:rPr>
                  <w:rFonts w:asciiTheme="minorHAnsi" w:eastAsiaTheme="minorHAnsi" w:hAnsiTheme="minorHAnsi" w:cstheme="minorBidi"/>
                  <w:sz w:val="22"/>
                  <w:szCs w:val="22"/>
                  <w:rPrChange w:id="7201" w:author="Nick.Tolimieri [2]" w:date="2022-09-15T08:36:00Z">
                    <w:rPr>
                      <w:rFonts w:ascii="Calibri" w:hAnsi="Calibri" w:cs="Calibri"/>
                      <w:color w:val="000000"/>
                      <w:sz w:val="22"/>
                      <w:szCs w:val="22"/>
                    </w:rPr>
                  </w:rPrChange>
                </w:rPr>
                <w:t>110</w:t>
              </w:r>
            </w:ins>
          </w:p>
        </w:tc>
        <w:tc>
          <w:tcPr>
            <w:tcW w:w="960" w:type="dxa"/>
            <w:noWrap/>
            <w:hideMark/>
            <w:tcPrChange w:id="720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03" w:author="Nick.Tolimieri [2]" w:date="2022-09-15T08:36:00Z"/>
                <w:rFonts w:asciiTheme="minorHAnsi" w:eastAsiaTheme="minorHAnsi" w:hAnsiTheme="minorHAnsi" w:cstheme="minorBidi"/>
                <w:sz w:val="22"/>
                <w:szCs w:val="22"/>
                <w:rPrChange w:id="7204" w:author="Nick.Tolimieri [2]" w:date="2022-09-15T08:36:00Z">
                  <w:rPr>
                    <w:ins w:id="7205" w:author="Nick.Tolimieri [2]" w:date="2022-09-15T08:36:00Z"/>
                    <w:rFonts w:ascii="Calibri" w:hAnsi="Calibri" w:cs="Calibri"/>
                    <w:color w:val="000000"/>
                    <w:sz w:val="22"/>
                    <w:szCs w:val="22"/>
                  </w:rPr>
                </w:rPrChange>
              </w:rPr>
              <w:pPrChange w:id="7206" w:author="Nick.Tolimieri [2]" w:date="2022-09-15T08:36:00Z">
                <w:pPr>
                  <w:jc w:val="right"/>
                </w:pPr>
              </w:pPrChange>
            </w:pPr>
            <w:ins w:id="7207" w:author="Nick.Tolimieri [2]" w:date="2022-09-15T08:36:00Z">
              <w:r w:rsidRPr="00333E54">
                <w:rPr>
                  <w:rFonts w:asciiTheme="minorHAnsi" w:eastAsiaTheme="minorHAnsi" w:hAnsiTheme="minorHAnsi" w:cstheme="minorBidi"/>
                  <w:sz w:val="22"/>
                  <w:szCs w:val="22"/>
                  <w:rPrChange w:id="7208" w:author="Nick.Tolimieri [2]" w:date="2022-09-15T08:36:00Z">
                    <w:rPr>
                      <w:rFonts w:ascii="Calibri" w:hAnsi="Calibri" w:cs="Calibri"/>
                      <w:color w:val="000000"/>
                      <w:sz w:val="22"/>
                      <w:szCs w:val="22"/>
                    </w:rPr>
                  </w:rPrChange>
                </w:rPr>
                <w:t>5</w:t>
              </w:r>
            </w:ins>
          </w:p>
        </w:tc>
        <w:tc>
          <w:tcPr>
            <w:tcW w:w="960" w:type="dxa"/>
            <w:noWrap/>
            <w:hideMark/>
            <w:tcPrChange w:id="720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10" w:author="Nick.Tolimieri [2]" w:date="2022-09-15T08:36:00Z"/>
                <w:rFonts w:asciiTheme="minorHAnsi" w:eastAsiaTheme="minorHAnsi" w:hAnsiTheme="minorHAnsi" w:cstheme="minorBidi"/>
                <w:sz w:val="22"/>
                <w:szCs w:val="22"/>
                <w:rPrChange w:id="7211" w:author="Nick.Tolimieri [2]" w:date="2022-09-15T08:36:00Z">
                  <w:rPr>
                    <w:ins w:id="7212" w:author="Nick.Tolimieri [2]" w:date="2022-09-15T08:36:00Z"/>
                    <w:rFonts w:ascii="Calibri" w:hAnsi="Calibri" w:cs="Calibri"/>
                    <w:color w:val="000000"/>
                    <w:sz w:val="22"/>
                    <w:szCs w:val="22"/>
                  </w:rPr>
                </w:rPrChange>
              </w:rPr>
              <w:pPrChange w:id="7213" w:author="Nick.Tolimieri [2]" w:date="2022-09-15T08:36:00Z">
                <w:pPr>
                  <w:jc w:val="right"/>
                </w:pPr>
              </w:pPrChange>
            </w:pPr>
            <w:ins w:id="7214" w:author="Nick.Tolimieri [2]" w:date="2022-09-15T08:36:00Z">
              <w:r w:rsidRPr="00333E54">
                <w:rPr>
                  <w:rFonts w:asciiTheme="minorHAnsi" w:eastAsiaTheme="minorHAnsi" w:hAnsiTheme="minorHAnsi" w:cstheme="minorBidi"/>
                  <w:sz w:val="22"/>
                  <w:szCs w:val="22"/>
                  <w:rPrChange w:id="7215" w:author="Nick.Tolimieri [2]" w:date="2022-09-15T08:36:00Z">
                    <w:rPr>
                      <w:rFonts w:ascii="Calibri" w:hAnsi="Calibri" w:cs="Calibri"/>
                      <w:color w:val="000000"/>
                      <w:sz w:val="22"/>
                      <w:szCs w:val="22"/>
                    </w:rPr>
                  </w:rPrChange>
                </w:rPr>
                <w:t>50</w:t>
              </w:r>
            </w:ins>
          </w:p>
        </w:tc>
        <w:tc>
          <w:tcPr>
            <w:tcW w:w="960" w:type="dxa"/>
            <w:noWrap/>
            <w:hideMark/>
            <w:tcPrChange w:id="721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17" w:author="Nick.Tolimieri [2]" w:date="2022-09-15T08:36:00Z"/>
                <w:rFonts w:asciiTheme="minorHAnsi" w:eastAsiaTheme="minorHAnsi" w:hAnsiTheme="minorHAnsi" w:cstheme="minorBidi"/>
                <w:sz w:val="22"/>
                <w:szCs w:val="22"/>
                <w:rPrChange w:id="7218" w:author="Nick.Tolimieri [2]" w:date="2022-09-15T08:36:00Z">
                  <w:rPr>
                    <w:ins w:id="7219" w:author="Nick.Tolimieri [2]" w:date="2022-09-15T08:36:00Z"/>
                    <w:rFonts w:ascii="Calibri" w:hAnsi="Calibri" w:cs="Calibri"/>
                    <w:color w:val="000000"/>
                    <w:sz w:val="22"/>
                    <w:szCs w:val="22"/>
                  </w:rPr>
                </w:rPrChange>
              </w:rPr>
              <w:pPrChange w:id="7220" w:author="Nick.Tolimieri [2]" w:date="2022-09-15T08:36:00Z">
                <w:pPr>
                  <w:jc w:val="right"/>
                </w:pPr>
              </w:pPrChange>
            </w:pPr>
            <w:ins w:id="7221" w:author="Nick.Tolimieri [2]" w:date="2022-09-15T08:36:00Z">
              <w:r w:rsidRPr="00333E54">
                <w:rPr>
                  <w:rFonts w:asciiTheme="minorHAnsi" w:eastAsiaTheme="minorHAnsi" w:hAnsiTheme="minorHAnsi" w:cstheme="minorBidi"/>
                  <w:sz w:val="22"/>
                  <w:szCs w:val="22"/>
                  <w:rPrChange w:id="7222" w:author="Nick.Tolimieri [2]" w:date="2022-09-15T08:36:00Z">
                    <w:rPr>
                      <w:rFonts w:ascii="Calibri" w:hAnsi="Calibri" w:cs="Calibri"/>
                      <w:color w:val="000000"/>
                      <w:sz w:val="22"/>
                      <w:szCs w:val="22"/>
                    </w:rPr>
                  </w:rPrChange>
                </w:rPr>
                <w:t>1.97</w:t>
              </w:r>
            </w:ins>
          </w:p>
        </w:tc>
        <w:tc>
          <w:tcPr>
            <w:tcW w:w="960" w:type="dxa"/>
            <w:noWrap/>
            <w:hideMark/>
            <w:tcPrChange w:id="722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24" w:author="Nick.Tolimieri [2]" w:date="2022-09-15T08:36:00Z"/>
                <w:rFonts w:asciiTheme="minorHAnsi" w:eastAsiaTheme="minorHAnsi" w:hAnsiTheme="minorHAnsi" w:cstheme="minorBidi"/>
                <w:sz w:val="22"/>
                <w:szCs w:val="22"/>
                <w:rPrChange w:id="7225" w:author="Nick.Tolimieri [2]" w:date="2022-09-15T08:36:00Z">
                  <w:rPr>
                    <w:ins w:id="7226" w:author="Nick.Tolimieri [2]" w:date="2022-09-15T08:36:00Z"/>
                    <w:rFonts w:ascii="Calibri" w:hAnsi="Calibri" w:cs="Calibri"/>
                    <w:color w:val="000000"/>
                    <w:sz w:val="22"/>
                    <w:szCs w:val="22"/>
                  </w:rPr>
                </w:rPrChange>
              </w:rPr>
              <w:pPrChange w:id="7227" w:author="Nick.Tolimieri [2]" w:date="2022-09-15T08:36:00Z">
                <w:pPr>
                  <w:jc w:val="right"/>
                </w:pPr>
              </w:pPrChange>
            </w:pPr>
            <w:ins w:id="7228" w:author="Nick.Tolimieri [2]" w:date="2022-09-15T08:36:00Z">
              <w:r w:rsidRPr="00333E54">
                <w:rPr>
                  <w:rFonts w:asciiTheme="minorHAnsi" w:eastAsiaTheme="minorHAnsi" w:hAnsiTheme="minorHAnsi" w:cstheme="minorBidi"/>
                  <w:sz w:val="22"/>
                  <w:szCs w:val="22"/>
                  <w:rPrChange w:id="7229" w:author="Nick.Tolimieri [2]" w:date="2022-09-15T08:36:00Z">
                    <w:rPr>
                      <w:rFonts w:ascii="Calibri" w:hAnsi="Calibri" w:cs="Calibri"/>
                      <w:color w:val="000000"/>
                      <w:sz w:val="22"/>
                      <w:szCs w:val="22"/>
                    </w:rPr>
                  </w:rPrChange>
                </w:rPr>
                <w:t>0.34</w:t>
              </w:r>
            </w:ins>
          </w:p>
        </w:tc>
      </w:tr>
      <w:tr w:rsidR="00333E54" w:rsidRPr="00333E54" w:rsidTr="00333E54">
        <w:trPr>
          <w:divId w:val="1703289460"/>
          <w:trHeight w:val="300"/>
          <w:ins w:id="7230" w:author="Nick.Tolimieri [2]" w:date="2022-09-15T08:36:00Z"/>
          <w:trPrChange w:id="7231" w:author="Nick.Tolimieri [2]" w:date="2022-09-15T08:36:00Z">
            <w:trPr>
              <w:divId w:val="1703289460"/>
              <w:trHeight w:val="300"/>
            </w:trPr>
          </w:trPrChange>
        </w:trPr>
        <w:tc>
          <w:tcPr>
            <w:tcW w:w="960" w:type="dxa"/>
            <w:noWrap/>
            <w:hideMark/>
            <w:tcPrChange w:id="723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33" w:author="Nick.Tolimieri [2]" w:date="2022-09-15T08:36:00Z"/>
                <w:rFonts w:asciiTheme="minorHAnsi" w:eastAsiaTheme="minorHAnsi" w:hAnsiTheme="minorHAnsi" w:cstheme="minorBidi"/>
                <w:sz w:val="22"/>
                <w:szCs w:val="22"/>
                <w:rPrChange w:id="7234" w:author="Nick.Tolimieri [2]" w:date="2022-09-15T08:36:00Z">
                  <w:rPr>
                    <w:ins w:id="7235" w:author="Nick.Tolimieri [2]" w:date="2022-09-15T08:36:00Z"/>
                    <w:rFonts w:ascii="Calibri" w:hAnsi="Calibri" w:cs="Calibri"/>
                    <w:color w:val="000000"/>
                    <w:sz w:val="22"/>
                    <w:szCs w:val="22"/>
                  </w:rPr>
                </w:rPrChange>
              </w:rPr>
              <w:pPrChange w:id="7236" w:author="Nick.Tolimieri [2]" w:date="2022-09-15T08:36:00Z">
                <w:pPr/>
              </w:pPrChange>
            </w:pPr>
            <w:ins w:id="7237" w:author="Nick.Tolimieri [2]" w:date="2022-09-15T08:36:00Z">
              <w:r w:rsidRPr="00333E54">
                <w:rPr>
                  <w:rFonts w:asciiTheme="minorHAnsi" w:eastAsiaTheme="minorHAnsi" w:hAnsiTheme="minorHAnsi" w:cstheme="minorBidi"/>
                  <w:sz w:val="22"/>
                  <w:szCs w:val="22"/>
                  <w:rPrChange w:id="7238" w:author="Nick.Tolimieri [2]" w:date="2022-09-15T08:36:00Z">
                    <w:rPr>
                      <w:rFonts w:ascii="Calibri" w:hAnsi="Calibri" w:cs="Calibri"/>
                      <w:color w:val="000000"/>
                      <w:sz w:val="22"/>
                      <w:szCs w:val="22"/>
                    </w:rPr>
                  </w:rPrChange>
                </w:rPr>
                <w:t>Cape Alava</w:t>
              </w:r>
            </w:ins>
          </w:p>
        </w:tc>
        <w:tc>
          <w:tcPr>
            <w:tcW w:w="960" w:type="dxa"/>
            <w:noWrap/>
            <w:hideMark/>
            <w:tcPrChange w:id="723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40" w:author="Nick.Tolimieri [2]" w:date="2022-09-15T08:36:00Z"/>
                <w:rFonts w:asciiTheme="minorHAnsi" w:eastAsiaTheme="minorHAnsi" w:hAnsiTheme="minorHAnsi" w:cstheme="minorBidi"/>
                <w:sz w:val="22"/>
                <w:szCs w:val="22"/>
                <w:rPrChange w:id="7241" w:author="Nick.Tolimieri [2]" w:date="2022-09-15T08:36:00Z">
                  <w:rPr>
                    <w:ins w:id="7242" w:author="Nick.Tolimieri [2]" w:date="2022-09-15T08:36:00Z"/>
                    <w:rFonts w:ascii="Calibri" w:hAnsi="Calibri" w:cs="Calibri"/>
                    <w:color w:val="000000"/>
                    <w:sz w:val="22"/>
                    <w:szCs w:val="22"/>
                  </w:rPr>
                </w:rPrChange>
              </w:rPr>
              <w:pPrChange w:id="7243" w:author="Nick.Tolimieri [2]" w:date="2022-09-15T08:36:00Z">
                <w:pPr>
                  <w:jc w:val="right"/>
                </w:pPr>
              </w:pPrChange>
            </w:pPr>
            <w:ins w:id="7244" w:author="Nick.Tolimieri [2]" w:date="2022-09-15T08:36:00Z">
              <w:r w:rsidRPr="00333E54">
                <w:rPr>
                  <w:rFonts w:asciiTheme="minorHAnsi" w:eastAsiaTheme="minorHAnsi" w:hAnsiTheme="minorHAnsi" w:cstheme="minorBidi"/>
                  <w:sz w:val="22"/>
                  <w:szCs w:val="22"/>
                  <w:rPrChange w:id="7245" w:author="Nick.Tolimieri [2]" w:date="2022-09-15T08:36:00Z">
                    <w:rPr>
                      <w:rFonts w:ascii="Calibri" w:hAnsi="Calibri" w:cs="Calibri"/>
                      <w:color w:val="000000"/>
                      <w:sz w:val="22"/>
                      <w:szCs w:val="22"/>
                    </w:rPr>
                  </w:rPrChange>
                </w:rPr>
                <w:t>1998</w:t>
              </w:r>
            </w:ins>
          </w:p>
        </w:tc>
        <w:tc>
          <w:tcPr>
            <w:tcW w:w="960" w:type="dxa"/>
            <w:noWrap/>
            <w:hideMark/>
            <w:tcPrChange w:id="724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47" w:author="Nick.Tolimieri [2]" w:date="2022-09-15T08:36:00Z"/>
                <w:rFonts w:asciiTheme="minorHAnsi" w:eastAsiaTheme="minorHAnsi" w:hAnsiTheme="minorHAnsi" w:cstheme="minorBidi"/>
                <w:sz w:val="22"/>
                <w:szCs w:val="22"/>
                <w:rPrChange w:id="7248" w:author="Nick.Tolimieri [2]" w:date="2022-09-15T08:36:00Z">
                  <w:rPr>
                    <w:ins w:id="7249" w:author="Nick.Tolimieri [2]" w:date="2022-09-15T08:36:00Z"/>
                    <w:rFonts w:ascii="Calibri" w:hAnsi="Calibri" w:cs="Calibri"/>
                    <w:color w:val="000000"/>
                    <w:sz w:val="22"/>
                    <w:szCs w:val="22"/>
                  </w:rPr>
                </w:rPrChange>
              </w:rPr>
              <w:pPrChange w:id="7250" w:author="Nick.Tolimieri [2]" w:date="2022-09-15T08:36:00Z">
                <w:pPr>
                  <w:jc w:val="right"/>
                </w:pPr>
              </w:pPrChange>
            </w:pPr>
            <w:ins w:id="7251" w:author="Nick.Tolimieri [2]" w:date="2022-09-15T08:36:00Z">
              <w:r w:rsidRPr="00333E54">
                <w:rPr>
                  <w:rFonts w:asciiTheme="minorHAnsi" w:eastAsiaTheme="minorHAnsi" w:hAnsiTheme="minorHAnsi" w:cstheme="minorBidi"/>
                  <w:sz w:val="22"/>
                  <w:szCs w:val="22"/>
                  <w:rPrChange w:id="7252" w:author="Nick.Tolimieri [2]" w:date="2022-09-15T08:36:00Z">
                    <w:rPr>
                      <w:rFonts w:ascii="Calibri" w:hAnsi="Calibri" w:cs="Calibri"/>
                      <w:color w:val="000000"/>
                      <w:sz w:val="22"/>
                      <w:szCs w:val="22"/>
                    </w:rPr>
                  </w:rPrChange>
                </w:rPr>
                <w:t>29</w:t>
              </w:r>
            </w:ins>
          </w:p>
        </w:tc>
        <w:tc>
          <w:tcPr>
            <w:tcW w:w="960" w:type="dxa"/>
            <w:noWrap/>
            <w:hideMark/>
            <w:tcPrChange w:id="725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54" w:author="Nick.Tolimieri [2]" w:date="2022-09-15T08:36:00Z"/>
                <w:rFonts w:asciiTheme="minorHAnsi" w:eastAsiaTheme="minorHAnsi" w:hAnsiTheme="minorHAnsi" w:cstheme="minorBidi"/>
                <w:sz w:val="22"/>
                <w:szCs w:val="22"/>
                <w:rPrChange w:id="7255" w:author="Nick.Tolimieri [2]" w:date="2022-09-15T08:36:00Z">
                  <w:rPr>
                    <w:ins w:id="7256" w:author="Nick.Tolimieri [2]" w:date="2022-09-15T08:36:00Z"/>
                    <w:rFonts w:ascii="Calibri" w:hAnsi="Calibri" w:cs="Calibri"/>
                    <w:color w:val="000000"/>
                    <w:sz w:val="22"/>
                    <w:szCs w:val="22"/>
                  </w:rPr>
                </w:rPrChange>
              </w:rPr>
              <w:pPrChange w:id="7257" w:author="Nick.Tolimieri [2]" w:date="2022-09-15T08:36:00Z">
                <w:pPr>
                  <w:jc w:val="right"/>
                </w:pPr>
              </w:pPrChange>
            </w:pPr>
            <w:ins w:id="7258" w:author="Nick.Tolimieri [2]" w:date="2022-09-15T08:36:00Z">
              <w:r w:rsidRPr="00333E54">
                <w:rPr>
                  <w:rFonts w:asciiTheme="minorHAnsi" w:eastAsiaTheme="minorHAnsi" w:hAnsiTheme="minorHAnsi" w:cstheme="minorBidi"/>
                  <w:sz w:val="22"/>
                  <w:szCs w:val="22"/>
                  <w:rPrChange w:id="7259" w:author="Nick.Tolimieri [2]" w:date="2022-09-15T08:36:00Z">
                    <w:rPr>
                      <w:rFonts w:ascii="Calibri" w:hAnsi="Calibri" w:cs="Calibri"/>
                      <w:color w:val="000000"/>
                      <w:sz w:val="22"/>
                      <w:szCs w:val="22"/>
                    </w:rPr>
                  </w:rPrChange>
                </w:rPr>
                <w:t>123</w:t>
              </w:r>
            </w:ins>
          </w:p>
        </w:tc>
        <w:tc>
          <w:tcPr>
            <w:tcW w:w="960" w:type="dxa"/>
            <w:noWrap/>
            <w:hideMark/>
            <w:tcPrChange w:id="726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61" w:author="Nick.Tolimieri [2]" w:date="2022-09-15T08:36:00Z"/>
                <w:rFonts w:asciiTheme="minorHAnsi" w:eastAsiaTheme="minorHAnsi" w:hAnsiTheme="minorHAnsi" w:cstheme="minorBidi"/>
                <w:sz w:val="22"/>
                <w:szCs w:val="22"/>
                <w:rPrChange w:id="7262" w:author="Nick.Tolimieri [2]" w:date="2022-09-15T08:36:00Z">
                  <w:rPr>
                    <w:ins w:id="7263" w:author="Nick.Tolimieri [2]" w:date="2022-09-15T08:36:00Z"/>
                    <w:rFonts w:ascii="Calibri" w:hAnsi="Calibri" w:cs="Calibri"/>
                    <w:color w:val="000000"/>
                    <w:sz w:val="22"/>
                    <w:szCs w:val="22"/>
                  </w:rPr>
                </w:rPrChange>
              </w:rPr>
              <w:pPrChange w:id="7264" w:author="Nick.Tolimieri [2]" w:date="2022-09-15T08:36:00Z">
                <w:pPr>
                  <w:jc w:val="right"/>
                </w:pPr>
              </w:pPrChange>
            </w:pPr>
            <w:ins w:id="7265" w:author="Nick.Tolimieri [2]" w:date="2022-09-15T08:36:00Z">
              <w:r w:rsidRPr="00333E54">
                <w:rPr>
                  <w:rFonts w:asciiTheme="minorHAnsi" w:eastAsiaTheme="minorHAnsi" w:hAnsiTheme="minorHAnsi" w:cstheme="minorBidi"/>
                  <w:sz w:val="22"/>
                  <w:szCs w:val="22"/>
                  <w:rPrChange w:id="7266" w:author="Nick.Tolimieri [2]" w:date="2022-09-15T08:36:00Z">
                    <w:rPr>
                      <w:rFonts w:ascii="Calibri" w:hAnsi="Calibri" w:cs="Calibri"/>
                      <w:color w:val="000000"/>
                      <w:sz w:val="22"/>
                      <w:szCs w:val="22"/>
                    </w:rPr>
                  </w:rPrChange>
                </w:rPr>
                <w:t>6</w:t>
              </w:r>
            </w:ins>
          </w:p>
        </w:tc>
        <w:tc>
          <w:tcPr>
            <w:tcW w:w="960" w:type="dxa"/>
            <w:noWrap/>
            <w:hideMark/>
            <w:tcPrChange w:id="726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68" w:author="Nick.Tolimieri [2]" w:date="2022-09-15T08:36:00Z"/>
                <w:rFonts w:asciiTheme="minorHAnsi" w:eastAsiaTheme="minorHAnsi" w:hAnsiTheme="minorHAnsi" w:cstheme="minorBidi"/>
                <w:sz w:val="22"/>
                <w:szCs w:val="22"/>
                <w:rPrChange w:id="7269" w:author="Nick.Tolimieri [2]" w:date="2022-09-15T08:36:00Z">
                  <w:rPr>
                    <w:ins w:id="7270" w:author="Nick.Tolimieri [2]" w:date="2022-09-15T08:36:00Z"/>
                    <w:rFonts w:ascii="Calibri" w:hAnsi="Calibri" w:cs="Calibri"/>
                    <w:color w:val="000000"/>
                    <w:sz w:val="22"/>
                    <w:szCs w:val="22"/>
                  </w:rPr>
                </w:rPrChange>
              </w:rPr>
              <w:pPrChange w:id="7271" w:author="Nick.Tolimieri [2]" w:date="2022-09-15T08:36:00Z">
                <w:pPr>
                  <w:jc w:val="right"/>
                </w:pPr>
              </w:pPrChange>
            </w:pPr>
            <w:ins w:id="7272" w:author="Nick.Tolimieri [2]" w:date="2022-09-15T08:36:00Z">
              <w:r w:rsidRPr="00333E54">
                <w:rPr>
                  <w:rFonts w:asciiTheme="minorHAnsi" w:eastAsiaTheme="minorHAnsi" w:hAnsiTheme="minorHAnsi" w:cstheme="minorBidi"/>
                  <w:sz w:val="22"/>
                  <w:szCs w:val="22"/>
                  <w:rPrChange w:id="7273" w:author="Nick.Tolimieri [2]" w:date="2022-09-15T08:36:00Z">
                    <w:rPr>
                      <w:rFonts w:ascii="Calibri" w:hAnsi="Calibri" w:cs="Calibri"/>
                      <w:color w:val="000000"/>
                      <w:sz w:val="22"/>
                      <w:szCs w:val="22"/>
                    </w:rPr>
                  </w:rPrChange>
                </w:rPr>
                <w:t>108</w:t>
              </w:r>
            </w:ins>
          </w:p>
        </w:tc>
        <w:tc>
          <w:tcPr>
            <w:tcW w:w="960" w:type="dxa"/>
            <w:noWrap/>
            <w:hideMark/>
            <w:tcPrChange w:id="727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75" w:author="Nick.Tolimieri [2]" w:date="2022-09-15T08:36:00Z"/>
                <w:rFonts w:asciiTheme="minorHAnsi" w:eastAsiaTheme="minorHAnsi" w:hAnsiTheme="minorHAnsi" w:cstheme="minorBidi"/>
                <w:sz w:val="22"/>
                <w:szCs w:val="22"/>
                <w:rPrChange w:id="7276" w:author="Nick.Tolimieri [2]" w:date="2022-09-15T08:36:00Z">
                  <w:rPr>
                    <w:ins w:id="7277" w:author="Nick.Tolimieri [2]" w:date="2022-09-15T08:36:00Z"/>
                    <w:rFonts w:ascii="Calibri" w:hAnsi="Calibri" w:cs="Calibri"/>
                    <w:color w:val="000000"/>
                    <w:sz w:val="22"/>
                    <w:szCs w:val="22"/>
                  </w:rPr>
                </w:rPrChange>
              </w:rPr>
              <w:pPrChange w:id="7278" w:author="Nick.Tolimieri [2]" w:date="2022-09-15T08:36:00Z">
                <w:pPr>
                  <w:jc w:val="right"/>
                </w:pPr>
              </w:pPrChange>
            </w:pPr>
            <w:ins w:id="7279" w:author="Nick.Tolimieri [2]" w:date="2022-09-15T08:36:00Z">
              <w:r w:rsidRPr="00333E54">
                <w:rPr>
                  <w:rFonts w:asciiTheme="minorHAnsi" w:eastAsiaTheme="minorHAnsi" w:hAnsiTheme="minorHAnsi" w:cstheme="minorBidi"/>
                  <w:sz w:val="22"/>
                  <w:szCs w:val="22"/>
                  <w:rPrChange w:id="7280" w:author="Nick.Tolimieri [2]" w:date="2022-09-15T08:36:00Z">
                    <w:rPr>
                      <w:rFonts w:ascii="Calibri" w:hAnsi="Calibri" w:cs="Calibri"/>
                      <w:color w:val="000000"/>
                      <w:sz w:val="22"/>
                      <w:szCs w:val="22"/>
                    </w:rPr>
                  </w:rPrChange>
                </w:rPr>
                <w:t>5</w:t>
              </w:r>
            </w:ins>
          </w:p>
        </w:tc>
        <w:tc>
          <w:tcPr>
            <w:tcW w:w="960" w:type="dxa"/>
            <w:noWrap/>
            <w:hideMark/>
            <w:tcPrChange w:id="728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82" w:author="Nick.Tolimieri [2]" w:date="2022-09-15T08:36:00Z"/>
                <w:rFonts w:asciiTheme="minorHAnsi" w:eastAsiaTheme="minorHAnsi" w:hAnsiTheme="minorHAnsi" w:cstheme="minorBidi"/>
                <w:sz w:val="22"/>
                <w:szCs w:val="22"/>
                <w:rPrChange w:id="7283" w:author="Nick.Tolimieri [2]" w:date="2022-09-15T08:36:00Z">
                  <w:rPr>
                    <w:ins w:id="7284" w:author="Nick.Tolimieri [2]" w:date="2022-09-15T08:36:00Z"/>
                    <w:rFonts w:ascii="Calibri" w:hAnsi="Calibri" w:cs="Calibri"/>
                    <w:color w:val="000000"/>
                    <w:sz w:val="22"/>
                    <w:szCs w:val="22"/>
                  </w:rPr>
                </w:rPrChange>
              </w:rPr>
              <w:pPrChange w:id="7285" w:author="Nick.Tolimieri [2]" w:date="2022-09-15T08:36:00Z">
                <w:pPr>
                  <w:jc w:val="right"/>
                </w:pPr>
              </w:pPrChange>
            </w:pPr>
            <w:ins w:id="7286" w:author="Nick.Tolimieri [2]" w:date="2022-09-15T08:36:00Z">
              <w:r w:rsidRPr="00333E54">
                <w:rPr>
                  <w:rFonts w:asciiTheme="minorHAnsi" w:eastAsiaTheme="minorHAnsi" w:hAnsiTheme="minorHAnsi" w:cstheme="minorBidi"/>
                  <w:sz w:val="22"/>
                  <w:szCs w:val="22"/>
                  <w:rPrChange w:id="7287" w:author="Nick.Tolimieri [2]" w:date="2022-09-15T08:36:00Z">
                    <w:rPr>
                      <w:rFonts w:ascii="Calibri" w:hAnsi="Calibri" w:cs="Calibri"/>
                      <w:color w:val="000000"/>
                      <w:sz w:val="22"/>
                      <w:szCs w:val="22"/>
                    </w:rPr>
                  </w:rPrChange>
                </w:rPr>
                <w:t>44</w:t>
              </w:r>
            </w:ins>
          </w:p>
        </w:tc>
        <w:tc>
          <w:tcPr>
            <w:tcW w:w="960" w:type="dxa"/>
            <w:noWrap/>
            <w:hideMark/>
            <w:tcPrChange w:id="728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89" w:author="Nick.Tolimieri [2]" w:date="2022-09-15T08:36:00Z"/>
                <w:rFonts w:asciiTheme="minorHAnsi" w:eastAsiaTheme="minorHAnsi" w:hAnsiTheme="minorHAnsi" w:cstheme="minorBidi"/>
                <w:sz w:val="22"/>
                <w:szCs w:val="22"/>
                <w:rPrChange w:id="7290" w:author="Nick.Tolimieri [2]" w:date="2022-09-15T08:36:00Z">
                  <w:rPr>
                    <w:ins w:id="7291" w:author="Nick.Tolimieri [2]" w:date="2022-09-15T08:36:00Z"/>
                    <w:rFonts w:ascii="Calibri" w:hAnsi="Calibri" w:cs="Calibri"/>
                    <w:color w:val="000000"/>
                    <w:sz w:val="22"/>
                    <w:szCs w:val="22"/>
                  </w:rPr>
                </w:rPrChange>
              </w:rPr>
              <w:pPrChange w:id="7292" w:author="Nick.Tolimieri [2]" w:date="2022-09-15T08:36:00Z">
                <w:pPr>
                  <w:jc w:val="right"/>
                </w:pPr>
              </w:pPrChange>
            </w:pPr>
            <w:ins w:id="7293" w:author="Nick.Tolimieri [2]" w:date="2022-09-15T08:36:00Z">
              <w:r w:rsidRPr="00333E54">
                <w:rPr>
                  <w:rFonts w:asciiTheme="minorHAnsi" w:eastAsiaTheme="minorHAnsi" w:hAnsiTheme="minorHAnsi" w:cstheme="minorBidi"/>
                  <w:sz w:val="22"/>
                  <w:szCs w:val="22"/>
                  <w:rPrChange w:id="7294" w:author="Nick.Tolimieri [2]" w:date="2022-09-15T08:36:00Z">
                    <w:rPr>
                      <w:rFonts w:ascii="Calibri" w:hAnsi="Calibri" w:cs="Calibri"/>
                      <w:color w:val="000000"/>
                      <w:sz w:val="22"/>
                      <w:szCs w:val="22"/>
                    </w:rPr>
                  </w:rPrChange>
                </w:rPr>
                <w:t>1.98</w:t>
              </w:r>
            </w:ins>
          </w:p>
        </w:tc>
        <w:tc>
          <w:tcPr>
            <w:tcW w:w="960" w:type="dxa"/>
            <w:noWrap/>
            <w:hideMark/>
            <w:tcPrChange w:id="729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296" w:author="Nick.Tolimieri [2]" w:date="2022-09-15T08:36:00Z"/>
                <w:rFonts w:asciiTheme="minorHAnsi" w:eastAsiaTheme="minorHAnsi" w:hAnsiTheme="minorHAnsi" w:cstheme="minorBidi"/>
                <w:sz w:val="22"/>
                <w:szCs w:val="22"/>
                <w:rPrChange w:id="7297" w:author="Nick.Tolimieri [2]" w:date="2022-09-15T08:36:00Z">
                  <w:rPr>
                    <w:ins w:id="7298" w:author="Nick.Tolimieri [2]" w:date="2022-09-15T08:36:00Z"/>
                    <w:rFonts w:ascii="Calibri" w:hAnsi="Calibri" w:cs="Calibri"/>
                    <w:color w:val="000000"/>
                    <w:sz w:val="22"/>
                    <w:szCs w:val="22"/>
                  </w:rPr>
                </w:rPrChange>
              </w:rPr>
              <w:pPrChange w:id="7299" w:author="Nick.Tolimieri [2]" w:date="2022-09-15T08:36:00Z">
                <w:pPr>
                  <w:jc w:val="right"/>
                </w:pPr>
              </w:pPrChange>
            </w:pPr>
            <w:ins w:id="7300" w:author="Nick.Tolimieri [2]" w:date="2022-09-15T08:36:00Z">
              <w:r w:rsidRPr="00333E54">
                <w:rPr>
                  <w:rFonts w:asciiTheme="minorHAnsi" w:eastAsiaTheme="minorHAnsi" w:hAnsiTheme="minorHAnsi" w:cstheme="minorBidi"/>
                  <w:sz w:val="22"/>
                  <w:szCs w:val="22"/>
                  <w:rPrChange w:id="7301" w:author="Nick.Tolimieri [2]" w:date="2022-09-15T08:36:00Z">
                    <w:rPr>
                      <w:rFonts w:ascii="Calibri" w:hAnsi="Calibri" w:cs="Calibri"/>
                      <w:color w:val="000000"/>
                      <w:sz w:val="22"/>
                      <w:szCs w:val="22"/>
                    </w:rPr>
                  </w:rPrChange>
                </w:rPr>
                <w:t>0.26</w:t>
              </w:r>
            </w:ins>
          </w:p>
        </w:tc>
      </w:tr>
      <w:tr w:rsidR="00333E54" w:rsidRPr="00333E54" w:rsidTr="00333E54">
        <w:trPr>
          <w:divId w:val="1703289460"/>
          <w:trHeight w:val="300"/>
          <w:ins w:id="7302" w:author="Nick.Tolimieri [2]" w:date="2022-09-15T08:36:00Z"/>
          <w:trPrChange w:id="7303" w:author="Nick.Tolimieri [2]" w:date="2022-09-15T08:36:00Z">
            <w:trPr>
              <w:divId w:val="1703289460"/>
              <w:trHeight w:val="300"/>
            </w:trPr>
          </w:trPrChange>
        </w:trPr>
        <w:tc>
          <w:tcPr>
            <w:tcW w:w="960" w:type="dxa"/>
            <w:noWrap/>
            <w:hideMark/>
            <w:tcPrChange w:id="730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05" w:author="Nick.Tolimieri [2]" w:date="2022-09-15T08:36:00Z"/>
                <w:rFonts w:asciiTheme="minorHAnsi" w:eastAsiaTheme="minorHAnsi" w:hAnsiTheme="minorHAnsi" w:cstheme="minorBidi"/>
                <w:sz w:val="22"/>
                <w:szCs w:val="22"/>
                <w:rPrChange w:id="7306" w:author="Nick.Tolimieri [2]" w:date="2022-09-15T08:36:00Z">
                  <w:rPr>
                    <w:ins w:id="7307" w:author="Nick.Tolimieri [2]" w:date="2022-09-15T08:36:00Z"/>
                    <w:rFonts w:ascii="Calibri" w:hAnsi="Calibri" w:cs="Calibri"/>
                    <w:color w:val="000000"/>
                    <w:sz w:val="22"/>
                    <w:szCs w:val="22"/>
                  </w:rPr>
                </w:rPrChange>
              </w:rPr>
              <w:pPrChange w:id="7308" w:author="Nick.Tolimieri [2]" w:date="2022-09-15T08:36:00Z">
                <w:pPr/>
              </w:pPrChange>
            </w:pPr>
            <w:ins w:id="7309" w:author="Nick.Tolimieri [2]" w:date="2022-09-15T08:36:00Z">
              <w:r w:rsidRPr="00333E54">
                <w:rPr>
                  <w:rFonts w:asciiTheme="minorHAnsi" w:eastAsiaTheme="minorHAnsi" w:hAnsiTheme="minorHAnsi" w:cstheme="minorBidi"/>
                  <w:sz w:val="22"/>
                  <w:szCs w:val="22"/>
                  <w:rPrChange w:id="7310" w:author="Nick.Tolimieri [2]" w:date="2022-09-15T08:36:00Z">
                    <w:rPr>
                      <w:rFonts w:ascii="Calibri" w:hAnsi="Calibri" w:cs="Calibri"/>
                      <w:color w:val="000000"/>
                      <w:sz w:val="22"/>
                      <w:szCs w:val="22"/>
                    </w:rPr>
                  </w:rPrChange>
                </w:rPr>
                <w:t>Cape Alava</w:t>
              </w:r>
            </w:ins>
          </w:p>
        </w:tc>
        <w:tc>
          <w:tcPr>
            <w:tcW w:w="960" w:type="dxa"/>
            <w:noWrap/>
            <w:hideMark/>
            <w:tcPrChange w:id="731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12" w:author="Nick.Tolimieri [2]" w:date="2022-09-15T08:36:00Z"/>
                <w:rFonts w:asciiTheme="minorHAnsi" w:eastAsiaTheme="minorHAnsi" w:hAnsiTheme="minorHAnsi" w:cstheme="minorBidi"/>
                <w:sz w:val="22"/>
                <w:szCs w:val="22"/>
                <w:rPrChange w:id="7313" w:author="Nick.Tolimieri [2]" w:date="2022-09-15T08:36:00Z">
                  <w:rPr>
                    <w:ins w:id="7314" w:author="Nick.Tolimieri [2]" w:date="2022-09-15T08:36:00Z"/>
                    <w:rFonts w:ascii="Calibri" w:hAnsi="Calibri" w:cs="Calibri"/>
                    <w:color w:val="000000"/>
                    <w:sz w:val="22"/>
                    <w:szCs w:val="22"/>
                  </w:rPr>
                </w:rPrChange>
              </w:rPr>
              <w:pPrChange w:id="7315" w:author="Nick.Tolimieri [2]" w:date="2022-09-15T08:36:00Z">
                <w:pPr>
                  <w:jc w:val="right"/>
                </w:pPr>
              </w:pPrChange>
            </w:pPr>
            <w:ins w:id="7316" w:author="Nick.Tolimieri [2]" w:date="2022-09-15T08:36:00Z">
              <w:r w:rsidRPr="00333E54">
                <w:rPr>
                  <w:rFonts w:asciiTheme="minorHAnsi" w:eastAsiaTheme="minorHAnsi" w:hAnsiTheme="minorHAnsi" w:cstheme="minorBidi"/>
                  <w:sz w:val="22"/>
                  <w:szCs w:val="22"/>
                  <w:rPrChange w:id="7317" w:author="Nick.Tolimieri [2]" w:date="2022-09-15T08:36:00Z">
                    <w:rPr>
                      <w:rFonts w:ascii="Calibri" w:hAnsi="Calibri" w:cs="Calibri"/>
                      <w:color w:val="000000"/>
                      <w:sz w:val="22"/>
                      <w:szCs w:val="22"/>
                    </w:rPr>
                  </w:rPrChange>
                </w:rPr>
                <w:t>1999</w:t>
              </w:r>
            </w:ins>
          </w:p>
        </w:tc>
        <w:tc>
          <w:tcPr>
            <w:tcW w:w="960" w:type="dxa"/>
            <w:noWrap/>
            <w:hideMark/>
            <w:tcPrChange w:id="731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19" w:author="Nick.Tolimieri [2]" w:date="2022-09-15T08:36:00Z"/>
                <w:rFonts w:asciiTheme="minorHAnsi" w:eastAsiaTheme="minorHAnsi" w:hAnsiTheme="minorHAnsi" w:cstheme="minorBidi"/>
                <w:sz w:val="22"/>
                <w:szCs w:val="22"/>
                <w:rPrChange w:id="7320" w:author="Nick.Tolimieri [2]" w:date="2022-09-15T08:36:00Z">
                  <w:rPr>
                    <w:ins w:id="7321" w:author="Nick.Tolimieri [2]" w:date="2022-09-15T08:36:00Z"/>
                    <w:rFonts w:ascii="Calibri" w:hAnsi="Calibri" w:cs="Calibri"/>
                    <w:color w:val="000000"/>
                    <w:sz w:val="22"/>
                    <w:szCs w:val="22"/>
                  </w:rPr>
                </w:rPrChange>
              </w:rPr>
              <w:pPrChange w:id="7322" w:author="Nick.Tolimieri [2]" w:date="2022-09-15T08:36:00Z">
                <w:pPr>
                  <w:jc w:val="right"/>
                </w:pPr>
              </w:pPrChange>
            </w:pPr>
            <w:ins w:id="7323" w:author="Nick.Tolimieri [2]" w:date="2022-09-15T08:36:00Z">
              <w:r w:rsidRPr="00333E54">
                <w:rPr>
                  <w:rFonts w:asciiTheme="minorHAnsi" w:eastAsiaTheme="minorHAnsi" w:hAnsiTheme="minorHAnsi" w:cstheme="minorBidi"/>
                  <w:sz w:val="22"/>
                  <w:szCs w:val="22"/>
                  <w:rPrChange w:id="7324" w:author="Nick.Tolimieri [2]" w:date="2022-09-15T08:36:00Z">
                    <w:rPr>
                      <w:rFonts w:ascii="Calibri" w:hAnsi="Calibri" w:cs="Calibri"/>
                      <w:color w:val="000000"/>
                      <w:sz w:val="22"/>
                      <w:szCs w:val="22"/>
                    </w:rPr>
                  </w:rPrChange>
                </w:rPr>
                <w:t>3</w:t>
              </w:r>
            </w:ins>
          </w:p>
        </w:tc>
        <w:tc>
          <w:tcPr>
            <w:tcW w:w="960" w:type="dxa"/>
            <w:noWrap/>
            <w:hideMark/>
            <w:tcPrChange w:id="732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26" w:author="Nick.Tolimieri [2]" w:date="2022-09-15T08:36:00Z"/>
                <w:rFonts w:asciiTheme="minorHAnsi" w:eastAsiaTheme="minorHAnsi" w:hAnsiTheme="minorHAnsi" w:cstheme="minorBidi"/>
                <w:sz w:val="22"/>
                <w:szCs w:val="22"/>
                <w:rPrChange w:id="7327" w:author="Nick.Tolimieri [2]" w:date="2022-09-15T08:36:00Z">
                  <w:rPr>
                    <w:ins w:id="7328" w:author="Nick.Tolimieri [2]" w:date="2022-09-15T08:36:00Z"/>
                    <w:rFonts w:ascii="Calibri" w:hAnsi="Calibri" w:cs="Calibri"/>
                    <w:color w:val="000000"/>
                    <w:sz w:val="22"/>
                    <w:szCs w:val="22"/>
                  </w:rPr>
                </w:rPrChange>
              </w:rPr>
              <w:pPrChange w:id="7329" w:author="Nick.Tolimieri [2]" w:date="2022-09-15T08:36:00Z">
                <w:pPr>
                  <w:jc w:val="right"/>
                </w:pPr>
              </w:pPrChange>
            </w:pPr>
            <w:ins w:id="7330" w:author="Nick.Tolimieri [2]" w:date="2022-09-15T08:36:00Z">
              <w:r w:rsidRPr="00333E54">
                <w:rPr>
                  <w:rFonts w:asciiTheme="minorHAnsi" w:eastAsiaTheme="minorHAnsi" w:hAnsiTheme="minorHAnsi" w:cstheme="minorBidi"/>
                  <w:sz w:val="22"/>
                  <w:szCs w:val="22"/>
                  <w:rPrChange w:id="7331" w:author="Nick.Tolimieri [2]" w:date="2022-09-15T08:36:00Z">
                    <w:rPr>
                      <w:rFonts w:ascii="Calibri" w:hAnsi="Calibri" w:cs="Calibri"/>
                      <w:color w:val="000000"/>
                      <w:sz w:val="22"/>
                      <w:szCs w:val="22"/>
                    </w:rPr>
                  </w:rPrChange>
                </w:rPr>
                <w:t>0</w:t>
              </w:r>
            </w:ins>
          </w:p>
        </w:tc>
        <w:tc>
          <w:tcPr>
            <w:tcW w:w="960" w:type="dxa"/>
            <w:noWrap/>
            <w:hideMark/>
            <w:tcPrChange w:id="733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33" w:author="Nick.Tolimieri [2]" w:date="2022-09-15T08:36:00Z"/>
                <w:rFonts w:asciiTheme="minorHAnsi" w:eastAsiaTheme="minorHAnsi" w:hAnsiTheme="minorHAnsi" w:cstheme="minorBidi"/>
                <w:sz w:val="22"/>
                <w:szCs w:val="22"/>
                <w:rPrChange w:id="7334" w:author="Nick.Tolimieri [2]" w:date="2022-09-15T08:36:00Z">
                  <w:rPr>
                    <w:ins w:id="7335" w:author="Nick.Tolimieri [2]" w:date="2022-09-15T08:36:00Z"/>
                    <w:rFonts w:ascii="Calibri" w:hAnsi="Calibri" w:cs="Calibri"/>
                    <w:color w:val="000000"/>
                    <w:sz w:val="22"/>
                    <w:szCs w:val="22"/>
                  </w:rPr>
                </w:rPrChange>
              </w:rPr>
              <w:pPrChange w:id="7336" w:author="Nick.Tolimieri [2]" w:date="2022-09-15T08:36:00Z">
                <w:pPr>
                  <w:jc w:val="right"/>
                </w:pPr>
              </w:pPrChange>
            </w:pPr>
            <w:ins w:id="7337" w:author="Nick.Tolimieri [2]" w:date="2022-09-15T08:36:00Z">
              <w:r w:rsidRPr="00333E54">
                <w:rPr>
                  <w:rFonts w:asciiTheme="minorHAnsi" w:eastAsiaTheme="minorHAnsi" w:hAnsiTheme="minorHAnsi" w:cstheme="minorBidi"/>
                  <w:sz w:val="22"/>
                  <w:szCs w:val="22"/>
                  <w:rPrChange w:id="7338" w:author="Nick.Tolimieri [2]" w:date="2022-09-15T08:36:00Z">
                    <w:rPr>
                      <w:rFonts w:ascii="Calibri" w:hAnsi="Calibri" w:cs="Calibri"/>
                      <w:color w:val="000000"/>
                      <w:sz w:val="22"/>
                      <w:szCs w:val="22"/>
                    </w:rPr>
                  </w:rPrChange>
                </w:rPr>
                <w:t>0</w:t>
              </w:r>
            </w:ins>
          </w:p>
        </w:tc>
        <w:tc>
          <w:tcPr>
            <w:tcW w:w="960" w:type="dxa"/>
            <w:noWrap/>
            <w:hideMark/>
            <w:tcPrChange w:id="733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40" w:author="Nick.Tolimieri [2]" w:date="2022-09-15T08:36:00Z"/>
                <w:rFonts w:asciiTheme="minorHAnsi" w:eastAsiaTheme="minorHAnsi" w:hAnsiTheme="minorHAnsi" w:cstheme="minorBidi"/>
                <w:sz w:val="22"/>
                <w:szCs w:val="22"/>
                <w:rPrChange w:id="7341" w:author="Nick.Tolimieri [2]" w:date="2022-09-15T08:36:00Z">
                  <w:rPr>
                    <w:ins w:id="7342" w:author="Nick.Tolimieri [2]" w:date="2022-09-15T08:36:00Z"/>
                    <w:rFonts w:ascii="Calibri" w:hAnsi="Calibri" w:cs="Calibri"/>
                    <w:color w:val="000000"/>
                    <w:sz w:val="22"/>
                    <w:szCs w:val="22"/>
                  </w:rPr>
                </w:rPrChange>
              </w:rPr>
              <w:pPrChange w:id="7343" w:author="Nick.Tolimieri [2]" w:date="2022-09-15T08:36:00Z">
                <w:pPr>
                  <w:jc w:val="right"/>
                </w:pPr>
              </w:pPrChange>
            </w:pPr>
            <w:ins w:id="7344" w:author="Nick.Tolimieri [2]" w:date="2022-09-15T08:36:00Z">
              <w:r w:rsidRPr="00333E54">
                <w:rPr>
                  <w:rFonts w:asciiTheme="minorHAnsi" w:eastAsiaTheme="minorHAnsi" w:hAnsiTheme="minorHAnsi" w:cstheme="minorBidi"/>
                  <w:sz w:val="22"/>
                  <w:szCs w:val="22"/>
                  <w:rPrChange w:id="7345" w:author="Nick.Tolimieri [2]" w:date="2022-09-15T08:36:00Z">
                    <w:rPr>
                      <w:rFonts w:ascii="Calibri" w:hAnsi="Calibri" w:cs="Calibri"/>
                      <w:color w:val="000000"/>
                      <w:sz w:val="22"/>
                      <w:szCs w:val="22"/>
                    </w:rPr>
                  </w:rPrChange>
                </w:rPr>
                <w:t>0</w:t>
              </w:r>
            </w:ins>
          </w:p>
        </w:tc>
        <w:tc>
          <w:tcPr>
            <w:tcW w:w="960" w:type="dxa"/>
            <w:noWrap/>
            <w:hideMark/>
            <w:tcPrChange w:id="734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47" w:author="Nick.Tolimieri [2]" w:date="2022-09-15T08:36:00Z"/>
                <w:rFonts w:asciiTheme="minorHAnsi" w:eastAsiaTheme="minorHAnsi" w:hAnsiTheme="minorHAnsi" w:cstheme="minorBidi"/>
                <w:sz w:val="22"/>
                <w:szCs w:val="22"/>
                <w:rPrChange w:id="7348" w:author="Nick.Tolimieri [2]" w:date="2022-09-15T08:36:00Z">
                  <w:rPr>
                    <w:ins w:id="7349" w:author="Nick.Tolimieri [2]" w:date="2022-09-15T08:36:00Z"/>
                    <w:rFonts w:ascii="Calibri" w:hAnsi="Calibri" w:cs="Calibri"/>
                    <w:color w:val="000000"/>
                    <w:sz w:val="22"/>
                    <w:szCs w:val="22"/>
                  </w:rPr>
                </w:rPrChange>
              </w:rPr>
              <w:pPrChange w:id="7350" w:author="Nick.Tolimieri [2]" w:date="2022-09-15T08:36:00Z">
                <w:pPr/>
              </w:pPrChange>
            </w:pPr>
            <w:ins w:id="7351" w:author="Nick.Tolimieri [2]" w:date="2022-09-15T08:36:00Z">
              <w:r w:rsidRPr="00333E54">
                <w:rPr>
                  <w:rFonts w:asciiTheme="minorHAnsi" w:eastAsiaTheme="minorHAnsi" w:hAnsiTheme="minorHAnsi" w:cstheme="minorBidi"/>
                  <w:sz w:val="22"/>
                  <w:szCs w:val="22"/>
                  <w:rPrChange w:id="7352" w:author="Nick.Tolimieri [2]" w:date="2022-09-15T08:36:00Z">
                    <w:rPr>
                      <w:rFonts w:ascii="Calibri" w:hAnsi="Calibri" w:cs="Calibri"/>
                      <w:color w:val="000000"/>
                      <w:sz w:val="22"/>
                      <w:szCs w:val="22"/>
                    </w:rPr>
                  </w:rPrChange>
                </w:rPr>
                <w:t>NA</w:t>
              </w:r>
            </w:ins>
          </w:p>
        </w:tc>
        <w:tc>
          <w:tcPr>
            <w:tcW w:w="960" w:type="dxa"/>
            <w:noWrap/>
            <w:hideMark/>
            <w:tcPrChange w:id="735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54" w:author="Nick.Tolimieri [2]" w:date="2022-09-15T08:36:00Z"/>
                <w:rFonts w:asciiTheme="minorHAnsi" w:eastAsiaTheme="minorHAnsi" w:hAnsiTheme="minorHAnsi" w:cstheme="minorBidi"/>
                <w:sz w:val="22"/>
                <w:szCs w:val="22"/>
                <w:rPrChange w:id="7355" w:author="Nick.Tolimieri [2]" w:date="2022-09-15T08:36:00Z">
                  <w:rPr>
                    <w:ins w:id="7356" w:author="Nick.Tolimieri [2]" w:date="2022-09-15T08:36:00Z"/>
                    <w:rFonts w:ascii="Calibri" w:hAnsi="Calibri" w:cs="Calibri"/>
                    <w:color w:val="000000"/>
                    <w:sz w:val="22"/>
                    <w:szCs w:val="22"/>
                  </w:rPr>
                </w:rPrChange>
              </w:rPr>
              <w:pPrChange w:id="7357" w:author="Nick.Tolimieri [2]" w:date="2022-09-15T08:36:00Z">
                <w:pPr/>
              </w:pPrChange>
            </w:pPr>
            <w:ins w:id="7358" w:author="Nick.Tolimieri [2]" w:date="2022-09-15T08:36:00Z">
              <w:r w:rsidRPr="00333E54">
                <w:rPr>
                  <w:rFonts w:asciiTheme="minorHAnsi" w:eastAsiaTheme="minorHAnsi" w:hAnsiTheme="minorHAnsi" w:cstheme="minorBidi"/>
                  <w:sz w:val="22"/>
                  <w:szCs w:val="22"/>
                  <w:rPrChange w:id="7359" w:author="Nick.Tolimieri [2]" w:date="2022-09-15T08:36:00Z">
                    <w:rPr>
                      <w:rFonts w:ascii="Calibri" w:hAnsi="Calibri" w:cs="Calibri"/>
                      <w:color w:val="000000"/>
                      <w:sz w:val="22"/>
                      <w:szCs w:val="22"/>
                    </w:rPr>
                  </w:rPrChange>
                </w:rPr>
                <w:t>NA</w:t>
              </w:r>
            </w:ins>
          </w:p>
        </w:tc>
        <w:tc>
          <w:tcPr>
            <w:tcW w:w="960" w:type="dxa"/>
            <w:noWrap/>
            <w:hideMark/>
            <w:tcPrChange w:id="736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61" w:author="Nick.Tolimieri [2]" w:date="2022-09-15T08:36:00Z"/>
                <w:rFonts w:asciiTheme="minorHAnsi" w:eastAsiaTheme="minorHAnsi" w:hAnsiTheme="minorHAnsi" w:cstheme="minorBidi"/>
                <w:sz w:val="22"/>
                <w:szCs w:val="22"/>
                <w:rPrChange w:id="7362" w:author="Nick.Tolimieri [2]" w:date="2022-09-15T08:36:00Z">
                  <w:rPr>
                    <w:ins w:id="7363" w:author="Nick.Tolimieri [2]" w:date="2022-09-15T08:36:00Z"/>
                    <w:rFonts w:ascii="Calibri" w:hAnsi="Calibri" w:cs="Calibri"/>
                    <w:color w:val="000000"/>
                    <w:sz w:val="22"/>
                    <w:szCs w:val="22"/>
                  </w:rPr>
                </w:rPrChange>
              </w:rPr>
              <w:pPrChange w:id="7364" w:author="Nick.Tolimieri [2]" w:date="2022-09-15T08:36:00Z">
                <w:pPr/>
              </w:pPrChange>
            </w:pPr>
            <w:ins w:id="7365" w:author="Nick.Tolimieri [2]" w:date="2022-09-15T08:36:00Z">
              <w:r w:rsidRPr="00333E54">
                <w:rPr>
                  <w:rFonts w:asciiTheme="minorHAnsi" w:eastAsiaTheme="minorHAnsi" w:hAnsiTheme="minorHAnsi" w:cstheme="minorBidi"/>
                  <w:sz w:val="22"/>
                  <w:szCs w:val="22"/>
                  <w:rPrChange w:id="7366" w:author="Nick.Tolimieri [2]" w:date="2022-09-15T08:36:00Z">
                    <w:rPr>
                      <w:rFonts w:ascii="Calibri" w:hAnsi="Calibri" w:cs="Calibri"/>
                      <w:color w:val="000000"/>
                      <w:sz w:val="22"/>
                      <w:szCs w:val="22"/>
                    </w:rPr>
                  </w:rPrChange>
                </w:rPr>
                <w:t>NA</w:t>
              </w:r>
            </w:ins>
          </w:p>
        </w:tc>
        <w:tc>
          <w:tcPr>
            <w:tcW w:w="960" w:type="dxa"/>
            <w:noWrap/>
            <w:hideMark/>
            <w:tcPrChange w:id="736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68" w:author="Nick.Tolimieri [2]" w:date="2022-09-15T08:36:00Z"/>
                <w:rFonts w:asciiTheme="minorHAnsi" w:eastAsiaTheme="minorHAnsi" w:hAnsiTheme="minorHAnsi" w:cstheme="minorBidi"/>
                <w:sz w:val="22"/>
                <w:szCs w:val="22"/>
                <w:rPrChange w:id="7369" w:author="Nick.Tolimieri [2]" w:date="2022-09-15T08:36:00Z">
                  <w:rPr>
                    <w:ins w:id="7370" w:author="Nick.Tolimieri [2]" w:date="2022-09-15T08:36:00Z"/>
                    <w:rFonts w:ascii="Calibri" w:hAnsi="Calibri" w:cs="Calibri"/>
                    <w:color w:val="000000"/>
                    <w:sz w:val="22"/>
                    <w:szCs w:val="22"/>
                  </w:rPr>
                </w:rPrChange>
              </w:rPr>
              <w:pPrChange w:id="7371" w:author="Nick.Tolimieri [2]" w:date="2022-09-15T08:36:00Z">
                <w:pPr/>
              </w:pPrChange>
            </w:pPr>
            <w:ins w:id="7372" w:author="Nick.Tolimieri [2]" w:date="2022-09-15T08:36:00Z">
              <w:r w:rsidRPr="00333E54">
                <w:rPr>
                  <w:rFonts w:asciiTheme="minorHAnsi" w:eastAsiaTheme="minorHAnsi" w:hAnsiTheme="minorHAnsi" w:cstheme="minorBidi"/>
                  <w:sz w:val="22"/>
                  <w:szCs w:val="22"/>
                  <w:rPrChange w:id="7373"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7374" w:author="Nick.Tolimieri [2]" w:date="2022-09-15T08:36:00Z"/>
          <w:trPrChange w:id="7375" w:author="Nick.Tolimieri [2]" w:date="2022-09-15T08:36:00Z">
            <w:trPr>
              <w:divId w:val="1703289460"/>
              <w:trHeight w:val="300"/>
            </w:trPr>
          </w:trPrChange>
        </w:trPr>
        <w:tc>
          <w:tcPr>
            <w:tcW w:w="960" w:type="dxa"/>
            <w:noWrap/>
            <w:hideMark/>
            <w:tcPrChange w:id="737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77" w:author="Nick.Tolimieri [2]" w:date="2022-09-15T08:36:00Z"/>
                <w:rFonts w:asciiTheme="minorHAnsi" w:eastAsiaTheme="minorHAnsi" w:hAnsiTheme="minorHAnsi" w:cstheme="minorBidi"/>
                <w:sz w:val="22"/>
                <w:szCs w:val="22"/>
                <w:rPrChange w:id="7378" w:author="Nick.Tolimieri [2]" w:date="2022-09-15T08:36:00Z">
                  <w:rPr>
                    <w:ins w:id="7379" w:author="Nick.Tolimieri [2]" w:date="2022-09-15T08:36:00Z"/>
                    <w:rFonts w:ascii="Calibri" w:hAnsi="Calibri" w:cs="Calibri"/>
                    <w:color w:val="000000"/>
                    <w:sz w:val="22"/>
                    <w:szCs w:val="22"/>
                  </w:rPr>
                </w:rPrChange>
              </w:rPr>
              <w:pPrChange w:id="7380" w:author="Nick.Tolimieri [2]" w:date="2022-09-15T08:36:00Z">
                <w:pPr/>
              </w:pPrChange>
            </w:pPr>
            <w:ins w:id="7381" w:author="Nick.Tolimieri [2]" w:date="2022-09-15T08:36:00Z">
              <w:r w:rsidRPr="00333E54">
                <w:rPr>
                  <w:rFonts w:asciiTheme="minorHAnsi" w:eastAsiaTheme="minorHAnsi" w:hAnsiTheme="minorHAnsi" w:cstheme="minorBidi"/>
                  <w:sz w:val="22"/>
                  <w:szCs w:val="22"/>
                  <w:rPrChange w:id="7382" w:author="Nick.Tolimieri [2]" w:date="2022-09-15T08:36:00Z">
                    <w:rPr>
                      <w:rFonts w:ascii="Calibri" w:hAnsi="Calibri" w:cs="Calibri"/>
                      <w:color w:val="000000"/>
                      <w:sz w:val="22"/>
                      <w:szCs w:val="22"/>
                    </w:rPr>
                  </w:rPrChange>
                </w:rPr>
                <w:t>Cape Alava</w:t>
              </w:r>
            </w:ins>
          </w:p>
        </w:tc>
        <w:tc>
          <w:tcPr>
            <w:tcW w:w="960" w:type="dxa"/>
            <w:noWrap/>
            <w:hideMark/>
            <w:tcPrChange w:id="738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84" w:author="Nick.Tolimieri [2]" w:date="2022-09-15T08:36:00Z"/>
                <w:rFonts w:asciiTheme="minorHAnsi" w:eastAsiaTheme="minorHAnsi" w:hAnsiTheme="minorHAnsi" w:cstheme="minorBidi"/>
                <w:sz w:val="22"/>
                <w:szCs w:val="22"/>
                <w:rPrChange w:id="7385" w:author="Nick.Tolimieri [2]" w:date="2022-09-15T08:36:00Z">
                  <w:rPr>
                    <w:ins w:id="7386" w:author="Nick.Tolimieri [2]" w:date="2022-09-15T08:36:00Z"/>
                    <w:rFonts w:ascii="Calibri" w:hAnsi="Calibri" w:cs="Calibri"/>
                    <w:color w:val="000000"/>
                    <w:sz w:val="22"/>
                    <w:szCs w:val="22"/>
                  </w:rPr>
                </w:rPrChange>
              </w:rPr>
              <w:pPrChange w:id="7387" w:author="Nick.Tolimieri [2]" w:date="2022-09-15T08:36:00Z">
                <w:pPr>
                  <w:jc w:val="right"/>
                </w:pPr>
              </w:pPrChange>
            </w:pPr>
            <w:ins w:id="7388" w:author="Nick.Tolimieri [2]" w:date="2022-09-15T08:36:00Z">
              <w:r w:rsidRPr="00333E54">
                <w:rPr>
                  <w:rFonts w:asciiTheme="minorHAnsi" w:eastAsiaTheme="minorHAnsi" w:hAnsiTheme="minorHAnsi" w:cstheme="minorBidi"/>
                  <w:sz w:val="22"/>
                  <w:szCs w:val="22"/>
                  <w:rPrChange w:id="7389" w:author="Nick.Tolimieri [2]" w:date="2022-09-15T08:36:00Z">
                    <w:rPr>
                      <w:rFonts w:ascii="Calibri" w:hAnsi="Calibri" w:cs="Calibri"/>
                      <w:color w:val="000000"/>
                      <w:sz w:val="22"/>
                      <w:szCs w:val="22"/>
                    </w:rPr>
                  </w:rPrChange>
                </w:rPr>
                <w:t>2000</w:t>
              </w:r>
            </w:ins>
          </w:p>
        </w:tc>
        <w:tc>
          <w:tcPr>
            <w:tcW w:w="960" w:type="dxa"/>
            <w:noWrap/>
            <w:hideMark/>
            <w:tcPrChange w:id="739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91" w:author="Nick.Tolimieri [2]" w:date="2022-09-15T08:36:00Z"/>
                <w:rFonts w:asciiTheme="minorHAnsi" w:eastAsiaTheme="minorHAnsi" w:hAnsiTheme="minorHAnsi" w:cstheme="minorBidi"/>
                <w:sz w:val="22"/>
                <w:szCs w:val="22"/>
                <w:rPrChange w:id="7392" w:author="Nick.Tolimieri [2]" w:date="2022-09-15T08:36:00Z">
                  <w:rPr>
                    <w:ins w:id="7393" w:author="Nick.Tolimieri [2]" w:date="2022-09-15T08:36:00Z"/>
                    <w:rFonts w:ascii="Calibri" w:hAnsi="Calibri" w:cs="Calibri"/>
                    <w:color w:val="000000"/>
                    <w:sz w:val="22"/>
                    <w:szCs w:val="22"/>
                  </w:rPr>
                </w:rPrChange>
              </w:rPr>
              <w:pPrChange w:id="7394" w:author="Nick.Tolimieri [2]" w:date="2022-09-15T08:36:00Z">
                <w:pPr>
                  <w:jc w:val="right"/>
                </w:pPr>
              </w:pPrChange>
            </w:pPr>
            <w:ins w:id="7395" w:author="Nick.Tolimieri [2]" w:date="2022-09-15T08:36:00Z">
              <w:r w:rsidRPr="00333E54">
                <w:rPr>
                  <w:rFonts w:asciiTheme="minorHAnsi" w:eastAsiaTheme="minorHAnsi" w:hAnsiTheme="minorHAnsi" w:cstheme="minorBidi"/>
                  <w:sz w:val="22"/>
                  <w:szCs w:val="22"/>
                  <w:rPrChange w:id="7396" w:author="Nick.Tolimieri [2]" w:date="2022-09-15T08:36:00Z">
                    <w:rPr>
                      <w:rFonts w:ascii="Calibri" w:hAnsi="Calibri" w:cs="Calibri"/>
                      <w:color w:val="000000"/>
                      <w:sz w:val="22"/>
                      <w:szCs w:val="22"/>
                    </w:rPr>
                  </w:rPrChange>
                </w:rPr>
                <w:t>0</w:t>
              </w:r>
            </w:ins>
          </w:p>
        </w:tc>
        <w:tc>
          <w:tcPr>
            <w:tcW w:w="960" w:type="dxa"/>
            <w:noWrap/>
            <w:hideMark/>
            <w:tcPrChange w:id="739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398" w:author="Nick.Tolimieri [2]" w:date="2022-09-15T08:36:00Z"/>
                <w:rFonts w:asciiTheme="minorHAnsi" w:eastAsiaTheme="minorHAnsi" w:hAnsiTheme="minorHAnsi" w:cstheme="minorBidi"/>
                <w:sz w:val="22"/>
                <w:szCs w:val="22"/>
                <w:rPrChange w:id="7399" w:author="Nick.Tolimieri [2]" w:date="2022-09-15T08:36:00Z">
                  <w:rPr>
                    <w:ins w:id="7400" w:author="Nick.Tolimieri [2]" w:date="2022-09-15T08:36:00Z"/>
                    <w:rFonts w:ascii="Calibri" w:hAnsi="Calibri" w:cs="Calibri"/>
                    <w:color w:val="000000"/>
                    <w:sz w:val="22"/>
                    <w:szCs w:val="22"/>
                  </w:rPr>
                </w:rPrChange>
              </w:rPr>
              <w:pPrChange w:id="7401" w:author="Nick.Tolimieri [2]" w:date="2022-09-15T08:36:00Z">
                <w:pPr>
                  <w:jc w:val="right"/>
                </w:pPr>
              </w:pPrChange>
            </w:pPr>
            <w:ins w:id="7402" w:author="Nick.Tolimieri [2]" w:date="2022-09-15T08:36:00Z">
              <w:r w:rsidRPr="00333E54">
                <w:rPr>
                  <w:rFonts w:asciiTheme="minorHAnsi" w:eastAsiaTheme="minorHAnsi" w:hAnsiTheme="minorHAnsi" w:cstheme="minorBidi"/>
                  <w:sz w:val="22"/>
                  <w:szCs w:val="22"/>
                  <w:rPrChange w:id="7403" w:author="Nick.Tolimieri [2]" w:date="2022-09-15T08:36:00Z">
                    <w:rPr>
                      <w:rFonts w:ascii="Calibri" w:hAnsi="Calibri" w:cs="Calibri"/>
                      <w:color w:val="000000"/>
                      <w:sz w:val="22"/>
                      <w:szCs w:val="22"/>
                    </w:rPr>
                  </w:rPrChange>
                </w:rPr>
                <w:t>0</w:t>
              </w:r>
            </w:ins>
          </w:p>
        </w:tc>
        <w:tc>
          <w:tcPr>
            <w:tcW w:w="960" w:type="dxa"/>
            <w:noWrap/>
            <w:hideMark/>
            <w:tcPrChange w:id="740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05" w:author="Nick.Tolimieri [2]" w:date="2022-09-15T08:36:00Z"/>
                <w:rFonts w:asciiTheme="minorHAnsi" w:eastAsiaTheme="minorHAnsi" w:hAnsiTheme="minorHAnsi" w:cstheme="minorBidi"/>
                <w:sz w:val="22"/>
                <w:szCs w:val="22"/>
                <w:rPrChange w:id="7406" w:author="Nick.Tolimieri [2]" w:date="2022-09-15T08:36:00Z">
                  <w:rPr>
                    <w:ins w:id="7407" w:author="Nick.Tolimieri [2]" w:date="2022-09-15T08:36:00Z"/>
                    <w:rFonts w:ascii="Calibri" w:hAnsi="Calibri" w:cs="Calibri"/>
                    <w:color w:val="000000"/>
                    <w:sz w:val="22"/>
                    <w:szCs w:val="22"/>
                  </w:rPr>
                </w:rPrChange>
              </w:rPr>
              <w:pPrChange w:id="7408" w:author="Nick.Tolimieri [2]" w:date="2022-09-15T08:36:00Z">
                <w:pPr>
                  <w:jc w:val="right"/>
                </w:pPr>
              </w:pPrChange>
            </w:pPr>
            <w:ins w:id="7409" w:author="Nick.Tolimieri [2]" w:date="2022-09-15T08:36:00Z">
              <w:r w:rsidRPr="00333E54">
                <w:rPr>
                  <w:rFonts w:asciiTheme="minorHAnsi" w:eastAsiaTheme="minorHAnsi" w:hAnsiTheme="minorHAnsi" w:cstheme="minorBidi"/>
                  <w:sz w:val="22"/>
                  <w:szCs w:val="22"/>
                  <w:rPrChange w:id="7410" w:author="Nick.Tolimieri [2]" w:date="2022-09-15T08:36:00Z">
                    <w:rPr>
                      <w:rFonts w:ascii="Calibri" w:hAnsi="Calibri" w:cs="Calibri"/>
                      <w:color w:val="000000"/>
                      <w:sz w:val="22"/>
                      <w:szCs w:val="22"/>
                    </w:rPr>
                  </w:rPrChange>
                </w:rPr>
                <w:t>0</w:t>
              </w:r>
            </w:ins>
          </w:p>
        </w:tc>
        <w:tc>
          <w:tcPr>
            <w:tcW w:w="960" w:type="dxa"/>
            <w:noWrap/>
            <w:hideMark/>
            <w:tcPrChange w:id="741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12" w:author="Nick.Tolimieri [2]" w:date="2022-09-15T08:36:00Z"/>
                <w:rFonts w:asciiTheme="minorHAnsi" w:eastAsiaTheme="minorHAnsi" w:hAnsiTheme="minorHAnsi" w:cstheme="minorBidi"/>
                <w:sz w:val="22"/>
                <w:szCs w:val="22"/>
                <w:rPrChange w:id="7413" w:author="Nick.Tolimieri [2]" w:date="2022-09-15T08:36:00Z">
                  <w:rPr>
                    <w:ins w:id="7414" w:author="Nick.Tolimieri [2]" w:date="2022-09-15T08:36:00Z"/>
                    <w:rFonts w:ascii="Calibri" w:hAnsi="Calibri" w:cs="Calibri"/>
                    <w:color w:val="000000"/>
                    <w:sz w:val="22"/>
                    <w:szCs w:val="22"/>
                  </w:rPr>
                </w:rPrChange>
              </w:rPr>
              <w:pPrChange w:id="7415" w:author="Nick.Tolimieri [2]" w:date="2022-09-15T08:36:00Z">
                <w:pPr>
                  <w:jc w:val="right"/>
                </w:pPr>
              </w:pPrChange>
            </w:pPr>
            <w:ins w:id="7416" w:author="Nick.Tolimieri [2]" w:date="2022-09-15T08:36:00Z">
              <w:r w:rsidRPr="00333E54">
                <w:rPr>
                  <w:rFonts w:asciiTheme="minorHAnsi" w:eastAsiaTheme="minorHAnsi" w:hAnsiTheme="minorHAnsi" w:cstheme="minorBidi"/>
                  <w:sz w:val="22"/>
                  <w:szCs w:val="22"/>
                  <w:rPrChange w:id="7417" w:author="Nick.Tolimieri [2]" w:date="2022-09-15T08:36:00Z">
                    <w:rPr>
                      <w:rFonts w:ascii="Calibri" w:hAnsi="Calibri" w:cs="Calibri"/>
                      <w:color w:val="000000"/>
                      <w:sz w:val="22"/>
                      <w:szCs w:val="22"/>
                    </w:rPr>
                  </w:rPrChange>
                </w:rPr>
                <w:t>0</w:t>
              </w:r>
            </w:ins>
          </w:p>
        </w:tc>
        <w:tc>
          <w:tcPr>
            <w:tcW w:w="960" w:type="dxa"/>
            <w:noWrap/>
            <w:hideMark/>
            <w:tcPrChange w:id="741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19" w:author="Nick.Tolimieri [2]" w:date="2022-09-15T08:36:00Z"/>
                <w:rFonts w:asciiTheme="minorHAnsi" w:eastAsiaTheme="minorHAnsi" w:hAnsiTheme="minorHAnsi" w:cstheme="minorBidi"/>
                <w:sz w:val="22"/>
                <w:szCs w:val="22"/>
                <w:rPrChange w:id="7420" w:author="Nick.Tolimieri [2]" w:date="2022-09-15T08:36:00Z">
                  <w:rPr>
                    <w:ins w:id="7421" w:author="Nick.Tolimieri [2]" w:date="2022-09-15T08:36:00Z"/>
                    <w:rFonts w:ascii="Calibri" w:hAnsi="Calibri" w:cs="Calibri"/>
                    <w:color w:val="000000"/>
                    <w:sz w:val="22"/>
                    <w:szCs w:val="22"/>
                  </w:rPr>
                </w:rPrChange>
              </w:rPr>
              <w:pPrChange w:id="7422" w:author="Nick.Tolimieri [2]" w:date="2022-09-15T08:36:00Z">
                <w:pPr/>
              </w:pPrChange>
            </w:pPr>
            <w:ins w:id="7423" w:author="Nick.Tolimieri [2]" w:date="2022-09-15T08:36:00Z">
              <w:r w:rsidRPr="00333E54">
                <w:rPr>
                  <w:rFonts w:asciiTheme="minorHAnsi" w:eastAsiaTheme="minorHAnsi" w:hAnsiTheme="minorHAnsi" w:cstheme="minorBidi"/>
                  <w:sz w:val="22"/>
                  <w:szCs w:val="22"/>
                  <w:rPrChange w:id="7424" w:author="Nick.Tolimieri [2]" w:date="2022-09-15T08:36:00Z">
                    <w:rPr>
                      <w:rFonts w:ascii="Calibri" w:hAnsi="Calibri" w:cs="Calibri"/>
                      <w:color w:val="000000"/>
                      <w:sz w:val="22"/>
                      <w:szCs w:val="22"/>
                    </w:rPr>
                  </w:rPrChange>
                </w:rPr>
                <w:t>NA</w:t>
              </w:r>
            </w:ins>
          </w:p>
        </w:tc>
        <w:tc>
          <w:tcPr>
            <w:tcW w:w="960" w:type="dxa"/>
            <w:noWrap/>
            <w:hideMark/>
            <w:tcPrChange w:id="742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26" w:author="Nick.Tolimieri [2]" w:date="2022-09-15T08:36:00Z"/>
                <w:rFonts w:asciiTheme="minorHAnsi" w:eastAsiaTheme="minorHAnsi" w:hAnsiTheme="minorHAnsi" w:cstheme="minorBidi"/>
                <w:sz w:val="22"/>
                <w:szCs w:val="22"/>
                <w:rPrChange w:id="7427" w:author="Nick.Tolimieri [2]" w:date="2022-09-15T08:36:00Z">
                  <w:rPr>
                    <w:ins w:id="7428" w:author="Nick.Tolimieri [2]" w:date="2022-09-15T08:36:00Z"/>
                    <w:rFonts w:ascii="Calibri" w:hAnsi="Calibri" w:cs="Calibri"/>
                    <w:color w:val="000000"/>
                    <w:sz w:val="22"/>
                    <w:szCs w:val="22"/>
                  </w:rPr>
                </w:rPrChange>
              </w:rPr>
              <w:pPrChange w:id="7429" w:author="Nick.Tolimieri [2]" w:date="2022-09-15T08:36:00Z">
                <w:pPr/>
              </w:pPrChange>
            </w:pPr>
            <w:ins w:id="7430" w:author="Nick.Tolimieri [2]" w:date="2022-09-15T08:36:00Z">
              <w:r w:rsidRPr="00333E54">
                <w:rPr>
                  <w:rFonts w:asciiTheme="minorHAnsi" w:eastAsiaTheme="minorHAnsi" w:hAnsiTheme="minorHAnsi" w:cstheme="minorBidi"/>
                  <w:sz w:val="22"/>
                  <w:szCs w:val="22"/>
                  <w:rPrChange w:id="7431" w:author="Nick.Tolimieri [2]" w:date="2022-09-15T08:36:00Z">
                    <w:rPr>
                      <w:rFonts w:ascii="Calibri" w:hAnsi="Calibri" w:cs="Calibri"/>
                      <w:color w:val="000000"/>
                      <w:sz w:val="22"/>
                      <w:szCs w:val="22"/>
                    </w:rPr>
                  </w:rPrChange>
                </w:rPr>
                <w:t>NA</w:t>
              </w:r>
            </w:ins>
          </w:p>
        </w:tc>
        <w:tc>
          <w:tcPr>
            <w:tcW w:w="960" w:type="dxa"/>
            <w:noWrap/>
            <w:hideMark/>
            <w:tcPrChange w:id="743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33" w:author="Nick.Tolimieri [2]" w:date="2022-09-15T08:36:00Z"/>
                <w:rFonts w:asciiTheme="minorHAnsi" w:eastAsiaTheme="minorHAnsi" w:hAnsiTheme="minorHAnsi" w:cstheme="minorBidi"/>
                <w:sz w:val="22"/>
                <w:szCs w:val="22"/>
                <w:rPrChange w:id="7434" w:author="Nick.Tolimieri [2]" w:date="2022-09-15T08:36:00Z">
                  <w:rPr>
                    <w:ins w:id="7435" w:author="Nick.Tolimieri [2]" w:date="2022-09-15T08:36:00Z"/>
                    <w:rFonts w:ascii="Calibri" w:hAnsi="Calibri" w:cs="Calibri"/>
                    <w:color w:val="000000"/>
                    <w:sz w:val="22"/>
                    <w:szCs w:val="22"/>
                  </w:rPr>
                </w:rPrChange>
              </w:rPr>
              <w:pPrChange w:id="7436" w:author="Nick.Tolimieri [2]" w:date="2022-09-15T08:36:00Z">
                <w:pPr/>
              </w:pPrChange>
            </w:pPr>
            <w:ins w:id="7437" w:author="Nick.Tolimieri [2]" w:date="2022-09-15T08:36:00Z">
              <w:r w:rsidRPr="00333E54">
                <w:rPr>
                  <w:rFonts w:asciiTheme="minorHAnsi" w:eastAsiaTheme="minorHAnsi" w:hAnsiTheme="minorHAnsi" w:cstheme="minorBidi"/>
                  <w:sz w:val="22"/>
                  <w:szCs w:val="22"/>
                  <w:rPrChange w:id="7438" w:author="Nick.Tolimieri [2]" w:date="2022-09-15T08:36:00Z">
                    <w:rPr>
                      <w:rFonts w:ascii="Calibri" w:hAnsi="Calibri" w:cs="Calibri"/>
                      <w:color w:val="000000"/>
                      <w:sz w:val="22"/>
                      <w:szCs w:val="22"/>
                    </w:rPr>
                  </w:rPrChange>
                </w:rPr>
                <w:t>NA</w:t>
              </w:r>
            </w:ins>
          </w:p>
        </w:tc>
        <w:tc>
          <w:tcPr>
            <w:tcW w:w="960" w:type="dxa"/>
            <w:noWrap/>
            <w:hideMark/>
            <w:tcPrChange w:id="743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40" w:author="Nick.Tolimieri [2]" w:date="2022-09-15T08:36:00Z"/>
                <w:rFonts w:asciiTheme="minorHAnsi" w:eastAsiaTheme="minorHAnsi" w:hAnsiTheme="minorHAnsi" w:cstheme="minorBidi"/>
                <w:sz w:val="22"/>
                <w:szCs w:val="22"/>
                <w:rPrChange w:id="7441" w:author="Nick.Tolimieri [2]" w:date="2022-09-15T08:36:00Z">
                  <w:rPr>
                    <w:ins w:id="7442" w:author="Nick.Tolimieri [2]" w:date="2022-09-15T08:36:00Z"/>
                    <w:rFonts w:ascii="Calibri" w:hAnsi="Calibri" w:cs="Calibri"/>
                    <w:color w:val="000000"/>
                    <w:sz w:val="22"/>
                    <w:szCs w:val="22"/>
                  </w:rPr>
                </w:rPrChange>
              </w:rPr>
              <w:pPrChange w:id="7443" w:author="Nick.Tolimieri [2]" w:date="2022-09-15T08:36:00Z">
                <w:pPr/>
              </w:pPrChange>
            </w:pPr>
            <w:ins w:id="7444" w:author="Nick.Tolimieri [2]" w:date="2022-09-15T08:36:00Z">
              <w:r w:rsidRPr="00333E54">
                <w:rPr>
                  <w:rFonts w:asciiTheme="minorHAnsi" w:eastAsiaTheme="minorHAnsi" w:hAnsiTheme="minorHAnsi" w:cstheme="minorBidi"/>
                  <w:sz w:val="22"/>
                  <w:szCs w:val="22"/>
                  <w:rPrChange w:id="7445"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7446" w:author="Nick.Tolimieri [2]" w:date="2022-09-15T08:36:00Z"/>
          <w:trPrChange w:id="7447" w:author="Nick.Tolimieri [2]" w:date="2022-09-15T08:36:00Z">
            <w:trPr>
              <w:divId w:val="1703289460"/>
              <w:trHeight w:val="300"/>
            </w:trPr>
          </w:trPrChange>
        </w:trPr>
        <w:tc>
          <w:tcPr>
            <w:tcW w:w="960" w:type="dxa"/>
            <w:noWrap/>
            <w:hideMark/>
            <w:tcPrChange w:id="744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49" w:author="Nick.Tolimieri [2]" w:date="2022-09-15T08:36:00Z"/>
                <w:rFonts w:asciiTheme="minorHAnsi" w:eastAsiaTheme="minorHAnsi" w:hAnsiTheme="minorHAnsi" w:cstheme="minorBidi"/>
                <w:sz w:val="22"/>
                <w:szCs w:val="22"/>
                <w:rPrChange w:id="7450" w:author="Nick.Tolimieri [2]" w:date="2022-09-15T08:36:00Z">
                  <w:rPr>
                    <w:ins w:id="7451" w:author="Nick.Tolimieri [2]" w:date="2022-09-15T08:36:00Z"/>
                    <w:rFonts w:ascii="Calibri" w:hAnsi="Calibri" w:cs="Calibri"/>
                    <w:color w:val="000000"/>
                    <w:sz w:val="22"/>
                    <w:szCs w:val="22"/>
                  </w:rPr>
                </w:rPrChange>
              </w:rPr>
              <w:pPrChange w:id="7452" w:author="Nick.Tolimieri [2]" w:date="2022-09-15T08:36:00Z">
                <w:pPr/>
              </w:pPrChange>
            </w:pPr>
            <w:ins w:id="7453" w:author="Nick.Tolimieri [2]" w:date="2022-09-15T08:36:00Z">
              <w:r w:rsidRPr="00333E54">
                <w:rPr>
                  <w:rFonts w:asciiTheme="minorHAnsi" w:eastAsiaTheme="minorHAnsi" w:hAnsiTheme="minorHAnsi" w:cstheme="minorBidi"/>
                  <w:sz w:val="22"/>
                  <w:szCs w:val="22"/>
                  <w:rPrChange w:id="7454" w:author="Nick.Tolimieri [2]" w:date="2022-09-15T08:36:00Z">
                    <w:rPr>
                      <w:rFonts w:ascii="Calibri" w:hAnsi="Calibri" w:cs="Calibri"/>
                      <w:color w:val="000000"/>
                      <w:sz w:val="22"/>
                      <w:szCs w:val="22"/>
                    </w:rPr>
                  </w:rPrChange>
                </w:rPr>
                <w:t>Cape Alava</w:t>
              </w:r>
            </w:ins>
          </w:p>
        </w:tc>
        <w:tc>
          <w:tcPr>
            <w:tcW w:w="960" w:type="dxa"/>
            <w:noWrap/>
            <w:hideMark/>
            <w:tcPrChange w:id="745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56" w:author="Nick.Tolimieri [2]" w:date="2022-09-15T08:36:00Z"/>
                <w:rFonts w:asciiTheme="minorHAnsi" w:eastAsiaTheme="minorHAnsi" w:hAnsiTheme="minorHAnsi" w:cstheme="minorBidi"/>
                <w:sz w:val="22"/>
                <w:szCs w:val="22"/>
                <w:rPrChange w:id="7457" w:author="Nick.Tolimieri [2]" w:date="2022-09-15T08:36:00Z">
                  <w:rPr>
                    <w:ins w:id="7458" w:author="Nick.Tolimieri [2]" w:date="2022-09-15T08:36:00Z"/>
                    <w:rFonts w:ascii="Calibri" w:hAnsi="Calibri" w:cs="Calibri"/>
                    <w:color w:val="000000"/>
                    <w:sz w:val="22"/>
                    <w:szCs w:val="22"/>
                  </w:rPr>
                </w:rPrChange>
              </w:rPr>
              <w:pPrChange w:id="7459" w:author="Nick.Tolimieri [2]" w:date="2022-09-15T08:36:00Z">
                <w:pPr>
                  <w:jc w:val="right"/>
                </w:pPr>
              </w:pPrChange>
            </w:pPr>
            <w:ins w:id="7460" w:author="Nick.Tolimieri [2]" w:date="2022-09-15T08:36:00Z">
              <w:r w:rsidRPr="00333E54">
                <w:rPr>
                  <w:rFonts w:asciiTheme="minorHAnsi" w:eastAsiaTheme="minorHAnsi" w:hAnsiTheme="minorHAnsi" w:cstheme="minorBidi"/>
                  <w:sz w:val="22"/>
                  <w:szCs w:val="22"/>
                  <w:rPrChange w:id="7461" w:author="Nick.Tolimieri [2]" w:date="2022-09-15T08:36:00Z">
                    <w:rPr>
                      <w:rFonts w:ascii="Calibri" w:hAnsi="Calibri" w:cs="Calibri"/>
                      <w:color w:val="000000"/>
                      <w:sz w:val="22"/>
                      <w:szCs w:val="22"/>
                    </w:rPr>
                  </w:rPrChange>
                </w:rPr>
                <w:t>2001</w:t>
              </w:r>
            </w:ins>
          </w:p>
        </w:tc>
        <w:tc>
          <w:tcPr>
            <w:tcW w:w="960" w:type="dxa"/>
            <w:noWrap/>
            <w:hideMark/>
            <w:tcPrChange w:id="746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63" w:author="Nick.Tolimieri [2]" w:date="2022-09-15T08:36:00Z"/>
                <w:rFonts w:asciiTheme="minorHAnsi" w:eastAsiaTheme="minorHAnsi" w:hAnsiTheme="minorHAnsi" w:cstheme="minorBidi"/>
                <w:sz w:val="22"/>
                <w:szCs w:val="22"/>
                <w:rPrChange w:id="7464" w:author="Nick.Tolimieri [2]" w:date="2022-09-15T08:36:00Z">
                  <w:rPr>
                    <w:ins w:id="7465" w:author="Nick.Tolimieri [2]" w:date="2022-09-15T08:36:00Z"/>
                    <w:rFonts w:ascii="Calibri" w:hAnsi="Calibri" w:cs="Calibri"/>
                    <w:color w:val="000000"/>
                    <w:sz w:val="22"/>
                    <w:szCs w:val="22"/>
                  </w:rPr>
                </w:rPrChange>
              </w:rPr>
              <w:pPrChange w:id="7466" w:author="Nick.Tolimieri [2]" w:date="2022-09-15T08:36:00Z">
                <w:pPr>
                  <w:jc w:val="right"/>
                </w:pPr>
              </w:pPrChange>
            </w:pPr>
            <w:ins w:id="7467" w:author="Nick.Tolimieri [2]" w:date="2022-09-15T08:36:00Z">
              <w:r w:rsidRPr="00333E54">
                <w:rPr>
                  <w:rFonts w:asciiTheme="minorHAnsi" w:eastAsiaTheme="minorHAnsi" w:hAnsiTheme="minorHAnsi" w:cstheme="minorBidi"/>
                  <w:sz w:val="22"/>
                  <w:szCs w:val="22"/>
                  <w:rPrChange w:id="7468" w:author="Nick.Tolimieri [2]" w:date="2022-09-15T08:36:00Z">
                    <w:rPr>
                      <w:rFonts w:ascii="Calibri" w:hAnsi="Calibri" w:cs="Calibri"/>
                      <w:color w:val="000000"/>
                      <w:sz w:val="22"/>
                      <w:szCs w:val="22"/>
                    </w:rPr>
                  </w:rPrChange>
                </w:rPr>
                <w:t>0</w:t>
              </w:r>
            </w:ins>
          </w:p>
        </w:tc>
        <w:tc>
          <w:tcPr>
            <w:tcW w:w="960" w:type="dxa"/>
            <w:noWrap/>
            <w:hideMark/>
            <w:tcPrChange w:id="746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70" w:author="Nick.Tolimieri [2]" w:date="2022-09-15T08:36:00Z"/>
                <w:rFonts w:asciiTheme="minorHAnsi" w:eastAsiaTheme="minorHAnsi" w:hAnsiTheme="minorHAnsi" w:cstheme="minorBidi"/>
                <w:sz w:val="22"/>
                <w:szCs w:val="22"/>
                <w:rPrChange w:id="7471" w:author="Nick.Tolimieri [2]" w:date="2022-09-15T08:36:00Z">
                  <w:rPr>
                    <w:ins w:id="7472" w:author="Nick.Tolimieri [2]" w:date="2022-09-15T08:36:00Z"/>
                    <w:rFonts w:ascii="Calibri" w:hAnsi="Calibri" w:cs="Calibri"/>
                    <w:color w:val="000000"/>
                    <w:sz w:val="22"/>
                    <w:szCs w:val="22"/>
                  </w:rPr>
                </w:rPrChange>
              </w:rPr>
              <w:pPrChange w:id="7473" w:author="Nick.Tolimieri [2]" w:date="2022-09-15T08:36:00Z">
                <w:pPr>
                  <w:jc w:val="right"/>
                </w:pPr>
              </w:pPrChange>
            </w:pPr>
            <w:ins w:id="7474" w:author="Nick.Tolimieri [2]" w:date="2022-09-15T08:36:00Z">
              <w:r w:rsidRPr="00333E54">
                <w:rPr>
                  <w:rFonts w:asciiTheme="minorHAnsi" w:eastAsiaTheme="minorHAnsi" w:hAnsiTheme="minorHAnsi" w:cstheme="minorBidi"/>
                  <w:sz w:val="22"/>
                  <w:szCs w:val="22"/>
                  <w:rPrChange w:id="7475" w:author="Nick.Tolimieri [2]" w:date="2022-09-15T08:36:00Z">
                    <w:rPr>
                      <w:rFonts w:ascii="Calibri" w:hAnsi="Calibri" w:cs="Calibri"/>
                      <w:color w:val="000000"/>
                      <w:sz w:val="22"/>
                      <w:szCs w:val="22"/>
                    </w:rPr>
                  </w:rPrChange>
                </w:rPr>
                <w:t>0</w:t>
              </w:r>
            </w:ins>
          </w:p>
        </w:tc>
        <w:tc>
          <w:tcPr>
            <w:tcW w:w="960" w:type="dxa"/>
            <w:noWrap/>
            <w:hideMark/>
            <w:tcPrChange w:id="747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77" w:author="Nick.Tolimieri [2]" w:date="2022-09-15T08:36:00Z"/>
                <w:rFonts w:asciiTheme="minorHAnsi" w:eastAsiaTheme="minorHAnsi" w:hAnsiTheme="minorHAnsi" w:cstheme="minorBidi"/>
                <w:sz w:val="22"/>
                <w:szCs w:val="22"/>
                <w:rPrChange w:id="7478" w:author="Nick.Tolimieri [2]" w:date="2022-09-15T08:36:00Z">
                  <w:rPr>
                    <w:ins w:id="7479" w:author="Nick.Tolimieri [2]" w:date="2022-09-15T08:36:00Z"/>
                    <w:rFonts w:ascii="Calibri" w:hAnsi="Calibri" w:cs="Calibri"/>
                    <w:color w:val="000000"/>
                    <w:sz w:val="22"/>
                    <w:szCs w:val="22"/>
                  </w:rPr>
                </w:rPrChange>
              </w:rPr>
              <w:pPrChange w:id="7480" w:author="Nick.Tolimieri [2]" w:date="2022-09-15T08:36:00Z">
                <w:pPr>
                  <w:jc w:val="right"/>
                </w:pPr>
              </w:pPrChange>
            </w:pPr>
            <w:ins w:id="7481" w:author="Nick.Tolimieri [2]" w:date="2022-09-15T08:36:00Z">
              <w:r w:rsidRPr="00333E54">
                <w:rPr>
                  <w:rFonts w:asciiTheme="minorHAnsi" w:eastAsiaTheme="minorHAnsi" w:hAnsiTheme="minorHAnsi" w:cstheme="minorBidi"/>
                  <w:sz w:val="22"/>
                  <w:szCs w:val="22"/>
                  <w:rPrChange w:id="7482" w:author="Nick.Tolimieri [2]" w:date="2022-09-15T08:36:00Z">
                    <w:rPr>
                      <w:rFonts w:ascii="Calibri" w:hAnsi="Calibri" w:cs="Calibri"/>
                      <w:color w:val="000000"/>
                      <w:sz w:val="22"/>
                      <w:szCs w:val="22"/>
                    </w:rPr>
                  </w:rPrChange>
                </w:rPr>
                <w:t>0</w:t>
              </w:r>
            </w:ins>
          </w:p>
        </w:tc>
        <w:tc>
          <w:tcPr>
            <w:tcW w:w="960" w:type="dxa"/>
            <w:noWrap/>
            <w:hideMark/>
            <w:tcPrChange w:id="748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84" w:author="Nick.Tolimieri [2]" w:date="2022-09-15T08:36:00Z"/>
                <w:rFonts w:asciiTheme="minorHAnsi" w:eastAsiaTheme="minorHAnsi" w:hAnsiTheme="minorHAnsi" w:cstheme="minorBidi"/>
                <w:sz w:val="22"/>
                <w:szCs w:val="22"/>
                <w:rPrChange w:id="7485" w:author="Nick.Tolimieri [2]" w:date="2022-09-15T08:36:00Z">
                  <w:rPr>
                    <w:ins w:id="7486" w:author="Nick.Tolimieri [2]" w:date="2022-09-15T08:36:00Z"/>
                    <w:rFonts w:ascii="Calibri" w:hAnsi="Calibri" w:cs="Calibri"/>
                    <w:color w:val="000000"/>
                    <w:sz w:val="22"/>
                    <w:szCs w:val="22"/>
                  </w:rPr>
                </w:rPrChange>
              </w:rPr>
              <w:pPrChange w:id="7487" w:author="Nick.Tolimieri [2]" w:date="2022-09-15T08:36:00Z">
                <w:pPr>
                  <w:jc w:val="right"/>
                </w:pPr>
              </w:pPrChange>
            </w:pPr>
            <w:ins w:id="7488" w:author="Nick.Tolimieri [2]" w:date="2022-09-15T08:36:00Z">
              <w:r w:rsidRPr="00333E54">
                <w:rPr>
                  <w:rFonts w:asciiTheme="minorHAnsi" w:eastAsiaTheme="minorHAnsi" w:hAnsiTheme="minorHAnsi" w:cstheme="minorBidi"/>
                  <w:sz w:val="22"/>
                  <w:szCs w:val="22"/>
                  <w:rPrChange w:id="7489" w:author="Nick.Tolimieri [2]" w:date="2022-09-15T08:36:00Z">
                    <w:rPr>
                      <w:rFonts w:ascii="Calibri" w:hAnsi="Calibri" w:cs="Calibri"/>
                      <w:color w:val="000000"/>
                      <w:sz w:val="22"/>
                      <w:szCs w:val="22"/>
                    </w:rPr>
                  </w:rPrChange>
                </w:rPr>
                <w:t>0</w:t>
              </w:r>
            </w:ins>
          </w:p>
        </w:tc>
        <w:tc>
          <w:tcPr>
            <w:tcW w:w="960" w:type="dxa"/>
            <w:noWrap/>
            <w:hideMark/>
            <w:tcPrChange w:id="749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91" w:author="Nick.Tolimieri [2]" w:date="2022-09-15T08:36:00Z"/>
                <w:rFonts w:asciiTheme="minorHAnsi" w:eastAsiaTheme="minorHAnsi" w:hAnsiTheme="minorHAnsi" w:cstheme="minorBidi"/>
                <w:sz w:val="22"/>
                <w:szCs w:val="22"/>
                <w:rPrChange w:id="7492" w:author="Nick.Tolimieri [2]" w:date="2022-09-15T08:36:00Z">
                  <w:rPr>
                    <w:ins w:id="7493" w:author="Nick.Tolimieri [2]" w:date="2022-09-15T08:36:00Z"/>
                    <w:rFonts w:ascii="Calibri" w:hAnsi="Calibri" w:cs="Calibri"/>
                    <w:color w:val="000000"/>
                    <w:sz w:val="22"/>
                    <w:szCs w:val="22"/>
                  </w:rPr>
                </w:rPrChange>
              </w:rPr>
              <w:pPrChange w:id="7494" w:author="Nick.Tolimieri [2]" w:date="2022-09-15T08:36:00Z">
                <w:pPr/>
              </w:pPrChange>
            </w:pPr>
            <w:ins w:id="7495" w:author="Nick.Tolimieri [2]" w:date="2022-09-15T08:36:00Z">
              <w:r w:rsidRPr="00333E54">
                <w:rPr>
                  <w:rFonts w:asciiTheme="minorHAnsi" w:eastAsiaTheme="minorHAnsi" w:hAnsiTheme="minorHAnsi" w:cstheme="minorBidi"/>
                  <w:sz w:val="22"/>
                  <w:szCs w:val="22"/>
                  <w:rPrChange w:id="7496" w:author="Nick.Tolimieri [2]" w:date="2022-09-15T08:36:00Z">
                    <w:rPr>
                      <w:rFonts w:ascii="Calibri" w:hAnsi="Calibri" w:cs="Calibri"/>
                      <w:color w:val="000000"/>
                      <w:sz w:val="22"/>
                      <w:szCs w:val="22"/>
                    </w:rPr>
                  </w:rPrChange>
                </w:rPr>
                <w:t>NA</w:t>
              </w:r>
            </w:ins>
          </w:p>
        </w:tc>
        <w:tc>
          <w:tcPr>
            <w:tcW w:w="960" w:type="dxa"/>
            <w:noWrap/>
            <w:hideMark/>
            <w:tcPrChange w:id="749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498" w:author="Nick.Tolimieri [2]" w:date="2022-09-15T08:36:00Z"/>
                <w:rFonts w:asciiTheme="minorHAnsi" w:eastAsiaTheme="minorHAnsi" w:hAnsiTheme="minorHAnsi" w:cstheme="minorBidi"/>
                <w:sz w:val="22"/>
                <w:szCs w:val="22"/>
                <w:rPrChange w:id="7499" w:author="Nick.Tolimieri [2]" w:date="2022-09-15T08:36:00Z">
                  <w:rPr>
                    <w:ins w:id="7500" w:author="Nick.Tolimieri [2]" w:date="2022-09-15T08:36:00Z"/>
                    <w:rFonts w:ascii="Calibri" w:hAnsi="Calibri" w:cs="Calibri"/>
                    <w:color w:val="000000"/>
                    <w:sz w:val="22"/>
                    <w:szCs w:val="22"/>
                  </w:rPr>
                </w:rPrChange>
              </w:rPr>
              <w:pPrChange w:id="7501" w:author="Nick.Tolimieri [2]" w:date="2022-09-15T08:36:00Z">
                <w:pPr/>
              </w:pPrChange>
            </w:pPr>
            <w:ins w:id="7502" w:author="Nick.Tolimieri [2]" w:date="2022-09-15T08:36:00Z">
              <w:r w:rsidRPr="00333E54">
                <w:rPr>
                  <w:rFonts w:asciiTheme="minorHAnsi" w:eastAsiaTheme="minorHAnsi" w:hAnsiTheme="minorHAnsi" w:cstheme="minorBidi"/>
                  <w:sz w:val="22"/>
                  <w:szCs w:val="22"/>
                  <w:rPrChange w:id="7503" w:author="Nick.Tolimieri [2]" w:date="2022-09-15T08:36:00Z">
                    <w:rPr>
                      <w:rFonts w:ascii="Calibri" w:hAnsi="Calibri" w:cs="Calibri"/>
                      <w:color w:val="000000"/>
                      <w:sz w:val="22"/>
                      <w:szCs w:val="22"/>
                    </w:rPr>
                  </w:rPrChange>
                </w:rPr>
                <w:t>NA</w:t>
              </w:r>
            </w:ins>
          </w:p>
        </w:tc>
        <w:tc>
          <w:tcPr>
            <w:tcW w:w="960" w:type="dxa"/>
            <w:noWrap/>
            <w:hideMark/>
            <w:tcPrChange w:id="750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05" w:author="Nick.Tolimieri [2]" w:date="2022-09-15T08:36:00Z"/>
                <w:rFonts w:asciiTheme="minorHAnsi" w:eastAsiaTheme="minorHAnsi" w:hAnsiTheme="minorHAnsi" w:cstheme="minorBidi"/>
                <w:sz w:val="22"/>
                <w:szCs w:val="22"/>
                <w:rPrChange w:id="7506" w:author="Nick.Tolimieri [2]" w:date="2022-09-15T08:36:00Z">
                  <w:rPr>
                    <w:ins w:id="7507" w:author="Nick.Tolimieri [2]" w:date="2022-09-15T08:36:00Z"/>
                    <w:rFonts w:ascii="Calibri" w:hAnsi="Calibri" w:cs="Calibri"/>
                    <w:color w:val="000000"/>
                    <w:sz w:val="22"/>
                    <w:szCs w:val="22"/>
                  </w:rPr>
                </w:rPrChange>
              </w:rPr>
              <w:pPrChange w:id="7508" w:author="Nick.Tolimieri [2]" w:date="2022-09-15T08:36:00Z">
                <w:pPr/>
              </w:pPrChange>
            </w:pPr>
            <w:ins w:id="7509" w:author="Nick.Tolimieri [2]" w:date="2022-09-15T08:36:00Z">
              <w:r w:rsidRPr="00333E54">
                <w:rPr>
                  <w:rFonts w:asciiTheme="minorHAnsi" w:eastAsiaTheme="minorHAnsi" w:hAnsiTheme="minorHAnsi" w:cstheme="minorBidi"/>
                  <w:sz w:val="22"/>
                  <w:szCs w:val="22"/>
                  <w:rPrChange w:id="7510" w:author="Nick.Tolimieri [2]" w:date="2022-09-15T08:36:00Z">
                    <w:rPr>
                      <w:rFonts w:ascii="Calibri" w:hAnsi="Calibri" w:cs="Calibri"/>
                      <w:color w:val="000000"/>
                      <w:sz w:val="22"/>
                      <w:szCs w:val="22"/>
                    </w:rPr>
                  </w:rPrChange>
                </w:rPr>
                <w:t>NA</w:t>
              </w:r>
            </w:ins>
          </w:p>
        </w:tc>
        <w:tc>
          <w:tcPr>
            <w:tcW w:w="960" w:type="dxa"/>
            <w:noWrap/>
            <w:hideMark/>
            <w:tcPrChange w:id="751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12" w:author="Nick.Tolimieri [2]" w:date="2022-09-15T08:36:00Z"/>
                <w:rFonts w:asciiTheme="minorHAnsi" w:eastAsiaTheme="minorHAnsi" w:hAnsiTheme="minorHAnsi" w:cstheme="minorBidi"/>
                <w:sz w:val="22"/>
                <w:szCs w:val="22"/>
                <w:rPrChange w:id="7513" w:author="Nick.Tolimieri [2]" w:date="2022-09-15T08:36:00Z">
                  <w:rPr>
                    <w:ins w:id="7514" w:author="Nick.Tolimieri [2]" w:date="2022-09-15T08:36:00Z"/>
                    <w:rFonts w:ascii="Calibri" w:hAnsi="Calibri" w:cs="Calibri"/>
                    <w:color w:val="000000"/>
                    <w:sz w:val="22"/>
                    <w:szCs w:val="22"/>
                  </w:rPr>
                </w:rPrChange>
              </w:rPr>
              <w:pPrChange w:id="7515" w:author="Nick.Tolimieri [2]" w:date="2022-09-15T08:36:00Z">
                <w:pPr/>
              </w:pPrChange>
            </w:pPr>
            <w:ins w:id="7516" w:author="Nick.Tolimieri [2]" w:date="2022-09-15T08:36:00Z">
              <w:r w:rsidRPr="00333E54">
                <w:rPr>
                  <w:rFonts w:asciiTheme="minorHAnsi" w:eastAsiaTheme="minorHAnsi" w:hAnsiTheme="minorHAnsi" w:cstheme="minorBidi"/>
                  <w:sz w:val="22"/>
                  <w:szCs w:val="22"/>
                  <w:rPrChange w:id="7517"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7518" w:author="Nick.Tolimieri [2]" w:date="2022-09-15T08:36:00Z"/>
          <w:trPrChange w:id="7519" w:author="Nick.Tolimieri [2]" w:date="2022-09-15T08:36:00Z">
            <w:trPr>
              <w:divId w:val="1703289460"/>
              <w:trHeight w:val="300"/>
            </w:trPr>
          </w:trPrChange>
        </w:trPr>
        <w:tc>
          <w:tcPr>
            <w:tcW w:w="960" w:type="dxa"/>
            <w:noWrap/>
            <w:hideMark/>
            <w:tcPrChange w:id="752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21" w:author="Nick.Tolimieri [2]" w:date="2022-09-15T08:36:00Z"/>
                <w:rFonts w:asciiTheme="minorHAnsi" w:eastAsiaTheme="minorHAnsi" w:hAnsiTheme="minorHAnsi" w:cstheme="minorBidi"/>
                <w:sz w:val="22"/>
                <w:szCs w:val="22"/>
                <w:rPrChange w:id="7522" w:author="Nick.Tolimieri [2]" w:date="2022-09-15T08:36:00Z">
                  <w:rPr>
                    <w:ins w:id="7523" w:author="Nick.Tolimieri [2]" w:date="2022-09-15T08:36:00Z"/>
                    <w:rFonts w:ascii="Calibri" w:hAnsi="Calibri" w:cs="Calibri"/>
                    <w:color w:val="000000"/>
                    <w:sz w:val="22"/>
                    <w:szCs w:val="22"/>
                  </w:rPr>
                </w:rPrChange>
              </w:rPr>
              <w:pPrChange w:id="7524" w:author="Nick.Tolimieri [2]" w:date="2022-09-15T08:36:00Z">
                <w:pPr/>
              </w:pPrChange>
            </w:pPr>
            <w:ins w:id="7525" w:author="Nick.Tolimieri [2]" w:date="2022-09-15T08:36:00Z">
              <w:r w:rsidRPr="00333E54">
                <w:rPr>
                  <w:rFonts w:asciiTheme="minorHAnsi" w:eastAsiaTheme="minorHAnsi" w:hAnsiTheme="minorHAnsi" w:cstheme="minorBidi"/>
                  <w:sz w:val="22"/>
                  <w:szCs w:val="22"/>
                  <w:rPrChange w:id="7526" w:author="Nick.Tolimieri [2]" w:date="2022-09-15T08:36:00Z">
                    <w:rPr>
                      <w:rFonts w:ascii="Calibri" w:hAnsi="Calibri" w:cs="Calibri"/>
                      <w:color w:val="000000"/>
                      <w:sz w:val="22"/>
                      <w:szCs w:val="22"/>
                    </w:rPr>
                  </w:rPrChange>
                </w:rPr>
                <w:lastRenderedPageBreak/>
                <w:t>Cape Alava</w:t>
              </w:r>
            </w:ins>
          </w:p>
        </w:tc>
        <w:tc>
          <w:tcPr>
            <w:tcW w:w="960" w:type="dxa"/>
            <w:noWrap/>
            <w:hideMark/>
            <w:tcPrChange w:id="752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28" w:author="Nick.Tolimieri [2]" w:date="2022-09-15T08:36:00Z"/>
                <w:rFonts w:asciiTheme="minorHAnsi" w:eastAsiaTheme="minorHAnsi" w:hAnsiTheme="minorHAnsi" w:cstheme="minorBidi"/>
                <w:sz w:val="22"/>
                <w:szCs w:val="22"/>
                <w:rPrChange w:id="7529" w:author="Nick.Tolimieri [2]" w:date="2022-09-15T08:36:00Z">
                  <w:rPr>
                    <w:ins w:id="7530" w:author="Nick.Tolimieri [2]" w:date="2022-09-15T08:36:00Z"/>
                    <w:rFonts w:ascii="Calibri" w:hAnsi="Calibri" w:cs="Calibri"/>
                    <w:color w:val="000000"/>
                    <w:sz w:val="22"/>
                    <w:szCs w:val="22"/>
                  </w:rPr>
                </w:rPrChange>
              </w:rPr>
              <w:pPrChange w:id="7531" w:author="Nick.Tolimieri [2]" w:date="2022-09-15T08:36:00Z">
                <w:pPr>
                  <w:jc w:val="right"/>
                </w:pPr>
              </w:pPrChange>
            </w:pPr>
            <w:ins w:id="7532" w:author="Nick.Tolimieri [2]" w:date="2022-09-15T08:36:00Z">
              <w:r w:rsidRPr="00333E54">
                <w:rPr>
                  <w:rFonts w:asciiTheme="minorHAnsi" w:eastAsiaTheme="minorHAnsi" w:hAnsiTheme="minorHAnsi" w:cstheme="minorBidi"/>
                  <w:sz w:val="22"/>
                  <w:szCs w:val="22"/>
                  <w:rPrChange w:id="7533" w:author="Nick.Tolimieri [2]" w:date="2022-09-15T08:36:00Z">
                    <w:rPr>
                      <w:rFonts w:ascii="Calibri" w:hAnsi="Calibri" w:cs="Calibri"/>
                      <w:color w:val="000000"/>
                      <w:sz w:val="22"/>
                      <w:szCs w:val="22"/>
                    </w:rPr>
                  </w:rPrChange>
                </w:rPr>
                <w:t>2002</w:t>
              </w:r>
            </w:ins>
          </w:p>
        </w:tc>
        <w:tc>
          <w:tcPr>
            <w:tcW w:w="960" w:type="dxa"/>
            <w:noWrap/>
            <w:hideMark/>
            <w:tcPrChange w:id="753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35" w:author="Nick.Tolimieri [2]" w:date="2022-09-15T08:36:00Z"/>
                <w:rFonts w:asciiTheme="minorHAnsi" w:eastAsiaTheme="minorHAnsi" w:hAnsiTheme="minorHAnsi" w:cstheme="minorBidi"/>
                <w:sz w:val="22"/>
                <w:szCs w:val="22"/>
                <w:rPrChange w:id="7536" w:author="Nick.Tolimieri [2]" w:date="2022-09-15T08:36:00Z">
                  <w:rPr>
                    <w:ins w:id="7537" w:author="Nick.Tolimieri [2]" w:date="2022-09-15T08:36:00Z"/>
                    <w:rFonts w:ascii="Calibri" w:hAnsi="Calibri" w:cs="Calibri"/>
                    <w:color w:val="000000"/>
                    <w:sz w:val="22"/>
                    <w:szCs w:val="22"/>
                  </w:rPr>
                </w:rPrChange>
              </w:rPr>
              <w:pPrChange w:id="7538" w:author="Nick.Tolimieri [2]" w:date="2022-09-15T08:36:00Z">
                <w:pPr>
                  <w:jc w:val="right"/>
                </w:pPr>
              </w:pPrChange>
            </w:pPr>
            <w:ins w:id="7539" w:author="Nick.Tolimieri [2]" w:date="2022-09-15T08:36:00Z">
              <w:r w:rsidRPr="00333E54">
                <w:rPr>
                  <w:rFonts w:asciiTheme="minorHAnsi" w:eastAsiaTheme="minorHAnsi" w:hAnsiTheme="minorHAnsi" w:cstheme="minorBidi"/>
                  <w:sz w:val="22"/>
                  <w:szCs w:val="22"/>
                  <w:rPrChange w:id="7540" w:author="Nick.Tolimieri [2]" w:date="2022-09-15T08:36:00Z">
                    <w:rPr>
                      <w:rFonts w:ascii="Calibri" w:hAnsi="Calibri" w:cs="Calibri"/>
                      <w:color w:val="000000"/>
                      <w:sz w:val="22"/>
                      <w:szCs w:val="22"/>
                    </w:rPr>
                  </w:rPrChange>
                </w:rPr>
                <w:t>0</w:t>
              </w:r>
            </w:ins>
          </w:p>
        </w:tc>
        <w:tc>
          <w:tcPr>
            <w:tcW w:w="960" w:type="dxa"/>
            <w:noWrap/>
            <w:hideMark/>
            <w:tcPrChange w:id="754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42" w:author="Nick.Tolimieri [2]" w:date="2022-09-15T08:36:00Z"/>
                <w:rFonts w:asciiTheme="minorHAnsi" w:eastAsiaTheme="minorHAnsi" w:hAnsiTheme="minorHAnsi" w:cstheme="minorBidi"/>
                <w:sz w:val="22"/>
                <w:szCs w:val="22"/>
                <w:rPrChange w:id="7543" w:author="Nick.Tolimieri [2]" w:date="2022-09-15T08:36:00Z">
                  <w:rPr>
                    <w:ins w:id="7544" w:author="Nick.Tolimieri [2]" w:date="2022-09-15T08:36:00Z"/>
                    <w:rFonts w:ascii="Calibri" w:hAnsi="Calibri" w:cs="Calibri"/>
                    <w:color w:val="000000"/>
                    <w:sz w:val="22"/>
                    <w:szCs w:val="22"/>
                  </w:rPr>
                </w:rPrChange>
              </w:rPr>
              <w:pPrChange w:id="7545" w:author="Nick.Tolimieri [2]" w:date="2022-09-15T08:36:00Z">
                <w:pPr>
                  <w:jc w:val="right"/>
                </w:pPr>
              </w:pPrChange>
            </w:pPr>
            <w:ins w:id="7546" w:author="Nick.Tolimieri [2]" w:date="2022-09-15T08:36:00Z">
              <w:r w:rsidRPr="00333E54">
                <w:rPr>
                  <w:rFonts w:asciiTheme="minorHAnsi" w:eastAsiaTheme="minorHAnsi" w:hAnsiTheme="minorHAnsi" w:cstheme="minorBidi"/>
                  <w:sz w:val="22"/>
                  <w:szCs w:val="22"/>
                  <w:rPrChange w:id="7547" w:author="Nick.Tolimieri [2]" w:date="2022-09-15T08:36:00Z">
                    <w:rPr>
                      <w:rFonts w:ascii="Calibri" w:hAnsi="Calibri" w:cs="Calibri"/>
                      <w:color w:val="000000"/>
                      <w:sz w:val="22"/>
                      <w:szCs w:val="22"/>
                    </w:rPr>
                  </w:rPrChange>
                </w:rPr>
                <w:t>14</w:t>
              </w:r>
            </w:ins>
          </w:p>
        </w:tc>
        <w:tc>
          <w:tcPr>
            <w:tcW w:w="960" w:type="dxa"/>
            <w:noWrap/>
            <w:hideMark/>
            <w:tcPrChange w:id="754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49" w:author="Nick.Tolimieri [2]" w:date="2022-09-15T08:36:00Z"/>
                <w:rFonts w:asciiTheme="minorHAnsi" w:eastAsiaTheme="minorHAnsi" w:hAnsiTheme="minorHAnsi" w:cstheme="minorBidi"/>
                <w:sz w:val="22"/>
                <w:szCs w:val="22"/>
                <w:rPrChange w:id="7550" w:author="Nick.Tolimieri [2]" w:date="2022-09-15T08:36:00Z">
                  <w:rPr>
                    <w:ins w:id="7551" w:author="Nick.Tolimieri [2]" w:date="2022-09-15T08:36:00Z"/>
                    <w:rFonts w:ascii="Calibri" w:hAnsi="Calibri" w:cs="Calibri"/>
                    <w:color w:val="000000"/>
                    <w:sz w:val="22"/>
                    <w:szCs w:val="22"/>
                  </w:rPr>
                </w:rPrChange>
              </w:rPr>
              <w:pPrChange w:id="7552" w:author="Nick.Tolimieri [2]" w:date="2022-09-15T08:36:00Z">
                <w:pPr>
                  <w:jc w:val="right"/>
                </w:pPr>
              </w:pPrChange>
            </w:pPr>
            <w:ins w:id="7553" w:author="Nick.Tolimieri [2]" w:date="2022-09-15T08:36:00Z">
              <w:r w:rsidRPr="00333E54">
                <w:rPr>
                  <w:rFonts w:asciiTheme="minorHAnsi" w:eastAsiaTheme="minorHAnsi" w:hAnsiTheme="minorHAnsi" w:cstheme="minorBidi"/>
                  <w:sz w:val="22"/>
                  <w:szCs w:val="22"/>
                  <w:rPrChange w:id="7554" w:author="Nick.Tolimieri [2]" w:date="2022-09-15T08:36:00Z">
                    <w:rPr>
                      <w:rFonts w:ascii="Calibri" w:hAnsi="Calibri" w:cs="Calibri"/>
                      <w:color w:val="000000"/>
                      <w:sz w:val="22"/>
                      <w:szCs w:val="22"/>
                    </w:rPr>
                  </w:rPrChange>
                </w:rPr>
                <w:t>1</w:t>
              </w:r>
            </w:ins>
          </w:p>
        </w:tc>
        <w:tc>
          <w:tcPr>
            <w:tcW w:w="960" w:type="dxa"/>
            <w:noWrap/>
            <w:hideMark/>
            <w:tcPrChange w:id="755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56" w:author="Nick.Tolimieri [2]" w:date="2022-09-15T08:36:00Z"/>
                <w:rFonts w:asciiTheme="minorHAnsi" w:eastAsiaTheme="minorHAnsi" w:hAnsiTheme="minorHAnsi" w:cstheme="minorBidi"/>
                <w:sz w:val="22"/>
                <w:szCs w:val="22"/>
                <w:rPrChange w:id="7557" w:author="Nick.Tolimieri [2]" w:date="2022-09-15T08:36:00Z">
                  <w:rPr>
                    <w:ins w:id="7558" w:author="Nick.Tolimieri [2]" w:date="2022-09-15T08:36:00Z"/>
                    <w:rFonts w:ascii="Calibri" w:hAnsi="Calibri" w:cs="Calibri"/>
                    <w:color w:val="000000"/>
                    <w:sz w:val="22"/>
                    <w:szCs w:val="22"/>
                  </w:rPr>
                </w:rPrChange>
              </w:rPr>
              <w:pPrChange w:id="7559" w:author="Nick.Tolimieri [2]" w:date="2022-09-15T08:36:00Z">
                <w:pPr>
                  <w:jc w:val="right"/>
                </w:pPr>
              </w:pPrChange>
            </w:pPr>
            <w:ins w:id="7560" w:author="Nick.Tolimieri [2]" w:date="2022-09-15T08:36:00Z">
              <w:r w:rsidRPr="00333E54">
                <w:rPr>
                  <w:rFonts w:asciiTheme="minorHAnsi" w:eastAsiaTheme="minorHAnsi" w:hAnsiTheme="minorHAnsi" w:cstheme="minorBidi"/>
                  <w:sz w:val="22"/>
                  <w:szCs w:val="22"/>
                  <w:rPrChange w:id="7561" w:author="Nick.Tolimieri [2]" w:date="2022-09-15T08:36:00Z">
                    <w:rPr>
                      <w:rFonts w:ascii="Calibri" w:hAnsi="Calibri" w:cs="Calibri"/>
                      <w:color w:val="000000"/>
                      <w:sz w:val="22"/>
                      <w:szCs w:val="22"/>
                    </w:rPr>
                  </w:rPrChange>
                </w:rPr>
                <w:t>19</w:t>
              </w:r>
            </w:ins>
          </w:p>
        </w:tc>
        <w:tc>
          <w:tcPr>
            <w:tcW w:w="960" w:type="dxa"/>
            <w:noWrap/>
            <w:hideMark/>
            <w:tcPrChange w:id="756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63" w:author="Nick.Tolimieri [2]" w:date="2022-09-15T08:36:00Z"/>
                <w:rFonts w:asciiTheme="minorHAnsi" w:eastAsiaTheme="minorHAnsi" w:hAnsiTheme="minorHAnsi" w:cstheme="minorBidi"/>
                <w:sz w:val="22"/>
                <w:szCs w:val="22"/>
                <w:rPrChange w:id="7564" w:author="Nick.Tolimieri [2]" w:date="2022-09-15T08:36:00Z">
                  <w:rPr>
                    <w:ins w:id="7565" w:author="Nick.Tolimieri [2]" w:date="2022-09-15T08:36:00Z"/>
                    <w:rFonts w:ascii="Calibri" w:hAnsi="Calibri" w:cs="Calibri"/>
                    <w:color w:val="000000"/>
                    <w:sz w:val="22"/>
                    <w:szCs w:val="22"/>
                  </w:rPr>
                </w:rPrChange>
              </w:rPr>
              <w:pPrChange w:id="7566" w:author="Nick.Tolimieri [2]" w:date="2022-09-15T08:36:00Z">
                <w:pPr>
                  <w:jc w:val="right"/>
                </w:pPr>
              </w:pPrChange>
            </w:pPr>
            <w:ins w:id="7567" w:author="Nick.Tolimieri [2]" w:date="2022-09-15T08:36:00Z">
              <w:r w:rsidRPr="00333E54">
                <w:rPr>
                  <w:rFonts w:asciiTheme="minorHAnsi" w:eastAsiaTheme="minorHAnsi" w:hAnsiTheme="minorHAnsi" w:cstheme="minorBidi"/>
                  <w:sz w:val="22"/>
                  <w:szCs w:val="22"/>
                  <w:rPrChange w:id="7568" w:author="Nick.Tolimieri [2]" w:date="2022-09-15T08:36:00Z">
                    <w:rPr>
                      <w:rFonts w:ascii="Calibri" w:hAnsi="Calibri" w:cs="Calibri"/>
                      <w:color w:val="000000"/>
                      <w:sz w:val="22"/>
                      <w:szCs w:val="22"/>
                    </w:rPr>
                  </w:rPrChange>
                </w:rPr>
                <w:t>19</w:t>
              </w:r>
            </w:ins>
          </w:p>
        </w:tc>
        <w:tc>
          <w:tcPr>
            <w:tcW w:w="960" w:type="dxa"/>
            <w:noWrap/>
            <w:hideMark/>
            <w:tcPrChange w:id="756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70" w:author="Nick.Tolimieri [2]" w:date="2022-09-15T08:36:00Z"/>
                <w:rFonts w:asciiTheme="minorHAnsi" w:eastAsiaTheme="minorHAnsi" w:hAnsiTheme="minorHAnsi" w:cstheme="minorBidi"/>
                <w:sz w:val="22"/>
                <w:szCs w:val="22"/>
                <w:rPrChange w:id="7571" w:author="Nick.Tolimieri [2]" w:date="2022-09-15T08:36:00Z">
                  <w:rPr>
                    <w:ins w:id="7572" w:author="Nick.Tolimieri [2]" w:date="2022-09-15T08:36:00Z"/>
                    <w:rFonts w:ascii="Calibri" w:hAnsi="Calibri" w:cs="Calibri"/>
                    <w:color w:val="000000"/>
                    <w:sz w:val="22"/>
                    <w:szCs w:val="22"/>
                  </w:rPr>
                </w:rPrChange>
              </w:rPr>
              <w:pPrChange w:id="7573" w:author="Nick.Tolimieri [2]" w:date="2022-09-15T08:36:00Z">
                <w:pPr>
                  <w:jc w:val="right"/>
                </w:pPr>
              </w:pPrChange>
            </w:pPr>
            <w:ins w:id="7574" w:author="Nick.Tolimieri [2]" w:date="2022-09-15T08:36:00Z">
              <w:r w:rsidRPr="00333E54">
                <w:rPr>
                  <w:rFonts w:asciiTheme="minorHAnsi" w:eastAsiaTheme="minorHAnsi" w:hAnsiTheme="minorHAnsi" w:cstheme="minorBidi"/>
                  <w:sz w:val="22"/>
                  <w:szCs w:val="22"/>
                  <w:rPrChange w:id="7575" w:author="Nick.Tolimieri [2]" w:date="2022-09-15T08:36:00Z">
                    <w:rPr>
                      <w:rFonts w:ascii="Calibri" w:hAnsi="Calibri" w:cs="Calibri"/>
                      <w:color w:val="000000"/>
                      <w:sz w:val="22"/>
                      <w:szCs w:val="22"/>
                    </w:rPr>
                  </w:rPrChange>
                </w:rPr>
                <w:t>19</w:t>
              </w:r>
            </w:ins>
          </w:p>
        </w:tc>
        <w:tc>
          <w:tcPr>
            <w:tcW w:w="960" w:type="dxa"/>
            <w:noWrap/>
            <w:hideMark/>
            <w:tcPrChange w:id="757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77" w:author="Nick.Tolimieri [2]" w:date="2022-09-15T08:36:00Z"/>
                <w:rFonts w:asciiTheme="minorHAnsi" w:eastAsiaTheme="minorHAnsi" w:hAnsiTheme="minorHAnsi" w:cstheme="minorBidi"/>
                <w:sz w:val="22"/>
                <w:szCs w:val="22"/>
                <w:rPrChange w:id="7578" w:author="Nick.Tolimieri [2]" w:date="2022-09-15T08:36:00Z">
                  <w:rPr>
                    <w:ins w:id="7579" w:author="Nick.Tolimieri [2]" w:date="2022-09-15T08:36:00Z"/>
                    <w:rFonts w:ascii="Calibri" w:hAnsi="Calibri" w:cs="Calibri"/>
                    <w:color w:val="000000"/>
                    <w:sz w:val="22"/>
                    <w:szCs w:val="22"/>
                  </w:rPr>
                </w:rPrChange>
              </w:rPr>
              <w:pPrChange w:id="7580" w:author="Nick.Tolimieri [2]" w:date="2022-09-15T08:36:00Z">
                <w:pPr>
                  <w:jc w:val="right"/>
                </w:pPr>
              </w:pPrChange>
            </w:pPr>
            <w:ins w:id="7581" w:author="Nick.Tolimieri [2]" w:date="2022-09-15T08:36:00Z">
              <w:r w:rsidRPr="00333E54">
                <w:rPr>
                  <w:rFonts w:asciiTheme="minorHAnsi" w:eastAsiaTheme="minorHAnsi" w:hAnsiTheme="minorHAnsi" w:cstheme="minorBidi"/>
                  <w:sz w:val="22"/>
                  <w:szCs w:val="22"/>
                  <w:rPrChange w:id="7582" w:author="Nick.Tolimieri [2]" w:date="2022-09-15T08:36:00Z">
                    <w:rPr>
                      <w:rFonts w:ascii="Calibri" w:hAnsi="Calibri" w:cs="Calibri"/>
                      <w:color w:val="000000"/>
                      <w:sz w:val="22"/>
                      <w:szCs w:val="22"/>
                    </w:rPr>
                  </w:rPrChange>
                </w:rPr>
                <w:t>1.54</w:t>
              </w:r>
            </w:ins>
          </w:p>
        </w:tc>
        <w:tc>
          <w:tcPr>
            <w:tcW w:w="960" w:type="dxa"/>
            <w:noWrap/>
            <w:hideMark/>
            <w:tcPrChange w:id="758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84" w:author="Nick.Tolimieri [2]" w:date="2022-09-15T08:36:00Z"/>
                <w:rFonts w:asciiTheme="minorHAnsi" w:eastAsiaTheme="minorHAnsi" w:hAnsiTheme="minorHAnsi" w:cstheme="minorBidi"/>
                <w:sz w:val="22"/>
                <w:szCs w:val="22"/>
                <w:rPrChange w:id="7585" w:author="Nick.Tolimieri [2]" w:date="2022-09-15T08:36:00Z">
                  <w:rPr>
                    <w:ins w:id="7586" w:author="Nick.Tolimieri [2]" w:date="2022-09-15T08:36:00Z"/>
                    <w:rFonts w:ascii="Calibri" w:hAnsi="Calibri" w:cs="Calibri"/>
                    <w:color w:val="000000"/>
                    <w:sz w:val="22"/>
                    <w:szCs w:val="22"/>
                  </w:rPr>
                </w:rPrChange>
              </w:rPr>
              <w:pPrChange w:id="7587" w:author="Nick.Tolimieri [2]" w:date="2022-09-15T08:36:00Z">
                <w:pPr>
                  <w:jc w:val="right"/>
                </w:pPr>
              </w:pPrChange>
            </w:pPr>
            <w:ins w:id="7588" w:author="Nick.Tolimieri [2]" w:date="2022-09-15T08:36:00Z">
              <w:r w:rsidRPr="00333E54">
                <w:rPr>
                  <w:rFonts w:asciiTheme="minorHAnsi" w:eastAsiaTheme="minorHAnsi" w:hAnsiTheme="minorHAnsi" w:cstheme="minorBidi"/>
                  <w:sz w:val="22"/>
                  <w:szCs w:val="22"/>
                  <w:rPrChange w:id="7589" w:author="Nick.Tolimieri [2]" w:date="2022-09-15T08:36:00Z">
                    <w:rPr>
                      <w:rFonts w:ascii="Calibri" w:hAnsi="Calibri" w:cs="Calibri"/>
                      <w:color w:val="000000"/>
                      <w:sz w:val="22"/>
                      <w:szCs w:val="22"/>
                    </w:rPr>
                  </w:rPrChange>
                </w:rPr>
                <w:t>0.23</w:t>
              </w:r>
            </w:ins>
          </w:p>
        </w:tc>
      </w:tr>
      <w:tr w:rsidR="00333E54" w:rsidRPr="00333E54" w:rsidTr="00333E54">
        <w:trPr>
          <w:divId w:val="1703289460"/>
          <w:trHeight w:val="300"/>
          <w:ins w:id="7590" w:author="Nick.Tolimieri [2]" w:date="2022-09-15T08:36:00Z"/>
          <w:trPrChange w:id="7591" w:author="Nick.Tolimieri [2]" w:date="2022-09-15T08:36:00Z">
            <w:trPr>
              <w:divId w:val="1703289460"/>
              <w:trHeight w:val="300"/>
            </w:trPr>
          </w:trPrChange>
        </w:trPr>
        <w:tc>
          <w:tcPr>
            <w:tcW w:w="960" w:type="dxa"/>
            <w:noWrap/>
            <w:hideMark/>
            <w:tcPrChange w:id="759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593" w:author="Nick.Tolimieri [2]" w:date="2022-09-15T08:36:00Z"/>
                <w:rFonts w:asciiTheme="minorHAnsi" w:eastAsiaTheme="minorHAnsi" w:hAnsiTheme="minorHAnsi" w:cstheme="minorBidi"/>
                <w:sz w:val="22"/>
                <w:szCs w:val="22"/>
                <w:rPrChange w:id="7594" w:author="Nick.Tolimieri [2]" w:date="2022-09-15T08:36:00Z">
                  <w:rPr>
                    <w:ins w:id="7595" w:author="Nick.Tolimieri [2]" w:date="2022-09-15T08:36:00Z"/>
                    <w:rFonts w:ascii="Calibri" w:hAnsi="Calibri" w:cs="Calibri"/>
                    <w:color w:val="000000"/>
                    <w:sz w:val="22"/>
                    <w:szCs w:val="22"/>
                  </w:rPr>
                </w:rPrChange>
              </w:rPr>
              <w:pPrChange w:id="7596" w:author="Nick.Tolimieri [2]" w:date="2022-09-15T08:36:00Z">
                <w:pPr/>
              </w:pPrChange>
            </w:pPr>
            <w:ins w:id="7597" w:author="Nick.Tolimieri [2]" w:date="2022-09-15T08:36:00Z">
              <w:r w:rsidRPr="00333E54">
                <w:rPr>
                  <w:rFonts w:asciiTheme="minorHAnsi" w:eastAsiaTheme="minorHAnsi" w:hAnsiTheme="minorHAnsi" w:cstheme="minorBidi"/>
                  <w:sz w:val="22"/>
                  <w:szCs w:val="22"/>
                  <w:rPrChange w:id="7598" w:author="Nick.Tolimieri [2]" w:date="2022-09-15T08:36:00Z">
                    <w:rPr>
                      <w:rFonts w:ascii="Calibri" w:hAnsi="Calibri" w:cs="Calibri"/>
                      <w:color w:val="000000"/>
                      <w:sz w:val="22"/>
                      <w:szCs w:val="22"/>
                    </w:rPr>
                  </w:rPrChange>
                </w:rPr>
                <w:t>Cape Alava</w:t>
              </w:r>
            </w:ins>
          </w:p>
        </w:tc>
        <w:tc>
          <w:tcPr>
            <w:tcW w:w="960" w:type="dxa"/>
            <w:noWrap/>
            <w:hideMark/>
            <w:tcPrChange w:id="759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00" w:author="Nick.Tolimieri [2]" w:date="2022-09-15T08:36:00Z"/>
                <w:rFonts w:asciiTheme="minorHAnsi" w:eastAsiaTheme="minorHAnsi" w:hAnsiTheme="minorHAnsi" w:cstheme="minorBidi"/>
                <w:sz w:val="22"/>
                <w:szCs w:val="22"/>
                <w:rPrChange w:id="7601" w:author="Nick.Tolimieri [2]" w:date="2022-09-15T08:36:00Z">
                  <w:rPr>
                    <w:ins w:id="7602" w:author="Nick.Tolimieri [2]" w:date="2022-09-15T08:36:00Z"/>
                    <w:rFonts w:ascii="Calibri" w:hAnsi="Calibri" w:cs="Calibri"/>
                    <w:color w:val="000000"/>
                    <w:sz w:val="22"/>
                    <w:szCs w:val="22"/>
                  </w:rPr>
                </w:rPrChange>
              </w:rPr>
              <w:pPrChange w:id="7603" w:author="Nick.Tolimieri [2]" w:date="2022-09-15T08:36:00Z">
                <w:pPr>
                  <w:jc w:val="right"/>
                </w:pPr>
              </w:pPrChange>
            </w:pPr>
            <w:ins w:id="7604" w:author="Nick.Tolimieri [2]" w:date="2022-09-15T08:36:00Z">
              <w:r w:rsidRPr="00333E54">
                <w:rPr>
                  <w:rFonts w:asciiTheme="minorHAnsi" w:eastAsiaTheme="minorHAnsi" w:hAnsiTheme="minorHAnsi" w:cstheme="minorBidi"/>
                  <w:sz w:val="22"/>
                  <w:szCs w:val="22"/>
                  <w:rPrChange w:id="7605" w:author="Nick.Tolimieri [2]" w:date="2022-09-15T08:36:00Z">
                    <w:rPr>
                      <w:rFonts w:ascii="Calibri" w:hAnsi="Calibri" w:cs="Calibri"/>
                      <w:color w:val="000000"/>
                      <w:sz w:val="22"/>
                      <w:szCs w:val="22"/>
                    </w:rPr>
                  </w:rPrChange>
                </w:rPr>
                <w:t>2003</w:t>
              </w:r>
            </w:ins>
          </w:p>
        </w:tc>
        <w:tc>
          <w:tcPr>
            <w:tcW w:w="960" w:type="dxa"/>
            <w:noWrap/>
            <w:hideMark/>
            <w:tcPrChange w:id="760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07" w:author="Nick.Tolimieri [2]" w:date="2022-09-15T08:36:00Z"/>
                <w:rFonts w:asciiTheme="minorHAnsi" w:eastAsiaTheme="minorHAnsi" w:hAnsiTheme="minorHAnsi" w:cstheme="minorBidi"/>
                <w:sz w:val="22"/>
                <w:szCs w:val="22"/>
                <w:rPrChange w:id="7608" w:author="Nick.Tolimieri [2]" w:date="2022-09-15T08:36:00Z">
                  <w:rPr>
                    <w:ins w:id="7609" w:author="Nick.Tolimieri [2]" w:date="2022-09-15T08:36:00Z"/>
                    <w:rFonts w:ascii="Calibri" w:hAnsi="Calibri" w:cs="Calibri"/>
                    <w:color w:val="000000"/>
                    <w:sz w:val="22"/>
                    <w:szCs w:val="22"/>
                  </w:rPr>
                </w:rPrChange>
              </w:rPr>
              <w:pPrChange w:id="7610" w:author="Nick.Tolimieri [2]" w:date="2022-09-15T08:36:00Z">
                <w:pPr>
                  <w:jc w:val="right"/>
                </w:pPr>
              </w:pPrChange>
            </w:pPr>
            <w:ins w:id="7611" w:author="Nick.Tolimieri [2]" w:date="2022-09-15T08:36:00Z">
              <w:r w:rsidRPr="00333E54">
                <w:rPr>
                  <w:rFonts w:asciiTheme="minorHAnsi" w:eastAsiaTheme="minorHAnsi" w:hAnsiTheme="minorHAnsi" w:cstheme="minorBidi"/>
                  <w:sz w:val="22"/>
                  <w:szCs w:val="22"/>
                  <w:rPrChange w:id="7612" w:author="Nick.Tolimieri [2]" w:date="2022-09-15T08:36:00Z">
                    <w:rPr>
                      <w:rFonts w:ascii="Calibri" w:hAnsi="Calibri" w:cs="Calibri"/>
                      <w:color w:val="000000"/>
                      <w:sz w:val="22"/>
                      <w:szCs w:val="22"/>
                    </w:rPr>
                  </w:rPrChange>
                </w:rPr>
                <w:t>0</w:t>
              </w:r>
            </w:ins>
          </w:p>
        </w:tc>
        <w:tc>
          <w:tcPr>
            <w:tcW w:w="960" w:type="dxa"/>
            <w:noWrap/>
            <w:hideMark/>
            <w:tcPrChange w:id="761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14" w:author="Nick.Tolimieri [2]" w:date="2022-09-15T08:36:00Z"/>
                <w:rFonts w:asciiTheme="minorHAnsi" w:eastAsiaTheme="minorHAnsi" w:hAnsiTheme="minorHAnsi" w:cstheme="minorBidi"/>
                <w:sz w:val="22"/>
                <w:szCs w:val="22"/>
                <w:rPrChange w:id="7615" w:author="Nick.Tolimieri [2]" w:date="2022-09-15T08:36:00Z">
                  <w:rPr>
                    <w:ins w:id="7616" w:author="Nick.Tolimieri [2]" w:date="2022-09-15T08:36:00Z"/>
                    <w:rFonts w:ascii="Calibri" w:hAnsi="Calibri" w:cs="Calibri"/>
                    <w:color w:val="000000"/>
                    <w:sz w:val="22"/>
                    <w:szCs w:val="22"/>
                  </w:rPr>
                </w:rPrChange>
              </w:rPr>
              <w:pPrChange w:id="7617" w:author="Nick.Tolimieri [2]" w:date="2022-09-15T08:36:00Z">
                <w:pPr>
                  <w:jc w:val="right"/>
                </w:pPr>
              </w:pPrChange>
            </w:pPr>
            <w:ins w:id="7618" w:author="Nick.Tolimieri [2]" w:date="2022-09-15T08:36:00Z">
              <w:r w:rsidRPr="00333E54">
                <w:rPr>
                  <w:rFonts w:asciiTheme="minorHAnsi" w:eastAsiaTheme="minorHAnsi" w:hAnsiTheme="minorHAnsi" w:cstheme="minorBidi"/>
                  <w:sz w:val="22"/>
                  <w:szCs w:val="22"/>
                  <w:rPrChange w:id="7619" w:author="Nick.Tolimieri [2]" w:date="2022-09-15T08:36:00Z">
                    <w:rPr>
                      <w:rFonts w:ascii="Calibri" w:hAnsi="Calibri" w:cs="Calibri"/>
                      <w:color w:val="000000"/>
                      <w:sz w:val="22"/>
                      <w:szCs w:val="22"/>
                    </w:rPr>
                  </w:rPrChange>
                </w:rPr>
                <w:t>29</w:t>
              </w:r>
            </w:ins>
          </w:p>
        </w:tc>
        <w:tc>
          <w:tcPr>
            <w:tcW w:w="960" w:type="dxa"/>
            <w:noWrap/>
            <w:hideMark/>
            <w:tcPrChange w:id="762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21" w:author="Nick.Tolimieri [2]" w:date="2022-09-15T08:36:00Z"/>
                <w:rFonts w:asciiTheme="minorHAnsi" w:eastAsiaTheme="minorHAnsi" w:hAnsiTheme="minorHAnsi" w:cstheme="minorBidi"/>
                <w:sz w:val="22"/>
                <w:szCs w:val="22"/>
                <w:rPrChange w:id="7622" w:author="Nick.Tolimieri [2]" w:date="2022-09-15T08:36:00Z">
                  <w:rPr>
                    <w:ins w:id="7623" w:author="Nick.Tolimieri [2]" w:date="2022-09-15T08:36:00Z"/>
                    <w:rFonts w:ascii="Calibri" w:hAnsi="Calibri" w:cs="Calibri"/>
                    <w:color w:val="000000"/>
                    <w:sz w:val="22"/>
                    <w:szCs w:val="22"/>
                  </w:rPr>
                </w:rPrChange>
              </w:rPr>
              <w:pPrChange w:id="7624" w:author="Nick.Tolimieri [2]" w:date="2022-09-15T08:36:00Z">
                <w:pPr>
                  <w:jc w:val="right"/>
                </w:pPr>
              </w:pPrChange>
            </w:pPr>
            <w:ins w:id="7625" w:author="Nick.Tolimieri [2]" w:date="2022-09-15T08:36:00Z">
              <w:r w:rsidRPr="00333E54">
                <w:rPr>
                  <w:rFonts w:asciiTheme="minorHAnsi" w:eastAsiaTheme="minorHAnsi" w:hAnsiTheme="minorHAnsi" w:cstheme="minorBidi"/>
                  <w:sz w:val="22"/>
                  <w:szCs w:val="22"/>
                  <w:rPrChange w:id="7626" w:author="Nick.Tolimieri [2]" w:date="2022-09-15T08:36:00Z">
                    <w:rPr>
                      <w:rFonts w:ascii="Calibri" w:hAnsi="Calibri" w:cs="Calibri"/>
                      <w:color w:val="000000"/>
                      <w:sz w:val="22"/>
                      <w:szCs w:val="22"/>
                    </w:rPr>
                  </w:rPrChange>
                </w:rPr>
                <w:t>1</w:t>
              </w:r>
            </w:ins>
          </w:p>
        </w:tc>
        <w:tc>
          <w:tcPr>
            <w:tcW w:w="960" w:type="dxa"/>
            <w:noWrap/>
            <w:hideMark/>
            <w:tcPrChange w:id="762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28" w:author="Nick.Tolimieri [2]" w:date="2022-09-15T08:36:00Z"/>
                <w:rFonts w:asciiTheme="minorHAnsi" w:eastAsiaTheme="minorHAnsi" w:hAnsiTheme="minorHAnsi" w:cstheme="minorBidi"/>
                <w:sz w:val="22"/>
                <w:szCs w:val="22"/>
                <w:rPrChange w:id="7629" w:author="Nick.Tolimieri [2]" w:date="2022-09-15T08:36:00Z">
                  <w:rPr>
                    <w:ins w:id="7630" w:author="Nick.Tolimieri [2]" w:date="2022-09-15T08:36:00Z"/>
                    <w:rFonts w:ascii="Calibri" w:hAnsi="Calibri" w:cs="Calibri"/>
                    <w:color w:val="000000"/>
                    <w:sz w:val="22"/>
                    <w:szCs w:val="22"/>
                  </w:rPr>
                </w:rPrChange>
              </w:rPr>
              <w:pPrChange w:id="7631" w:author="Nick.Tolimieri [2]" w:date="2022-09-15T08:36:00Z">
                <w:pPr>
                  <w:jc w:val="right"/>
                </w:pPr>
              </w:pPrChange>
            </w:pPr>
            <w:ins w:id="7632" w:author="Nick.Tolimieri [2]" w:date="2022-09-15T08:36:00Z">
              <w:r w:rsidRPr="00333E54">
                <w:rPr>
                  <w:rFonts w:asciiTheme="minorHAnsi" w:eastAsiaTheme="minorHAnsi" w:hAnsiTheme="minorHAnsi" w:cstheme="minorBidi"/>
                  <w:sz w:val="22"/>
                  <w:szCs w:val="22"/>
                  <w:rPrChange w:id="7633" w:author="Nick.Tolimieri [2]" w:date="2022-09-15T08:36:00Z">
                    <w:rPr>
                      <w:rFonts w:ascii="Calibri" w:hAnsi="Calibri" w:cs="Calibri"/>
                      <w:color w:val="000000"/>
                      <w:sz w:val="22"/>
                      <w:szCs w:val="22"/>
                    </w:rPr>
                  </w:rPrChange>
                </w:rPr>
                <w:t>10</w:t>
              </w:r>
            </w:ins>
          </w:p>
        </w:tc>
        <w:tc>
          <w:tcPr>
            <w:tcW w:w="960" w:type="dxa"/>
            <w:noWrap/>
            <w:hideMark/>
            <w:tcPrChange w:id="763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35" w:author="Nick.Tolimieri [2]" w:date="2022-09-15T08:36:00Z"/>
                <w:rFonts w:asciiTheme="minorHAnsi" w:eastAsiaTheme="minorHAnsi" w:hAnsiTheme="minorHAnsi" w:cstheme="minorBidi"/>
                <w:sz w:val="22"/>
                <w:szCs w:val="22"/>
                <w:rPrChange w:id="7636" w:author="Nick.Tolimieri [2]" w:date="2022-09-15T08:36:00Z">
                  <w:rPr>
                    <w:ins w:id="7637" w:author="Nick.Tolimieri [2]" w:date="2022-09-15T08:36:00Z"/>
                    <w:rFonts w:ascii="Calibri" w:hAnsi="Calibri" w:cs="Calibri"/>
                    <w:color w:val="000000"/>
                    <w:sz w:val="22"/>
                    <w:szCs w:val="22"/>
                  </w:rPr>
                </w:rPrChange>
              </w:rPr>
              <w:pPrChange w:id="7638" w:author="Nick.Tolimieri [2]" w:date="2022-09-15T08:36:00Z">
                <w:pPr>
                  <w:jc w:val="right"/>
                </w:pPr>
              </w:pPrChange>
            </w:pPr>
            <w:ins w:id="7639" w:author="Nick.Tolimieri [2]" w:date="2022-09-15T08:36:00Z">
              <w:r w:rsidRPr="00333E54">
                <w:rPr>
                  <w:rFonts w:asciiTheme="minorHAnsi" w:eastAsiaTheme="minorHAnsi" w:hAnsiTheme="minorHAnsi" w:cstheme="minorBidi"/>
                  <w:sz w:val="22"/>
                  <w:szCs w:val="22"/>
                  <w:rPrChange w:id="7640" w:author="Nick.Tolimieri [2]" w:date="2022-09-15T08:36:00Z">
                    <w:rPr>
                      <w:rFonts w:ascii="Calibri" w:hAnsi="Calibri" w:cs="Calibri"/>
                      <w:color w:val="000000"/>
                      <w:sz w:val="22"/>
                      <w:szCs w:val="22"/>
                    </w:rPr>
                  </w:rPrChange>
                </w:rPr>
                <w:t>10</w:t>
              </w:r>
            </w:ins>
          </w:p>
        </w:tc>
        <w:tc>
          <w:tcPr>
            <w:tcW w:w="960" w:type="dxa"/>
            <w:noWrap/>
            <w:hideMark/>
            <w:tcPrChange w:id="764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42" w:author="Nick.Tolimieri [2]" w:date="2022-09-15T08:36:00Z"/>
                <w:rFonts w:asciiTheme="minorHAnsi" w:eastAsiaTheme="minorHAnsi" w:hAnsiTheme="minorHAnsi" w:cstheme="minorBidi"/>
                <w:sz w:val="22"/>
                <w:szCs w:val="22"/>
                <w:rPrChange w:id="7643" w:author="Nick.Tolimieri [2]" w:date="2022-09-15T08:36:00Z">
                  <w:rPr>
                    <w:ins w:id="7644" w:author="Nick.Tolimieri [2]" w:date="2022-09-15T08:36:00Z"/>
                    <w:rFonts w:ascii="Calibri" w:hAnsi="Calibri" w:cs="Calibri"/>
                    <w:color w:val="000000"/>
                    <w:sz w:val="22"/>
                    <w:szCs w:val="22"/>
                  </w:rPr>
                </w:rPrChange>
              </w:rPr>
              <w:pPrChange w:id="7645" w:author="Nick.Tolimieri [2]" w:date="2022-09-15T08:36:00Z">
                <w:pPr>
                  <w:jc w:val="right"/>
                </w:pPr>
              </w:pPrChange>
            </w:pPr>
            <w:ins w:id="7646" w:author="Nick.Tolimieri [2]" w:date="2022-09-15T08:36:00Z">
              <w:r w:rsidRPr="00333E54">
                <w:rPr>
                  <w:rFonts w:asciiTheme="minorHAnsi" w:eastAsiaTheme="minorHAnsi" w:hAnsiTheme="minorHAnsi" w:cstheme="minorBidi"/>
                  <w:sz w:val="22"/>
                  <w:szCs w:val="22"/>
                  <w:rPrChange w:id="7647" w:author="Nick.Tolimieri [2]" w:date="2022-09-15T08:36:00Z">
                    <w:rPr>
                      <w:rFonts w:ascii="Calibri" w:hAnsi="Calibri" w:cs="Calibri"/>
                      <w:color w:val="000000"/>
                      <w:sz w:val="22"/>
                      <w:szCs w:val="22"/>
                    </w:rPr>
                  </w:rPrChange>
                </w:rPr>
                <w:t>10</w:t>
              </w:r>
            </w:ins>
          </w:p>
        </w:tc>
        <w:tc>
          <w:tcPr>
            <w:tcW w:w="960" w:type="dxa"/>
            <w:noWrap/>
            <w:hideMark/>
            <w:tcPrChange w:id="764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49" w:author="Nick.Tolimieri [2]" w:date="2022-09-15T08:36:00Z"/>
                <w:rFonts w:asciiTheme="minorHAnsi" w:eastAsiaTheme="minorHAnsi" w:hAnsiTheme="minorHAnsi" w:cstheme="minorBidi"/>
                <w:sz w:val="22"/>
                <w:szCs w:val="22"/>
                <w:rPrChange w:id="7650" w:author="Nick.Tolimieri [2]" w:date="2022-09-15T08:36:00Z">
                  <w:rPr>
                    <w:ins w:id="7651" w:author="Nick.Tolimieri [2]" w:date="2022-09-15T08:36:00Z"/>
                    <w:rFonts w:ascii="Calibri" w:hAnsi="Calibri" w:cs="Calibri"/>
                    <w:color w:val="000000"/>
                    <w:sz w:val="22"/>
                    <w:szCs w:val="22"/>
                  </w:rPr>
                </w:rPrChange>
              </w:rPr>
              <w:pPrChange w:id="7652" w:author="Nick.Tolimieri [2]" w:date="2022-09-15T08:36:00Z">
                <w:pPr>
                  <w:jc w:val="right"/>
                </w:pPr>
              </w:pPrChange>
            </w:pPr>
            <w:ins w:id="7653" w:author="Nick.Tolimieri [2]" w:date="2022-09-15T08:36:00Z">
              <w:r w:rsidRPr="00333E54">
                <w:rPr>
                  <w:rFonts w:asciiTheme="minorHAnsi" w:eastAsiaTheme="minorHAnsi" w:hAnsiTheme="minorHAnsi" w:cstheme="minorBidi"/>
                  <w:sz w:val="22"/>
                  <w:szCs w:val="22"/>
                  <w:rPrChange w:id="7654" w:author="Nick.Tolimieri [2]" w:date="2022-09-15T08:36:00Z">
                    <w:rPr>
                      <w:rFonts w:ascii="Calibri" w:hAnsi="Calibri" w:cs="Calibri"/>
                      <w:color w:val="000000"/>
                      <w:sz w:val="22"/>
                      <w:szCs w:val="22"/>
                    </w:rPr>
                  </w:rPrChange>
                </w:rPr>
                <w:t>1.5</w:t>
              </w:r>
            </w:ins>
          </w:p>
        </w:tc>
        <w:tc>
          <w:tcPr>
            <w:tcW w:w="960" w:type="dxa"/>
            <w:noWrap/>
            <w:hideMark/>
            <w:tcPrChange w:id="765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56" w:author="Nick.Tolimieri [2]" w:date="2022-09-15T08:36:00Z"/>
                <w:rFonts w:asciiTheme="minorHAnsi" w:eastAsiaTheme="minorHAnsi" w:hAnsiTheme="minorHAnsi" w:cstheme="minorBidi"/>
                <w:sz w:val="22"/>
                <w:szCs w:val="22"/>
                <w:rPrChange w:id="7657" w:author="Nick.Tolimieri [2]" w:date="2022-09-15T08:36:00Z">
                  <w:rPr>
                    <w:ins w:id="7658" w:author="Nick.Tolimieri [2]" w:date="2022-09-15T08:36:00Z"/>
                    <w:rFonts w:ascii="Calibri" w:hAnsi="Calibri" w:cs="Calibri"/>
                    <w:color w:val="000000"/>
                    <w:sz w:val="22"/>
                    <w:szCs w:val="22"/>
                  </w:rPr>
                </w:rPrChange>
              </w:rPr>
              <w:pPrChange w:id="7659" w:author="Nick.Tolimieri [2]" w:date="2022-09-15T08:36:00Z">
                <w:pPr>
                  <w:jc w:val="right"/>
                </w:pPr>
              </w:pPrChange>
            </w:pPr>
            <w:ins w:id="7660" w:author="Nick.Tolimieri [2]" w:date="2022-09-15T08:36:00Z">
              <w:r w:rsidRPr="00333E54">
                <w:rPr>
                  <w:rFonts w:asciiTheme="minorHAnsi" w:eastAsiaTheme="minorHAnsi" w:hAnsiTheme="minorHAnsi" w:cstheme="minorBidi"/>
                  <w:sz w:val="22"/>
                  <w:szCs w:val="22"/>
                  <w:rPrChange w:id="7661" w:author="Nick.Tolimieri [2]" w:date="2022-09-15T08:36:00Z">
                    <w:rPr>
                      <w:rFonts w:ascii="Calibri" w:hAnsi="Calibri" w:cs="Calibri"/>
                      <w:color w:val="000000"/>
                      <w:sz w:val="22"/>
                      <w:szCs w:val="22"/>
                    </w:rPr>
                  </w:rPrChange>
                </w:rPr>
                <w:t>0.13</w:t>
              </w:r>
            </w:ins>
          </w:p>
        </w:tc>
      </w:tr>
      <w:tr w:rsidR="00333E54" w:rsidRPr="00333E54" w:rsidTr="00333E54">
        <w:trPr>
          <w:divId w:val="1703289460"/>
          <w:trHeight w:val="300"/>
          <w:ins w:id="7662" w:author="Nick.Tolimieri [2]" w:date="2022-09-15T08:36:00Z"/>
          <w:trPrChange w:id="7663" w:author="Nick.Tolimieri [2]" w:date="2022-09-15T08:36:00Z">
            <w:trPr>
              <w:divId w:val="1703289460"/>
              <w:trHeight w:val="300"/>
            </w:trPr>
          </w:trPrChange>
        </w:trPr>
        <w:tc>
          <w:tcPr>
            <w:tcW w:w="960" w:type="dxa"/>
            <w:noWrap/>
            <w:hideMark/>
            <w:tcPrChange w:id="766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65" w:author="Nick.Tolimieri [2]" w:date="2022-09-15T08:36:00Z"/>
                <w:rFonts w:asciiTheme="minorHAnsi" w:eastAsiaTheme="minorHAnsi" w:hAnsiTheme="minorHAnsi" w:cstheme="minorBidi"/>
                <w:sz w:val="22"/>
                <w:szCs w:val="22"/>
                <w:rPrChange w:id="7666" w:author="Nick.Tolimieri [2]" w:date="2022-09-15T08:36:00Z">
                  <w:rPr>
                    <w:ins w:id="7667" w:author="Nick.Tolimieri [2]" w:date="2022-09-15T08:36:00Z"/>
                    <w:rFonts w:ascii="Calibri" w:hAnsi="Calibri" w:cs="Calibri"/>
                    <w:color w:val="000000"/>
                    <w:sz w:val="22"/>
                    <w:szCs w:val="22"/>
                  </w:rPr>
                </w:rPrChange>
              </w:rPr>
              <w:pPrChange w:id="7668" w:author="Nick.Tolimieri [2]" w:date="2022-09-15T08:36:00Z">
                <w:pPr/>
              </w:pPrChange>
            </w:pPr>
            <w:ins w:id="7669" w:author="Nick.Tolimieri [2]" w:date="2022-09-15T08:36:00Z">
              <w:r w:rsidRPr="00333E54">
                <w:rPr>
                  <w:rFonts w:asciiTheme="minorHAnsi" w:eastAsiaTheme="minorHAnsi" w:hAnsiTheme="minorHAnsi" w:cstheme="minorBidi"/>
                  <w:sz w:val="22"/>
                  <w:szCs w:val="22"/>
                  <w:rPrChange w:id="7670" w:author="Nick.Tolimieri [2]" w:date="2022-09-15T08:36:00Z">
                    <w:rPr>
                      <w:rFonts w:ascii="Calibri" w:hAnsi="Calibri" w:cs="Calibri"/>
                      <w:color w:val="000000"/>
                      <w:sz w:val="22"/>
                      <w:szCs w:val="22"/>
                    </w:rPr>
                  </w:rPrChange>
                </w:rPr>
                <w:t>Cape Alava</w:t>
              </w:r>
            </w:ins>
          </w:p>
        </w:tc>
        <w:tc>
          <w:tcPr>
            <w:tcW w:w="960" w:type="dxa"/>
            <w:noWrap/>
            <w:hideMark/>
            <w:tcPrChange w:id="767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72" w:author="Nick.Tolimieri [2]" w:date="2022-09-15T08:36:00Z"/>
                <w:rFonts w:asciiTheme="minorHAnsi" w:eastAsiaTheme="minorHAnsi" w:hAnsiTheme="minorHAnsi" w:cstheme="minorBidi"/>
                <w:sz w:val="22"/>
                <w:szCs w:val="22"/>
                <w:rPrChange w:id="7673" w:author="Nick.Tolimieri [2]" w:date="2022-09-15T08:36:00Z">
                  <w:rPr>
                    <w:ins w:id="7674" w:author="Nick.Tolimieri [2]" w:date="2022-09-15T08:36:00Z"/>
                    <w:rFonts w:ascii="Calibri" w:hAnsi="Calibri" w:cs="Calibri"/>
                    <w:color w:val="000000"/>
                    <w:sz w:val="22"/>
                    <w:szCs w:val="22"/>
                  </w:rPr>
                </w:rPrChange>
              </w:rPr>
              <w:pPrChange w:id="7675" w:author="Nick.Tolimieri [2]" w:date="2022-09-15T08:36:00Z">
                <w:pPr>
                  <w:jc w:val="right"/>
                </w:pPr>
              </w:pPrChange>
            </w:pPr>
            <w:ins w:id="7676" w:author="Nick.Tolimieri [2]" w:date="2022-09-15T08:36:00Z">
              <w:r w:rsidRPr="00333E54">
                <w:rPr>
                  <w:rFonts w:asciiTheme="minorHAnsi" w:eastAsiaTheme="minorHAnsi" w:hAnsiTheme="minorHAnsi" w:cstheme="minorBidi"/>
                  <w:sz w:val="22"/>
                  <w:szCs w:val="22"/>
                  <w:rPrChange w:id="7677" w:author="Nick.Tolimieri [2]" w:date="2022-09-15T08:36:00Z">
                    <w:rPr>
                      <w:rFonts w:ascii="Calibri" w:hAnsi="Calibri" w:cs="Calibri"/>
                      <w:color w:val="000000"/>
                      <w:sz w:val="22"/>
                      <w:szCs w:val="22"/>
                    </w:rPr>
                  </w:rPrChange>
                </w:rPr>
                <w:t>2004</w:t>
              </w:r>
            </w:ins>
          </w:p>
        </w:tc>
        <w:tc>
          <w:tcPr>
            <w:tcW w:w="960" w:type="dxa"/>
            <w:noWrap/>
            <w:hideMark/>
            <w:tcPrChange w:id="767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79" w:author="Nick.Tolimieri [2]" w:date="2022-09-15T08:36:00Z"/>
                <w:rFonts w:asciiTheme="minorHAnsi" w:eastAsiaTheme="minorHAnsi" w:hAnsiTheme="minorHAnsi" w:cstheme="minorBidi"/>
                <w:sz w:val="22"/>
                <w:szCs w:val="22"/>
                <w:rPrChange w:id="7680" w:author="Nick.Tolimieri [2]" w:date="2022-09-15T08:36:00Z">
                  <w:rPr>
                    <w:ins w:id="7681" w:author="Nick.Tolimieri [2]" w:date="2022-09-15T08:36:00Z"/>
                    <w:rFonts w:ascii="Calibri" w:hAnsi="Calibri" w:cs="Calibri"/>
                    <w:color w:val="000000"/>
                    <w:sz w:val="22"/>
                    <w:szCs w:val="22"/>
                  </w:rPr>
                </w:rPrChange>
              </w:rPr>
              <w:pPrChange w:id="7682" w:author="Nick.Tolimieri [2]" w:date="2022-09-15T08:36:00Z">
                <w:pPr>
                  <w:jc w:val="right"/>
                </w:pPr>
              </w:pPrChange>
            </w:pPr>
            <w:ins w:id="7683" w:author="Nick.Tolimieri [2]" w:date="2022-09-15T08:36:00Z">
              <w:r w:rsidRPr="00333E54">
                <w:rPr>
                  <w:rFonts w:asciiTheme="minorHAnsi" w:eastAsiaTheme="minorHAnsi" w:hAnsiTheme="minorHAnsi" w:cstheme="minorBidi"/>
                  <w:sz w:val="22"/>
                  <w:szCs w:val="22"/>
                  <w:rPrChange w:id="7684" w:author="Nick.Tolimieri [2]" w:date="2022-09-15T08:36:00Z">
                    <w:rPr>
                      <w:rFonts w:ascii="Calibri" w:hAnsi="Calibri" w:cs="Calibri"/>
                      <w:color w:val="000000"/>
                      <w:sz w:val="22"/>
                      <w:szCs w:val="22"/>
                    </w:rPr>
                  </w:rPrChange>
                </w:rPr>
                <w:t>0</w:t>
              </w:r>
            </w:ins>
          </w:p>
        </w:tc>
        <w:tc>
          <w:tcPr>
            <w:tcW w:w="960" w:type="dxa"/>
            <w:noWrap/>
            <w:hideMark/>
            <w:tcPrChange w:id="768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86" w:author="Nick.Tolimieri [2]" w:date="2022-09-15T08:36:00Z"/>
                <w:rFonts w:asciiTheme="minorHAnsi" w:eastAsiaTheme="minorHAnsi" w:hAnsiTheme="minorHAnsi" w:cstheme="minorBidi"/>
                <w:sz w:val="22"/>
                <w:szCs w:val="22"/>
                <w:rPrChange w:id="7687" w:author="Nick.Tolimieri [2]" w:date="2022-09-15T08:36:00Z">
                  <w:rPr>
                    <w:ins w:id="7688" w:author="Nick.Tolimieri [2]" w:date="2022-09-15T08:36:00Z"/>
                    <w:rFonts w:ascii="Calibri" w:hAnsi="Calibri" w:cs="Calibri"/>
                    <w:color w:val="000000"/>
                    <w:sz w:val="22"/>
                    <w:szCs w:val="22"/>
                  </w:rPr>
                </w:rPrChange>
              </w:rPr>
              <w:pPrChange w:id="7689" w:author="Nick.Tolimieri [2]" w:date="2022-09-15T08:36:00Z">
                <w:pPr>
                  <w:jc w:val="right"/>
                </w:pPr>
              </w:pPrChange>
            </w:pPr>
            <w:ins w:id="7690" w:author="Nick.Tolimieri [2]" w:date="2022-09-15T08:36:00Z">
              <w:r w:rsidRPr="00333E54">
                <w:rPr>
                  <w:rFonts w:asciiTheme="minorHAnsi" w:eastAsiaTheme="minorHAnsi" w:hAnsiTheme="minorHAnsi" w:cstheme="minorBidi"/>
                  <w:sz w:val="22"/>
                  <w:szCs w:val="22"/>
                  <w:rPrChange w:id="7691" w:author="Nick.Tolimieri [2]" w:date="2022-09-15T08:36:00Z">
                    <w:rPr>
                      <w:rFonts w:ascii="Calibri" w:hAnsi="Calibri" w:cs="Calibri"/>
                      <w:color w:val="000000"/>
                      <w:sz w:val="22"/>
                      <w:szCs w:val="22"/>
                    </w:rPr>
                  </w:rPrChange>
                </w:rPr>
                <w:t>15</w:t>
              </w:r>
            </w:ins>
          </w:p>
        </w:tc>
        <w:tc>
          <w:tcPr>
            <w:tcW w:w="960" w:type="dxa"/>
            <w:noWrap/>
            <w:hideMark/>
            <w:tcPrChange w:id="769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693" w:author="Nick.Tolimieri [2]" w:date="2022-09-15T08:36:00Z"/>
                <w:rFonts w:asciiTheme="minorHAnsi" w:eastAsiaTheme="minorHAnsi" w:hAnsiTheme="minorHAnsi" w:cstheme="minorBidi"/>
                <w:sz w:val="22"/>
                <w:szCs w:val="22"/>
                <w:rPrChange w:id="7694" w:author="Nick.Tolimieri [2]" w:date="2022-09-15T08:36:00Z">
                  <w:rPr>
                    <w:ins w:id="7695" w:author="Nick.Tolimieri [2]" w:date="2022-09-15T08:36:00Z"/>
                    <w:rFonts w:ascii="Calibri" w:hAnsi="Calibri" w:cs="Calibri"/>
                    <w:color w:val="000000"/>
                    <w:sz w:val="22"/>
                    <w:szCs w:val="22"/>
                  </w:rPr>
                </w:rPrChange>
              </w:rPr>
              <w:pPrChange w:id="7696" w:author="Nick.Tolimieri [2]" w:date="2022-09-15T08:36:00Z">
                <w:pPr>
                  <w:jc w:val="right"/>
                </w:pPr>
              </w:pPrChange>
            </w:pPr>
            <w:ins w:id="7697" w:author="Nick.Tolimieri [2]" w:date="2022-09-15T08:36:00Z">
              <w:r w:rsidRPr="00333E54">
                <w:rPr>
                  <w:rFonts w:asciiTheme="minorHAnsi" w:eastAsiaTheme="minorHAnsi" w:hAnsiTheme="minorHAnsi" w:cstheme="minorBidi"/>
                  <w:sz w:val="22"/>
                  <w:szCs w:val="22"/>
                  <w:rPrChange w:id="7698" w:author="Nick.Tolimieri [2]" w:date="2022-09-15T08:36:00Z">
                    <w:rPr>
                      <w:rFonts w:ascii="Calibri" w:hAnsi="Calibri" w:cs="Calibri"/>
                      <w:color w:val="000000"/>
                      <w:sz w:val="22"/>
                      <w:szCs w:val="22"/>
                    </w:rPr>
                  </w:rPrChange>
                </w:rPr>
                <w:t>1</w:t>
              </w:r>
            </w:ins>
          </w:p>
        </w:tc>
        <w:tc>
          <w:tcPr>
            <w:tcW w:w="960" w:type="dxa"/>
            <w:noWrap/>
            <w:hideMark/>
            <w:tcPrChange w:id="769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00" w:author="Nick.Tolimieri [2]" w:date="2022-09-15T08:36:00Z"/>
                <w:rFonts w:asciiTheme="minorHAnsi" w:eastAsiaTheme="minorHAnsi" w:hAnsiTheme="minorHAnsi" w:cstheme="minorBidi"/>
                <w:sz w:val="22"/>
                <w:szCs w:val="22"/>
                <w:rPrChange w:id="7701" w:author="Nick.Tolimieri [2]" w:date="2022-09-15T08:36:00Z">
                  <w:rPr>
                    <w:ins w:id="7702" w:author="Nick.Tolimieri [2]" w:date="2022-09-15T08:36:00Z"/>
                    <w:rFonts w:ascii="Calibri" w:hAnsi="Calibri" w:cs="Calibri"/>
                    <w:color w:val="000000"/>
                    <w:sz w:val="22"/>
                    <w:szCs w:val="22"/>
                  </w:rPr>
                </w:rPrChange>
              </w:rPr>
              <w:pPrChange w:id="7703" w:author="Nick.Tolimieri [2]" w:date="2022-09-15T08:36:00Z">
                <w:pPr>
                  <w:jc w:val="right"/>
                </w:pPr>
              </w:pPrChange>
            </w:pPr>
            <w:ins w:id="7704" w:author="Nick.Tolimieri [2]" w:date="2022-09-15T08:36:00Z">
              <w:r w:rsidRPr="00333E54">
                <w:rPr>
                  <w:rFonts w:asciiTheme="minorHAnsi" w:eastAsiaTheme="minorHAnsi" w:hAnsiTheme="minorHAnsi" w:cstheme="minorBidi"/>
                  <w:sz w:val="22"/>
                  <w:szCs w:val="22"/>
                  <w:rPrChange w:id="7705" w:author="Nick.Tolimieri [2]" w:date="2022-09-15T08:36:00Z">
                    <w:rPr>
                      <w:rFonts w:ascii="Calibri" w:hAnsi="Calibri" w:cs="Calibri"/>
                      <w:color w:val="000000"/>
                      <w:sz w:val="22"/>
                      <w:szCs w:val="22"/>
                    </w:rPr>
                  </w:rPrChange>
                </w:rPr>
                <w:t>6</w:t>
              </w:r>
            </w:ins>
          </w:p>
        </w:tc>
        <w:tc>
          <w:tcPr>
            <w:tcW w:w="960" w:type="dxa"/>
            <w:noWrap/>
            <w:hideMark/>
            <w:tcPrChange w:id="770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07" w:author="Nick.Tolimieri [2]" w:date="2022-09-15T08:36:00Z"/>
                <w:rFonts w:asciiTheme="minorHAnsi" w:eastAsiaTheme="minorHAnsi" w:hAnsiTheme="minorHAnsi" w:cstheme="minorBidi"/>
                <w:sz w:val="22"/>
                <w:szCs w:val="22"/>
                <w:rPrChange w:id="7708" w:author="Nick.Tolimieri [2]" w:date="2022-09-15T08:36:00Z">
                  <w:rPr>
                    <w:ins w:id="7709" w:author="Nick.Tolimieri [2]" w:date="2022-09-15T08:36:00Z"/>
                    <w:rFonts w:ascii="Calibri" w:hAnsi="Calibri" w:cs="Calibri"/>
                    <w:color w:val="000000"/>
                    <w:sz w:val="22"/>
                    <w:szCs w:val="22"/>
                  </w:rPr>
                </w:rPrChange>
              </w:rPr>
              <w:pPrChange w:id="7710" w:author="Nick.Tolimieri [2]" w:date="2022-09-15T08:36:00Z">
                <w:pPr>
                  <w:jc w:val="right"/>
                </w:pPr>
              </w:pPrChange>
            </w:pPr>
            <w:ins w:id="7711" w:author="Nick.Tolimieri [2]" w:date="2022-09-15T08:36:00Z">
              <w:r w:rsidRPr="00333E54">
                <w:rPr>
                  <w:rFonts w:asciiTheme="minorHAnsi" w:eastAsiaTheme="minorHAnsi" w:hAnsiTheme="minorHAnsi" w:cstheme="minorBidi"/>
                  <w:sz w:val="22"/>
                  <w:szCs w:val="22"/>
                  <w:rPrChange w:id="7712" w:author="Nick.Tolimieri [2]" w:date="2022-09-15T08:36:00Z">
                    <w:rPr>
                      <w:rFonts w:ascii="Calibri" w:hAnsi="Calibri" w:cs="Calibri"/>
                      <w:color w:val="000000"/>
                      <w:sz w:val="22"/>
                      <w:szCs w:val="22"/>
                    </w:rPr>
                  </w:rPrChange>
                </w:rPr>
                <w:t>6</w:t>
              </w:r>
            </w:ins>
          </w:p>
        </w:tc>
        <w:tc>
          <w:tcPr>
            <w:tcW w:w="960" w:type="dxa"/>
            <w:noWrap/>
            <w:hideMark/>
            <w:tcPrChange w:id="771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14" w:author="Nick.Tolimieri [2]" w:date="2022-09-15T08:36:00Z"/>
                <w:rFonts w:asciiTheme="minorHAnsi" w:eastAsiaTheme="minorHAnsi" w:hAnsiTheme="minorHAnsi" w:cstheme="minorBidi"/>
                <w:sz w:val="22"/>
                <w:szCs w:val="22"/>
                <w:rPrChange w:id="7715" w:author="Nick.Tolimieri [2]" w:date="2022-09-15T08:36:00Z">
                  <w:rPr>
                    <w:ins w:id="7716" w:author="Nick.Tolimieri [2]" w:date="2022-09-15T08:36:00Z"/>
                    <w:rFonts w:ascii="Calibri" w:hAnsi="Calibri" w:cs="Calibri"/>
                    <w:color w:val="000000"/>
                    <w:sz w:val="22"/>
                    <w:szCs w:val="22"/>
                  </w:rPr>
                </w:rPrChange>
              </w:rPr>
              <w:pPrChange w:id="7717" w:author="Nick.Tolimieri [2]" w:date="2022-09-15T08:36:00Z">
                <w:pPr>
                  <w:jc w:val="right"/>
                </w:pPr>
              </w:pPrChange>
            </w:pPr>
            <w:ins w:id="7718" w:author="Nick.Tolimieri [2]" w:date="2022-09-15T08:36:00Z">
              <w:r w:rsidRPr="00333E54">
                <w:rPr>
                  <w:rFonts w:asciiTheme="minorHAnsi" w:eastAsiaTheme="minorHAnsi" w:hAnsiTheme="minorHAnsi" w:cstheme="minorBidi"/>
                  <w:sz w:val="22"/>
                  <w:szCs w:val="22"/>
                  <w:rPrChange w:id="7719" w:author="Nick.Tolimieri [2]" w:date="2022-09-15T08:36:00Z">
                    <w:rPr>
                      <w:rFonts w:ascii="Calibri" w:hAnsi="Calibri" w:cs="Calibri"/>
                      <w:color w:val="000000"/>
                      <w:sz w:val="22"/>
                      <w:szCs w:val="22"/>
                    </w:rPr>
                  </w:rPrChange>
                </w:rPr>
                <w:t>6</w:t>
              </w:r>
            </w:ins>
          </w:p>
        </w:tc>
        <w:tc>
          <w:tcPr>
            <w:tcW w:w="960" w:type="dxa"/>
            <w:noWrap/>
            <w:hideMark/>
            <w:tcPrChange w:id="772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21" w:author="Nick.Tolimieri [2]" w:date="2022-09-15T08:36:00Z"/>
                <w:rFonts w:asciiTheme="minorHAnsi" w:eastAsiaTheme="minorHAnsi" w:hAnsiTheme="minorHAnsi" w:cstheme="minorBidi"/>
                <w:sz w:val="22"/>
                <w:szCs w:val="22"/>
                <w:rPrChange w:id="7722" w:author="Nick.Tolimieri [2]" w:date="2022-09-15T08:36:00Z">
                  <w:rPr>
                    <w:ins w:id="7723" w:author="Nick.Tolimieri [2]" w:date="2022-09-15T08:36:00Z"/>
                    <w:rFonts w:ascii="Calibri" w:hAnsi="Calibri" w:cs="Calibri"/>
                    <w:color w:val="000000"/>
                    <w:sz w:val="22"/>
                    <w:szCs w:val="22"/>
                  </w:rPr>
                </w:rPrChange>
              </w:rPr>
              <w:pPrChange w:id="7724" w:author="Nick.Tolimieri [2]" w:date="2022-09-15T08:36:00Z">
                <w:pPr>
                  <w:jc w:val="right"/>
                </w:pPr>
              </w:pPrChange>
            </w:pPr>
            <w:ins w:id="7725" w:author="Nick.Tolimieri [2]" w:date="2022-09-15T08:36:00Z">
              <w:r w:rsidRPr="00333E54">
                <w:rPr>
                  <w:rFonts w:asciiTheme="minorHAnsi" w:eastAsiaTheme="minorHAnsi" w:hAnsiTheme="minorHAnsi" w:cstheme="minorBidi"/>
                  <w:sz w:val="22"/>
                  <w:szCs w:val="22"/>
                  <w:rPrChange w:id="7726" w:author="Nick.Tolimieri [2]" w:date="2022-09-15T08:36:00Z">
                    <w:rPr>
                      <w:rFonts w:ascii="Calibri" w:hAnsi="Calibri" w:cs="Calibri"/>
                      <w:color w:val="000000"/>
                      <w:sz w:val="22"/>
                      <w:szCs w:val="22"/>
                    </w:rPr>
                  </w:rPrChange>
                </w:rPr>
                <w:t>1.49</w:t>
              </w:r>
            </w:ins>
          </w:p>
        </w:tc>
        <w:tc>
          <w:tcPr>
            <w:tcW w:w="960" w:type="dxa"/>
            <w:noWrap/>
            <w:hideMark/>
            <w:tcPrChange w:id="772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28" w:author="Nick.Tolimieri [2]" w:date="2022-09-15T08:36:00Z"/>
                <w:rFonts w:asciiTheme="minorHAnsi" w:eastAsiaTheme="minorHAnsi" w:hAnsiTheme="minorHAnsi" w:cstheme="minorBidi"/>
                <w:sz w:val="22"/>
                <w:szCs w:val="22"/>
                <w:rPrChange w:id="7729" w:author="Nick.Tolimieri [2]" w:date="2022-09-15T08:36:00Z">
                  <w:rPr>
                    <w:ins w:id="7730" w:author="Nick.Tolimieri [2]" w:date="2022-09-15T08:36:00Z"/>
                    <w:rFonts w:ascii="Calibri" w:hAnsi="Calibri" w:cs="Calibri"/>
                    <w:color w:val="000000"/>
                    <w:sz w:val="22"/>
                    <w:szCs w:val="22"/>
                  </w:rPr>
                </w:rPrChange>
              </w:rPr>
              <w:pPrChange w:id="7731" w:author="Nick.Tolimieri [2]" w:date="2022-09-15T08:36:00Z">
                <w:pPr>
                  <w:jc w:val="right"/>
                </w:pPr>
              </w:pPrChange>
            </w:pPr>
            <w:ins w:id="7732" w:author="Nick.Tolimieri [2]" w:date="2022-09-15T08:36:00Z">
              <w:r w:rsidRPr="00333E54">
                <w:rPr>
                  <w:rFonts w:asciiTheme="minorHAnsi" w:eastAsiaTheme="minorHAnsi" w:hAnsiTheme="minorHAnsi" w:cstheme="minorBidi"/>
                  <w:sz w:val="22"/>
                  <w:szCs w:val="22"/>
                  <w:rPrChange w:id="7733" w:author="Nick.Tolimieri [2]" w:date="2022-09-15T08:36:00Z">
                    <w:rPr>
                      <w:rFonts w:ascii="Calibri" w:hAnsi="Calibri" w:cs="Calibri"/>
                      <w:color w:val="000000"/>
                      <w:sz w:val="22"/>
                      <w:szCs w:val="22"/>
                    </w:rPr>
                  </w:rPrChange>
                </w:rPr>
                <w:t>0.08</w:t>
              </w:r>
            </w:ins>
          </w:p>
        </w:tc>
      </w:tr>
      <w:tr w:rsidR="00333E54" w:rsidRPr="00333E54" w:rsidTr="00333E54">
        <w:trPr>
          <w:divId w:val="1703289460"/>
          <w:trHeight w:val="300"/>
          <w:ins w:id="7734" w:author="Nick.Tolimieri [2]" w:date="2022-09-15T08:36:00Z"/>
          <w:trPrChange w:id="7735" w:author="Nick.Tolimieri [2]" w:date="2022-09-15T08:36:00Z">
            <w:trPr>
              <w:divId w:val="1703289460"/>
              <w:trHeight w:val="300"/>
            </w:trPr>
          </w:trPrChange>
        </w:trPr>
        <w:tc>
          <w:tcPr>
            <w:tcW w:w="960" w:type="dxa"/>
            <w:noWrap/>
            <w:hideMark/>
            <w:tcPrChange w:id="773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37" w:author="Nick.Tolimieri [2]" w:date="2022-09-15T08:36:00Z"/>
                <w:rFonts w:asciiTheme="minorHAnsi" w:eastAsiaTheme="minorHAnsi" w:hAnsiTheme="minorHAnsi" w:cstheme="minorBidi"/>
                <w:sz w:val="22"/>
                <w:szCs w:val="22"/>
                <w:rPrChange w:id="7738" w:author="Nick.Tolimieri [2]" w:date="2022-09-15T08:36:00Z">
                  <w:rPr>
                    <w:ins w:id="7739" w:author="Nick.Tolimieri [2]" w:date="2022-09-15T08:36:00Z"/>
                    <w:rFonts w:ascii="Calibri" w:hAnsi="Calibri" w:cs="Calibri"/>
                    <w:color w:val="000000"/>
                    <w:sz w:val="22"/>
                    <w:szCs w:val="22"/>
                  </w:rPr>
                </w:rPrChange>
              </w:rPr>
              <w:pPrChange w:id="7740" w:author="Nick.Tolimieri [2]" w:date="2022-09-15T08:36:00Z">
                <w:pPr/>
              </w:pPrChange>
            </w:pPr>
            <w:ins w:id="7741" w:author="Nick.Tolimieri [2]" w:date="2022-09-15T08:36:00Z">
              <w:r w:rsidRPr="00333E54">
                <w:rPr>
                  <w:rFonts w:asciiTheme="minorHAnsi" w:eastAsiaTheme="minorHAnsi" w:hAnsiTheme="minorHAnsi" w:cstheme="minorBidi"/>
                  <w:sz w:val="22"/>
                  <w:szCs w:val="22"/>
                  <w:rPrChange w:id="7742" w:author="Nick.Tolimieri [2]" w:date="2022-09-15T08:36:00Z">
                    <w:rPr>
                      <w:rFonts w:ascii="Calibri" w:hAnsi="Calibri" w:cs="Calibri"/>
                      <w:color w:val="000000"/>
                      <w:sz w:val="22"/>
                      <w:szCs w:val="22"/>
                    </w:rPr>
                  </w:rPrChange>
                </w:rPr>
                <w:t>Cape Alava</w:t>
              </w:r>
            </w:ins>
          </w:p>
        </w:tc>
        <w:tc>
          <w:tcPr>
            <w:tcW w:w="960" w:type="dxa"/>
            <w:noWrap/>
            <w:hideMark/>
            <w:tcPrChange w:id="774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44" w:author="Nick.Tolimieri [2]" w:date="2022-09-15T08:36:00Z"/>
                <w:rFonts w:asciiTheme="minorHAnsi" w:eastAsiaTheme="minorHAnsi" w:hAnsiTheme="minorHAnsi" w:cstheme="minorBidi"/>
                <w:sz w:val="22"/>
                <w:szCs w:val="22"/>
                <w:rPrChange w:id="7745" w:author="Nick.Tolimieri [2]" w:date="2022-09-15T08:36:00Z">
                  <w:rPr>
                    <w:ins w:id="7746" w:author="Nick.Tolimieri [2]" w:date="2022-09-15T08:36:00Z"/>
                    <w:rFonts w:ascii="Calibri" w:hAnsi="Calibri" w:cs="Calibri"/>
                    <w:color w:val="000000"/>
                    <w:sz w:val="22"/>
                    <w:szCs w:val="22"/>
                  </w:rPr>
                </w:rPrChange>
              </w:rPr>
              <w:pPrChange w:id="7747" w:author="Nick.Tolimieri [2]" w:date="2022-09-15T08:36:00Z">
                <w:pPr>
                  <w:jc w:val="right"/>
                </w:pPr>
              </w:pPrChange>
            </w:pPr>
            <w:ins w:id="7748" w:author="Nick.Tolimieri [2]" w:date="2022-09-15T08:36:00Z">
              <w:r w:rsidRPr="00333E54">
                <w:rPr>
                  <w:rFonts w:asciiTheme="minorHAnsi" w:eastAsiaTheme="minorHAnsi" w:hAnsiTheme="minorHAnsi" w:cstheme="minorBidi"/>
                  <w:sz w:val="22"/>
                  <w:szCs w:val="22"/>
                  <w:rPrChange w:id="7749" w:author="Nick.Tolimieri [2]" w:date="2022-09-15T08:36:00Z">
                    <w:rPr>
                      <w:rFonts w:ascii="Calibri" w:hAnsi="Calibri" w:cs="Calibri"/>
                      <w:color w:val="000000"/>
                      <w:sz w:val="22"/>
                      <w:szCs w:val="22"/>
                    </w:rPr>
                  </w:rPrChange>
                </w:rPr>
                <w:t>2005</w:t>
              </w:r>
            </w:ins>
          </w:p>
        </w:tc>
        <w:tc>
          <w:tcPr>
            <w:tcW w:w="960" w:type="dxa"/>
            <w:noWrap/>
            <w:hideMark/>
            <w:tcPrChange w:id="775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51" w:author="Nick.Tolimieri [2]" w:date="2022-09-15T08:36:00Z"/>
                <w:rFonts w:asciiTheme="minorHAnsi" w:eastAsiaTheme="minorHAnsi" w:hAnsiTheme="minorHAnsi" w:cstheme="minorBidi"/>
                <w:sz w:val="22"/>
                <w:szCs w:val="22"/>
                <w:rPrChange w:id="7752" w:author="Nick.Tolimieri [2]" w:date="2022-09-15T08:36:00Z">
                  <w:rPr>
                    <w:ins w:id="7753" w:author="Nick.Tolimieri [2]" w:date="2022-09-15T08:36:00Z"/>
                    <w:rFonts w:ascii="Calibri" w:hAnsi="Calibri" w:cs="Calibri"/>
                    <w:color w:val="000000"/>
                    <w:sz w:val="22"/>
                    <w:szCs w:val="22"/>
                  </w:rPr>
                </w:rPrChange>
              </w:rPr>
              <w:pPrChange w:id="7754" w:author="Nick.Tolimieri [2]" w:date="2022-09-15T08:36:00Z">
                <w:pPr>
                  <w:jc w:val="right"/>
                </w:pPr>
              </w:pPrChange>
            </w:pPr>
            <w:ins w:id="7755" w:author="Nick.Tolimieri [2]" w:date="2022-09-15T08:36:00Z">
              <w:r w:rsidRPr="00333E54">
                <w:rPr>
                  <w:rFonts w:asciiTheme="minorHAnsi" w:eastAsiaTheme="minorHAnsi" w:hAnsiTheme="minorHAnsi" w:cstheme="minorBidi"/>
                  <w:sz w:val="22"/>
                  <w:szCs w:val="22"/>
                  <w:rPrChange w:id="7756" w:author="Nick.Tolimieri [2]" w:date="2022-09-15T08:36:00Z">
                    <w:rPr>
                      <w:rFonts w:ascii="Calibri" w:hAnsi="Calibri" w:cs="Calibri"/>
                      <w:color w:val="000000"/>
                      <w:sz w:val="22"/>
                      <w:szCs w:val="22"/>
                    </w:rPr>
                  </w:rPrChange>
                </w:rPr>
                <w:t>0</w:t>
              </w:r>
            </w:ins>
          </w:p>
        </w:tc>
        <w:tc>
          <w:tcPr>
            <w:tcW w:w="960" w:type="dxa"/>
            <w:noWrap/>
            <w:hideMark/>
            <w:tcPrChange w:id="775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58" w:author="Nick.Tolimieri [2]" w:date="2022-09-15T08:36:00Z"/>
                <w:rFonts w:asciiTheme="minorHAnsi" w:eastAsiaTheme="minorHAnsi" w:hAnsiTheme="minorHAnsi" w:cstheme="minorBidi"/>
                <w:sz w:val="22"/>
                <w:szCs w:val="22"/>
                <w:rPrChange w:id="7759" w:author="Nick.Tolimieri [2]" w:date="2022-09-15T08:36:00Z">
                  <w:rPr>
                    <w:ins w:id="7760" w:author="Nick.Tolimieri [2]" w:date="2022-09-15T08:36:00Z"/>
                    <w:rFonts w:ascii="Calibri" w:hAnsi="Calibri" w:cs="Calibri"/>
                    <w:color w:val="000000"/>
                    <w:sz w:val="22"/>
                    <w:szCs w:val="22"/>
                  </w:rPr>
                </w:rPrChange>
              </w:rPr>
              <w:pPrChange w:id="7761" w:author="Nick.Tolimieri [2]" w:date="2022-09-15T08:36:00Z">
                <w:pPr>
                  <w:jc w:val="right"/>
                </w:pPr>
              </w:pPrChange>
            </w:pPr>
            <w:ins w:id="7762" w:author="Nick.Tolimieri [2]" w:date="2022-09-15T08:36:00Z">
              <w:r w:rsidRPr="00333E54">
                <w:rPr>
                  <w:rFonts w:asciiTheme="minorHAnsi" w:eastAsiaTheme="minorHAnsi" w:hAnsiTheme="minorHAnsi" w:cstheme="minorBidi"/>
                  <w:sz w:val="22"/>
                  <w:szCs w:val="22"/>
                  <w:rPrChange w:id="7763" w:author="Nick.Tolimieri [2]" w:date="2022-09-15T08:36:00Z">
                    <w:rPr>
                      <w:rFonts w:ascii="Calibri" w:hAnsi="Calibri" w:cs="Calibri"/>
                      <w:color w:val="000000"/>
                      <w:sz w:val="22"/>
                      <w:szCs w:val="22"/>
                    </w:rPr>
                  </w:rPrChange>
                </w:rPr>
                <w:t>28</w:t>
              </w:r>
            </w:ins>
          </w:p>
        </w:tc>
        <w:tc>
          <w:tcPr>
            <w:tcW w:w="960" w:type="dxa"/>
            <w:noWrap/>
            <w:hideMark/>
            <w:tcPrChange w:id="776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65" w:author="Nick.Tolimieri [2]" w:date="2022-09-15T08:36:00Z"/>
                <w:rFonts w:asciiTheme="minorHAnsi" w:eastAsiaTheme="minorHAnsi" w:hAnsiTheme="minorHAnsi" w:cstheme="minorBidi"/>
                <w:sz w:val="22"/>
                <w:szCs w:val="22"/>
                <w:rPrChange w:id="7766" w:author="Nick.Tolimieri [2]" w:date="2022-09-15T08:36:00Z">
                  <w:rPr>
                    <w:ins w:id="7767" w:author="Nick.Tolimieri [2]" w:date="2022-09-15T08:36:00Z"/>
                    <w:rFonts w:ascii="Calibri" w:hAnsi="Calibri" w:cs="Calibri"/>
                    <w:color w:val="000000"/>
                    <w:sz w:val="22"/>
                    <w:szCs w:val="22"/>
                  </w:rPr>
                </w:rPrChange>
              </w:rPr>
              <w:pPrChange w:id="7768" w:author="Nick.Tolimieri [2]" w:date="2022-09-15T08:36:00Z">
                <w:pPr>
                  <w:jc w:val="right"/>
                </w:pPr>
              </w:pPrChange>
            </w:pPr>
            <w:ins w:id="7769" w:author="Nick.Tolimieri [2]" w:date="2022-09-15T08:36:00Z">
              <w:r w:rsidRPr="00333E54">
                <w:rPr>
                  <w:rFonts w:asciiTheme="minorHAnsi" w:eastAsiaTheme="minorHAnsi" w:hAnsiTheme="minorHAnsi" w:cstheme="minorBidi"/>
                  <w:sz w:val="22"/>
                  <w:szCs w:val="22"/>
                  <w:rPrChange w:id="7770" w:author="Nick.Tolimieri [2]" w:date="2022-09-15T08:36:00Z">
                    <w:rPr>
                      <w:rFonts w:ascii="Calibri" w:hAnsi="Calibri" w:cs="Calibri"/>
                      <w:color w:val="000000"/>
                      <w:sz w:val="22"/>
                      <w:szCs w:val="22"/>
                    </w:rPr>
                  </w:rPrChange>
                </w:rPr>
                <w:t>1</w:t>
              </w:r>
            </w:ins>
          </w:p>
        </w:tc>
        <w:tc>
          <w:tcPr>
            <w:tcW w:w="960" w:type="dxa"/>
            <w:noWrap/>
            <w:hideMark/>
            <w:tcPrChange w:id="777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72" w:author="Nick.Tolimieri [2]" w:date="2022-09-15T08:36:00Z"/>
                <w:rFonts w:asciiTheme="minorHAnsi" w:eastAsiaTheme="minorHAnsi" w:hAnsiTheme="minorHAnsi" w:cstheme="minorBidi"/>
                <w:sz w:val="22"/>
                <w:szCs w:val="22"/>
                <w:rPrChange w:id="7773" w:author="Nick.Tolimieri [2]" w:date="2022-09-15T08:36:00Z">
                  <w:rPr>
                    <w:ins w:id="7774" w:author="Nick.Tolimieri [2]" w:date="2022-09-15T08:36:00Z"/>
                    <w:rFonts w:ascii="Calibri" w:hAnsi="Calibri" w:cs="Calibri"/>
                    <w:color w:val="000000"/>
                    <w:sz w:val="22"/>
                    <w:szCs w:val="22"/>
                  </w:rPr>
                </w:rPrChange>
              </w:rPr>
              <w:pPrChange w:id="7775" w:author="Nick.Tolimieri [2]" w:date="2022-09-15T08:36:00Z">
                <w:pPr>
                  <w:jc w:val="right"/>
                </w:pPr>
              </w:pPrChange>
            </w:pPr>
            <w:ins w:id="7776" w:author="Nick.Tolimieri [2]" w:date="2022-09-15T08:36:00Z">
              <w:r w:rsidRPr="00333E54">
                <w:rPr>
                  <w:rFonts w:asciiTheme="minorHAnsi" w:eastAsiaTheme="minorHAnsi" w:hAnsiTheme="minorHAnsi" w:cstheme="minorBidi"/>
                  <w:sz w:val="22"/>
                  <w:szCs w:val="22"/>
                  <w:rPrChange w:id="7777" w:author="Nick.Tolimieri [2]" w:date="2022-09-15T08:36:00Z">
                    <w:rPr>
                      <w:rFonts w:ascii="Calibri" w:hAnsi="Calibri" w:cs="Calibri"/>
                      <w:color w:val="000000"/>
                      <w:sz w:val="22"/>
                      <w:szCs w:val="22"/>
                    </w:rPr>
                  </w:rPrChange>
                </w:rPr>
                <w:t>7</w:t>
              </w:r>
            </w:ins>
          </w:p>
        </w:tc>
        <w:tc>
          <w:tcPr>
            <w:tcW w:w="960" w:type="dxa"/>
            <w:noWrap/>
            <w:hideMark/>
            <w:tcPrChange w:id="777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79" w:author="Nick.Tolimieri [2]" w:date="2022-09-15T08:36:00Z"/>
                <w:rFonts w:asciiTheme="minorHAnsi" w:eastAsiaTheme="minorHAnsi" w:hAnsiTheme="minorHAnsi" w:cstheme="minorBidi"/>
                <w:sz w:val="22"/>
                <w:szCs w:val="22"/>
                <w:rPrChange w:id="7780" w:author="Nick.Tolimieri [2]" w:date="2022-09-15T08:36:00Z">
                  <w:rPr>
                    <w:ins w:id="7781" w:author="Nick.Tolimieri [2]" w:date="2022-09-15T08:36:00Z"/>
                    <w:rFonts w:ascii="Calibri" w:hAnsi="Calibri" w:cs="Calibri"/>
                    <w:color w:val="000000"/>
                    <w:sz w:val="22"/>
                    <w:szCs w:val="22"/>
                  </w:rPr>
                </w:rPrChange>
              </w:rPr>
              <w:pPrChange w:id="7782" w:author="Nick.Tolimieri [2]" w:date="2022-09-15T08:36:00Z">
                <w:pPr>
                  <w:jc w:val="right"/>
                </w:pPr>
              </w:pPrChange>
            </w:pPr>
            <w:ins w:id="7783" w:author="Nick.Tolimieri [2]" w:date="2022-09-15T08:36:00Z">
              <w:r w:rsidRPr="00333E54">
                <w:rPr>
                  <w:rFonts w:asciiTheme="minorHAnsi" w:eastAsiaTheme="minorHAnsi" w:hAnsiTheme="minorHAnsi" w:cstheme="minorBidi"/>
                  <w:sz w:val="22"/>
                  <w:szCs w:val="22"/>
                  <w:rPrChange w:id="7784" w:author="Nick.Tolimieri [2]" w:date="2022-09-15T08:36:00Z">
                    <w:rPr>
                      <w:rFonts w:ascii="Calibri" w:hAnsi="Calibri" w:cs="Calibri"/>
                      <w:color w:val="000000"/>
                      <w:sz w:val="22"/>
                      <w:szCs w:val="22"/>
                    </w:rPr>
                  </w:rPrChange>
                </w:rPr>
                <w:t>7</w:t>
              </w:r>
            </w:ins>
          </w:p>
        </w:tc>
        <w:tc>
          <w:tcPr>
            <w:tcW w:w="960" w:type="dxa"/>
            <w:noWrap/>
            <w:hideMark/>
            <w:tcPrChange w:id="778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86" w:author="Nick.Tolimieri [2]" w:date="2022-09-15T08:36:00Z"/>
                <w:rFonts w:asciiTheme="minorHAnsi" w:eastAsiaTheme="minorHAnsi" w:hAnsiTheme="minorHAnsi" w:cstheme="minorBidi"/>
                <w:sz w:val="22"/>
                <w:szCs w:val="22"/>
                <w:rPrChange w:id="7787" w:author="Nick.Tolimieri [2]" w:date="2022-09-15T08:36:00Z">
                  <w:rPr>
                    <w:ins w:id="7788" w:author="Nick.Tolimieri [2]" w:date="2022-09-15T08:36:00Z"/>
                    <w:rFonts w:ascii="Calibri" w:hAnsi="Calibri" w:cs="Calibri"/>
                    <w:color w:val="000000"/>
                    <w:sz w:val="22"/>
                    <w:szCs w:val="22"/>
                  </w:rPr>
                </w:rPrChange>
              </w:rPr>
              <w:pPrChange w:id="7789" w:author="Nick.Tolimieri [2]" w:date="2022-09-15T08:36:00Z">
                <w:pPr>
                  <w:jc w:val="right"/>
                </w:pPr>
              </w:pPrChange>
            </w:pPr>
            <w:ins w:id="7790" w:author="Nick.Tolimieri [2]" w:date="2022-09-15T08:36:00Z">
              <w:r w:rsidRPr="00333E54">
                <w:rPr>
                  <w:rFonts w:asciiTheme="minorHAnsi" w:eastAsiaTheme="minorHAnsi" w:hAnsiTheme="minorHAnsi" w:cstheme="minorBidi"/>
                  <w:sz w:val="22"/>
                  <w:szCs w:val="22"/>
                  <w:rPrChange w:id="7791" w:author="Nick.Tolimieri [2]" w:date="2022-09-15T08:36:00Z">
                    <w:rPr>
                      <w:rFonts w:ascii="Calibri" w:hAnsi="Calibri" w:cs="Calibri"/>
                      <w:color w:val="000000"/>
                      <w:sz w:val="22"/>
                      <w:szCs w:val="22"/>
                    </w:rPr>
                  </w:rPrChange>
                </w:rPr>
                <w:t>7</w:t>
              </w:r>
            </w:ins>
          </w:p>
        </w:tc>
        <w:tc>
          <w:tcPr>
            <w:tcW w:w="960" w:type="dxa"/>
            <w:noWrap/>
            <w:hideMark/>
            <w:tcPrChange w:id="779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793" w:author="Nick.Tolimieri [2]" w:date="2022-09-15T08:36:00Z"/>
                <w:rFonts w:asciiTheme="minorHAnsi" w:eastAsiaTheme="minorHAnsi" w:hAnsiTheme="minorHAnsi" w:cstheme="minorBidi"/>
                <w:sz w:val="22"/>
                <w:szCs w:val="22"/>
                <w:rPrChange w:id="7794" w:author="Nick.Tolimieri [2]" w:date="2022-09-15T08:36:00Z">
                  <w:rPr>
                    <w:ins w:id="7795" w:author="Nick.Tolimieri [2]" w:date="2022-09-15T08:36:00Z"/>
                    <w:rFonts w:ascii="Calibri" w:hAnsi="Calibri" w:cs="Calibri"/>
                    <w:color w:val="000000"/>
                    <w:sz w:val="22"/>
                    <w:szCs w:val="22"/>
                  </w:rPr>
                </w:rPrChange>
              </w:rPr>
              <w:pPrChange w:id="7796" w:author="Nick.Tolimieri [2]" w:date="2022-09-15T08:36:00Z">
                <w:pPr>
                  <w:jc w:val="right"/>
                </w:pPr>
              </w:pPrChange>
            </w:pPr>
            <w:ins w:id="7797" w:author="Nick.Tolimieri [2]" w:date="2022-09-15T08:36:00Z">
              <w:r w:rsidRPr="00333E54">
                <w:rPr>
                  <w:rFonts w:asciiTheme="minorHAnsi" w:eastAsiaTheme="minorHAnsi" w:hAnsiTheme="minorHAnsi" w:cstheme="minorBidi"/>
                  <w:sz w:val="22"/>
                  <w:szCs w:val="22"/>
                  <w:rPrChange w:id="7798" w:author="Nick.Tolimieri [2]" w:date="2022-09-15T08:36:00Z">
                    <w:rPr>
                      <w:rFonts w:ascii="Calibri" w:hAnsi="Calibri" w:cs="Calibri"/>
                      <w:color w:val="000000"/>
                      <w:sz w:val="22"/>
                      <w:szCs w:val="22"/>
                    </w:rPr>
                  </w:rPrChange>
                </w:rPr>
                <w:t>1.85</w:t>
              </w:r>
            </w:ins>
          </w:p>
        </w:tc>
        <w:tc>
          <w:tcPr>
            <w:tcW w:w="960" w:type="dxa"/>
            <w:noWrap/>
            <w:hideMark/>
            <w:tcPrChange w:id="779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00" w:author="Nick.Tolimieri [2]" w:date="2022-09-15T08:36:00Z"/>
                <w:rFonts w:asciiTheme="minorHAnsi" w:eastAsiaTheme="minorHAnsi" w:hAnsiTheme="minorHAnsi" w:cstheme="minorBidi"/>
                <w:sz w:val="22"/>
                <w:szCs w:val="22"/>
                <w:rPrChange w:id="7801" w:author="Nick.Tolimieri [2]" w:date="2022-09-15T08:36:00Z">
                  <w:rPr>
                    <w:ins w:id="7802" w:author="Nick.Tolimieri [2]" w:date="2022-09-15T08:36:00Z"/>
                    <w:rFonts w:ascii="Calibri" w:hAnsi="Calibri" w:cs="Calibri"/>
                    <w:color w:val="000000"/>
                    <w:sz w:val="22"/>
                    <w:szCs w:val="22"/>
                  </w:rPr>
                </w:rPrChange>
              </w:rPr>
              <w:pPrChange w:id="7803" w:author="Nick.Tolimieri [2]" w:date="2022-09-15T08:36:00Z">
                <w:pPr>
                  <w:jc w:val="right"/>
                </w:pPr>
              </w:pPrChange>
            </w:pPr>
            <w:ins w:id="7804" w:author="Nick.Tolimieri [2]" w:date="2022-09-15T08:36:00Z">
              <w:r w:rsidRPr="00333E54">
                <w:rPr>
                  <w:rFonts w:asciiTheme="minorHAnsi" w:eastAsiaTheme="minorHAnsi" w:hAnsiTheme="minorHAnsi" w:cstheme="minorBidi"/>
                  <w:sz w:val="22"/>
                  <w:szCs w:val="22"/>
                  <w:rPrChange w:id="7805" w:author="Nick.Tolimieri [2]" w:date="2022-09-15T08:36:00Z">
                    <w:rPr>
                      <w:rFonts w:ascii="Calibri" w:hAnsi="Calibri" w:cs="Calibri"/>
                      <w:color w:val="000000"/>
                      <w:sz w:val="22"/>
                      <w:szCs w:val="22"/>
                    </w:rPr>
                  </w:rPrChange>
                </w:rPr>
                <w:t>0.11</w:t>
              </w:r>
            </w:ins>
          </w:p>
        </w:tc>
      </w:tr>
      <w:tr w:rsidR="00333E54" w:rsidRPr="00333E54" w:rsidTr="00333E54">
        <w:trPr>
          <w:divId w:val="1703289460"/>
          <w:trHeight w:val="300"/>
          <w:ins w:id="7806" w:author="Nick.Tolimieri [2]" w:date="2022-09-15T08:36:00Z"/>
          <w:trPrChange w:id="7807" w:author="Nick.Tolimieri [2]" w:date="2022-09-15T08:36:00Z">
            <w:trPr>
              <w:divId w:val="1703289460"/>
              <w:trHeight w:val="300"/>
            </w:trPr>
          </w:trPrChange>
        </w:trPr>
        <w:tc>
          <w:tcPr>
            <w:tcW w:w="960" w:type="dxa"/>
            <w:noWrap/>
            <w:hideMark/>
            <w:tcPrChange w:id="780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09" w:author="Nick.Tolimieri [2]" w:date="2022-09-15T08:36:00Z"/>
                <w:rFonts w:asciiTheme="minorHAnsi" w:eastAsiaTheme="minorHAnsi" w:hAnsiTheme="minorHAnsi" w:cstheme="minorBidi"/>
                <w:sz w:val="22"/>
                <w:szCs w:val="22"/>
                <w:rPrChange w:id="7810" w:author="Nick.Tolimieri [2]" w:date="2022-09-15T08:36:00Z">
                  <w:rPr>
                    <w:ins w:id="7811" w:author="Nick.Tolimieri [2]" w:date="2022-09-15T08:36:00Z"/>
                    <w:rFonts w:ascii="Calibri" w:hAnsi="Calibri" w:cs="Calibri"/>
                    <w:color w:val="000000"/>
                    <w:sz w:val="22"/>
                    <w:szCs w:val="22"/>
                  </w:rPr>
                </w:rPrChange>
              </w:rPr>
              <w:pPrChange w:id="7812" w:author="Nick.Tolimieri [2]" w:date="2022-09-15T08:36:00Z">
                <w:pPr/>
              </w:pPrChange>
            </w:pPr>
            <w:ins w:id="7813" w:author="Nick.Tolimieri [2]" w:date="2022-09-15T08:36:00Z">
              <w:r w:rsidRPr="00333E54">
                <w:rPr>
                  <w:rFonts w:asciiTheme="minorHAnsi" w:eastAsiaTheme="minorHAnsi" w:hAnsiTheme="minorHAnsi" w:cstheme="minorBidi"/>
                  <w:sz w:val="22"/>
                  <w:szCs w:val="22"/>
                  <w:rPrChange w:id="7814" w:author="Nick.Tolimieri [2]" w:date="2022-09-15T08:36:00Z">
                    <w:rPr>
                      <w:rFonts w:ascii="Calibri" w:hAnsi="Calibri" w:cs="Calibri"/>
                      <w:color w:val="000000"/>
                      <w:sz w:val="22"/>
                      <w:szCs w:val="22"/>
                    </w:rPr>
                  </w:rPrChange>
                </w:rPr>
                <w:t>Cape Alava</w:t>
              </w:r>
            </w:ins>
          </w:p>
        </w:tc>
        <w:tc>
          <w:tcPr>
            <w:tcW w:w="960" w:type="dxa"/>
            <w:noWrap/>
            <w:hideMark/>
            <w:tcPrChange w:id="781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16" w:author="Nick.Tolimieri [2]" w:date="2022-09-15T08:36:00Z"/>
                <w:rFonts w:asciiTheme="minorHAnsi" w:eastAsiaTheme="minorHAnsi" w:hAnsiTheme="minorHAnsi" w:cstheme="minorBidi"/>
                <w:sz w:val="22"/>
                <w:szCs w:val="22"/>
                <w:rPrChange w:id="7817" w:author="Nick.Tolimieri [2]" w:date="2022-09-15T08:36:00Z">
                  <w:rPr>
                    <w:ins w:id="7818" w:author="Nick.Tolimieri [2]" w:date="2022-09-15T08:36:00Z"/>
                    <w:rFonts w:ascii="Calibri" w:hAnsi="Calibri" w:cs="Calibri"/>
                    <w:color w:val="000000"/>
                    <w:sz w:val="22"/>
                    <w:szCs w:val="22"/>
                  </w:rPr>
                </w:rPrChange>
              </w:rPr>
              <w:pPrChange w:id="7819" w:author="Nick.Tolimieri [2]" w:date="2022-09-15T08:36:00Z">
                <w:pPr>
                  <w:jc w:val="right"/>
                </w:pPr>
              </w:pPrChange>
            </w:pPr>
            <w:ins w:id="7820" w:author="Nick.Tolimieri [2]" w:date="2022-09-15T08:36:00Z">
              <w:r w:rsidRPr="00333E54">
                <w:rPr>
                  <w:rFonts w:asciiTheme="minorHAnsi" w:eastAsiaTheme="minorHAnsi" w:hAnsiTheme="minorHAnsi" w:cstheme="minorBidi"/>
                  <w:sz w:val="22"/>
                  <w:szCs w:val="22"/>
                  <w:rPrChange w:id="7821" w:author="Nick.Tolimieri [2]" w:date="2022-09-15T08:36:00Z">
                    <w:rPr>
                      <w:rFonts w:ascii="Calibri" w:hAnsi="Calibri" w:cs="Calibri"/>
                      <w:color w:val="000000"/>
                      <w:sz w:val="22"/>
                      <w:szCs w:val="22"/>
                    </w:rPr>
                  </w:rPrChange>
                </w:rPr>
                <w:t>2006</w:t>
              </w:r>
            </w:ins>
          </w:p>
        </w:tc>
        <w:tc>
          <w:tcPr>
            <w:tcW w:w="960" w:type="dxa"/>
            <w:noWrap/>
            <w:hideMark/>
            <w:tcPrChange w:id="782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23" w:author="Nick.Tolimieri [2]" w:date="2022-09-15T08:36:00Z"/>
                <w:rFonts w:asciiTheme="minorHAnsi" w:eastAsiaTheme="minorHAnsi" w:hAnsiTheme="minorHAnsi" w:cstheme="minorBidi"/>
                <w:sz w:val="22"/>
                <w:szCs w:val="22"/>
                <w:rPrChange w:id="7824" w:author="Nick.Tolimieri [2]" w:date="2022-09-15T08:36:00Z">
                  <w:rPr>
                    <w:ins w:id="7825" w:author="Nick.Tolimieri [2]" w:date="2022-09-15T08:36:00Z"/>
                    <w:rFonts w:ascii="Calibri" w:hAnsi="Calibri" w:cs="Calibri"/>
                    <w:color w:val="000000"/>
                    <w:sz w:val="22"/>
                    <w:szCs w:val="22"/>
                  </w:rPr>
                </w:rPrChange>
              </w:rPr>
              <w:pPrChange w:id="7826" w:author="Nick.Tolimieri [2]" w:date="2022-09-15T08:36:00Z">
                <w:pPr>
                  <w:jc w:val="right"/>
                </w:pPr>
              </w:pPrChange>
            </w:pPr>
            <w:ins w:id="7827" w:author="Nick.Tolimieri [2]" w:date="2022-09-15T08:36:00Z">
              <w:r w:rsidRPr="00333E54">
                <w:rPr>
                  <w:rFonts w:asciiTheme="minorHAnsi" w:eastAsiaTheme="minorHAnsi" w:hAnsiTheme="minorHAnsi" w:cstheme="minorBidi"/>
                  <w:sz w:val="22"/>
                  <w:szCs w:val="22"/>
                  <w:rPrChange w:id="7828" w:author="Nick.Tolimieri [2]" w:date="2022-09-15T08:36:00Z">
                    <w:rPr>
                      <w:rFonts w:ascii="Calibri" w:hAnsi="Calibri" w:cs="Calibri"/>
                      <w:color w:val="000000"/>
                      <w:sz w:val="22"/>
                      <w:szCs w:val="22"/>
                    </w:rPr>
                  </w:rPrChange>
                </w:rPr>
                <w:t>0</w:t>
              </w:r>
            </w:ins>
          </w:p>
        </w:tc>
        <w:tc>
          <w:tcPr>
            <w:tcW w:w="960" w:type="dxa"/>
            <w:noWrap/>
            <w:hideMark/>
            <w:tcPrChange w:id="782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30" w:author="Nick.Tolimieri [2]" w:date="2022-09-15T08:36:00Z"/>
                <w:rFonts w:asciiTheme="minorHAnsi" w:eastAsiaTheme="minorHAnsi" w:hAnsiTheme="minorHAnsi" w:cstheme="minorBidi"/>
                <w:sz w:val="22"/>
                <w:szCs w:val="22"/>
                <w:rPrChange w:id="7831" w:author="Nick.Tolimieri [2]" w:date="2022-09-15T08:36:00Z">
                  <w:rPr>
                    <w:ins w:id="7832" w:author="Nick.Tolimieri [2]" w:date="2022-09-15T08:36:00Z"/>
                    <w:rFonts w:ascii="Calibri" w:hAnsi="Calibri" w:cs="Calibri"/>
                    <w:color w:val="000000"/>
                    <w:sz w:val="22"/>
                    <w:szCs w:val="22"/>
                  </w:rPr>
                </w:rPrChange>
              </w:rPr>
              <w:pPrChange w:id="7833" w:author="Nick.Tolimieri [2]" w:date="2022-09-15T08:36:00Z">
                <w:pPr>
                  <w:jc w:val="right"/>
                </w:pPr>
              </w:pPrChange>
            </w:pPr>
            <w:ins w:id="7834" w:author="Nick.Tolimieri [2]" w:date="2022-09-15T08:36:00Z">
              <w:r w:rsidRPr="00333E54">
                <w:rPr>
                  <w:rFonts w:asciiTheme="minorHAnsi" w:eastAsiaTheme="minorHAnsi" w:hAnsiTheme="minorHAnsi" w:cstheme="minorBidi"/>
                  <w:sz w:val="22"/>
                  <w:szCs w:val="22"/>
                  <w:rPrChange w:id="7835" w:author="Nick.Tolimieri [2]" w:date="2022-09-15T08:36:00Z">
                    <w:rPr>
                      <w:rFonts w:ascii="Calibri" w:hAnsi="Calibri" w:cs="Calibri"/>
                      <w:color w:val="000000"/>
                      <w:sz w:val="22"/>
                      <w:szCs w:val="22"/>
                    </w:rPr>
                  </w:rPrChange>
                </w:rPr>
                <w:t>16</w:t>
              </w:r>
            </w:ins>
          </w:p>
        </w:tc>
        <w:tc>
          <w:tcPr>
            <w:tcW w:w="960" w:type="dxa"/>
            <w:noWrap/>
            <w:hideMark/>
            <w:tcPrChange w:id="783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37" w:author="Nick.Tolimieri [2]" w:date="2022-09-15T08:36:00Z"/>
                <w:rFonts w:asciiTheme="minorHAnsi" w:eastAsiaTheme="minorHAnsi" w:hAnsiTheme="minorHAnsi" w:cstheme="minorBidi"/>
                <w:sz w:val="22"/>
                <w:szCs w:val="22"/>
                <w:rPrChange w:id="7838" w:author="Nick.Tolimieri [2]" w:date="2022-09-15T08:36:00Z">
                  <w:rPr>
                    <w:ins w:id="7839" w:author="Nick.Tolimieri [2]" w:date="2022-09-15T08:36:00Z"/>
                    <w:rFonts w:ascii="Calibri" w:hAnsi="Calibri" w:cs="Calibri"/>
                    <w:color w:val="000000"/>
                    <w:sz w:val="22"/>
                    <w:szCs w:val="22"/>
                  </w:rPr>
                </w:rPrChange>
              </w:rPr>
              <w:pPrChange w:id="7840" w:author="Nick.Tolimieri [2]" w:date="2022-09-15T08:36:00Z">
                <w:pPr>
                  <w:jc w:val="right"/>
                </w:pPr>
              </w:pPrChange>
            </w:pPr>
            <w:ins w:id="7841" w:author="Nick.Tolimieri [2]" w:date="2022-09-15T08:36:00Z">
              <w:r w:rsidRPr="00333E54">
                <w:rPr>
                  <w:rFonts w:asciiTheme="minorHAnsi" w:eastAsiaTheme="minorHAnsi" w:hAnsiTheme="minorHAnsi" w:cstheme="minorBidi"/>
                  <w:sz w:val="22"/>
                  <w:szCs w:val="22"/>
                  <w:rPrChange w:id="7842" w:author="Nick.Tolimieri [2]" w:date="2022-09-15T08:36:00Z">
                    <w:rPr>
                      <w:rFonts w:ascii="Calibri" w:hAnsi="Calibri" w:cs="Calibri"/>
                      <w:color w:val="000000"/>
                      <w:sz w:val="22"/>
                      <w:szCs w:val="22"/>
                    </w:rPr>
                  </w:rPrChange>
                </w:rPr>
                <w:t>1</w:t>
              </w:r>
            </w:ins>
          </w:p>
        </w:tc>
        <w:tc>
          <w:tcPr>
            <w:tcW w:w="960" w:type="dxa"/>
            <w:noWrap/>
            <w:hideMark/>
            <w:tcPrChange w:id="784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44" w:author="Nick.Tolimieri [2]" w:date="2022-09-15T08:36:00Z"/>
                <w:rFonts w:asciiTheme="minorHAnsi" w:eastAsiaTheme="minorHAnsi" w:hAnsiTheme="minorHAnsi" w:cstheme="minorBidi"/>
                <w:sz w:val="22"/>
                <w:szCs w:val="22"/>
                <w:rPrChange w:id="7845" w:author="Nick.Tolimieri [2]" w:date="2022-09-15T08:36:00Z">
                  <w:rPr>
                    <w:ins w:id="7846" w:author="Nick.Tolimieri [2]" w:date="2022-09-15T08:36:00Z"/>
                    <w:rFonts w:ascii="Calibri" w:hAnsi="Calibri" w:cs="Calibri"/>
                    <w:color w:val="000000"/>
                    <w:sz w:val="22"/>
                    <w:szCs w:val="22"/>
                  </w:rPr>
                </w:rPrChange>
              </w:rPr>
              <w:pPrChange w:id="7847" w:author="Nick.Tolimieri [2]" w:date="2022-09-15T08:36:00Z">
                <w:pPr>
                  <w:jc w:val="right"/>
                </w:pPr>
              </w:pPrChange>
            </w:pPr>
            <w:ins w:id="7848" w:author="Nick.Tolimieri [2]" w:date="2022-09-15T08:36:00Z">
              <w:r w:rsidRPr="00333E54">
                <w:rPr>
                  <w:rFonts w:asciiTheme="minorHAnsi" w:eastAsiaTheme="minorHAnsi" w:hAnsiTheme="minorHAnsi" w:cstheme="minorBidi"/>
                  <w:sz w:val="22"/>
                  <w:szCs w:val="22"/>
                  <w:rPrChange w:id="7849" w:author="Nick.Tolimieri [2]" w:date="2022-09-15T08:36:00Z">
                    <w:rPr>
                      <w:rFonts w:ascii="Calibri" w:hAnsi="Calibri" w:cs="Calibri"/>
                      <w:color w:val="000000"/>
                      <w:sz w:val="22"/>
                      <w:szCs w:val="22"/>
                    </w:rPr>
                  </w:rPrChange>
                </w:rPr>
                <w:t>5</w:t>
              </w:r>
            </w:ins>
          </w:p>
        </w:tc>
        <w:tc>
          <w:tcPr>
            <w:tcW w:w="960" w:type="dxa"/>
            <w:noWrap/>
            <w:hideMark/>
            <w:tcPrChange w:id="785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51" w:author="Nick.Tolimieri [2]" w:date="2022-09-15T08:36:00Z"/>
                <w:rFonts w:asciiTheme="minorHAnsi" w:eastAsiaTheme="minorHAnsi" w:hAnsiTheme="minorHAnsi" w:cstheme="minorBidi"/>
                <w:sz w:val="22"/>
                <w:szCs w:val="22"/>
                <w:rPrChange w:id="7852" w:author="Nick.Tolimieri [2]" w:date="2022-09-15T08:36:00Z">
                  <w:rPr>
                    <w:ins w:id="7853" w:author="Nick.Tolimieri [2]" w:date="2022-09-15T08:36:00Z"/>
                    <w:rFonts w:ascii="Calibri" w:hAnsi="Calibri" w:cs="Calibri"/>
                    <w:color w:val="000000"/>
                    <w:sz w:val="22"/>
                    <w:szCs w:val="22"/>
                  </w:rPr>
                </w:rPrChange>
              </w:rPr>
              <w:pPrChange w:id="7854" w:author="Nick.Tolimieri [2]" w:date="2022-09-15T08:36:00Z">
                <w:pPr>
                  <w:jc w:val="right"/>
                </w:pPr>
              </w:pPrChange>
            </w:pPr>
            <w:ins w:id="7855" w:author="Nick.Tolimieri [2]" w:date="2022-09-15T08:36:00Z">
              <w:r w:rsidRPr="00333E54">
                <w:rPr>
                  <w:rFonts w:asciiTheme="minorHAnsi" w:eastAsiaTheme="minorHAnsi" w:hAnsiTheme="minorHAnsi" w:cstheme="minorBidi"/>
                  <w:sz w:val="22"/>
                  <w:szCs w:val="22"/>
                  <w:rPrChange w:id="7856" w:author="Nick.Tolimieri [2]" w:date="2022-09-15T08:36:00Z">
                    <w:rPr>
                      <w:rFonts w:ascii="Calibri" w:hAnsi="Calibri" w:cs="Calibri"/>
                      <w:color w:val="000000"/>
                      <w:sz w:val="22"/>
                      <w:szCs w:val="22"/>
                    </w:rPr>
                  </w:rPrChange>
                </w:rPr>
                <w:t>5</w:t>
              </w:r>
            </w:ins>
          </w:p>
        </w:tc>
        <w:tc>
          <w:tcPr>
            <w:tcW w:w="960" w:type="dxa"/>
            <w:noWrap/>
            <w:hideMark/>
            <w:tcPrChange w:id="785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58" w:author="Nick.Tolimieri [2]" w:date="2022-09-15T08:36:00Z"/>
                <w:rFonts w:asciiTheme="minorHAnsi" w:eastAsiaTheme="minorHAnsi" w:hAnsiTheme="minorHAnsi" w:cstheme="minorBidi"/>
                <w:sz w:val="22"/>
                <w:szCs w:val="22"/>
                <w:rPrChange w:id="7859" w:author="Nick.Tolimieri [2]" w:date="2022-09-15T08:36:00Z">
                  <w:rPr>
                    <w:ins w:id="7860" w:author="Nick.Tolimieri [2]" w:date="2022-09-15T08:36:00Z"/>
                    <w:rFonts w:ascii="Calibri" w:hAnsi="Calibri" w:cs="Calibri"/>
                    <w:color w:val="000000"/>
                    <w:sz w:val="22"/>
                    <w:szCs w:val="22"/>
                  </w:rPr>
                </w:rPrChange>
              </w:rPr>
              <w:pPrChange w:id="7861" w:author="Nick.Tolimieri [2]" w:date="2022-09-15T08:36:00Z">
                <w:pPr>
                  <w:jc w:val="right"/>
                </w:pPr>
              </w:pPrChange>
            </w:pPr>
            <w:ins w:id="7862" w:author="Nick.Tolimieri [2]" w:date="2022-09-15T08:36:00Z">
              <w:r w:rsidRPr="00333E54">
                <w:rPr>
                  <w:rFonts w:asciiTheme="minorHAnsi" w:eastAsiaTheme="minorHAnsi" w:hAnsiTheme="minorHAnsi" w:cstheme="minorBidi"/>
                  <w:sz w:val="22"/>
                  <w:szCs w:val="22"/>
                  <w:rPrChange w:id="7863" w:author="Nick.Tolimieri [2]" w:date="2022-09-15T08:36:00Z">
                    <w:rPr>
                      <w:rFonts w:ascii="Calibri" w:hAnsi="Calibri" w:cs="Calibri"/>
                      <w:color w:val="000000"/>
                      <w:sz w:val="22"/>
                      <w:szCs w:val="22"/>
                    </w:rPr>
                  </w:rPrChange>
                </w:rPr>
                <w:t>5</w:t>
              </w:r>
            </w:ins>
          </w:p>
        </w:tc>
        <w:tc>
          <w:tcPr>
            <w:tcW w:w="960" w:type="dxa"/>
            <w:noWrap/>
            <w:hideMark/>
            <w:tcPrChange w:id="786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65" w:author="Nick.Tolimieri [2]" w:date="2022-09-15T08:36:00Z"/>
                <w:rFonts w:asciiTheme="minorHAnsi" w:eastAsiaTheme="minorHAnsi" w:hAnsiTheme="minorHAnsi" w:cstheme="minorBidi"/>
                <w:sz w:val="22"/>
                <w:szCs w:val="22"/>
                <w:rPrChange w:id="7866" w:author="Nick.Tolimieri [2]" w:date="2022-09-15T08:36:00Z">
                  <w:rPr>
                    <w:ins w:id="7867" w:author="Nick.Tolimieri [2]" w:date="2022-09-15T08:36:00Z"/>
                    <w:rFonts w:ascii="Calibri" w:hAnsi="Calibri" w:cs="Calibri"/>
                    <w:color w:val="000000"/>
                    <w:sz w:val="22"/>
                    <w:szCs w:val="22"/>
                  </w:rPr>
                </w:rPrChange>
              </w:rPr>
              <w:pPrChange w:id="7868" w:author="Nick.Tolimieri [2]" w:date="2022-09-15T08:36:00Z">
                <w:pPr>
                  <w:jc w:val="right"/>
                </w:pPr>
              </w:pPrChange>
            </w:pPr>
            <w:ins w:id="7869" w:author="Nick.Tolimieri [2]" w:date="2022-09-15T08:36:00Z">
              <w:r w:rsidRPr="00333E54">
                <w:rPr>
                  <w:rFonts w:asciiTheme="minorHAnsi" w:eastAsiaTheme="minorHAnsi" w:hAnsiTheme="minorHAnsi" w:cstheme="minorBidi"/>
                  <w:sz w:val="22"/>
                  <w:szCs w:val="22"/>
                  <w:rPrChange w:id="7870" w:author="Nick.Tolimieri [2]" w:date="2022-09-15T08:36:00Z">
                    <w:rPr>
                      <w:rFonts w:ascii="Calibri" w:hAnsi="Calibri" w:cs="Calibri"/>
                      <w:color w:val="000000"/>
                      <w:sz w:val="22"/>
                      <w:szCs w:val="22"/>
                    </w:rPr>
                  </w:rPrChange>
                </w:rPr>
                <w:t>1.57</w:t>
              </w:r>
            </w:ins>
          </w:p>
        </w:tc>
        <w:tc>
          <w:tcPr>
            <w:tcW w:w="960" w:type="dxa"/>
            <w:noWrap/>
            <w:hideMark/>
            <w:tcPrChange w:id="787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72" w:author="Nick.Tolimieri [2]" w:date="2022-09-15T08:36:00Z"/>
                <w:rFonts w:asciiTheme="minorHAnsi" w:eastAsiaTheme="minorHAnsi" w:hAnsiTheme="minorHAnsi" w:cstheme="minorBidi"/>
                <w:sz w:val="22"/>
                <w:szCs w:val="22"/>
                <w:rPrChange w:id="7873" w:author="Nick.Tolimieri [2]" w:date="2022-09-15T08:36:00Z">
                  <w:rPr>
                    <w:ins w:id="7874" w:author="Nick.Tolimieri [2]" w:date="2022-09-15T08:36:00Z"/>
                    <w:rFonts w:ascii="Calibri" w:hAnsi="Calibri" w:cs="Calibri"/>
                    <w:color w:val="000000"/>
                    <w:sz w:val="22"/>
                    <w:szCs w:val="22"/>
                  </w:rPr>
                </w:rPrChange>
              </w:rPr>
              <w:pPrChange w:id="7875" w:author="Nick.Tolimieri [2]" w:date="2022-09-15T08:36:00Z">
                <w:pPr>
                  <w:jc w:val="right"/>
                </w:pPr>
              </w:pPrChange>
            </w:pPr>
            <w:ins w:id="7876" w:author="Nick.Tolimieri [2]" w:date="2022-09-15T08:36:00Z">
              <w:r w:rsidRPr="00333E54">
                <w:rPr>
                  <w:rFonts w:asciiTheme="minorHAnsi" w:eastAsiaTheme="minorHAnsi" w:hAnsiTheme="minorHAnsi" w:cstheme="minorBidi"/>
                  <w:sz w:val="22"/>
                  <w:szCs w:val="22"/>
                  <w:rPrChange w:id="7877" w:author="Nick.Tolimieri [2]" w:date="2022-09-15T08:36:00Z">
                    <w:rPr>
                      <w:rFonts w:ascii="Calibri" w:hAnsi="Calibri" w:cs="Calibri"/>
                      <w:color w:val="000000"/>
                      <w:sz w:val="22"/>
                      <w:szCs w:val="22"/>
                    </w:rPr>
                  </w:rPrChange>
                </w:rPr>
                <w:t>0.15</w:t>
              </w:r>
            </w:ins>
          </w:p>
        </w:tc>
      </w:tr>
      <w:tr w:rsidR="00333E54" w:rsidRPr="00333E54" w:rsidTr="00333E54">
        <w:trPr>
          <w:divId w:val="1703289460"/>
          <w:trHeight w:val="300"/>
          <w:ins w:id="7878" w:author="Nick.Tolimieri [2]" w:date="2022-09-15T08:36:00Z"/>
          <w:trPrChange w:id="7879" w:author="Nick.Tolimieri [2]" w:date="2022-09-15T08:36:00Z">
            <w:trPr>
              <w:divId w:val="1703289460"/>
              <w:trHeight w:val="300"/>
            </w:trPr>
          </w:trPrChange>
        </w:trPr>
        <w:tc>
          <w:tcPr>
            <w:tcW w:w="960" w:type="dxa"/>
            <w:noWrap/>
            <w:hideMark/>
            <w:tcPrChange w:id="788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81" w:author="Nick.Tolimieri [2]" w:date="2022-09-15T08:36:00Z"/>
                <w:rFonts w:asciiTheme="minorHAnsi" w:eastAsiaTheme="minorHAnsi" w:hAnsiTheme="minorHAnsi" w:cstheme="minorBidi"/>
                <w:sz w:val="22"/>
                <w:szCs w:val="22"/>
                <w:rPrChange w:id="7882" w:author="Nick.Tolimieri [2]" w:date="2022-09-15T08:36:00Z">
                  <w:rPr>
                    <w:ins w:id="7883" w:author="Nick.Tolimieri [2]" w:date="2022-09-15T08:36:00Z"/>
                    <w:rFonts w:ascii="Calibri" w:hAnsi="Calibri" w:cs="Calibri"/>
                    <w:color w:val="000000"/>
                    <w:sz w:val="22"/>
                    <w:szCs w:val="22"/>
                  </w:rPr>
                </w:rPrChange>
              </w:rPr>
              <w:pPrChange w:id="7884" w:author="Nick.Tolimieri [2]" w:date="2022-09-15T08:36:00Z">
                <w:pPr/>
              </w:pPrChange>
            </w:pPr>
            <w:ins w:id="7885" w:author="Nick.Tolimieri [2]" w:date="2022-09-15T08:36:00Z">
              <w:r w:rsidRPr="00333E54">
                <w:rPr>
                  <w:rFonts w:asciiTheme="minorHAnsi" w:eastAsiaTheme="minorHAnsi" w:hAnsiTheme="minorHAnsi" w:cstheme="minorBidi"/>
                  <w:sz w:val="22"/>
                  <w:szCs w:val="22"/>
                  <w:rPrChange w:id="7886" w:author="Nick.Tolimieri [2]" w:date="2022-09-15T08:36:00Z">
                    <w:rPr>
                      <w:rFonts w:ascii="Calibri" w:hAnsi="Calibri" w:cs="Calibri"/>
                      <w:color w:val="000000"/>
                      <w:sz w:val="22"/>
                      <w:szCs w:val="22"/>
                    </w:rPr>
                  </w:rPrChange>
                </w:rPr>
                <w:t>Cape Alava</w:t>
              </w:r>
            </w:ins>
          </w:p>
        </w:tc>
        <w:tc>
          <w:tcPr>
            <w:tcW w:w="960" w:type="dxa"/>
            <w:noWrap/>
            <w:hideMark/>
            <w:tcPrChange w:id="788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88" w:author="Nick.Tolimieri [2]" w:date="2022-09-15T08:36:00Z"/>
                <w:rFonts w:asciiTheme="minorHAnsi" w:eastAsiaTheme="minorHAnsi" w:hAnsiTheme="minorHAnsi" w:cstheme="minorBidi"/>
                <w:sz w:val="22"/>
                <w:szCs w:val="22"/>
                <w:rPrChange w:id="7889" w:author="Nick.Tolimieri [2]" w:date="2022-09-15T08:36:00Z">
                  <w:rPr>
                    <w:ins w:id="7890" w:author="Nick.Tolimieri [2]" w:date="2022-09-15T08:36:00Z"/>
                    <w:rFonts w:ascii="Calibri" w:hAnsi="Calibri" w:cs="Calibri"/>
                    <w:color w:val="000000"/>
                    <w:sz w:val="22"/>
                    <w:szCs w:val="22"/>
                  </w:rPr>
                </w:rPrChange>
              </w:rPr>
              <w:pPrChange w:id="7891" w:author="Nick.Tolimieri [2]" w:date="2022-09-15T08:36:00Z">
                <w:pPr>
                  <w:jc w:val="right"/>
                </w:pPr>
              </w:pPrChange>
            </w:pPr>
            <w:ins w:id="7892" w:author="Nick.Tolimieri [2]" w:date="2022-09-15T08:36:00Z">
              <w:r w:rsidRPr="00333E54">
                <w:rPr>
                  <w:rFonts w:asciiTheme="minorHAnsi" w:eastAsiaTheme="minorHAnsi" w:hAnsiTheme="minorHAnsi" w:cstheme="minorBidi"/>
                  <w:sz w:val="22"/>
                  <w:szCs w:val="22"/>
                  <w:rPrChange w:id="7893" w:author="Nick.Tolimieri [2]" w:date="2022-09-15T08:36:00Z">
                    <w:rPr>
                      <w:rFonts w:ascii="Calibri" w:hAnsi="Calibri" w:cs="Calibri"/>
                      <w:color w:val="000000"/>
                      <w:sz w:val="22"/>
                      <w:szCs w:val="22"/>
                    </w:rPr>
                  </w:rPrChange>
                </w:rPr>
                <w:t>2007</w:t>
              </w:r>
            </w:ins>
          </w:p>
        </w:tc>
        <w:tc>
          <w:tcPr>
            <w:tcW w:w="960" w:type="dxa"/>
            <w:noWrap/>
            <w:hideMark/>
            <w:tcPrChange w:id="789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895" w:author="Nick.Tolimieri [2]" w:date="2022-09-15T08:36:00Z"/>
                <w:rFonts w:asciiTheme="minorHAnsi" w:eastAsiaTheme="minorHAnsi" w:hAnsiTheme="minorHAnsi" w:cstheme="minorBidi"/>
                <w:sz w:val="22"/>
                <w:szCs w:val="22"/>
                <w:rPrChange w:id="7896" w:author="Nick.Tolimieri [2]" w:date="2022-09-15T08:36:00Z">
                  <w:rPr>
                    <w:ins w:id="7897" w:author="Nick.Tolimieri [2]" w:date="2022-09-15T08:36:00Z"/>
                    <w:rFonts w:ascii="Calibri" w:hAnsi="Calibri" w:cs="Calibri"/>
                    <w:color w:val="000000"/>
                    <w:sz w:val="22"/>
                    <w:szCs w:val="22"/>
                  </w:rPr>
                </w:rPrChange>
              </w:rPr>
              <w:pPrChange w:id="7898" w:author="Nick.Tolimieri [2]" w:date="2022-09-15T08:36:00Z">
                <w:pPr>
                  <w:jc w:val="right"/>
                </w:pPr>
              </w:pPrChange>
            </w:pPr>
            <w:ins w:id="7899" w:author="Nick.Tolimieri [2]" w:date="2022-09-15T08:36:00Z">
              <w:r w:rsidRPr="00333E54">
                <w:rPr>
                  <w:rFonts w:asciiTheme="minorHAnsi" w:eastAsiaTheme="minorHAnsi" w:hAnsiTheme="minorHAnsi" w:cstheme="minorBidi"/>
                  <w:sz w:val="22"/>
                  <w:szCs w:val="22"/>
                  <w:rPrChange w:id="7900" w:author="Nick.Tolimieri [2]" w:date="2022-09-15T08:36:00Z">
                    <w:rPr>
                      <w:rFonts w:ascii="Calibri" w:hAnsi="Calibri" w:cs="Calibri"/>
                      <w:color w:val="000000"/>
                      <w:sz w:val="22"/>
                      <w:szCs w:val="22"/>
                    </w:rPr>
                  </w:rPrChange>
                </w:rPr>
                <w:t>7</w:t>
              </w:r>
            </w:ins>
          </w:p>
        </w:tc>
        <w:tc>
          <w:tcPr>
            <w:tcW w:w="960" w:type="dxa"/>
            <w:noWrap/>
            <w:hideMark/>
            <w:tcPrChange w:id="790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02" w:author="Nick.Tolimieri [2]" w:date="2022-09-15T08:36:00Z"/>
                <w:rFonts w:asciiTheme="minorHAnsi" w:eastAsiaTheme="minorHAnsi" w:hAnsiTheme="minorHAnsi" w:cstheme="minorBidi"/>
                <w:sz w:val="22"/>
                <w:szCs w:val="22"/>
                <w:rPrChange w:id="7903" w:author="Nick.Tolimieri [2]" w:date="2022-09-15T08:36:00Z">
                  <w:rPr>
                    <w:ins w:id="7904" w:author="Nick.Tolimieri [2]" w:date="2022-09-15T08:36:00Z"/>
                    <w:rFonts w:ascii="Calibri" w:hAnsi="Calibri" w:cs="Calibri"/>
                    <w:color w:val="000000"/>
                    <w:sz w:val="22"/>
                    <w:szCs w:val="22"/>
                  </w:rPr>
                </w:rPrChange>
              </w:rPr>
              <w:pPrChange w:id="7905" w:author="Nick.Tolimieri [2]" w:date="2022-09-15T08:36:00Z">
                <w:pPr>
                  <w:jc w:val="right"/>
                </w:pPr>
              </w:pPrChange>
            </w:pPr>
            <w:ins w:id="7906" w:author="Nick.Tolimieri [2]" w:date="2022-09-15T08:36:00Z">
              <w:r w:rsidRPr="00333E54">
                <w:rPr>
                  <w:rFonts w:asciiTheme="minorHAnsi" w:eastAsiaTheme="minorHAnsi" w:hAnsiTheme="minorHAnsi" w:cstheme="minorBidi"/>
                  <w:sz w:val="22"/>
                  <w:szCs w:val="22"/>
                  <w:rPrChange w:id="7907" w:author="Nick.Tolimieri [2]" w:date="2022-09-15T08:36:00Z">
                    <w:rPr>
                      <w:rFonts w:ascii="Calibri" w:hAnsi="Calibri" w:cs="Calibri"/>
                      <w:color w:val="000000"/>
                      <w:sz w:val="22"/>
                      <w:szCs w:val="22"/>
                    </w:rPr>
                  </w:rPrChange>
                </w:rPr>
                <w:t>9</w:t>
              </w:r>
            </w:ins>
          </w:p>
        </w:tc>
        <w:tc>
          <w:tcPr>
            <w:tcW w:w="960" w:type="dxa"/>
            <w:noWrap/>
            <w:hideMark/>
            <w:tcPrChange w:id="790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09" w:author="Nick.Tolimieri [2]" w:date="2022-09-15T08:36:00Z"/>
                <w:rFonts w:asciiTheme="minorHAnsi" w:eastAsiaTheme="minorHAnsi" w:hAnsiTheme="minorHAnsi" w:cstheme="minorBidi"/>
                <w:sz w:val="22"/>
                <w:szCs w:val="22"/>
                <w:rPrChange w:id="7910" w:author="Nick.Tolimieri [2]" w:date="2022-09-15T08:36:00Z">
                  <w:rPr>
                    <w:ins w:id="7911" w:author="Nick.Tolimieri [2]" w:date="2022-09-15T08:36:00Z"/>
                    <w:rFonts w:ascii="Calibri" w:hAnsi="Calibri" w:cs="Calibri"/>
                    <w:color w:val="000000"/>
                    <w:sz w:val="22"/>
                    <w:szCs w:val="22"/>
                  </w:rPr>
                </w:rPrChange>
              </w:rPr>
              <w:pPrChange w:id="7912" w:author="Nick.Tolimieri [2]" w:date="2022-09-15T08:36:00Z">
                <w:pPr>
                  <w:jc w:val="right"/>
                </w:pPr>
              </w:pPrChange>
            </w:pPr>
            <w:ins w:id="7913" w:author="Nick.Tolimieri [2]" w:date="2022-09-15T08:36:00Z">
              <w:r w:rsidRPr="00333E54">
                <w:rPr>
                  <w:rFonts w:asciiTheme="minorHAnsi" w:eastAsiaTheme="minorHAnsi" w:hAnsiTheme="minorHAnsi" w:cstheme="minorBidi"/>
                  <w:sz w:val="22"/>
                  <w:szCs w:val="22"/>
                  <w:rPrChange w:id="7914" w:author="Nick.Tolimieri [2]" w:date="2022-09-15T08:36:00Z">
                    <w:rPr>
                      <w:rFonts w:ascii="Calibri" w:hAnsi="Calibri" w:cs="Calibri"/>
                      <w:color w:val="000000"/>
                      <w:sz w:val="22"/>
                      <w:szCs w:val="22"/>
                    </w:rPr>
                  </w:rPrChange>
                </w:rPr>
                <w:t>1</w:t>
              </w:r>
            </w:ins>
          </w:p>
        </w:tc>
        <w:tc>
          <w:tcPr>
            <w:tcW w:w="960" w:type="dxa"/>
            <w:noWrap/>
            <w:hideMark/>
            <w:tcPrChange w:id="791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16" w:author="Nick.Tolimieri [2]" w:date="2022-09-15T08:36:00Z"/>
                <w:rFonts w:asciiTheme="minorHAnsi" w:eastAsiaTheme="minorHAnsi" w:hAnsiTheme="minorHAnsi" w:cstheme="minorBidi"/>
                <w:sz w:val="22"/>
                <w:szCs w:val="22"/>
                <w:rPrChange w:id="7917" w:author="Nick.Tolimieri [2]" w:date="2022-09-15T08:36:00Z">
                  <w:rPr>
                    <w:ins w:id="7918" w:author="Nick.Tolimieri [2]" w:date="2022-09-15T08:36:00Z"/>
                    <w:rFonts w:ascii="Calibri" w:hAnsi="Calibri" w:cs="Calibri"/>
                    <w:color w:val="000000"/>
                    <w:sz w:val="22"/>
                    <w:szCs w:val="22"/>
                  </w:rPr>
                </w:rPrChange>
              </w:rPr>
              <w:pPrChange w:id="7919" w:author="Nick.Tolimieri [2]" w:date="2022-09-15T08:36:00Z">
                <w:pPr>
                  <w:jc w:val="right"/>
                </w:pPr>
              </w:pPrChange>
            </w:pPr>
            <w:ins w:id="7920" w:author="Nick.Tolimieri [2]" w:date="2022-09-15T08:36:00Z">
              <w:r w:rsidRPr="00333E54">
                <w:rPr>
                  <w:rFonts w:asciiTheme="minorHAnsi" w:eastAsiaTheme="minorHAnsi" w:hAnsiTheme="minorHAnsi" w:cstheme="minorBidi"/>
                  <w:sz w:val="22"/>
                  <w:szCs w:val="22"/>
                  <w:rPrChange w:id="7921" w:author="Nick.Tolimieri [2]" w:date="2022-09-15T08:36:00Z">
                    <w:rPr>
                      <w:rFonts w:ascii="Calibri" w:hAnsi="Calibri" w:cs="Calibri"/>
                      <w:color w:val="000000"/>
                      <w:sz w:val="22"/>
                      <w:szCs w:val="22"/>
                    </w:rPr>
                  </w:rPrChange>
                </w:rPr>
                <w:t>8</w:t>
              </w:r>
            </w:ins>
          </w:p>
        </w:tc>
        <w:tc>
          <w:tcPr>
            <w:tcW w:w="960" w:type="dxa"/>
            <w:noWrap/>
            <w:hideMark/>
            <w:tcPrChange w:id="792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23" w:author="Nick.Tolimieri [2]" w:date="2022-09-15T08:36:00Z"/>
                <w:rFonts w:asciiTheme="minorHAnsi" w:eastAsiaTheme="minorHAnsi" w:hAnsiTheme="minorHAnsi" w:cstheme="minorBidi"/>
                <w:sz w:val="22"/>
                <w:szCs w:val="22"/>
                <w:rPrChange w:id="7924" w:author="Nick.Tolimieri [2]" w:date="2022-09-15T08:36:00Z">
                  <w:rPr>
                    <w:ins w:id="7925" w:author="Nick.Tolimieri [2]" w:date="2022-09-15T08:36:00Z"/>
                    <w:rFonts w:ascii="Calibri" w:hAnsi="Calibri" w:cs="Calibri"/>
                    <w:color w:val="000000"/>
                    <w:sz w:val="22"/>
                    <w:szCs w:val="22"/>
                  </w:rPr>
                </w:rPrChange>
              </w:rPr>
              <w:pPrChange w:id="7926" w:author="Nick.Tolimieri [2]" w:date="2022-09-15T08:36:00Z">
                <w:pPr>
                  <w:jc w:val="right"/>
                </w:pPr>
              </w:pPrChange>
            </w:pPr>
            <w:ins w:id="7927" w:author="Nick.Tolimieri [2]" w:date="2022-09-15T08:36:00Z">
              <w:r w:rsidRPr="00333E54">
                <w:rPr>
                  <w:rFonts w:asciiTheme="minorHAnsi" w:eastAsiaTheme="minorHAnsi" w:hAnsiTheme="minorHAnsi" w:cstheme="minorBidi"/>
                  <w:sz w:val="22"/>
                  <w:szCs w:val="22"/>
                  <w:rPrChange w:id="7928" w:author="Nick.Tolimieri [2]" w:date="2022-09-15T08:36:00Z">
                    <w:rPr>
                      <w:rFonts w:ascii="Calibri" w:hAnsi="Calibri" w:cs="Calibri"/>
                      <w:color w:val="000000"/>
                      <w:sz w:val="22"/>
                      <w:szCs w:val="22"/>
                    </w:rPr>
                  </w:rPrChange>
                </w:rPr>
                <w:t>8</w:t>
              </w:r>
            </w:ins>
          </w:p>
        </w:tc>
        <w:tc>
          <w:tcPr>
            <w:tcW w:w="960" w:type="dxa"/>
            <w:noWrap/>
            <w:hideMark/>
            <w:tcPrChange w:id="792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30" w:author="Nick.Tolimieri [2]" w:date="2022-09-15T08:36:00Z"/>
                <w:rFonts w:asciiTheme="minorHAnsi" w:eastAsiaTheme="minorHAnsi" w:hAnsiTheme="minorHAnsi" w:cstheme="minorBidi"/>
                <w:sz w:val="22"/>
                <w:szCs w:val="22"/>
                <w:rPrChange w:id="7931" w:author="Nick.Tolimieri [2]" w:date="2022-09-15T08:36:00Z">
                  <w:rPr>
                    <w:ins w:id="7932" w:author="Nick.Tolimieri [2]" w:date="2022-09-15T08:36:00Z"/>
                    <w:rFonts w:ascii="Calibri" w:hAnsi="Calibri" w:cs="Calibri"/>
                    <w:color w:val="000000"/>
                    <w:sz w:val="22"/>
                    <w:szCs w:val="22"/>
                  </w:rPr>
                </w:rPrChange>
              </w:rPr>
              <w:pPrChange w:id="7933" w:author="Nick.Tolimieri [2]" w:date="2022-09-15T08:36:00Z">
                <w:pPr>
                  <w:jc w:val="right"/>
                </w:pPr>
              </w:pPrChange>
            </w:pPr>
            <w:ins w:id="7934" w:author="Nick.Tolimieri [2]" w:date="2022-09-15T08:36:00Z">
              <w:r w:rsidRPr="00333E54">
                <w:rPr>
                  <w:rFonts w:asciiTheme="minorHAnsi" w:eastAsiaTheme="minorHAnsi" w:hAnsiTheme="minorHAnsi" w:cstheme="minorBidi"/>
                  <w:sz w:val="22"/>
                  <w:szCs w:val="22"/>
                  <w:rPrChange w:id="7935" w:author="Nick.Tolimieri [2]" w:date="2022-09-15T08:36:00Z">
                    <w:rPr>
                      <w:rFonts w:ascii="Calibri" w:hAnsi="Calibri" w:cs="Calibri"/>
                      <w:color w:val="000000"/>
                      <w:sz w:val="22"/>
                      <w:szCs w:val="22"/>
                    </w:rPr>
                  </w:rPrChange>
                </w:rPr>
                <w:t>8</w:t>
              </w:r>
            </w:ins>
          </w:p>
        </w:tc>
        <w:tc>
          <w:tcPr>
            <w:tcW w:w="960" w:type="dxa"/>
            <w:noWrap/>
            <w:hideMark/>
            <w:tcPrChange w:id="793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37" w:author="Nick.Tolimieri [2]" w:date="2022-09-15T08:36:00Z"/>
                <w:rFonts w:asciiTheme="minorHAnsi" w:eastAsiaTheme="minorHAnsi" w:hAnsiTheme="minorHAnsi" w:cstheme="minorBidi"/>
                <w:sz w:val="22"/>
                <w:szCs w:val="22"/>
                <w:rPrChange w:id="7938" w:author="Nick.Tolimieri [2]" w:date="2022-09-15T08:36:00Z">
                  <w:rPr>
                    <w:ins w:id="7939" w:author="Nick.Tolimieri [2]" w:date="2022-09-15T08:36:00Z"/>
                    <w:rFonts w:ascii="Calibri" w:hAnsi="Calibri" w:cs="Calibri"/>
                    <w:color w:val="000000"/>
                    <w:sz w:val="22"/>
                    <w:szCs w:val="22"/>
                  </w:rPr>
                </w:rPrChange>
              </w:rPr>
              <w:pPrChange w:id="7940" w:author="Nick.Tolimieri [2]" w:date="2022-09-15T08:36:00Z">
                <w:pPr>
                  <w:jc w:val="right"/>
                </w:pPr>
              </w:pPrChange>
            </w:pPr>
            <w:ins w:id="7941" w:author="Nick.Tolimieri [2]" w:date="2022-09-15T08:36:00Z">
              <w:r w:rsidRPr="00333E54">
                <w:rPr>
                  <w:rFonts w:asciiTheme="minorHAnsi" w:eastAsiaTheme="minorHAnsi" w:hAnsiTheme="minorHAnsi" w:cstheme="minorBidi"/>
                  <w:sz w:val="22"/>
                  <w:szCs w:val="22"/>
                  <w:rPrChange w:id="7942" w:author="Nick.Tolimieri [2]" w:date="2022-09-15T08:36:00Z">
                    <w:rPr>
                      <w:rFonts w:ascii="Calibri" w:hAnsi="Calibri" w:cs="Calibri"/>
                      <w:color w:val="000000"/>
                      <w:sz w:val="22"/>
                      <w:szCs w:val="22"/>
                    </w:rPr>
                  </w:rPrChange>
                </w:rPr>
                <w:t>2.45</w:t>
              </w:r>
            </w:ins>
          </w:p>
        </w:tc>
        <w:tc>
          <w:tcPr>
            <w:tcW w:w="960" w:type="dxa"/>
            <w:noWrap/>
            <w:hideMark/>
            <w:tcPrChange w:id="794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44" w:author="Nick.Tolimieri [2]" w:date="2022-09-15T08:36:00Z"/>
                <w:rFonts w:asciiTheme="minorHAnsi" w:eastAsiaTheme="minorHAnsi" w:hAnsiTheme="minorHAnsi" w:cstheme="minorBidi"/>
                <w:sz w:val="22"/>
                <w:szCs w:val="22"/>
                <w:rPrChange w:id="7945" w:author="Nick.Tolimieri [2]" w:date="2022-09-15T08:36:00Z">
                  <w:rPr>
                    <w:ins w:id="7946" w:author="Nick.Tolimieri [2]" w:date="2022-09-15T08:36:00Z"/>
                    <w:rFonts w:ascii="Calibri" w:hAnsi="Calibri" w:cs="Calibri"/>
                    <w:color w:val="000000"/>
                    <w:sz w:val="22"/>
                    <w:szCs w:val="22"/>
                  </w:rPr>
                </w:rPrChange>
              </w:rPr>
              <w:pPrChange w:id="7947" w:author="Nick.Tolimieri [2]" w:date="2022-09-15T08:36:00Z">
                <w:pPr>
                  <w:jc w:val="right"/>
                </w:pPr>
              </w:pPrChange>
            </w:pPr>
            <w:ins w:id="7948" w:author="Nick.Tolimieri [2]" w:date="2022-09-15T08:36:00Z">
              <w:r w:rsidRPr="00333E54">
                <w:rPr>
                  <w:rFonts w:asciiTheme="minorHAnsi" w:eastAsiaTheme="minorHAnsi" w:hAnsiTheme="minorHAnsi" w:cstheme="minorBidi"/>
                  <w:sz w:val="22"/>
                  <w:szCs w:val="22"/>
                  <w:rPrChange w:id="7949" w:author="Nick.Tolimieri [2]" w:date="2022-09-15T08:36:00Z">
                    <w:rPr>
                      <w:rFonts w:ascii="Calibri" w:hAnsi="Calibri" w:cs="Calibri"/>
                      <w:color w:val="000000"/>
                      <w:sz w:val="22"/>
                      <w:szCs w:val="22"/>
                    </w:rPr>
                  </w:rPrChange>
                </w:rPr>
                <w:t>0.28</w:t>
              </w:r>
            </w:ins>
          </w:p>
        </w:tc>
      </w:tr>
      <w:tr w:rsidR="00333E54" w:rsidRPr="00333E54" w:rsidTr="00333E54">
        <w:trPr>
          <w:divId w:val="1703289460"/>
          <w:trHeight w:val="300"/>
          <w:ins w:id="7950" w:author="Nick.Tolimieri [2]" w:date="2022-09-15T08:36:00Z"/>
          <w:trPrChange w:id="7951" w:author="Nick.Tolimieri [2]" w:date="2022-09-15T08:36:00Z">
            <w:trPr>
              <w:divId w:val="1703289460"/>
              <w:trHeight w:val="300"/>
            </w:trPr>
          </w:trPrChange>
        </w:trPr>
        <w:tc>
          <w:tcPr>
            <w:tcW w:w="960" w:type="dxa"/>
            <w:noWrap/>
            <w:hideMark/>
            <w:tcPrChange w:id="795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53" w:author="Nick.Tolimieri [2]" w:date="2022-09-15T08:36:00Z"/>
                <w:rFonts w:asciiTheme="minorHAnsi" w:eastAsiaTheme="minorHAnsi" w:hAnsiTheme="minorHAnsi" w:cstheme="minorBidi"/>
                <w:sz w:val="22"/>
                <w:szCs w:val="22"/>
                <w:rPrChange w:id="7954" w:author="Nick.Tolimieri [2]" w:date="2022-09-15T08:36:00Z">
                  <w:rPr>
                    <w:ins w:id="7955" w:author="Nick.Tolimieri [2]" w:date="2022-09-15T08:36:00Z"/>
                    <w:rFonts w:ascii="Calibri" w:hAnsi="Calibri" w:cs="Calibri"/>
                    <w:color w:val="000000"/>
                    <w:sz w:val="22"/>
                    <w:szCs w:val="22"/>
                  </w:rPr>
                </w:rPrChange>
              </w:rPr>
              <w:pPrChange w:id="7956" w:author="Nick.Tolimieri [2]" w:date="2022-09-15T08:36:00Z">
                <w:pPr/>
              </w:pPrChange>
            </w:pPr>
            <w:ins w:id="7957" w:author="Nick.Tolimieri [2]" w:date="2022-09-15T08:36:00Z">
              <w:r w:rsidRPr="00333E54">
                <w:rPr>
                  <w:rFonts w:asciiTheme="minorHAnsi" w:eastAsiaTheme="minorHAnsi" w:hAnsiTheme="minorHAnsi" w:cstheme="minorBidi"/>
                  <w:sz w:val="22"/>
                  <w:szCs w:val="22"/>
                  <w:rPrChange w:id="7958" w:author="Nick.Tolimieri [2]" w:date="2022-09-15T08:36:00Z">
                    <w:rPr>
                      <w:rFonts w:ascii="Calibri" w:hAnsi="Calibri" w:cs="Calibri"/>
                      <w:color w:val="000000"/>
                      <w:sz w:val="22"/>
                      <w:szCs w:val="22"/>
                    </w:rPr>
                  </w:rPrChange>
                </w:rPr>
                <w:t>Cape Alava</w:t>
              </w:r>
            </w:ins>
          </w:p>
        </w:tc>
        <w:tc>
          <w:tcPr>
            <w:tcW w:w="960" w:type="dxa"/>
            <w:noWrap/>
            <w:hideMark/>
            <w:tcPrChange w:id="795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60" w:author="Nick.Tolimieri [2]" w:date="2022-09-15T08:36:00Z"/>
                <w:rFonts w:asciiTheme="minorHAnsi" w:eastAsiaTheme="minorHAnsi" w:hAnsiTheme="minorHAnsi" w:cstheme="minorBidi"/>
                <w:sz w:val="22"/>
                <w:szCs w:val="22"/>
                <w:rPrChange w:id="7961" w:author="Nick.Tolimieri [2]" w:date="2022-09-15T08:36:00Z">
                  <w:rPr>
                    <w:ins w:id="7962" w:author="Nick.Tolimieri [2]" w:date="2022-09-15T08:36:00Z"/>
                    <w:rFonts w:ascii="Calibri" w:hAnsi="Calibri" w:cs="Calibri"/>
                    <w:color w:val="000000"/>
                    <w:sz w:val="22"/>
                    <w:szCs w:val="22"/>
                  </w:rPr>
                </w:rPrChange>
              </w:rPr>
              <w:pPrChange w:id="7963" w:author="Nick.Tolimieri [2]" w:date="2022-09-15T08:36:00Z">
                <w:pPr>
                  <w:jc w:val="right"/>
                </w:pPr>
              </w:pPrChange>
            </w:pPr>
            <w:ins w:id="7964" w:author="Nick.Tolimieri [2]" w:date="2022-09-15T08:36:00Z">
              <w:r w:rsidRPr="00333E54">
                <w:rPr>
                  <w:rFonts w:asciiTheme="minorHAnsi" w:eastAsiaTheme="minorHAnsi" w:hAnsiTheme="minorHAnsi" w:cstheme="minorBidi"/>
                  <w:sz w:val="22"/>
                  <w:szCs w:val="22"/>
                  <w:rPrChange w:id="7965" w:author="Nick.Tolimieri [2]" w:date="2022-09-15T08:36:00Z">
                    <w:rPr>
                      <w:rFonts w:ascii="Calibri" w:hAnsi="Calibri" w:cs="Calibri"/>
                      <w:color w:val="000000"/>
                      <w:sz w:val="22"/>
                      <w:szCs w:val="22"/>
                    </w:rPr>
                  </w:rPrChange>
                </w:rPr>
                <w:t>2008</w:t>
              </w:r>
            </w:ins>
          </w:p>
        </w:tc>
        <w:tc>
          <w:tcPr>
            <w:tcW w:w="960" w:type="dxa"/>
            <w:noWrap/>
            <w:hideMark/>
            <w:tcPrChange w:id="796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67" w:author="Nick.Tolimieri [2]" w:date="2022-09-15T08:36:00Z"/>
                <w:rFonts w:asciiTheme="minorHAnsi" w:eastAsiaTheme="minorHAnsi" w:hAnsiTheme="minorHAnsi" w:cstheme="minorBidi"/>
                <w:sz w:val="22"/>
                <w:szCs w:val="22"/>
                <w:rPrChange w:id="7968" w:author="Nick.Tolimieri [2]" w:date="2022-09-15T08:36:00Z">
                  <w:rPr>
                    <w:ins w:id="7969" w:author="Nick.Tolimieri [2]" w:date="2022-09-15T08:36:00Z"/>
                    <w:rFonts w:ascii="Calibri" w:hAnsi="Calibri" w:cs="Calibri"/>
                    <w:color w:val="000000"/>
                    <w:sz w:val="22"/>
                    <w:szCs w:val="22"/>
                  </w:rPr>
                </w:rPrChange>
              </w:rPr>
              <w:pPrChange w:id="7970" w:author="Nick.Tolimieri [2]" w:date="2022-09-15T08:36:00Z">
                <w:pPr>
                  <w:jc w:val="right"/>
                </w:pPr>
              </w:pPrChange>
            </w:pPr>
            <w:ins w:id="7971" w:author="Nick.Tolimieri [2]" w:date="2022-09-15T08:36:00Z">
              <w:r w:rsidRPr="00333E54">
                <w:rPr>
                  <w:rFonts w:asciiTheme="minorHAnsi" w:eastAsiaTheme="minorHAnsi" w:hAnsiTheme="minorHAnsi" w:cstheme="minorBidi"/>
                  <w:sz w:val="22"/>
                  <w:szCs w:val="22"/>
                  <w:rPrChange w:id="7972" w:author="Nick.Tolimieri [2]" w:date="2022-09-15T08:36:00Z">
                    <w:rPr>
                      <w:rFonts w:ascii="Calibri" w:hAnsi="Calibri" w:cs="Calibri"/>
                      <w:color w:val="000000"/>
                      <w:sz w:val="22"/>
                      <w:szCs w:val="22"/>
                    </w:rPr>
                  </w:rPrChange>
                </w:rPr>
                <w:t>0</w:t>
              </w:r>
            </w:ins>
          </w:p>
        </w:tc>
        <w:tc>
          <w:tcPr>
            <w:tcW w:w="960" w:type="dxa"/>
            <w:noWrap/>
            <w:hideMark/>
            <w:tcPrChange w:id="797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74" w:author="Nick.Tolimieri [2]" w:date="2022-09-15T08:36:00Z"/>
                <w:rFonts w:asciiTheme="minorHAnsi" w:eastAsiaTheme="minorHAnsi" w:hAnsiTheme="minorHAnsi" w:cstheme="minorBidi"/>
                <w:sz w:val="22"/>
                <w:szCs w:val="22"/>
                <w:rPrChange w:id="7975" w:author="Nick.Tolimieri [2]" w:date="2022-09-15T08:36:00Z">
                  <w:rPr>
                    <w:ins w:id="7976" w:author="Nick.Tolimieri [2]" w:date="2022-09-15T08:36:00Z"/>
                    <w:rFonts w:ascii="Calibri" w:hAnsi="Calibri" w:cs="Calibri"/>
                    <w:color w:val="000000"/>
                    <w:sz w:val="22"/>
                    <w:szCs w:val="22"/>
                  </w:rPr>
                </w:rPrChange>
              </w:rPr>
              <w:pPrChange w:id="7977" w:author="Nick.Tolimieri [2]" w:date="2022-09-15T08:36:00Z">
                <w:pPr>
                  <w:jc w:val="right"/>
                </w:pPr>
              </w:pPrChange>
            </w:pPr>
            <w:ins w:id="7978" w:author="Nick.Tolimieri [2]" w:date="2022-09-15T08:36:00Z">
              <w:r w:rsidRPr="00333E54">
                <w:rPr>
                  <w:rFonts w:asciiTheme="minorHAnsi" w:eastAsiaTheme="minorHAnsi" w:hAnsiTheme="minorHAnsi" w:cstheme="minorBidi"/>
                  <w:sz w:val="22"/>
                  <w:szCs w:val="22"/>
                  <w:rPrChange w:id="7979" w:author="Nick.Tolimieri [2]" w:date="2022-09-15T08:36:00Z">
                    <w:rPr>
                      <w:rFonts w:ascii="Calibri" w:hAnsi="Calibri" w:cs="Calibri"/>
                      <w:color w:val="000000"/>
                      <w:sz w:val="22"/>
                      <w:szCs w:val="22"/>
                    </w:rPr>
                  </w:rPrChange>
                </w:rPr>
                <w:t>0</w:t>
              </w:r>
            </w:ins>
          </w:p>
        </w:tc>
        <w:tc>
          <w:tcPr>
            <w:tcW w:w="960" w:type="dxa"/>
            <w:noWrap/>
            <w:hideMark/>
            <w:tcPrChange w:id="798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81" w:author="Nick.Tolimieri [2]" w:date="2022-09-15T08:36:00Z"/>
                <w:rFonts w:asciiTheme="minorHAnsi" w:eastAsiaTheme="minorHAnsi" w:hAnsiTheme="minorHAnsi" w:cstheme="minorBidi"/>
                <w:sz w:val="22"/>
                <w:szCs w:val="22"/>
                <w:rPrChange w:id="7982" w:author="Nick.Tolimieri [2]" w:date="2022-09-15T08:36:00Z">
                  <w:rPr>
                    <w:ins w:id="7983" w:author="Nick.Tolimieri [2]" w:date="2022-09-15T08:36:00Z"/>
                    <w:rFonts w:ascii="Calibri" w:hAnsi="Calibri" w:cs="Calibri"/>
                    <w:color w:val="000000"/>
                    <w:sz w:val="22"/>
                    <w:szCs w:val="22"/>
                  </w:rPr>
                </w:rPrChange>
              </w:rPr>
              <w:pPrChange w:id="7984" w:author="Nick.Tolimieri [2]" w:date="2022-09-15T08:36:00Z">
                <w:pPr>
                  <w:jc w:val="right"/>
                </w:pPr>
              </w:pPrChange>
            </w:pPr>
            <w:ins w:id="7985" w:author="Nick.Tolimieri [2]" w:date="2022-09-15T08:36:00Z">
              <w:r w:rsidRPr="00333E54">
                <w:rPr>
                  <w:rFonts w:asciiTheme="minorHAnsi" w:eastAsiaTheme="minorHAnsi" w:hAnsiTheme="minorHAnsi" w:cstheme="minorBidi"/>
                  <w:sz w:val="22"/>
                  <w:szCs w:val="22"/>
                  <w:rPrChange w:id="7986" w:author="Nick.Tolimieri [2]" w:date="2022-09-15T08:36:00Z">
                    <w:rPr>
                      <w:rFonts w:ascii="Calibri" w:hAnsi="Calibri" w:cs="Calibri"/>
                      <w:color w:val="000000"/>
                      <w:sz w:val="22"/>
                      <w:szCs w:val="22"/>
                    </w:rPr>
                  </w:rPrChange>
                </w:rPr>
                <w:t>0</w:t>
              </w:r>
            </w:ins>
          </w:p>
        </w:tc>
        <w:tc>
          <w:tcPr>
            <w:tcW w:w="960" w:type="dxa"/>
            <w:noWrap/>
            <w:hideMark/>
            <w:tcPrChange w:id="798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88" w:author="Nick.Tolimieri [2]" w:date="2022-09-15T08:36:00Z"/>
                <w:rFonts w:asciiTheme="minorHAnsi" w:eastAsiaTheme="minorHAnsi" w:hAnsiTheme="minorHAnsi" w:cstheme="minorBidi"/>
                <w:sz w:val="22"/>
                <w:szCs w:val="22"/>
                <w:rPrChange w:id="7989" w:author="Nick.Tolimieri [2]" w:date="2022-09-15T08:36:00Z">
                  <w:rPr>
                    <w:ins w:id="7990" w:author="Nick.Tolimieri [2]" w:date="2022-09-15T08:36:00Z"/>
                    <w:rFonts w:ascii="Calibri" w:hAnsi="Calibri" w:cs="Calibri"/>
                    <w:color w:val="000000"/>
                    <w:sz w:val="22"/>
                    <w:szCs w:val="22"/>
                  </w:rPr>
                </w:rPrChange>
              </w:rPr>
              <w:pPrChange w:id="7991" w:author="Nick.Tolimieri [2]" w:date="2022-09-15T08:36:00Z">
                <w:pPr>
                  <w:jc w:val="right"/>
                </w:pPr>
              </w:pPrChange>
            </w:pPr>
            <w:ins w:id="7992" w:author="Nick.Tolimieri [2]" w:date="2022-09-15T08:36:00Z">
              <w:r w:rsidRPr="00333E54">
                <w:rPr>
                  <w:rFonts w:asciiTheme="minorHAnsi" w:eastAsiaTheme="minorHAnsi" w:hAnsiTheme="minorHAnsi" w:cstheme="minorBidi"/>
                  <w:sz w:val="22"/>
                  <w:szCs w:val="22"/>
                  <w:rPrChange w:id="7993" w:author="Nick.Tolimieri [2]" w:date="2022-09-15T08:36:00Z">
                    <w:rPr>
                      <w:rFonts w:ascii="Calibri" w:hAnsi="Calibri" w:cs="Calibri"/>
                      <w:color w:val="000000"/>
                      <w:sz w:val="22"/>
                      <w:szCs w:val="22"/>
                    </w:rPr>
                  </w:rPrChange>
                </w:rPr>
                <w:t>0</w:t>
              </w:r>
            </w:ins>
          </w:p>
        </w:tc>
        <w:tc>
          <w:tcPr>
            <w:tcW w:w="960" w:type="dxa"/>
            <w:noWrap/>
            <w:hideMark/>
            <w:tcPrChange w:id="799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7995" w:author="Nick.Tolimieri [2]" w:date="2022-09-15T08:36:00Z"/>
                <w:rFonts w:asciiTheme="minorHAnsi" w:eastAsiaTheme="minorHAnsi" w:hAnsiTheme="minorHAnsi" w:cstheme="minorBidi"/>
                <w:sz w:val="22"/>
                <w:szCs w:val="22"/>
                <w:rPrChange w:id="7996" w:author="Nick.Tolimieri [2]" w:date="2022-09-15T08:36:00Z">
                  <w:rPr>
                    <w:ins w:id="7997" w:author="Nick.Tolimieri [2]" w:date="2022-09-15T08:36:00Z"/>
                    <w:rFonts w:ascii="Calibri" w:hAnsi="Calibri" w:cs="Calibri"/>
                    <w:color w:val="000000"/>
                    <w:sz w:val="22"/>
                    <w:szCs w:val="22"/>
                  </w:rPr>
                </w:rPrChange>
              </w:rPr>
              <w:pPrChange w:id="7998" w:author="Nick.Tolimieri [2]" w:date="2022-09-15T08:36:00Z">
                <w:pPr/>
              </w:pPrChange>
            </w:pPr>
            <w:ins w:id="7999" w:author="Nick.Tolimieri [2]" w:date="2022-09-15T08:36:00Z">
              <w:r w:rsidRPr="00333E54">
                <w:rPr>
                  <w:rFonts w:asciiTheme="minorHAnsi" w:eastAsiaTheme="minorHAnsi" w:hAnsiTheme="minorHAnsi" w:cstheme="minorBidi"/>
                  <w:sz w:val="22"/>
                  <w:szCs w:val="22"/>
                  <w:rPrChange w:id="8000" w:author="Nick.Tolimieri [2]" w:date="2022-09-15T08:36:00Z">
                    <w:rPr>
                      <w:rFonts w:ascii="Calibri" w:hAnsi="Calibri" w:cs="Calibri"/>
                      <w:color w:val="000000"/>
                      <w:sz w:val="22"/>
                      <w:szCs w:val="22"/>
                    </w:rPr>
                  </w:rPrChange>
                </w:rPr>
                <w:t>NA</w:t>
              </w:r>
            </w:ins>
          </w:p>
        </w:tc>
        <w:tc>
          <w:tcPr>
            <w:tcW w:w="960" w:type="dxa"/>
            <w:noWrap/>
            <w:hideMark/>
            <w:tcPrChange w:id="800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02" w:author="Nick.Tolimieri [2]" w:date="2022-09-15T08:36:00Z"/>
                <w:rFonts w:asciiTheme="minorHAnsi" w:eastAsiaTheme="minorHAnsi" w:hAnsiTheme="minorHAnsi" w:cstheme="minorBidi"/>
                <w:sz w:val="22"/>
                <w:szCs w:val="22"/>
                <w:rPrChange w:id="8003" w:author="Nick.Tolimieri [2]" w:date="2022-09-15T08:36:00Z">
                  <w:rPr>
                    <w:ins w:id="8004" w:author="Nick.Tolimieri [2]" w:date="2022-09-15T08:36:00Z"/>
                    <w:rFonts w:ascii="Calibri" w:hAnsi="Calibri" w:cs="Calibri"/>
                    <w:color w:val="000000"/>
                    <w:sz w:val="22"/>
                    <w:szCs w:val="22"/>
                  </w:rPr>
                </w:rPrChange>
              </w:rPr>
              <w:pPrChange w:id="8005" w:author="Nick.Tolimieri [2]" w:date="2022-09-15T08:36:00Z">
                <w:pPr/>
              </w:pPrChange>
            </w:pPr>
            <w:ins w:id="8006" w:author="Nick.Tolimieri [2]" w:date="2022-09-15T08:36:00Z">
              <w:r w:rsidRPr="00333E54">
                <w:rPr>
                  <w:rFonts w:asciiTheme="minorHAnsi" w:eastAsiaTheme="minorHAnsi" w:hAnsiTheme="minorHAnsi" w:cstheme="minorBidi"/>
                  <w:sz w:val="22"/>
                  <w:szCs w:val="22"/>
                  <w:rPrChange w:id="8007" w:author="Nick.Tolimieri [2]" w:date="2022-09-15T08:36:00Z">
                    <w:rPr>
                      <w:rFonts w:ascii="Calibri" w:hAnsi="Calibri" w:cs="Calibri"/>
                      <w:color w:val="000000"/>
                      <w:sz w:val="22"/>
                      <w:szCs w:val="22"/>
                    </w:rPr>
                  </w:rPrChange>
                </w:rPr>
                <w:t>NA</w:t>
              </w:r>
            </w:ins>
          </w:p>
        </w:tc>
        <w:tc>
          <w:tcPr>
            <w:tcW w:w="960" w:type="dxa"/>
            <w:noWrap/>
            <w:hideMark/>
            <w:tcPrChange w:id="800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09" w:author="Nick.Tolimieri [2]" w:date="2022-09-15T08:36:00Z"/>
                <w:rFonts w:asciiTheme="minorHAnsi" w:eastAsiaTheme="minorHAnsi" w:hAnsiTheme="minorHAnsi" w:cstheme="minorBidi"/>
                <w:sz w:val="22"/>
                <w:szCs w:val="22"/>
                <w:rPrChange w:id="8010" w:author="Nick.Tolimieri [2]" w:date="2022-09-15T08:36:00Z">
                  <w:rPr>
                    <w:ins w:id="8011" w:author="Nick.Tolimieri [2]" w:date="2022-09-15T08:36:00Z"/>
                    <w:rFonts w:ascii="Calibri" w:hAnsi="Calibri" w:cs="Calibri"/>
                    <w:color w:val="000000"/>
                    <w:sz w:val="22"/>
                    <w:szCs w:val="22"/>
                  </w:rPr>
                </w:rPrChange>
              </w:rPr>
              <w:pPrChange w:id="8012" w:author="Nick.Tolimieri [2]" w:date="2022-09-15T08:36:00Z">
                <w:pPr/>
              </w:pPrChange>
            </w:pPr>
            <w:ins w:id="8013" w:author="Nick.Tolimieri [2]" w:date="2022-09-15T08:36:00Z">
              <w:r w:rsidRPr="00333E54">
                <w:rPr>
                  <w:rFonts w:asciiTheme="minorHAnsi" w:eastAsiaTheme="minorHAnsi" w:hAnsiTheme="minorHAnsi" w:cstheme="minorBidi"/>
                  <w:sz w:val="22"/>
                  <w:szCs w:val="22"/>
                  <w:rPrChange w:id="8014" w:author="Nick.Tolimieri [2]" w:date="2022-09-15T08:36:00Z">
                    <w:rPr>
                      <w:rFonts w:ascii="Calibri" w:hAnsi="Calibri" w:cs="Calibri"/>
                      <w:color w:val="000000"/>
                      <w:sz w:val="22"/>
                      <w:szCs w:val="22"/>
                    </w:rPr>
                  </w:rPrChange>
                </w:rPr>
                <w:t>NA</w:t>
              </w:r>
            </w:ins>
          </w:p>
        </w:tc>
        <w:tc>
          <w:tcPr>
            <w:tcW w:w="960" w:type="dxa"/>
            <w:noWrap/>
            <w:hideMark/>
            <w:tcPrChange w:id="801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16" w:author="Nick.Tolimieri [2]" w:date="2022-09-15T08:36:00Z"/>
                <w:rFonts w:asciiTheme="minorHAnsi" w:eastAsiaTheme="minorHAnsi" w:hAnsiTheme="minorHAnsi" w:cstheme="minorBidi"/>
                <w:sz w:val="22"/>
                <w:szCs w:val="22"/>
                <w:rPrChange w:id="8017" w:author="Nick.Tolimieri [2]" w:date="2022-09-15T08:36:00Z">
                  <w:rPr>
                    <w:ins w:id="8018" w:author="Nick.Tolimieri [2]" w:date="2022-09-15T08:36:00Z"/>
                    <w:rFonts w:ascii="Calibri" w:hAnsi="Calibri" w:cs="Calibri"/>
                    <w:color w:val="000000"/>
                    <w:sz w:val="22"/>
                    <w:szCs w:val="22"/>
                  </w:rPr>
                </w:rPrChange>
              </w:rPr>
              <w:pPrChange w:id="8019" w:author="Nick.Tolimieri [2]" w:date="2022-09-15T08:36:00Z">
                <w:pPr/>
              </w:pPrChange>
            </w:pPr>
            <w:ins w:id="8020" w:author="Nick.Tolimieri [2]" w:date="2022-09-15T08:36:00Z">
              <w:r w:rsidRPr="00333E54">
                <w:rPr>
                  <w:rFonts w:asciiTheme="minorHAnsi" w:eastAsiaTheme="minorHAnsi" w:hAnsiTheme="minorHAnsi" w:cstheme="minorBidi"/>
                  <w:sz w:val="22"/>
                  <w:szCs w:val="22"/>
                  <w:rPrChange w:id="8021"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8022" w:author="Nick.Tolimieri [2]" w:date="2022-09-15T08:36:00Z"/>
          <w:trPrChange w:id="8023" w:author="Nick.Tolimieri [2]" w:date="2022-09-15T08:36:00Z">
            <w:trPr>
              <w:divId w:val="1703289460"/>
              <w:trHeight w:val="300"/>
            </w:trPr>
          </w:trPrChange>
        </w:trPr>
        <w:tc>
          <w:tcPr>
            <w:tcW w:w="960" w:type="dxa"/>
            <w:noWrap/>
            <w:hideMark/>
            <w:tcPrChange w:id="802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25" w:author="Nick.Tolimieri [2]" w:date="2022-09-15T08:36:00Z"/>
                <w:rFonts w:asciiTheme="minorHAnsi" w:eastAsiaTheme="minorHAnsi" w:hAnsiTheme="minorHAnsi" w:cstheme="minorBidi"/>
                <w:sz w:val="22"/>
                <w:szCs w:val="22"/>
                <w:rPrChange w:id="8026" w:author="Nick.Tolimieri [2]" w:date="2022-09-15T08:36:00Z">
                  <w:rPr>
                    <w:ins w:id="8027" w:author="Nick.Tolimieri [2]" w:date="2022-09-15T08:36:00Z"/>
                    <w:rFonts w:ascii="Calibri" w:hAnsi="Calibri" w:cs="Calibri"/>
                    <w:color w:val="000000"/>
                    <w:sz w:val="22"/>
                    <w:szCs w:val="22"/>
                  </w:rPr>
                </w:rPrChange>
              </w:rPr>
              <w:pPrChange w:id="8028" w:author="Nick.Tolimieri [2]" w:date="2022-09-15T08:36:00Z">
                <w:pPr/>
              </w:pPrChange>
            </w:pPr>
            <w:ins w:id="8029" w:author="Nick.Tolimieri [2]" w:date="2022-09-15T08:36:00Z">
              <w:r w:rsidRPr="00333E54">
                <w:rPr>
                  <w:rFonts w:asciiTheme="minorHAnsi" w:eastAsiaTheme="minorHAnsi" w:hAnsiTheme="minorHAnsi" w:cstheme="minorBidi"/>
                  <w:sz w:val="22"/>
                  <w:szCs w:val="22"/>
                  <w:rPrChange w:id="8030" w:author="Nick.Tolimieri [2]" w:date="2022-09-15T08:36:00Z">
                    <w:rPr>
                      <w:rFonts w:ascii="Calibri" w:hAnsi="Calibri" w:cs="Calibri"/>
                      <w:color w:val="000000"/>
                      <w:sz w:val="22"/>
                      <w:szCs w:val="22"/>
                    </w:rPr>
                  </w:rPrChange>
                </w:rPr>
                <w:t>Cape Alava</w:t>
              </w:r>
            </w:ins>
          </w:p>
        </w:tc>
        <w:tc>
          <w:tcPr>
            <w:tcW w:w="960" w:type="dxa"/>
            <w:noWrap/>
            <w:hideMark/>
            <w:tcPrChange w:id="803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32" w:author="Nick.Tolimieri [2]" w:date="2022-09-15T08:36:00Z"/>
                <w:rFonts w:asciiTheme="minorHAnsi" w:eastAsiaTheme="minorHAnsi" w:hAnsiTheme="minorHAnsi" w:cstheme="minorBidi"/>
                <w:sz w:val="22"/>
                <w:szCs w:val="22"/>
                <w:rPrChange w:id="8033" w:author="Nick.Tolimieri [2]" w:date="2022-09-15T08:36:00Z">
                  <w:rPr>
                    <w:ins w:id="8034" w:author="Nick.Tolimieri [2]" w:date="2022-09-15T08:36:00Z"/>
                    <w:rFonts w:ascii="Calibri" w:hAnsi="Calibri" w:cs="Calibri"/>
                    <w:color w:val="000000"/>
                    <w:sz w:val="22"/>
                    <w:szCs w:val="22"/>
                  </w:rPr>
                </w:rPrChange>
              </w:rPr>
              <w:pPrChange w:id="8035" w:author="Nick.Tolimieri [2]" w:date="2022-09-15T08:36:00Z">
                <w:pPr>
                  <w:jc w:val="right"/>
                </w:pPr>
              </w:pPrChange>
            </w:pPr>
            <w:ins w:id="8036" w:author="Nick.Tolimieri [2]" w:date="2022-09-15T08:36:00Z">
              <w:r w:rsidRPr="00333E54">
                <w:rPr>
                  <w:rFonts w:asciiTheme="minorHAnsi" w:eastAsiaTheme="minorHAnsi" w:hAnsiTheme="minorHAnsi" w:cstheme="minorBidi"/>
                  <w:sz w:val="22"/>
                  <w:szCs w:val="22"/>
                  <w:rPrChange w:id="8037" w:author="Nick.Tolimieri [2]" w:date="2022-09-15T08:36:00Z">
                    <w:rPr>
                      <w:rFonts w:ascii="Calibri" w:hAnsi="Calibri" w:cs="Calibri"/>
                      <w:color w:val="000000"/>
                      <w:sz w:val="22"/>
                      <w:szCs w:val="22"/>
                    </w:rPr>
                  </w:rPrChange>
                </w:rPr>
                <w:t>2009</w:t>
              </w:r>
            </w:ins>
          </w:p>
        </w:tc>
        <w:tc>
          <w:tcPr>
            <w:tcW w:w="960" w:type="dxa"/>
            <w:noWrap/>
            <w:hideMark/>
            <w:tcPrChange w:id="803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39" w:author="Nick.Tolimieri [2]" w:date="2022-09-15T08:36:00Z"/>
                <w:rFonts w:asciiTheme="minorHAnsi" w:eastAsiaTheme="minorHAnsi" w:hAnsiTheme="minorHAnsi" w:cstheme="minorBidi"/>
                <w:sz w:val="22"/>
                <w:szCs w:val="22"/>
                <w:rPrChange w:id="8040" w:author="Nick.Tolimieri [2]" w:date="2022-09-15T08:36:00Z">
                  <w:rPr>
                    <w:ins w:id="8041" w:author="Nick.Tolimieri [2]" w:date="2022-09-15T08:36:00Z"/>
                    <w:rFonts w:ascii="Calibri" w:hAnsi="Calibri" w:cs="Calibri"/>
                    <w:color w:val="000000"/>
                    <w:sz w:val="22"/>
                    <w:szCs w:val="22"/>
                  </w:rPr>
                </w:rPrChange>
              </w:rPr>
              <w:pPrChange w:id="8042" w:author="Nick.Tolimieri [2]" w:date="2022-09-15T08:36:00Z">
                <w:pPr>
                  <w:jc w:val="right"/>
                </w:pPr>
              </w:pPrChange>
            </w:pPr>
            <w:ins w:id="8043" w:author="Nick.Tolimieri [2]" w:date="2022-09-15T08:36:00Z">
              <w:r w:rsidRPr="00333E54">
                <w:rPr>
                  <w:rFonts w:asciiTheme="minorHAnsi" w:eastAsiaTheme="minorHAnsi" w:hAnsiTheme="minorHAnsi" w:cstheme="minorBidi"/>
                  <w:sz w:val="22"/>
                  <w:szCs w:val="22"/>
                  <w:rPrChange w:id="8044" w:author="Nick.Tolimieri [2]" w:date="2022-09-15T08:36:00Z">
                    <w:rPr>
                      <w:rFonts w:ascii="Calibri" w:hAnsi="Calibri" w:cs="Calibri"/>
                      <w:color w:val="000000"/>
                      <w:sz w:val="22"/>
                      <w:szCs w:val="22"/>
                    </w:rPr>
                  </w:rPrChange>
                </w:rPr>
                <w:t>0</w:t>
              </w:r>
            </w:ins>
          </w:p>
        </w:tc>
        <w:tc>
          <w:tcPr>
            <w:tcW w:w="960" w:type="dxa"/>
            <w:noWrap/>
            <w:hideMark/>
            <w:tcPrChange w:id="804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46" w:author="Nick.Tolimieri [2]" w:date="2022-09-15T08:36:00Z"/>
                <w:rFonts w:asciiTheme="minorHAnsi" w:eastAsiaTheme="minorHAnsi" w:hAnsiTheme="minorHAnsi" w:cstheme="minorBidi"/>
                <w:sz w:val="22"/>
                <w:szCs w:val="22"/>
                <w:rPrChange w:id="8047" w:author="Nick.Tolimieri [2]" w:date="2022-09-15T08:36:00Z">
                  <w:rPr>
                    <w:ins w:id="8048" w:author="Nick.Tolimieri [2]" w:date="2022-09-15T08:36:00Z"/>
                    <w:rFonts w:ascii="Calibri" w:hAnsi="Calibri" w:cs="Calibri"/>
                    <w:color w:val="000000"/>
                    <w:sz w:val="22"/>
                    <w:szCs w:val="22"/>
                  </w:rPr>
                </w:rPrChange>
              </w:rPr>
              <w:pPrChange w:id="8049" w:author="Nick.Tolimieri [2]" w:date="2022-09-15T08:36:00Z">
                <w:pPr>
                  <w:jc w:val="right"/>
                </w:pPr>
              </w:pPrChange>
            </w:pPr>
            <w:ins w:id="8050" w:author="Nick.Tolimieri [2]" w:date="2022-09-15T08:36:00Z">
              <w:r w:rsidRPr="00333E54">
                <w:rPr>
                  <w:rFonts w:asciiTheme="minorHAnsi" w:eastAsiaTheme="minorHAnsi" w:hAnsiTheme="minorHAnsi" w:cstheme="minorBidi"/>
                  <w:sz w:val="22"/>
                  <w:szCs w:val="22"/>
                  <w:rPrChange w:id="8051" w:author="Nick.Tolimieri [2]" w:date="2022-09-15T08:36:00Z">
                    <w:rPr>
                      <w:rFonts w:ascii="Calibri" w:hAnsi="Calibri" w:cs="Calibri"/>
                      <w:color w:val="000000"/>
                      <w:sz w:val="22"/>
                      <w:szCs w:val="22"/>
                    </w:rPr>
                  </w:rPrChange>
                </w:rPr>
                <w:t>0</w:t>
              </w:r>
            </w:ins>
          </w:p>
        </w:tc>
        <w:tc>
          <w:tcPr>
            <w:tcW w:w="960" w:type="dxa"/>
            <w:noWrap/>
            <w:hideMark/>
            <w:tcPrChange w:id="805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53" w:author="Nick.Tolimieri [2]" w:date="2022-09-15T08:36:00Z"/>
                <w:rFonts w:asciiTheme="minorHAnsi" w:eastAsiaTheme="minorHAnsi" w:hAnsiTheme="minorHAnsi" w:cstheme="minorBidi"/>
                <w:sz w:val="22"/>
                <w:szCs w:val="22"/>
                <w:rPrChange w:id="8054" w:author="Nick.Tolimieri [2]" w:date="2022-09-15T08:36:00Z">
                  <w:rPr>
                    <w:ins w:id="8055" w:author="Nick.Tolimieri [2]" w:date="2022-09-15T08:36:00Z"/>
                    <w:rFonts w:ascii="Calibri" w:hAnsi="Calibri" w:cs="Calibri"/>
                    <w:color w:val="000000"/>
                    <w:sz w:val="22"/>
                    <w:szCs w:val="22"/>
                  </w:rPr>
                </w:rPrChange>
              </w:rPr>
              <w:pPrChange w:id="8056" w:author="Nick.Tolimieri [2]" w:date="2022-09-15T08:36:00Z">
                <w:pPr>
                  <w:jc w:val="right"/>
                </w:pPr>
              </w:pPrChange>
            </w:pPr>
            <w:ins w:id="8057" w:author="Nick.Tolimieri [2]" w:date="2022-09-15T08:36:00Z">
              <w:r w:rsidRPr="00333E54">
                <w:rPr>
                  <w:rFonts w:asciiTheme="minorHAnsi" w:eastAsiaTheme="minorHAnsi" w:hAnsiTheme="minorHAnsi" w:cstheme="minorBidi"/>
                  <w:sz w:val="22"/>
                  <w:szCs w:val="22"/>
                  <w:rPrChange w:id="8058" w:author="Nick.Tolimieri [2]" w:date="2022-09-15T08:36:00Z">
                    <w:rPr>
                      <w:rFonts w:ascii="Calibri" w:hAnsi="Calibri" w:cs="Calibri"/>
                      <w:color w:val="000000"/>
                      <w:sz w:val="22"/>
                      <w:szCs w:val="22"/>
                    </w:rPr>
                  </w:rPrChange>
                </w:rPr>
                <w:t>0</w:t>
              </w:r>
            </w:ins>
          </w:p>
        </w:tc>
        <w:tc>
          <w:tcPr>
            <w:tcW w:w="960" w:type="dxa"/>
            <w:noWrap/>
            <w:hideMark/>
            <w:tcPrChange w:id="805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60" w:author="Nick.Tolimieri [2]" w:date="2022-09-15T08:36:00Z"/>
                <w:rFonts w:asciiTheme="minorHAnsi" w:eastAsiaTheme="minorHAnsi" w:hAnsiTheme="minorHAnsi" w:cstheme="minorBidi"/>
                <w:sz w:val="22"/>
                <w:szCs w:val="22"/>
                <w:rPrChange w:id="8061" w:author="Nick.Tolimieri [2]" w:date="2022-09-15T08:36:00Z">
                  <w:rPr>
                    <w:ins w:id="8062" w:author="Nick.Tolimieri [2]" w:date="2022-09-15T08:36:00Z"/>
                    <w:rFonts w:ascii="Calibri" w:hAnsi="Calibri" w:cs="Calibri"/>
                    <w:color w:val="000000"/>
                    <w:sz w:val="22"/>
                    <w:szCs w:val="22"/>
                  </w:rPr>
                </w:rPrChange>
              </w:rPr>
              <w:pPrChange w:id="8063" w:author="Nick.Tolimieri [2]" w:date="2022-09-15T08:36:00Z">
                <w:pPr>
                  <w:jc w:val="right"/>
                </w:pPr>
              </w:pPrChange>
            </w:pPr>
            <w:ins w:id="8064" w:author="Nick.Tolimieri [2]" w:date="2022-09-15T08:36:00Z">
              <w:r w:rsidRPr="00333E54">
                <w:rPr>
                  <w:rFonts w:asciiTheme="minorHAnsi" w:eastAsiaTheme="minorHAnsi" w:hAnsiTheme="minorHAnsi" w:cstheme="minorBidi"/>
                  <w:sz w:val="22"/>
                  <w:szCs w:val="22"/>
                  <w:rPrChange w:id="8065" w:author="Nick.Tolimieri [2]" w:date="2022-09-15T08:36:00Z">
                    <w:rPr>
                      <w:rFonts w:ascii="Calibri" w:hAnsi="Calibri" w:cs="Calibri"/>
                      <w:color w:val="000000"/>
                      <w:sz w:val="22"/>
                      <w:szCs w:val="22"/>
                    </w:rPr>
                  </w:rPrChange>
                </w:rPr>
                <w:t>0</w:t>
              </w:r>
            </w:ins>
          </w:p>
        </w:tc>
        <w:tc>
          <w:tcPr>
            <w:tcW w:w="960" w:type="dxa"/>
            <w:noWrap/>
            <w:hideMark/>
            <w:tcPrChange w:id="806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67" w:author="Nick.Tolimieri [2]" w:date="2022-09-15T08:36:00Z"/>
                <w:rFonts w:asciiTheme="minorHAnsi" w:eastAsiaTheme="minorHAnsi" w:hAnsiTheme="minorHAnsi" w:cstheme="minorBidi"/>
                <w:sz w:val="22"/>
                <w:szCs w:val="22"/>
                <w:rPrChange w:id="8068" w:author="Nick.Tolimieri [2]" w:date="2022-09-15T08:36:00Z">
                  <w:rPr>
                    <w:ins w:id="8069" w:author="Nick.Tolimieri [2]" w:date="2022-09-15T08:36:00Z"/>
                    <w:rFonts w:ascii="Calibri" w:hAnsi="Calibri" w:cs="Calibri"/>
                    <w:color w:val="000000"/>
                    <w:sz w:val="22"/>
                    <w:szCs w:val="22"/>
                  </w:rPr>
                </w:rPrChange>
              </w:rPr>
              <w:pPrChange w:id="8070" w:author="Nick.Tolimieri [2]" w:date="2022-09-15T08:36:00Z">
                <w:pPr/>
              </w:pPrChange>
            </w:pPr>
            <w:ins w:id="8071" w:author="Nick.Tolimieri [2]" w:date="2022-09-15T08:36:00Z">
              <w:r w:rsidRPr="00333E54">
                <w:rPr>
                  <w:rFonts w:asciiTheme="minorHAnsi" w:eastAsiaTheme="minorHAnsi" w:hAnsiTheme="minorHAnsi" w:cstheme="minorBidi"/>
                  <w:sz w:val="22"/>
                  <w:szCs w:val="22"/>
                  <w:rPrChange w:id="8072" w:author="Nick.Tolimieri [2]" w:date="2022-09-15T08:36:00Z">
                    <w:rPr>
                      <w:rFonts w:ascii="Calibri" w:hAnsi="Calibri" w:cs="Calibri"/>
                      <w:color w:val="000000"/>
                      <w:sz w:val="22"/>
                      <w:szCs w:val="22"/>
                    </w:rPr>
                  </w:rPrChange>
                </w:rPr>
                <w:t>NA</w:t>
              </w:r>
            </w:ins>
          </w:p>
        </w:tc>
        <w:tc>
          <w:tcPr>
            <w:tcW w:w="960" w:type="dxa"/>
            <w:noWrap/>
            <w:hideMark/>
            <w:tcPrChange w:id="807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74" w:author="Nick.Tolimieri [2]" w:date="2022-09-15T08:36:00Z"/>
                <w:rFonts w:asciiTheme="minorHAnsi" w:eastAsiaTheme="minorHAnsi" w:hAnsiTheme="minorHAnsi" w:cstheme="minorBidi"/>
                <w:sz w:val="22"/>
                <w:szCs w:val="22"/>
                <w:rPrChange w:id="8075" w:author="Nick.Tolimieri [2]" w:date="2022-09-15T08:36:00Z">
                  <w:rPr>
                    <w:ins w:id="8076" w:author="Nick.Tolimieri [2]" w:date="2022-09-15T08:36:00Z"/>
                    <w:rFonts w:ascii="Calibri" w:hAnsi="Calibri" w:cs="Calibri"/>
                    <w:color w:val="000000"/>
                    <w:sz w:val="22"/>
                    <w:szCs w:val="22"/>
                  </w:rPr>
                </w:rPrChange>
              </w:rPr>
              <w:pPrChange w:id="8077" w:author="Nick.Tolimieri [2]" w:date="2022-09-15T08:36:00Z">
                <w:pPr/>
              </w:pPrChange>
            </w:pPr>
            <w:ins w:id="8078" w:author="Nick.Tolimieri [2]" w:date="2022-09-15T08:36:00Z">
              <w:r w:rsidRPr="00333E54">
                <w:rPr>
                  <w:rFonts w:asciiTheme="minorHAnsi" w:eastAsiaTheme="minorHAnsi" w:hAnsiTheme="minorHAnsi" w:cstheme="minorBidi"/>
                  <w:sz w:val="22"/>
                  <w:szCs w:val="22"/>
                  <w:rPrChange w:id="8079" w:author="Nick.Tolimieri [2]" w:date="2022-09-15T08:36:00Z">
                    <w:rPr>
                      <w:rFonts w:ascii="Calibri" w:hAnsi="Calibri" w:cs="Calibri"/>
                      <w:color w:val="000000"/>
                      <w:sz w:val="22"/>
                      <w:szCs w:val="22"/>
                    </w:rPr>
                  </w:rPrChange>
                </w:rPr>
                <w:t>NA</w:t>
              </w:r>
            </w:ins>
          </w:p>
        </w:tc>
        <w:tc>
          <w:tcPr>
            <w:tcW w:w="960" w:type="dxa"/>
            <w:noWrap/>
            <w:hideMark/>
            <w:tcPrChange w:id="808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81" w:author="Nick.Tolimieri [2]" w:date="2022-09-15T08:36:00Z"/>
                <w:rFonts w:asciiTheme="minorHAnsi" w:eastAsiaTheme="minorHAnsi" w:hAnsiTheme="minorHAnsi" w:cstheme="minorBidi"/>
                <w:sz w:val="22"/>
                <w:szCs w:val="22"/>
                <w:rPrChange w:id="8082" w:author="Nick.Tolimieri [2]" w:date="2022-09-15T08:36:00Z">
                  <w:rPr>
                    <w:ins w:id="8083" w:author="Nick.Tolimieri [2]" w:date="2022-09-15T08:36:00Z"/>
                    <w:rFonts w:ascii="Calibri" w:hAnsi="Calibri" w:cs="Calibri"/>
                    <w:color w:val="000000"/>
                    <w:sz w:val="22"/>
                    <w:szCs w:val="22"/>
                  </w:rPr>
                </w:rPrChange>
              </w:rPr>
              <w:pPrChange w:id="8084" w:author="Nick.Tolimieri [2]" w:date="2022-09-15T08:36:00Z">
                <w:pPr/>
              </w:pPrChange>
            </w:pPr>
            <w:ins w:id="8085" w:author="Nick.Tolimieri [2]" w:date="2022-09-15T08:36:00Z">
              <w:r w:rsidRPr="00333E54">
                <w:rPr>
                  <w:rFonts w:asciiTheme="minorHAnsi" w:eastAsiaTheme="minorHAnsi" w:hAnsiTheme="minorHAnsi" w:cstheme="minorBidi"/>
                  <w:sz w:val="22"/>
                  <w:szCs w:val="22"/>
                  <w:rPrChange w:id="8086" w:author="Nick.Tolimieri [2]" w:date="2022-09-15T08:36:00Z">
                    <w:rPr>
                      <w:rFonts w:ascii="Calibri" w:hAnsi="Calibri" w:cs="Calibri"/>
                      <w:color w:val="000000"/>
                      <w:sz w:val="22"/>
                      <w:szCs w:val="22"/>
                    </w:rPr>
                  </w:rPrChange>
                </w:rPr>
                <w:t>NA</w:t>
              </w:r>
            </w:ins>
          </w:p>
        </w:tc>
        <w:tc>
          <w:tcPr>
            <w:tcW w:w="960" w:type="dxa"/>
            <w:noWrap/>
            <w:hideMark/>
            <w:tcPrChange w:id="808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88" w:author="Nick.Tolimieri [2]" w:date="2022-09-15T08:36:00Z"/>
                <w:rFonts w:asciiTheme="minorHAnsi" w:eastAsiaTheme="minorHAnsi" w:hAnsiTheme="minorHAnsi" w:cstheme="minorBidi"/>
                <w:sz w:val="22"/>
                <w:szCs w:val="22"/>
                <w:rPrChange w:id="8089" w:author="Nick.Tolimieri [2]" w:date="2022-09-15T08:36:00Z">
                  <w:rPr>
                    <w:ins w:id="8090" w:author="Nick.Tolimieri [2]" w:date="2022-09-15T08:36:00Z"/>
                    <w:rFonts w:ascii="Calibri" w:hAnsi="Calibri" w:cs="Calibri"/>
                    <w:color w:val="000000"/>
                    <w:sz w:val="22"/>
                    <w:szCs w:val="22"/>
                  </w:rPr>
                </w:rPrChange>
              </w:rPr>
              <w:pPrChange w:id="8091" w:author="Nick.Tolimieri [2]" w:date="2022-09-15T08:36:00Z">
                <w:pPr/>
              </w:pPrChange>
            </w:pPr>
            <w:ins w:id="8092" w:author="Nick.Tolimieri [2]" w:date="2022-09-15T08:36:00Z">
              <w:r w:rsidRPr="00333E54">
                <w:rPr>
                  <w:rFonts w:asciiTheme="minorHAnsi" w:eastAsiaTheme="minorHAnsi" w:hAnsiTheme="minorHAnsi" w:cstheme="minorBidi"/>
                  <w:sz w:val="22"/>
                  <w:szCs w:val="22"/>
                  <w:rPrChange w:id="8093"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8094" w:author="Nick.Tolimieri [2]" w:date="2022-09-15T08:36:00Z"/>
          <w:trPrChange w:id="8095" w:author="Nick.Tolimieri [2]" w:date="2022-09-15T08:36:00Z">
            <w:trPr>
              <w:divId w:val="1703289460"/>
              <w:trHeight w:val="300"/>
            </w:trPr>
          </w:trPrChange>
        </w:trPr>
        <w:tc>
          <w:tcPr>
            <w:tcW w:w="960" w:type="dxa"/>
            <w:noWrap/>
            <w:hideMark/>
            <w:tcPrChange w:id="809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097" w:author="Nick.Tolimieri [2]" w:date="2022-09-15T08:36:00Z"/>
                <w:rFonts w:asciiTheme="minorHAnsi" w:eastAsiaTheme="minorHAnsi" w:hAnsiTheme="minorHAnsi" w:cstheme="minorBidi"/>
                <w:sz w:val="22"/>
                <w:szCs w:val="22"/>
                <w:rPrChange w:id="8098" w:author="Nick.Tolimieri [2]" w:date="2022-09-15T08:36:00Z">
                  <w:rPr>
                    <w:ins w:id="8099" w:author="Nick.Tolimieri [2]" w:date="2022-09-15T08:36:00Z"/>
                    <w:rFonts w:ascii="Calibri" w:hAnsi="Calibri" w:cs="Calibri"/>
                    <w:color w:val="000000"/>
                    <w:sz w:val="22"/>
                    <w:szCs w:val="22"/>
                  </w:rPr>
                </w:rPrChange>
              </w:rPr>
              <w:pPrChange w:id="8100" w:author="Nick.Tolimieri [2]" w:date="2022-09-15T08:36:00Z">
                <w:pPr/>
              </w:pPrChange>
            </w:pPr>
            <w:ins w:id="8101" w:author="Nick.Tolimieri [2]" w:date="2022-09-15T08:36:00Z">
              <w:r w:rsidRPr="00333E54">
                <w:rPr>
                  <w:rFonts w:asciiTheme="minorHAnsi" w:eastAsiaTheme="minorHAnsi" w:hAnsiTheme="minorHAnsi" w:cstheme="minorBidi"/>
                  <w:sz w:val="22"/>
                  <w:szCs w:val="22"/>
                  <w:rPrChange w:id="8102" w:author="Nick.Tolimieri [2]" w:date="2022-09-15T08:36:00Z">
                    <w:rPr>
                      <w:rFonts w:ascii="Calibri" w:hAnsi="Calibri" w:cs="Calibri"/>
                      <w:color w:val="000000"/>
                      <w:sz w:val="22"/>
                      <w:szCs w:val="22"/>
                    </w:rPr>
                  </w:rPrChange>
                </w:rPr>
                <w:t>Cape Alava</w:t>
              </w:r>
            </w:ins>
          </w:p>
        </w:tc>
        <w:tc>
          <w:tcPr>
            <w:tcW w:w="960" w:type="dxa"/>
            <w:noWrap/>
            <w:hideMark/>
            <w:tcPrChange w:id="810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04" w:author="Nick.Tolimieri [2]" w:date="2022-09-15T08:36:00Z"/>
                <w:rFonts w:asciiTheme="minorHAnsi" w:eastAsiaTheme="minorHAnsi" w:hAnsiTheme="minorHAnsi" w:cstheme="minorBidi"/>
                <w:sz w:val="22"/>
                <w:szCs w:val="22"/>
                <w:rPrChange w:id="8105" w:author="Nick.Tolimieri [2]" w:date="2022-09-15T08:36:00Z">
                  <w:rPr>
                    <w:ins w:id="8106" w:author="Nick.Tolimieri [2]" w:date="2022-09-15T08:36:00Z"/>
                    <w:rFonts w:ascii="Calibri" w:hAnsi="Calibri" w:cs="Calibri"/>
                    <w:color w:val="000000"/>
                    <w:sz w:val="22"/>
                    <w:szCs w:val="22"/>
                  </w:rPr>
                </w:rPrChange>
              </w:rPr>
              <w:pPrChange w:id="8107" w:author="Nick.Tolimieri [2]" w:date="2022-09-15T08:36:00Z">
                <w:pPr>
                  <w:jc w:val="right"/>
                </w:pPr>
              </w:pPrChange>
            </w:pPr>
            <w:ins w:id="8108" w:author="Nick.Tolimieri [2]" w:date="2022-09-15T08:36:00Z">
              <w:r w:rsidRPr="00333E54">
                <w:rPr>
                  <w:rFonts w:asciiTheme="minorHAnsi" w:eastAsiaTheme="minorHAnsi" w:hAnsiTheme="minorHAnsi" w:cstheme="minorBidi"/>
                  <w:sz w:val="22"/>
                  <w:szCs w:val="22"/>
                  <w:rPrChange w:id="8109" w:author="Nick.Tolimieri [2]" w:date="2022-09-15T08:36:00Z">
                    <w:rPr>
                      <w:rFonts w:ascii="Calibri" w:hAnsi="Calibri" w:cs="Calibri"/>
                      <w:color w:val="000000"/>
                      <w:sz w:val="22"/>
                      <w:szCs w:val="22"/>
                    </w:rPr>
                  </w:rPrChange>
                </w:rPr>
                <w:t>2010</w:t>
              </w:r>
            </w:ins>
          </w:p>
        </w:tc>
        <w:tc>
          <w:tcPr>
            <w:tcW w:w="960" w:type="dxa"/>
            <w:noWrap/>
            <w:hideMark/>
            <w:tcPrChange w:id="811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11" w:author="Nick.Tolimieri [2]" w:date="2022-09-15T08:36:00Z"/>
                <w:rFonts w:asciiTheme="minorHAnsi" w:eastAsiaTheme="minorHAnsi" w:hAnsiTheme="minorHAnsi" w:cstheme="minorBidi"/>
                <w:sz w:val="22"/>
                <w:szCs w:val="22"/>
                <w:rPrChange w:id="8112" w:author="Nick.Tolimieri [2]" w:date="2022-09-15T08:36:00Z">
                  <w:rPr>
                    <w:ins w:id="8113" w:author="Nick.Tolimieri [2]" w:date="2022-09-15T08:36:00Z"/>
                    <w:rFonts w:ascii="Calibri" w:hAnsi="Calibri" w:cs="Calibri"/>
                    <w:color w:val="000000"/>
                    <w:sz w:val="22"/>
                    <w:szCs w:val="22"/>
                  </w:rPr>
                </w:rPrChange>
              </w:rPr>
              <w:pPrChange w:id="8114" w:author="Nick.Tolimieri [2]" w:date="2022-09-15T08:36:00Z">
                <w:pPr>
                  <w:jc w:val="right"/>
                </w:pPr>
              </w:pPrChange>
            </w:pPr>
            <w:ins w:id="8115" w:author="Nick.Tolimieri [2]" w:date="2022-09-15T08:36:00Z">
              <w:r w:rsidRPr="00333E54">
                <w:rPr>
                  <w:rFonts w:asciiTheme="minorHAnsi" w:eastAsiaTheme="minorHAnsi" w:hAnsiTheme="minorHAnsi" w:cstheme="minorBidi"/>
                  <w:sz w:val="22"/>
                  <w:szCs w:val="22"/>
                  <w:rPrChange w:id="8116" w:author="Nick.Tolimieri [2]" w:date="2022-09-15T08:36:00Z">
                    <w:rPr>
                      <w:rFonts w:ascii="Calibri" w:hAnsi="Calibri" w:cs="Calibri"/>
                      <w:color w:val="000000"/>
                      <w:sz w:val="22"/>
                      <w:szCs w:val="22"/>
                    </w:rPr>
                  </w:rPrChange>
                </w:rPr>
                <w:t>0</w:t>
              </w:r>
            </w:ins>
          </w:p>
        </w:tc>
        <w:tc>
          <w:tcPr>
            <w:tcW w:w="960" w:type="dxa"/>
            <w:noWrap/>
            <w:hideMark/>
            <w:tcPrChange w:id="811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18" w:author="Nick.Tolimieri [2]" w:date="2022-09-15T08:36:00Z"/>
                <w:rFonts w:asciiTheme="minorHAnsi" w:eastAsiaTheme="minorHAnsi" w:hAnsiTheme="minorHAnsi" w:cstheme="minorBidi"/>
                <w:sz w:val="22"/>
                <w:szCs w:val="22"/>
                <w:rPrChange w:id="8119" w:author="Nick.Tolimieri [2]" w:date="2022-09-15T08:36:00Z">
                  <w:rPr>
                    <w:ins w:id="8120" w:author="Nick.Tolimieri [2]" w:date="2022-09-15T08:36:00Z"/>
                    <w:rFonts w:ascii="Calibri" w:hAnsi="Calibri" w:cs="Calibri"/>
                    <w:color w:val="000000"/>
                    <w:sz w:val="22"/>
                    <w:szCs w:val="22"/>
                  </w:rPr>
                </w:rPrChange>
              </w:rPr>
              <w:pPrChange w:id="8121" w:author="Nick.Tolimieri [2]" w:date="2022-09-15T08:36:00Z">
                <w:pPr>
                  <w:jc w:val="right"/>
                </w:pPr>
              </w:pPrChange>
            </w:pPr>
            <w:ins w:id="8122" w:author="Nick.Tolimieri [2]" w:date="2022-09-15T08:36:00Z">
              <w:r w:rsidRPr="00333E54">
                <w:rPr>
                  <w:rFonts w:asciiTheme="minorHAnsi" w:eastAsiaTheme="minorHAnsi" w:hAnsiTheme="minorHAnsi" w:cstheme="minorBidi"/>
                  <w:sz w:val="22"/>
                  <w:szCs w:val="22"/>
                  <w:rPrChange w:id="8123" w:author="Nick.Tolimieri [2]" w:date="2022-09-15T08:36:00Z">
                    <w:rPr>
                      <w:rFonts w:ascii="Calibri" w:hAnsi="Calibri" w:cs="Calibri"/>
                      <w:color w:val="000000"/>
                      <w:sz w:val="22"/>
                      <w:szCs w:val="22"/>
                    </w:rPr>
                  </w:rPrChange>
                </w:rPr>
                <w:t>20</w:t>
              </w:r>
            </w:ins>
          </w:p>
        </w:tc>
        <w:tc>
          <w:tcPr>
            <w:tcW w:w="960" w:type="dxa"/>
            <w:noWrap/>
            <w:hideMark/>
            <w:tcPrChange w:id="812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25" w:author="Nick.Tolimieri [2]" w:date="2022-09-15T08:36:00Z"/>
                <w:rFonts w:asciiTheme="minorHAnsi" w:eastAsiaTheme="minorHAnsi" w:hAnsiTheme="minorHAnsi" w:cstheme="minorBidi"/>
                <w:sz w:val="22"/>
                <w:szCs w:val="22"/>
                <w:rPrChange w:id="8126" w:author="Nick.Tolimieri [2]" w:date="2022-09-15T08:36:00Z">
                  <w:rPr>
                    <w:ins w:id="8127" w:author="Nick.Tolimieri [2]" w:date="2022-09-15T08:36:00Z"/>
                    <w:rFonts w:ascii="Calibri" w:hAnsi="Calibri" w:cs="Calibri"/>
                    <w:color w:val="000000"/>
                    <w:sz w:val="22"/>
                    <w:szCs w:val="22"/>
                  </w:rPr>
                </w:rPrChange>
              </w:rPr>
              <w:pPrChange w:id="8128" w:author="Nick.Tolimieri [2]" w:date="2022-09-15T08:36:00Z">
                <w:pPr>
                  <w:jc w:val="right"/>
                </w:pPr>
              </w:pPrChange>
            </w:pPr>
            <w:ins w:id="8129" w:author="Nick.Tolimieri [2]" w:date="2022-09-15T08:36:00Z">
              <w:r w:rsidRPr="00333E54">
                <w:rPr>
                  <w:rFonts w:asciiTheme="minorHAnsi" w:eastAsiaTheme="minorHAnsi" w:hAnsiTheme="minorHAnsi" w:cstheme="minorBidi"/>
                  <w:sz w:val="22"/>
                  <w:szCs w:val="22"/>
                  <w:rPrChange w:id="8130" w:author="Nick.Tolimieri [2]" w:date="2022-09-15T08:36:00Z">
                    <w:rPr>
                      <w:rFonts w:ascii="Calibri" w:hAnsi="Calibri" w:cs="Calibri"/>
                      <w:color w:val="000000"/>
                      <w:sz w:val="22"/>
                      <w:szCs w:val="22"/>
                    </w:rPr>
                  </w:rPrChange>
                </w:rPr>
                <w:t>2</w:t>
              </w:r>
            </w:ins>
          </w:p>
        </w:tc>
        <w:tc>
          <w:tcPr>
            <w:tcW w:w="960" w:type="dxa"/>
            <w:noWrap/>
            <w:hideMark/>
            <w:tcPrChange w:id="813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32" w:author="Nick.Tolimieri [2]" w:date="2022-09-15T08:36:00Z"/>
                <w:rFonts w:asciiTheme="minorHAnsi" w:eastAsiaTheme="minorHAnsi" w:hAnsiTheme="minorHAnsi" w:cstheme="minorBidi"/>
                <w:sz w:val="22"/>
                <w:szCs w:val="22"/>
                <w:rPrChange w:id="8133" w:author="Nick.Tolimieri [2]" w:date="2022-09-15T08:36:00Z">
                  <w:rPr>
                    <w:ins w:id="8134" w:author="Nick.Tolimieri [2]" w:date="2022-09-15T08:36:00Z"/>
                    <w:rFonts w:ascii="Calibri" w:hAnsi="Calibri" w:cs="Calibri"/>
                    <w:color w:val="000000"/>
                    <w:sz w:val="22"/>
                    <w:szCs w:val="22"/>
                  </w:rPr>
                </w:rPrChange>
              </w:rPr>
              <w:pPrChange w:id="8135" w:author="Nick.Tolimieri [2]" w:date="2022-09-15T08:36:00Z">
                <w:pPr>
                  <w:jc w:val="right"/>
                </w:pPr>
              </w:pPrChange>
            </w:pPr>
            <w:ins w:id="8136" w:author="Nick.Tolimieri [2]" w:date="2022-09-15T08:36:00Z">
              <w:r w:rsidRPr="00333E54">
                <w:rPr>
                  <w:rFonts w:asciiTheme="minorHAnsi" w:eastAsiaTheme="minorHAnsi" w:hAnsiTheme="minorHAnsi" w:cstheme="minorBidi"/>
                  <w:sz w:val="22"/>
                  <w:szCs w:val="22"/>
                  <w:rPrChange w:id="8137" w:author="Nick.Tolimieri [2]" w:date="2022-09-15T08:36:00Z">
                    <w:rPr>
                      <w:rFonts w:ascii="Calibri" w:hAnsi="Calibri" w:cs="Calibri"/>
                      <w:color w:val="000000"/>
                      <w:sz w:val="22"/>
                      <w:szCs w:val="22"/>
                    </w:rPr>
                  </w:rPrChange>
                </w:rPr>
                <w:t>11</w:t>
              </w:r>
            </w:ins>
          </w:p>
        </w:tc>
        <w:tc>
          <w:tcPr>
            <w:tcW w:w="960" w:type="dxa"/>
            <w:noWrap/>
            <w:hideMark/>
            <w:tcPrChange w:id="813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39" w:author="Nick.Tolimieri [2]" w:date="2022-09-15T08:36:00Z"/>
                <w:rFonts w:asciiTheme="minorHAnsi" w:eastAsiaTheme="minorHAnsi" w:hAnsiTheme="minorHAnsi" w:cstheme="minorBidi"/>
                <w:sz w:val="22"/>
                <w:szCs w:val="22"/>
                <w:rPrChange w:id="8140" w:author="Nick.Tolimieri [2]" w:date="2022-09-15T08:36:00Z">
                  <w:rPr>
                    <w:ins w:id="8141" w:author="Nick.Tolimieri [2]" w:date="2022-09-15T08:36:00Z"/>
                    <w:rFonts w:ascii="Calibri" w:hAnsi="Calibri" w:cs="Calibri"/>
                    <w:color w:val="000000"/>
                    <w:sz w:val="22"/>
                    <w:szCs w:val="22"/>
                  </w:rPr>
                </w:rPrChange>
              </w:rPr>
              <w:pPrChange w:id="8142" w:author="Nick.Tolimieri [2]" w:date="2022-09-15T08:36:00Z">
                <w:pPr>
                  <w:jc w:val="right"/>
                </w:pPr>
              </w:pPrChange>
            </w:pPr>
            <w:ins w:id="8143" w:author="Nick.Tolimieri [2]" w:date="2022-09-15T08:36:00Z">
              <w:r w:rsidRPr="00333E54">
                <w:rPr>
                  <w:rFonts w:asciiTheme="minorHAnsi" w:eastAsiaTheme="minorHAnsi" w:hAnsiTheme="minorHAnsi" w:cstheme="minorBidi"/>
                  <w:sz w:val="22"/>
                  <w:szCs w:val="22"/>
                  <w:rPrChange w:id="8144" w:author="Nick.Tolimieri [2]" w:date="2022-09-15T08:36:00Z">
                    <w:rPr>
                      <w:rFonts w:ascii="Calibri" w:hAnsi="Calibri" w:cs="Calibri"/>
                      <w:color w:val="000000"/>
                      <w:sz w:val="22"/>
                      <w:szCs w:val="22"/>
                    </w:rPr>
                  </w:rPrChange>
                </w:rPr>
                <w:t>5</w:t>
              </w:r>
            </w:ins>
          </w:p>
        </w:tc>
        <w:tc>
          <w:tcPr>
            <w:tcW w:w="960" w:type="dxa"/>
            <w:noWrap/>
            <w:hideMark/>
            <w:tcPrChange w:id="814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46" w:author="Nick.Tolimieri [2]" w:date="2022-09-15T08:36:00Z"/>
                <w:rFonts w:asciiTheme="minorHAnsi" w:eastAsiaTheme="minorHAnsi" w:hAnsiTheme="minorHAnsi" w:cstheme="minorBidi"/>
                <w:sz w:val="22"/>
                <w:szCs w:val="22"/>
                <w:rPrChange w:id="8147" w:author="Nick.Tolimieri [2]" w:date="2022-09-15T08:36:00Z">
                  <w:rPr>
                    <w:ins w:id="8148" w:author="Nick.Tolimieri [2]" w:date="2022-09-15T08:36:00Z"/>
                    <w:rFonts w:ascii="Calibri" w:hAnsi="Calibri" w:cs="Calibri"/>
                    <w:color w:val="000000"/>
                    <w:sz w:val="22"/>
                    <w:szCs w:val="22"/>
                  </w:rPr>
                </w:rPrChange>
              </w:rPr>
              <w:pPrChange w:id="8149" w:author="Nick.Tolimieri [2]" w:date="2022-09-15T08:36:00Z">
                <w:pPr>
                  <w:jc w:val="right"/>
                </w:pPr>
              </w:pPrChange>
            </w:pPr>
            <w:ins w:id="8150" w:author="Nick.Tolimieri [2]" w:date="2022-09-15T08:36:00Z">
              <w:r w:rsidRPr="00333E54">
                <w:rPr>
                  <w:rFonts w:asciiTheme="minorHAnsi" w:eastAsiaTheme="minorHAnsi" w:hAnsiTheme="minorHAnsi" w:cstheme="minorBidi"/>
                  <w:sz w:val="22"/>
                  <w:szCs w:val="22"/>
                  <w:rPrChange w:id="8151" w:author="Nick.Tolimieri [2]" w:date="2022-09-15T08:36:00Z">
                    <w:rPr>
                      <w:rFonts w:ascii="Calibri" w:hAnsi="Calibri" w:cs="Calibri"/>
                      <w:color w:val="000000"/>
                      <w:sz w:val="22"/>
                      <w:szCs w:val="22"/>
                    </w:rPr>
                  </w:rPrChange>
                </w:rPr>
                <w:t>6</w:t>
              </w:r>
            </w:ins>
          </w:p>
        </w:tc>
        <w:tc>
          <w:tcPr>
            <w:tcW w:w="960" w:type="dxa"/>
            <w:noWrap/>
            <w:hideMark/>
            <w:tcPrChange w:id="815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53" w:author="Nick.Tolimieri [2]" w:date="2022-09-15T08:36:00Z"/>
                <w:rFonts w:asciiTheme="minorHAnsi" w:eastAsiaTheme="minorHAnsi" w:hAnsiTheme="minorHAnsi" w:cstheme="minorBidi"/>
                <w:sz w:val="22"/>
                <w:szCs w:val="22"/>
                <w:rPrChange w:id="8154" w:author="Nick.Tolimieri [2]" w:date="2022-09-15T08:36:00Z">
                  <w:rPr>
                    <w:ins w:id="8155" w:author="Nick.Tolimieri [2]" w:date="2022-09-15T08:36:00Z"/>
                    <w:rFonts w:ascii="Calibri" w:hAnsi="Calibri" w:cs="Calibri"/>
                    <w:color w:val="000000"/>
                    <w:sz w:val="22"/>
                    <w:szCs w:val="22"/>
                  </w:rPr>
                </w:rPrChange>
              </w:rPr>
              <w:pPrChange w:id="8156" w:author="Nick.Tolimieri [2]" w:date="2022-09-15T08:36:00Z">
                <w:pPr>
                  <w:jc w:val="right"/>
                </w:pPr>
              </w:pPrChange>
            </w:pPr>
            <w:ins w:id="8157" w:author="Nick.Tolimieri [2]" w:date="2022-09-15T08:36:00Z">
              <w:r w:rsidRPr="00333E54">
                <w:rPr>
                  <w:rFonts w:asciiTheme="minorHAnsi" w:eastAsiaTheme="minorHAnsi" w:hAnsiTheme="minorHAnsi" w:cstheme="minorBidi"/>
                  <w:sz w:val="22"/>
                  <w:szCs w:val="22"/>
                  <w:rPrChange w:id="8158" w:author="Nick.Tolimieri [2]" w:date="2022-09-15T08:36:00Z">
                    <w:rPr>
                      <w:rFonts w:ascii="Calibri" w:hAnsi="Calibri" w:cs="Calibri"/>
                      <w:color w:val="000000"/>
                      <w:sz w:val="22"/>
                      <w:szCs w:val="22"/>
                    </w:rPr>
                  </w:rPrChange>
                </w:rPr>
                <w:t>1.57</w:t>
              </w:r>
            </w:ins>
          </w:p>
        </w:tc>
        <w:tc>
          <w:tcPr>
            <w:tcW w:w="960" w:type="dxa"/>
            <w:noWrap/>
            <w:hideMark/>
            <w:tcPrChange w:id="815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60" w:author="Nick.Tolimieri [2]" w:date="2022-09-15T08:36:00Z"/>
                <w:rFonts w:asciiTheme="minorHAnsi" w:eastAsiaTheme="minorHAnsi" w:hAnsiTheme="minorHAnsi" w:cstheme="minorBidi"/>
                <w:sz w:val="22"/>
                <w:szCs w:val="22"/>
                <w:rPrChange w:id="8161" w:author="Nick.Tolimieri [2]" w:date="2022-09-15T08:36:00Z">
                  <w:rPr>
                    <w:ins w:id="8162" w:author="Nick.Tolimieri [2]" w:date="2022-09-15T08:36:00Z"/>
                    <w:rFonts w:ascii="Calibri" w:hAnsi="Calibri" w:cs="Calibri"/>
                    <w:color w:val="000000"/>
                    <w:sz w:val="22"/>
                    <w:szCs w:val="22"/>
                  </w:rPr>
                </w:rPrChange>
              </w:rPr>
              <w:pPrChange w:id="8163" w:author="Nick.Tolimieri [2]" w:date="2022-09-15T08:36:00Z">
                <w:pPr>
                  <w:jc w:val="right"/>
                </w:pPr>
              </w:pPrChange>
            </w:pPr>
            <w:ins w:id="8164" w:author="Nick.Tolimieri [2]" w:date="2022-09-15T08:36:00Z">
              <w:r w:rsidRPr="00333E54">
                <w:rPr>
                  <w:rFonts w:asciiTheme="minorHAnsi" w:eastAsiaTheme="minorHAnsi" w:hAnsiTheme="minorHAnsi" w:cstheme="minorBidi"/>
                  <w:sz w:val="22"/>
                  <w:szCs w:val="22"/>
                  <w:rPrChange w:id="8165" w:author="Nick.Tolimieri [2]" w:date="2022-09-15T08:36:00Z">
                    <w:rPr>
                      <w:rFonts w:ascii="Calibri" w:hAnsi="Calibri" w:cs="Calibri"/>
                      <w:color w:val="000000"/>
                      <w:sz w:val="22"/>
                      <w:szCs w:val="22"/>
                    </w:rPr>
                  </w:rPrChange>
                </w:rPr>
                <w:t>0.13</w:t>
              </w:r>
            </w:ins>
          </w:p>
        </w:tc>
      </w:tr>
      <w:tr w:rsidR="00333E54" w:rsidRPr="00333E54" w:rsidTr="00333E54">
        <w:trPr>
          <w:divId w:val="1703289460"/>
          <w:trHeight w:val="300"/>
          <w:ins w:id="8166" w:author="Nick.Tolimieri [2]" w:date="2022-09-15T08:36:00Z"/>
          <w:trPrChange w:id="8167" w:author="Nick.Tolimieri [2]" w:date="2022-09-15T08:36:00Z">
            <w:trPr>
              <w:divId w:val="1703289460"/>
              <w:trHeight w:val="300"/>
            </w:trPr>
          </w:trPrChange>
        </w:trPr>
        <w:tc>
          <w:tcPr>
            <w:tcW w:w="960" w:type="dxa"/>
            <w:noWrap/>
            <w:hideMark/>
            <w:tcPrChange w:id="816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69" w:author="Nick.Tolimieri [2]" w:date="2022-09-15T08:36:00Z"/>
                <w:rFonts w:asciiTheme="minorHAnsi" w:eastAsiaTheme="minorHAnsi" w:hAnsiTheme="minorHAnsi" w:cstheme="minorBidi"/>
                <w:sz w:val="22"/>
                <w:szCs w:val="22"/>
                <w:rPrChange w:id="8170" w:author="Nick.Tolimieri [2]" w:date="2022-09-15T08:36:00Z">
                  <w:rPr>
                    <w:ins w:id="8171" w:author="Nick.Tolimieri [2]" w:date="2022-09-15T08:36:00Z"/>
                    <w:rFonts w:ascii="Calibri" w:hAnsi="Calibri" w:cs="Calibri"/>
                    <w:color w:val="000000"/>
                    <w:sz w:val="22"/>
                    <w:szCs w:val="22"/>
                  </w:rPr>
                </w:rPrChange>
              </w:rPr>
              <w:pPrChange w:id="8172" w:author="Nick.Tolimieri [2]" w:date="2022-09-15T08:36:00Z">
                <w:pPr/>
              </w:pPrChange>
            </w:pPr>
            <w:ins w:id="8173" w:author="Nick.Tolimieri [2]" w:date="2022-09-15T08:36:00Z">
              <w:r w:rsidRPr="00333E54">
                <w:rPr>
                  <w:rFonts w:asciiTheme="minorHAnsi" w:eastAsiaTheme="minorHAnsi" w:hAnsiTheme="minorHAnsi" w:cstheme="minorBidi"/>
                  <w:sz w:val="22"/>
                  <w:szCs w:val="22"/>
                  <w:rPrChange w:id="8174" w:author="Nick.Tolimieri [2]" w:date="2022-09-15T08:36:00Z">
                    <w:rPr>
                      <w:rFonts w:ascii="Calibri" w:hAnsi="Calibri" w:cs="Calibri"/>
                      <w:color w:val="000000"/>
                      <w:sz w:val="22"/>
                      <w:szCs w:val="22"/>
                    </w:rPr>
                  </w:rPrChange>
                </w:rPr>
                <w:t>Cape Alava</w:t>
              </w:r>
            </w:ins>
          </w:p>
        </w:tc>
        <w:tc>
          <w:tcPr>
            <w:tcW w:w="960" w:type="dxa"/>
            <w:noWrap/>
            <w:hideMark/>
            <w:tcPrChange w:id="817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76" w:author="Nick.Tolimieri [2]" w:date="2022-09-15T08:36:00Z"/>
                <w:rFonts w:asciiTheme="minorHAnsi" w:eastAsiaTheme="minorHAnsi" w:hAnsiTheme="minorHAnsi" w:cstheme="minorBidi"/>
                <w:sz w:val="22"/>
                <w:szCs w:val="22"/>
                <w:rPrChange w:id="8177" w:author="Nick.Tolimieri [2]" w:date="2022-09-15T08:36:00Z">
                  <w:rPr>
                    <w:ins w:id="8178" w:author="Nick.Tolimieri [2]" w:date="2022-09-15T08:36:00Z"/>
                    <w:rFonts w:ascii="Calibri" w:hAnsi="Calibri" w:cs="Calibri"/>
                    <w:color w:val="000000"/>
                    <w:sz w:val="22"/>
                    <w:szCs w:val="22"/>
                  </w:rPr>
                </w:rPrChange>
              </w:rPr>
              <w:pPrChange w:id="8179" w:author="Nick.Tolimieri [2]" w:date="2022-09-15T08:36:00Z">
                <w:pPr>
                  <w:jc w:val="right"/>
                </w:pPr>
              </w:pPrChange>
            </w:pPr>
            <w:ins w:id="8180" w:author="Nick.Tolimieri [2]" w:date="2022-09-15T08:36:00Z">
              <w:r w:rsidRPr="00333E54">
                <w:rPr>
                  <w:rFonts w:asciiTheme="minorHAnsi" w:eastAsiaTheme="minorHAnsi" w:hAnsiTheme="minorHAnsi" w:cstheme="minorBidi"/>
                  <w:sz w:val="22"/>
                  <w:szCs w:val="22"/>
                  <w:rPrChange w:id="8181" w:author="Nick.Tolimieri [2]" w:date="2022-09-15T08:36:00Z">
                    <w:rPr>
                      <w:rFonts w:ascii="Calibri" w:hAnsi="Calibri" w:cs="Calibri"/>
                      <w:color w:val="000000"/>
                      <w:sz w:val="22"/>
                      <w:szCs w:val="22"/>
                    </w:rPr>
                  </w:rPrChange>
                </w:rPr>
                <w:t>2011</w:t>
              </w:r>
            </w:ins>
          </w:p>
        </w:tc>
        <w:tc>
          <w:tcPr>
            <w:tcW w:w="960" w:type="dxa"/>
            <w:noWrap/>
            <w:hideMark/>
            <w:tcPrChange w:id="818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83" w:author="Nick.Tolimieri [2]" w:date="2022-09-15T08:36:00Z"/>
                <w:rFonts w:asciiTheme="minorHAnsi" w:eastAsiaTheme="minorHAnsi" w:hAnsiTheme="minorHAnsi" w:cstheme="minorBidi"/>
                <w:sz w:val="22"/>
                <w:szCs w:val="22"/>
                <w:rPrChange w:id="8184" w:author="Nick.Tolimieri [2]" w:date="2022-09-15T08:36:00Z">
                  <w:rPr>
                    <w:ins w:id="8185" w:author="Nick.Tolimieri [2]" w:date="2022-09-15T08:36:00Z"/>
                    <w:rFonts w:ascii="Calibri" w:hAnsi="Calibri" w:cs="Calibri"/>
                    <w:color w:val="000000"/>
                    <w:sz w:val="22"/>
                    <w:szCs w:val="22"/>
                  </w:rPr>
                </w:rPrChange>
              </w:rPr>
              <w:pPrChange w:id="8186" w:author="Nick.Tolimieri [2]" w:date="2022-09-15T08:36:00Z">
                <w:pPr>
                  <w:jc w:val="right"/>
                </w:pPr>
              </w:pPrChange>
            </w:pPr>
            <w:ins w:id="8187" w:author="Nick.Tolimieri [2]" w:date="2022-09-15T08:36:00Z">
              <w:r w:rsidRPr="00333E54">
                <w:rPr>
                  <w:rFonts w:asciiTheme="minorHAnsi" w:eastAsiaTheme="minorHAnsi" w:hAnsiTheme="minorHAnsi" w:cstheme="minorBidi"/>
                  <w:sz w:val="22"/>
                  <w:szCs w:val="22"/>
                  <w:rPrChange w:id="8188" w:author="Nick.Tolimieri [2]" w:date="2022-09-15T08:36:00Z">
                    <w:rPr>
                      <w:rFonts w:ascii="Calibri" w:hAnsi="Calibri" w:cs="Calibri"/>
                      <w:color w:val="000000"/>
                      <w:sz w:val="22"/>
                      <w:szCs w:val="22"/>
                    </w:rPr>
                  </w:rPrChange>
                </w:rPr>
                <w:t>0</w:t>
              </w:r>
            </w:ins>
          </w:p>
        </w:tc>
        <w:tc>
          <w:tcPr>
            <w:tcW w:w="960" w:type="dxa"/>
            <w:noWrap/>
            <w:hideMark/>
            <w:tcPrChange w:id="818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90" w:author="Nick.Tolimieri [2]" w:date="2022-09-15T08:36:00Z"/>
                <w:rFonts w:asciiTheme="minorHAnsi" w:eastAsiaTheme="minorHAnsi" w:hAnsiTheme="minorHAnsi" w:cstheme="minorBidi"/>
                <w:sz w:val="22"/>
                <w:szCs w:val="22"/>
                <w:rPrChange w:id="8191" w:author="Nick.Tolimieri [2]" w:date="2022-09-15T08:36:00Z">
                  <w:rPr>
                    <w:ins w:id="8192" w:author="Nick.Tolimieri [2]" w:date="2022-09-15T08:36:00Z"/>
                    <w:rFonts w:ascii="Calibri" w:hAnsi="Calibri" w:cs="Calibri"/>
                    <w:color w:val="000000"/>
                    <w:sz w:val="22"/>
                    <w:szCs w:val="22"/>
                  </w:rPr>
                </w:rPrChange>
              </w:rPr>
              <w:pPrChange w:id="8193" w:author="Nick.Tolimieri [2]" w:date="2022-09-15T08:36:00Z">
                <w:pPr>
                  <w:jc w:val="right"/>
                </w:pPr>
              </w:pPrChange>
            </w:pPr>
            <w:ins w:id="8194" w:author="Nick.Tolimieri [2]" w:date="2022-09-15T08:36:00Z">
              <w:r w:rsidRPr="00333E54">
                <w:rPr>
                  <w:rFonts w:asciiTheme="minorHAnsi" w:eastAsiaTheme="minorHAnsi" w:hAnsiTheme="minorHAnsi" w:cstheme="minorBidi"/>
                  <w:sz w:val="22"/>
                  <w:szCs w:val="22"/>
                  <w:rPrChange w:id="8195" w:author="Nick.Tolimieri [2]" w:date="2022-09-15T08:36:00Z">
                    <w:rPr>
                      <w:rFonts w:ascii="Calibri" w:hAnsi="Calibri" w:cs="Calibri"/>
                      <w:color w:val="000000"/>
                      <w:sz w:val="22"/>
                      <w:szCs w:val="22"/>
                    </w:rPr>
                  </w:rPrChange>
                </w:rPr>
                <w:t>0</w:t>
              </w:r>
            </w:ins>
          </w:p>
        </w:tc>
        <w:tc>
          <w:tcPr>
            <w:tcW w:w="960" w:type="dxa"/>
            <w:noWrap/>
            <w:hideMark/>
            <w:tcPrChange w:id="819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197" w:author="Nick.Tolimieri [2]" w:date="2022-09-15T08:36:00Z"/>
                <w:rFonts w:asciiTheme="minorHAnsi" w:eastAsiaTheme="minorHAnsi" w:hAnsiTheme="minorHAnsi" w:cstheme="minorBidi"/>
                <w:sz w:val="22"/>
                <w:szCs w:val="22"/>
                <w:rPrChange w:id="8198" w:author="Nick.Tolimieri [2]" w:date="2022-09-15T08:36:00Z">
                  <w:rPr>
                    <w:ins w:id="8199" w:author="Nick.Tolimieri [2]" w:date="2022-09-15T08:36:00Z"/>
                    <w:rFonts w:ascii="Calibri" w:hAnsi="Calibri" w:cs="Calibri"/>
                    <w:color w:val="000000"/>
                    <w:sz w:val="22"/>
                    <w:szCs w:val="22"/>
                  </w:rPr>
                </w:rPrChange>
              </w:rPr>
              <w:pPrChange w:id="8200" w:author="Nick.Tolimieri [2]" w:date="2022-09-15T08:36:00Z">
                <w:pPr>
                  <w:jc w:val="right"/>
                </w:pPr>
              </w:pPrChange>
            </w:pPr>
            <w:ins w:id="8201" w:author="Nick.Tolimieri [2]" w:date="2022-09-15T08:36:00Z">
              <w:r w:rsidRPr="00333E54">
                <w:rPr>
                  <w:rFonts w:asciiTheme="minorHAnsi" w:eastAsiaTheme="minorHAnsi" w:hAnsiTheme="minorHAnsi" w:cstheme="minorBidi"/>
                  <w:sz w:val="22"/>
                  <w:szCs w:val="22"/>
                  <w:rPrChange w:id="8202" w:author="Nick.Tolimieri [2]" w:date="2022-09-15T08:36:00Z">
                    <w:rPr>
                      <w:rFonts w:ascii="Calibri" w:hAnsi="Calibri" w:cs="Calibri"/>
                      <w:color w:val="000000"/>
                      <w:sz w:val="22"/>
                      <w:szCs w:val="22"/>
                    </w:rPr>
                  </w:rPrChange>
                </w:rPr>
                <w:t>0</w:t>
              </w:r>
            </w:ins>
          </w:p>
        </w:tc>
        <w:tc>
          <w:tcPr>
            <w:tcW w:w="960" w:type="dxa"/>
            <w:noWrap/>
            <w:hideMark/>
            <w:tcPrChange w:id="820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04" w:author="Nick.Tolimieri [2]" w:date="2022-09-15T08:36:00Z"/>
                <w:rFonts w:asciiTheme="minorHAnsi" w:eastAsiaTheme="minorHAnsi" w:hAnsiTheme="minorHAnsi" w:cstheme="minorBidi"/>
                <w:sz w:val="22"/>
                <w:szCs w:val="22"/>
                <w:rPrChange w:id="8205" w:author="Nick.Tolimieri [2]" w:date="2022-09-15T08:36:00Z">
                  <w:rPr>
                    <w:ins w:id="8206" w:author="Nick.Tolimieri [2]" w:date="2022-09-15T08:36:00Z"/>
                    <w:rFonts w:ascii="Calibri" w:hAnsi="Calibri" w:cs="Calibri"/>
                    <w:color w:val="000000"/>
                    <w:sz w:val="22"/>
                    <w:szCs w:val="22"/>
                  </w:rPr>
                </w:rPrChange>
              </w:rPr>
              <w:pPrChange w:id="8207" w:author="Nick.Tolimieri [2]" w:date="2022-09-15T08:36:00Z">
                <w:pPr>
                  <w:jc w:val="right"/>
                </w:pPr>
              </w:pPrChange>
            </w:pPr>
            <w:ins w:id="8208" w:author="Nick.Tolimieri [2]" w:date="2022-09-15T08:36:00Z">
              <w:r w:rsidRPr="00333E54">
                <w:rPr>
                  <w:rFonts w:asciiTheme="minorHAnsi" w:eastAsiaTheme="minorHAnsi" w:hAnsiTheme="minorHAnsi" w:cstheme="minorBidi"/>
                  <w:sz w:val="22"/>
                  <w:szCs w:val="22"/>
                  <w:rPrChange w:id="8209" w:author="Nick.Tolimieri [2]" w:date="2022-09-15T08:36:00Z">
                    <w:rPr>
                      <w:rFonts w:ascii="Calibri" w:hAnsi="Calibri" w:cs="Calibri"/>
                      <w:color w:val="000000"/>
                      <w:sz w:val="22"/>
                      <w:szCs w:val="22"/>
                    </w:rPr>
                  </w:rPrChange>
                </w:rPr>
                <w:t>0</w:t>
              </w:r>
            </w:ins>
          </w:p>
        </w:tc>
        <w:tc>
          <w:tcPr>
            <w:tcW w:w="960" w:type="dxa"/>
            <w:noWrap/>
            <w:hideMark/>
            <w:tcPrChange w:id="821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11" w:author="Nick.Tolimieri [2]" w:date="2022-09-15T08:36:00Z"/>
                <w:rFonts w:asciiTheme="minorHAnsi" w:eastAsiaTheme="minorHAnsi" w:hAnsiTheme="minorHAnsi" w:cstheme="minorBidi"/>
                <w:sz w:val="22"/>
                <w:szCs w:val="22"/>
                <w:rPrChange w:id="8212" w:author="Nick.Tolimieri [2]" w:date="2022-09-15T08:36:00Z">
                  <w:rPr>
                    <w:ins w:id="8213" w:author="Nick.Tolimieri [2]" w:date="2022-09-15T08:36:00Z"/>
                    <w:rFonts w:ascii="Calibri" w:hAnsi="Calibri" w:cs="Calibri"/>
                    <w:color w:val="000000"/>
                    <w:sz w:val="22"/>
                    <w:szCs w:val="22"/>
                  </w:rPr>
                </w:rPrChange>
              </w:rPr>
              <w:pPrChange w:id="8214" w:author="Nick.Tolimieri [2]" w:date="2022-09-15T08:36:00Z">
                <w:pPr/>
              </w:pPrChange>
            </w:pPr>
            <w:ins w:id="8215" w:author="Nick.Tolimieri [2]" w:date="2022-09-15T08:36:00Z">
              <w:r w:rsidRPr="00333E54">
                <w:rPr>
                  <w:rFonts w:asciiTheme="minorHAnsi" w:eastAsiaTheme="minorHAnsi" w:hAnsiTheme="minorHAnsi" w:cstheme="minorBidi"/>
                  <w:sz w:val="22"/>
                  <w:szCs w:val="22"/>
                  <w:rPrChange w:id="8216" w:author="Nick.Tolimieri [2]" w:date="2022-09-15T08:36:00Z">
                    <w:rPr>
                      <w:rFonts w:ascii="Calibri" w:hAnsi="Calibri" w:cs="Calibri"/>
                      <w:color w:val="000000"/>
                      <w:sz w:val="22"/>
                      <w:szCs w:val="22"/>
                    </w:rPr>
                  </w:rPrChange>
                </w:rPr>
                <w:t>NA</w:t>
              </w:r>
            </w:ins>
          </w:p>
        </w:tc>
        <w:tc>
          <w:tcPr>
            <w:tcW w:w="960" w:type="dxa"/>
            <w:noWrap/>
            <w:hideMark/>
            <w:tcPrChange w:id="821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18" w:author="Nick.Tolimieri [2]" w:date="2022-09-15T08:36:00Z"/>
                <w:rFonts w:asciiTheme="minorHAnsi" w:eastAsiaTheme="minorHAnsi" w:hAnsiTheme="minorHAnsi" w:cstheme="minorBidi"/>
                <w:sz w:val="22"/>
                <w:szCs w:val="22"/>
                <w:rPrChange w:id="8219" w:author="Nick.Tolimieri [2]" w:date="2022-09-15T08:36:00Z">
                  <w:rPr>
                    <w:ins w:id="8220" w:author="Nick.Tolimieri [2]" w:date="2022-09-15T08:36:00Z"/>
                    <w:rFonts w:ascii="Calibri" w:hAnsi="Calibri" w:cs="Calibri"/>
                    <w:color w:val="000000"/>
                    <w:sz w:val="22"/>
                    <w:szCs w:val="22"/>
                  </w:rPr>
                </w:rPrChange>
              </w:rPr>
              <w:pPrChange w:id="8221" w:author="Nick.Tolimieri [2]" w:date="2022-09-15T08:36:00Z">
                <w:pPr/>
              </w:pPrChange>
            </w:pPr>
            <w:ins w:id="8222" w:author="Nick.Tolimieri [2]" w:date="2022-09-15T08:36:00Z">
              <w:r w:rsidRPr="00333E54">
                <w:rPr>
                  <w:rFonts w:asciiTheme="minorHAnsi" w:eastAsiaTheme="minorHAnsi" w:hAnsiTheme="minorHAnsi" w:cstheme="minorBidi"/>
                  <w:sz w:val="22"/>
                  <w:szCs w:val="22"/>
                  <w:rPrChange w:id="8223" w:author="Nick.Tolimieri [2]" w:date="2022-09-15T08:36:00Z">
                    <w:rPr>
                      <w:rFonts w:ascii="Calibri" w:hAnsi="Calibri" w:cs="Calibri"/>
                      <w:color w:val="000000"/>
                      <w:sz w:val="22"/>
                      <w:szCs w:val="22"/>
                    </w:rPr>
                  </w:rPrChange>
                </w:rPr>
                <w:t>NA</w:t>
              </w:r>
            </w:ins>
          </w:p>
        </w:tc>
        <w:tc>
          <w:tcPr>
            <w:tcW w:w="960" w:type="dxa"/>
            <w:noWrap/>
            <w:hideMark/>
            <w:tcPrChange w:id="822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25" w:author="Nick.Tolimieri [2]" w:date="2022-09-15T08:36:00Z"/>
                <w:rFonts w:asciiTheme="minorHAnsi" w:eastAsiaTheme="minorHAnsi" w:hAnsiTheme="minorHAnsi" w:cstheme="minorBidi"/>
                <w:sz w:val="22"/>
                <w:szCs w:val="22"/>
                <w:rPrChange w:id="8226" w:author="Nick.Tolimieri [2]" w:date="2022-09-15T08:36:00Z">
                  <w:rPr>
                    <w:ins w:id="8227" w:author="Nick.Tolimieri [2]" w:date="2022-09-15T08:36:00Z"/>
                    <w:rFonts w:ascii="Calibri" w:hAnsi="Calibri" w:cs="Calibri"/>
                    <w:color w:val="000000"/>
                    <w:sz w:val="22"/>
                    <w:szCs w:val="22"/>
                  </w:rPr>
                </w:rPrChange>
              </w:rPr>
              <w:pPrChange w:id="8228" w:author="Nick.Tolimieri [2]" w:date="2022-09-15T08:36:00Z">
                <w:pPr/>
              </w:pPrChange>
            </w:pPr>
            <w:ins w:id="8229" w:author="Nick.Tolimieri [2]" w:date="2022-09-15T08:36:00Z">
              <w:r w:rsidRPr="00333E54">
                <w:rPr>
                  <w:rFonts w:asciiTheme="minorHAnsi" w:eastAsiaTheme="minorHAnsi" w:hAnsiTheme="minorHAnsi" w:cstheme="minorBidi"/>
                  <w:sz w:val="22"/>
                  <w:szCs w:val="22"/>
                  <w:rPrChange w:id="8230" w:author="Nick.Tolimieri [2]" w:date="2022-09-15T08:36:00Z">
                    <w:rPr>
                      <w:rFonts w:ascii="Calibri" w:hAnsi="Calibri" w:cs="Calibri"/>
                      <w:color w:val="000000"/>
                      <w:sz w:val="22"/>
                      <w:szCs w:val="22"/>
                    </w:rPr>
                  </w:rPrChange>
                </w:rPr>
                <w:t>NA</w:t>
              </w:r>
            </w:ins>
          </w:p>
        </w:tc>
        <w:tc>
          <w:tcPr>
            <w:tcW w:w="960" w:type="dxa"/>
            <w:noWrap/>
            <w:hideMark/>
            <w:tcPrChange w:id="823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32" w:author="Nick.Tolimieri [2]" w:date="2022-09-15T08:36:00Z"/>
                <w:rFonts w:asciiTheme="minorHAnsi" w:eastAsiaTheme="minorHAnsi" w:hAnsiTheme="minorHAnsi" w:cstheme="minorBidi"/>
                <w:sz w:val="22"/>
                <w:szCs w:val="22"/>
                <w:rPrChange w:id="8233" w:author="Nick.Tolimieri [2]" w:date="2022-09-15T08:36:00Z">
                  <w:rPr>
                    <w:ins w:id="8234" w:author="Nick.Tolimieri [2]" w:date="2022-09-15T08:36:00Z"/>
                    <w:rFonts w:ascii="Calibri" w:hAnsi="Calibri" w:cs="Calibri"/>
                    <w:color w:val="000000"/>
                    <w:sz w:val="22"/>
                    <w:szCs w:val="22"/>
                  </w:rPr>
                </w:rPrChange>
              </w:rPr>
              <w:pPrChange w:id="8235" w:author="Nick.Tolimieri [2]" w:date="2022-09-15T08:36:00Z">
                <w:pPr/>
              </w:pPrChange>
            </w:pPr>
            <w:ins w:id="8236" w:author="Nick.Tolimieri [2]" w:date="2022-09-15T08:36:00Z">
              <w:r w:rsidRPr="00333E54">
                <w:rPr>
                  <w:rFonts w:asciiTheme="minorHAnsi" w:eastAsiaTheme="minorHAnsi" w:hAnsiTheme="minorHAnsi" w:cstheme="minorBidi"/>
                  <w:sz w:val="22"/>
                  <w:szCs w:val="22"/>
                  <w:rPrChange w:id="8237"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8238" w:author="Nick.Tolimieri [2]" w:date="2022-09-15T08:36:00Z"/>
          <w:trPrChange w:id="8239" w:author="Nick.Tolimieri [2]" w:date="2022-09-15T08:36:00Z">
            <w:trPr>
              <w:divId w:val="1703289460"/>
              <w:trHeight w:val="300"/>
            </w:trPr>
          </w:trPrChange>
        </w:trPr>
        <w:tc>
          <w:tcPr>
            <w:tcW w:w="960" w:type="dxa"/>
            <w:noWrap/>
            <w:hideMark/>
            <w:tcPrChange w:id="824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41" w:author="Nick.Tolimieri [2]" w:date="2022-09-15T08:36:00Z"/>
                <w:rFonts w:asciiTheme="minorHAnsi" w:eastAsiaTheme="minorHAnsi" w:hAnsiTheme="minorHAnsi" w:cstheme="minorBidi"/>
                <w:sz w:val="22"/>
                <w:szCs w:val="22"/>
                <w:rPrChange w:id="8242" w:author="Nick.Tolimieri [2]" w:date="2022-09-15T08:36:00Z">
                  <w:rPr>
                    <w:ins w:id="8243" w:author="Nick.Tolimieri [2]" w:date="2022-09-15T08:36:00Z"/>
                    <w:rFonts w:ascii="Calibri" w:hAnsi="Calibri" w:cs="Calibri"/>
                    <w:color w:val="000000"/>
                    <w:sz w:val="22"/>
                    <w:szCs w:val="22"/>
                  </w:rPr>
                </w:rPrChange>
              </w:rPr>
              <w:pPrChange w:id="8244" w:author="Nick.Tolimieri [2]" w:date="2022-09-15T08:36:00Z">
                <w:pPr/>
              </w:pPrChange>
            </w:pPr>
            <w:ins w:id="8245" w:author="Nick.Tolimieri [2]" w:date="2022-09-15T08:36:00Z">
              <w:r w:rsidRPr="00333E54">
                <w:rPr>
                  <w:rFonts w:asciiTheme="minorHAnsi" w:eastAsiaTheme="minorHAnsi" w:hAnsiTheme="minorHAnsi" w:cstheme="minorBidi"/>
                  <w:sz w:val="22"/>
                  <w:szCs w:val="22"/>
                  <w:rPrChange w:id="8246" w:author="Nick.Tolimieri [2]" w:date="2022-09-15T08:36:00Z">
                    <w:rPr>
                      <w:rFonts w:ascii="Calibri" w:hAnsi="Calibri" w:cs="Calibri"/>
                      <w:color w:val="000000"/>
                      <w:sz w:val="22"/>
                      <w:szCs w:val="22"/>
                    </w:rPr>
                  </w:rPrChange>
                </w:rPr>
                <w:t>Cape Alava</w:t>
              </w:r>
            </w:ins>
          </w:p>
        </w:tc>
        <w:tc>
          <w:tcPr>
            <w:tcW w:w="960" w:type="dxa"/>
            <w:noWrap/>
            <w:hideMark/>
            <w:tcPrChange w:id="824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48" w:author="Nick.Tolimieri [2]" w:date="2022-09-15T08:36:00Z"/>
                <w:rFonts w:asciiTheme="minorHAnsi" w:eastAsiaTheme="minorHAnsi" w:hAnsiTheme="minorHAnsi" w:cstheme="minorBidi"/>
                <w:sz w:val="22"/>
                <w:szCs w:val="22"/>
                <w:rPrChange w:id="8249" w:author="Nick.Tolimieri [2]" w:date="2022-09-15T08:36:00Z">
                  <w:rPr>
                    <w:ins w:id="8250" w:author="Nick.Tolimieri [2]" w:date="2022-09-15T08:36:00Z"/>
                    <w:rFonts w:ascii="Calibri" w:hAnsi="Calibri" w:cs="Calibri"/>
                    <w:color w:val="000000"/>
                    <w:sz w:val="22"/>
                    <w:szCs w:val="22"/>
                  </w:rPr>
                </w:rPrChange>
              </w:rPr>
              <w:pPrChange w:id="8251" w:author="Nick.Tolimieri [2]" w:date="2022-09-15T08:36:00Z">
                <w:pPr>
                  <w:jc w:val="right"/>
                </w:pPr>
              </w:pPrChange>
            </w:pPr>
            <w:ins w:id="8252" w:author="Nick.Tolimieri [2]" w:date="2022-09-15T08:36:00Z">
              <w:r w:rsidRPr="00333E54">
                <w:rPr>
                  <w:rFonts w:asciiTheme="minorHAnsi" w:eastAsiaTheme="minorHAnsi" w:hAnsiTheme="minorHAnsi" w:cstheme="minorBidi"/>
                  <w:sz w:val="22"/>
                  <w:szCs w:val="22"/>
                  <w:rPrChange w:id="8253" w:author="Nick.Tolimieri [2]" w:date="2022-09-15T08:36:00Z">
                    <w:rPr>
                      <w:rFonts w:ascii="Calibri" w:hAnsi="Calibri" w:cs="Calibri"/>
                      <w:color w:val="000000"/>
                      <w:sz w:val="22"/>
                      <w:szCs w:val="22"/>
                    </w:rPr>
                  </w:rPrChange>
                </w:rPr>
                <w:t>2012</w:t>
              </w:r>
            </w:ins>
          </w:p>
        </w:tc>
        <w:tc>
          <w:tcPr>
            <w:tcW w:w="960" w:type="dxa"/>
            <w:noWrap/>
            <w:hideMark/>
            <w:tcPrChange w:id="825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55" w:author="Nick.Tolimieri [2]" w:date="2022-09-15T08:36:00Z"/>
                <w:rFonts w:asciiTheme="minorHAnsi" w:eastAsiaTheme="minorHAnsi" w:hAnsiTheme="minorHAnsi" w:cstheme="minorBidi"/>
                <w:sz w:val="22"/>
                <w:szCs w:val="22"/>
                <w:rPrChange w:id="8256" w:author="Nick.Tolimieri [2]" w:date="2022-09-15T08:36:00Z">
                  <w:rPr>
                    <w:ins w:id="8257" w:author="Nick.Tolimieri [2]" w:date="2022-09-15T08:36:00Z"/>
                    <w:rFonts w:ascii="Calibri" w:hAnsi="Calibri" w:cs="Calibri"/>
                    <w:color w:val="000000"/>
                    <w:sz w:val="22"/>
                    <w:szCs w:val="22"/>
                  </w:rPr>
                </w:rPrChange>
              </w:rPr>
              <w:pPrChange w:id="8258" w:author="Nick.Tolimieri [2]" w:date="2022-09-15T08:36:00Z">
                <w:pPr>
                  <w:jc w:val="right"/>
                </w:pPr>
              </w:pPrChange>
            </w:pPr>
            <w:ins w:id="8259" w:author="Nick.Tolimieri [2]" w:date="2022-09-15T08:36:00Z">
              <w:r w:rsidRPr="00333E54">
                <w:rPr>
                  <w:rFonts w:asciiTheme="minorHAnsi" w:eastAsiaTheme="minorHAnsi" w:hAnsiTheme="minorHAnsi" w:cstheme="minorBidi"/>
                  <w:sz w:val="22"/>
                  <w:szCs w:val="22"/>
                  <w:rPrChange w:id="8260" w:author="Nick.Tolimieri [2]" w:date="2022-09-15T08:36:00Z">
                    <w:rPr>
                      <w:rFonts w:ascii="Calibri" w:hAnsi="Calibri" w:cs="Calibri"/>
                      <w:color w:val="000000"/>
                      <w:sz w:val="22"/>
                      <w:szCs w:val="22"/>
                    </w:rPr>
                  </w:rPrChange>
                </w:rPr>
                <w:t>2</w:t>
              </w:r>
            </w:ins>
          </w:p>
        </w:tc>
        <w:tc>
          <w:tcPr>
            <w:tcW w:w="960" w:type="dxa"/>
            <w:noWrap/>
            <w:hideMark/>
            <w:tcPrChange w:id="826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62" w:author="Nick.Tolimieri [2]" w:date="2022-09-15T08:36:00Z"/>
                <w:rFonts w:asciiTheme="minorHAnsi" w:eastAsiaTheme="minorHAnsi" w:hAnsiTheme="minorHAnsi" w:cstheme="minorBidi"/>
                <w:sz w:val="22"/>
                <w:szCs w:val="22"/>
                <w:rPrChange w:id="8263" w:author="Nick.Tolimieri [2]" w:date="2022-09-15T08:36:00Z">
                  <w:rPr>
                    <w:ins w:id="8264" w:author="Nick.Tolimieri [2]" w:date="2022-09-15T08:36:00Z"/>
                    <w:rFonts w:ascii="Calibri" w:hAnsi="Calibri" w:cs="Calibri"/>
                    <w:color w:val="000000"/>
                    <w:sz w:val="22"/>
                    <w:szCs w:val="22"/>
                  </w:rPr>
                </w:rPrChange>
              </w:rPr>
              <w:pPrChange w:id="8265" w:author="Nick.Tolimieri [2]" w:date="2022-09-15T08:36:00Z">
                <w:pPr>
                  <w:jc w:val="right"/>
                </w:pPr>
              </w:pPrChange>
            </w:pPr>
            <w:ins w:id="8266" w:author="Nick.Tolimieri [2]" w:date="2022-09-15T08:36:00Z">
              <w:r w:rsidRPr="00333E54">
                <w:rPr>
                  <w:rFonts w:asciiTheme="minorHAnsi" w:eastAsiaTheme="minorHAnsi" w:hAnsiTheme="minorHAnsi" w:cstheme="minorBidi"/>
                  <w:sz w:val="22"/>
                  <w:szCs w:val="22"/>
                  <w:rPrChange w:id="8267" w:author="Nick.Tolimieri [2]" w:date="2022-09-15T08:36:00Z">
                    <w:rPr>
                      <w:rFonts w:ascii="Calibri" w:hAnsi="Calibri" w:cs="Calibri"/>
                      <w:color w:val="000000"/>
                      <w:sz w:val="22"/>
                      <w:szCs w:val="22"/>
                    </w:rPr>
                  </w:rPrChange>
                </w:rPr>
                <w:t>0</w:t>
              </w:r>
            </w:ins>
          </w:p>
        </w:tc>
        <w:tc>
          <w:tcPr>
            <w:tcW w:w="960" w:type="dxa"/>
            <w:noWrap/>
            <w:hideMark/>
            <w:tcPrChange w:id="826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69" w:author="Nick.Tolimieri [2]" w:date="2022-09-15T08:36:00Z"/>
                <w:rFonts w:asciiTheme="minorHAnsi" w:eastAsiaTheme="minorHAnsi" w:hAnsiTheme="minorHAnsi" w:cstheme="minorBidi"/>
                <w:sz w:val="22"/>
                <w:szCs w:val="22"/>
                <w:rPrChange w:id="8270" w:author="Nick.Tolimieri [2]" w:date="2022-09-15T08:36:00Z">
                  <w:rPr>
                    <w:ins w:id="8271" w:author="Nick.Tolimieri [2]" w:date="2022-09-15T08:36:00Z"/>
                    <w:rFonts w:ascii="Calibri" w:hAnsi="Calibri" w:cs="Calibri"/>
                    <w:color w:val="000000"/>
                    <w:sz w:val="22"/>
                    <w:szCs w:val="22"/>
                  </w:rPr>
                </w:rPrChange>
              </w:rPr>
              <w:pPrChange w:id="8272" w:author="Nick.Tolimieri [2]" w:date="2022-09-15T08:36:00Z">
                <w:pPr>
                  <w:jc w:val="right"/>
                </w:pPr>
              </w:pPrChange>
            </w:pPr>
            <w:ins w:id="8273" w:author="Nick.Tolimieri [2]" w:date="2022-09-15T08:36:00Z">
              <w:r w:rsidRPr="00333E54">
                <w:rPr>
                  <w:rFonts w:asciiTheme="minorHAnsi" w:eastAsiaTheme="minorHAnsi" w:hAnsiTheme="minorHAnsi" w:cstheme="minorBidi"/>
                  <w:sz w:val="22"/>
                  <w:szCs w:val="22"/>
                  <w:rPrChange w:id="8274" w:author="Nick.Tolimieri [2]" w:date="2022-09-15T08:36:00Z">
                    <w:rPr>
                      <w:rFonts w:ascii="Calibri" w:hAnsi="Calibri" w:cs="Calibri"/>
                      <w:color w:val="000000"/>
                      <w:sz w:val="22"/>
                      <w:szCs w:val="22"/>
                    </w:rPr>
                  </w:rPrChange>
                </w:rPr>
                <w:t>0</w:t>
              </w:r>
            </w:ins>
          </w:p>
        </w:tc>
        <w:tc>
          <w:tcPr>
            <w:tcW w:w="960" w:type="dxa"/>
            <w:noWrap/>
            <w:hideMark/>
            <w:tcPrChange w:id="827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76" w:author="Nick.Tolimieri [2]" w:date="2022-09-15T08:36:00Z"/>
                <w:rFonts w:asciiTheme="minorHAnsi" w:eastAsiaTheme="minorHAnsi" w:hAnsiTheme="minorHAnsi" w:cstheme="minorBidi"/>
                <w:sz w:val="22"/>
                <w:szCs w:val="22"/>
                <w:rPrChange w:id="8277" w:author="Nick.Tolimieri [2]" w:date="2022-09-15T08:36:00Z">
                  <w:rPr>
                    <w:ins w:id="8278" w:author="Nick.Tolimieri [2]" w:date="2022-09-15T08:36:00Z"/>
                    <w:rFonts w:ascii="Calibri" w:hAnsi="Calibri" w:cs="Calibri"/>
                    <w:color w:val="000000"/>
                    <w:sz w:val="22"/>
                    <w:szCs w:val="22"/>
                  </w:rPr>
                </w:rPrChange>
              </w:rPr>
              <w:pPrChange w:id="8279" w:author="Nick.Tolimieri [2]" w:date="2022-09-15T08:36:00Z">
                <w:pPr>
                  <w:jc w:val="right"/>
                </w:pPr>
              </w:pPrChange>
            </w:pPr>
            <w:ins w:id="8280" w:author="Nick.Tolimieri [2]" w:date="2022-09-15T08:36:00Z">
              <w:r w:rsidRPr="00333E54">
                <w:rPr>
                  <w:rFonts w:asciiTheme="minorHAnsi" w:eastAsiaTheme="minorHAnsi" w:hAnsiTheme="minorHAnsi" w:cstheme="minorBidi"/>
                  <w:sz w:val="22"/>
                  <w:szCs w:val="22"/>
                  <w:rPrChange w:id="8281" w:author="Nick.Tolimieri [2]" w:date="2022-09-15T08:36:00Z">
                    <w:rPr>
                      <w:rFonts w:ascii="Calibri" w:hAnsi="Calibri" w:cs="Calibri"/>
                      <w:color w:val="000000"/>
                      <w:sz w:val="22"/>
                      <w:szCs w:val="22"/>
                    </w:rPr>
                  </w:rPrChange>
                </w:rPr>
                <w:t>0</w:t>
              </w:r>
            </w:ins>
          </w:p>
        </w:tc>
        <w:tc>
          <w:tcPr>
            <w:tcW w:w="960" w:type="dxa"/>
            <w:noWrap/>
            <w:hideMark/>
            <w:tcPrChange w:id="828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83" w:author="Nick.Tolimieri [2]" w:date="2022-09-15T08:36:00Z"/>
                <w:rFonts w:asciiTheme="minorHAnsi" w:eastAsiaTheme="minorHAnsi" w:hAnsiTheme="minorHAnsi" w:cstheme="minorBidi"/>
                <w:sz w:val="22"/>
                <w:szCs w:val="22"/>
                <w:rPrChange w:id="8284" w:author="Nick.Tolimieri [2]" w:date="2022-09-15T08:36:00Z">
                  <w:rPr>
                    <w:ins w:id="8285" w:author="Nick.Tolimieri [2]" w:date="2022-09-15T08:36:00Z"/>
                    <w:rFonts w:ascii="Calibri" w:hAnsi="Calibri" w:cs="Calibri"/>
                    <w:color w:val="000000"/>
                    <w:sz w:val="22"/>
                    <w:szCs w:val="22"/>
                  </w:rPr>
                </w:rPrChange>
              </w:rPr>
              <w:pPrChange w:id="8286" w:author="Nick.Tolimieri [2]" w:date="2022-09-15T08:36:00Z">
                <w:pPr/>
              </w:pPrChange>
            </w:pPr>
            <w:ins w:id="8287" w:author="Nick.Tolimieri [2]" w:date="2022-09-15T08:36:00Z">
              <w:r w:rsidRPr="00333E54">
                <w:rPr>
                  <w:rFonts w:asciiTheme="minorHAnsi" w:eastAsiaTheme="minorHAnsi" w:hAnsiTheme="minorHAnsi" w:cstheme="minorBidi"/>
                  <w:sz w:val="22"/>
                  <w:szCs w:val="22"/>
                  <w:rPrChange w:id="8288" w:author="Nick.Tolimieri [2]" w:date="2022-09-15T08:36:00Z">
                    <w:rPr>
                      <w:rFonts w:ascii="Calibri" w:hAnsi="Calibri" w:cs="Calibri"/>
                      <w:color w:val="000000"/>
                      <w:sz w:val="22"/>
                      <w:szCs w:val="22"/>
                    </w:rPr>
                  </w:rPrChange>
                </w:rPr>
                <w:t>NA</w:t>
              </w:r>
            </w:ins>
          </w:p>
        </w:tc>
        <w:tc>
          <w:tcPr>
            <w:tcW w:w="960" w:type="dxa"/>
            <w:noWrap/>
            <w:hideMark/>
            <w:tcPrChange w:id="828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90" w:author="Nick.Tolimieri [2]" w:date="2022-09-15T08:36:00Z"/>
                <w:rFonts w:asciiTheme="minorHAnsi" w:eastAsiaTheme="minorHAnsi" w:hAnsiTheme="minorHAnsi" w:cstheme="minorBidi"/>
                <w:sz w:val="22"/>
                <w:szCs w:val="22"/>
                <w:rPrChange w:id="8291" w:author="Nick.Tolimieri [2]" w:date="2022-09-15T08:36:00Z">
                  <w:rPr>
                    <w:ins w:id="8292" w:author="Nick.Tolimieri [2]" w:date="2022-09-15T08:36:00Z"/>
                    <w:rFonts w:ascii="Calibri" w:hAnsi="Calibri" w:cs="Calibri"/>
                    <w:color w:val="000000"/>
                    <w:sz w:val="22"/>
                    <w:szCs w:val="22"/>
                  </w:rPr>
                </w:rPrChange>
              </w:rPr>
              <w:pPrChange w:id="8293" w:author="Nick.Tolimieri [2]" w:date="2022-09-15T08:36:00Z">
                <w:pPr/>
              </w:pPrChange>
            </w:pPr>
            <w:ins w:id="8294" w:author="Nick.Tolimieri [2]" w:date="2022-09-15T08:36:00Z">
              <w:r w:rsidRPr="00333E54">
                <w:rPr>
                  <w:rFonts w:asciiTheme="minorHAnsi" w:eastAsiaTheme="minorHAnsi" w:hAnsiTheme="minorHAnsi" w:cstheme="minorBidi"/>
                  <w:sz w:val="22"/>
                  <w:szCs w:val="22"/>
                  <w:rPrChange w:id="8295" w:author="Nick.Tolimieri [2]" w:date="2022-09-15T08:36:00Z">
                    <w:rPr>
                      <w:rFonts w:ascii="Calibri" w:hAnsi="Calibri" w:cs="Calibri"/>
                      <w:color w:val="000000"/>
                      <w:sz w:val="22"/>
                      <w:szCs w:val="22"/>
                    </w:rPr>
                  </w:rPrChange>
                </w:rPr>
                <w:t>NA</w:t>
              </w:r>
            </w:ins>
          </w:p>
        </w:tc>
        <w:tc>
          <w:tcPr>
            <w:tcW w:w="960" w:type="dxa"/>
            <w:noWrap/>
            <w:hideMark/>
            <w:tcPrChange w:id="829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297" w:author="Nick.Tolimieri [2]" w:date="2022-09-15T08:36:00Z"/>
                <w:rFonts w:asciiTheme="minorHAnsi" w:eastAsiaTheme="minorHAnsi" w:hAnsiTheme="minorHAnsi" w:cstheme="minorBidi"/>
                <w:sz w:val="22"/>
                <w:szCs w:val="22"/>
                <w:rPrChange w:id="8298" w:author="Nick.Tolimieri [2]" w:date="2022-09-15T08:36:00Z">
                  <w:rPr>
                    <w:ins w:id="8299" w:author="Nick.Tolimieri [2]" w:date="2022-09-15T08:36:00Z"/>
                    <w:rFonts w:ascii="Calibri" w:hAnsi="Calibri" w:cs="Calibri"/>
                    <w:color w:val="000000"/>
                    <w:sz w:val="22"/>
                    <w:szCs w:val="22"/>
                  </w:rPr>
                </w:rPrChange>
              </w:rPr>
              <w:pPrChange w:id="8300" w:author="Nick.Tolimieri [2]" w:date="2022-09-15T08:36:00Z">
                <w:pPr/>
              </w:pPrChange>
            </w:pPr>
            <w:ins w:id="8301" w:author="Nick.Tolimieri [2]" w:date="2022-09-15T08:36:00Z">
              <w:r w:rsidRPr="00333E54">
                <w:rPr>
                  <w:rFonts w:asciiTheme="minorHAnsi" w:eastAsiaTheme="minorHAnsi" w:hAnsiTheme="minorHAnsi" w:cstheme="minorBidi"/>
                  <w:sz w:val="22"/>
                  <w:szCs w:val="22"/>
                  <w:rPrChange w:id="8302" w:author="Nick.Tolimieri [2]" w:date="2022-09-15T08:36:00Z">
                    <w:rPr>
                      <w:rFonts w:ascii="Calibri" w:hAnsi="Calibri" w:cs="Calibri"/>
                      <w:color w:val="000000"/>
                      <w:sz w:val="22"/>
                      <w:szCs w:val="22"/>
                    </w:rPr>
                  </w:rPrChange>
                </w:rPr>
                <w:t>NA</w:t>
              </w:r>
            </w:ins>
          </w:p>
        </w:tc>
        <w:tc>
          <w:tcPr>
            <w:tcW w:w="960" w:type="dxa"/>
            <w:noWrap/>
            <w:hideMark/>
            <w:tcPrChange w:id="830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04" w:author="Nick.Tolimieri [2]" w:date="2022-09-15T08:36:00Z"/>
                <w:rFonts w:asciiTheme="minorHAnsi" w:eastAsiaTheme="minorHAnsi" w:hAnsiTheme="minorHAnsi" w:cstheme="minorBidi"/>
                <w:sz w:val="22"/>
                <w:szCs w:val="22"/>
                <w:rPrChange w:id="8305" w:author="Nick.Tolimieri [2]" w:date="2022-09-15T08:36:00Z">
                  <w:rPr>
                    <w:ins w:id="8306" w:author="Nick.Tolimieri [2]" w:date="2022-09-15T08:36:00Z"/>
                    <w:rFonts w:ascii="Calibri" w:hAnsi="Calibri" w:cs="Calibri"/>
                    <w:color w:val="000000"/>
                    <w:sz w:val="22"/>
                    <w:szCs w:val="22"/>
                  </w:rPr>
                </w:rPrChange>
              </w:rPr>
              <w:pPrChange w:id="8307" w:author="Nick.Tolimieri [2]" w:date="2022-09-15T08:36:00Z">
                <w:pPr/>
              </w:pPrChange>
            </w:pPr>
            <w:ins w:id="8308" w:author="Nick.Tolimieri [2]" w:date="2022-09-15T08:36:00Z">
              <w:r w:rsidRPr="00333E54">
                <w:rPr>
                  <w:rFonts w:asciiTheme="minorHAnsi" w:eastAsiaTheme="minorHAnsi" w:hAnsiTheme="minorHAnsi" w:cstheme="minorBidi"/>
                  <w:sz w:val="22"/>
                  <w:szCs w:val="22"/>
                  <w:rPrChange w:id="8309" w:author="Nick.Tolimieri [2]" w:date="2022-09-15T08:36:00Z">
                    <w:rPr>
                      <w:rFonts w:ascii="Calibri" w:hAnsi="Calibri" w:cs="Calibri"/>
                      <w:color w:val="000000"/>
                      <w:sz w:val="22"/>
                      <w:szCs w:val="22"/>
                    </w:rPr>
                  </w:rPrChange>
                </w:rPr>
                <w:t>NA</w:t>
              </w:r>
            </w:ins>
          </w:p>
        </w:tc>
      </w:tr>
      <w:tr w:rsidR="00333E54" w:rsidRPr="00333E54" w:rsidTr="00333E54">
        <w:trPr>
          <w:divId w:val="1703289460"/>
          <w:trHeight w:val="300"/>
          <w:ins w:id="8310" w:author="Nick.Tolimieri [2]" w:date="2022-09-15T08:36:00Z"/>
          <w:trPrChange w:id="8311" w:author="Nick.Tolimieri [2]" w:date="2022-09-15T08:36:00Z">
            <w:trPr>
              <w:divId w:val="1703289460"/>
              <w:trHeight w:val="300"/>
            </w:trPr>
          </w:trPrChange>
        </w:trPr>
        <w:tc>
          <w:tcPr>
            <w:tcW w:w="960" w:type="dxa"/>
            <w:noWrap/>
            <w:hideMark/>
            <w:tcPrChange w:id="831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13" w:author="Nick.Tolimieri [2]" w:date="2022-09-15T08:36:00Z"/>
                <w:rFonts w:asciiTheme="minorHAnsi" w:eastAsiaTheme="minorHAnsi" w:hAnsiTheme="minorHAnsi" w:cstheme="minorBidi"/>
                <w:sz w:val="22"/>
                <w:szCs w:val="22"/>
                <w:rPrChange w:id="8314" w:author="Nick.Tolimieri [2]" w:date="2022-09-15T08:36:00Z">
                  <w:rPr>
                    <w:ins w:id="8315" w:author="Nick.Tolimieri [2]" w:date="2022-09-15T08:36:00Z"/>
                    <w:rFonts w:ascii="Calibri" w:hAnsi="Calibri" w:cs="Calibri"/>
                    <w:color w:val="000000"/>
                    <w:sz w:val="22"/>
                    <w:szCs w:val="22"/>
                  </w:rPr>
                </w:rPrChange>
              </w:rPr>
              <w:pPrChange w:id="8316" w:author="Nick.Tolimieri [2]" w:date="2022-09-15T08:36:00Z">
                <w:pPr/>
              </w:pPrChange>
            </w:pPr>
            <w:ins w:id="8317" w:author="Nick.Tolimieri [2]" w:date="2022-09-15T08:36:00Z">
              <w:r w:rsidRPr="00333E54">
                <w:rPr>
                  <w:rFonts w:asciiTheme="minorHAnsi" w:eastAsiaTheme="minorHAnsi" w:hAnsiTheme="minorHAnsi" w:cstheme="minorBidi"/>
                  <w:sz w:val="22"/>
                  <w:szCs w:val="22"/>
                  <w:rPrChange w:id="8318" w:author="Nick.Tolimieri [2]" w:date="2022-09-15T08:36:00Z">
                    <w:rPr>
                      <w:rFonts w:ascii="Calibri" w:hAnsi="Calibri" w:cs="Calibri"/>
                      <w:color w:val="000000"/>
                      <w:sz w:val="22"/>
                      <w:szCs w:val="22"/>
                    </w:rPr>
                  </w:rPrChange>
                </w:rPr>
                <w:lastRenderedPageBreak/>
                <w:t>Cape Alava</w:t>
              </w:r>
            </w:ins>
          </w:p>
        </w:tc>
        <w:tc>
          <w:tcPr>
            <w:tcW w:w="960" w:type="dxa"/>
            <w:noWrap/>
            <w:hideMark/>
            <w:tcPrChange w:id="831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20" w:author="Nick.Tolimieri [2]" w:date="2022-09-15T08:36:00Z"/>
                <w:rFonts w:asciiTheme="minorHAnsi" w:eastAsiaTheme="minorHAnsi" w:hAnsiTheme="minorHAnsi" w:cstheme="minorBidi"/>
                <w:sz w:val="22"/>
                <w:szCs w:val="22"/>
                <w:rPrChange w:id="8321" w:author="Nick.Tolimieri [2]" w:date="2022-09-15T08:36:00Z">
                  <w:rPr>
                    <w:ins w:id="8322" w:author="Nick.Tolimieri [2]" w:date="2022-09-15T08:36:00Z"/>
                    <w:rFonts w:ascii="Calibri" w:hAnsi="Calibri" w:cs="Calibri"/>
                    <w:color w:val="000000"/>
                    <w:sz w:val="22"/>
                    <w:szCs w:val="22"/>
                  </w:rPr>
                </w:rPrChange>
              </w:rPr>
              <w:pPrChange w:id="8323" w:author="Nick.Tolimieri [2]" w:date="2022-09-15T08:36:00Z">
                <w:pPr>
                  <w:jc w:val="right"/>
                </w:pPr>
              </w:pPrChange>
            </w:pPr>
            <w:ins w:id="8324" w:author="Nick.Tolimieri [2]" w:date="2022-09-15T08:36:00Z">
              <w:r w:rsidRPr="00333E54">
                <w:rPr>
                  <w:rFonts w:asciiTheme="minorHAnsi" w:eastAsiaTheme="minorHAnsi" w:hAnsiTheme="minorHAnsi" w:cstheme="minorBidi"/>
                  <w:sz w:val="22"/>
                  <w:szCs w:val="22"/>
                  <w:rPrChange w:id="8325" w:author="Nick.Tolimieri [2]" w:date="2022-09-15T08:36:00Z">
                    <w:rPr>
                      <w:rFonts w:ascii="Calibri" w:hAnsi="Calibri" w:cs="Calibri"/>
                      <w:color w:val="000000"/>
                      <w:sz w:val="22"/>
                      <w:szCs w:val="22"/>
                    </w:rPr>
                  </w:rPrChange>
                </w:rPr>
                <w:t>2013</w:t>
              </w:r>
            </w:ins>
          </w:p>
        </w:tc>
        <w:tc>
          <w:tcPr>
            <w:tcW w:w="960" w:type="dxa"/>
            <w:noWrap/>
            <w:hideMark/>
            <w:tcPrChange w:id="832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27" w:author="Nick.Tolimieri [2]" w:date="2022-09-15T08:36:00Z"/>
                <w:rFonts w:asciiTheme="minorHAnsi" w:eastAsiaTheme="minorHAnsi" w:hAnsiTheme="minorHAnsi" w:cstheme="minorBidi"/>
                <w:sz w:val="22"/>
                <w:szCs w:val="22"/>
                <w:rPrChange w:id="8328" w:author="Nick.Tolimieri [2]" w:date="2022-09-15T08:36:00Z">
                  <w:rPr>
                    <w:ins w:id="8329" w:author="Nick.Tolimieri [2]" w:date="2022-09-15T08:36:00Z"/>
                    <w:rFonts w:ascii="Calibri" w:hAnsi="Calibri" w:cs="Calibri"/>
                    <w:color w:val="000000"/>
                    <w:sz w:val="22"/>
                    <w:szCs w:val="22"/>
                  </w:rPr>
                </w:rPrChange>
              </w:rPr>
              <w:pPrChange w:id="8330" w:author="Nick.Tolimieri [2]" w:date="2022-09-15T08:36:00Z">
                <w:pPr>
                  <w:jc w:val="right"/>
                </w:pPr>
              </w:pPrChange>
            </w:pPr>
            <w:ins w:id="8331" w:author="Nick.Tolimieri [2]" w:date="2022-09-15T08:36:00Z">
              <w:r w:rsidRPr="00333E54">
                <w:rPr>
                  <w:rFonts w:asciiTheme="minorHAnsi" w:eastAsiaTheme="minorHAnsi" w:hAnsiTheme="minorHAnsi" w:cstheme="minorBidi"/>
                  <w:sz w:val="22"/>
                  <w:szCs w:val="22"/>
                  <w:rPrChange w:id="8332" w:author="Nick.Tolimieri [2]" w:date="2022-09-15T08:36:00Z">
                    <w:rPr>
                      <w:rFonts w:ascii="Calibri" w:hAnsi="Calibri" w:cs="Calibri"/>
                      <w:color w:val="000000"/>
                      <w:sz w:val="22"/>
                      <w:szCs w:val="22"/>
                    </w:rPr>
                  </w:rPrChange>
                </w:rPr>
                <w:t>25</w:t>
              </w:r>
            </w:ins>
          </w:p>
        </w:tc>
        <w:tc>
          <w:tcPr>
            <w:tcW w:w="960" w:type="dxa"/>
            <w:noWrap/>
            <w:hideMark/>
            <w:tcPrChange w:id="833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34" w:author="Nick.Tolimieri [2]" w:date="2022-09-15T08:36:00Z"/>
                <w:rFonts w:asciiTheme="minorHAnsi" w:eastAsiaTheme="minorHAnsi" w:hAnsiTheme="minorHAnsi" w:cstheme="minorBidi"/>
                <w:sz w:val="22"/>
                <w:szCs w:val="22"/>
                <w:rPrChange w:id="8335" w:author="Nick.Tolimieri [2]" w:date="2022-09-15T08:36:00Z">
                  <w:rPr>
                    <w:ins w:id="8336" w:author="Nick.Tolimieri [2]" w:date="2022-09-15T08:36:00Z"/>
                    <w:rFonts w:ascii="Calibri" w:hAnsi="Calibri" w:cs="Calibri"/>
                    <w:color w:val="000000"/>
                    <w:sz w:val="22"/>
                    <w:szCs w:val="22"/>
                  </w:rPr>
                </w:rPrChange>
              </w:rPr>
              <w:pPrChange w:id="8337" w:author="Nick.Tolimieri [2]" w:date="2022-09-15T08:36:00Z">
                <w:pPr>
                  <w:jc w:val="right"/>
                </w:pPr>
              </w:pPrChange>
            </w:pPr>
            <w:ins w:id="8338" w:author="Nick.Tolimieri [2]" w:date="2022-09-15T08:36:00Z">
              <w:r w:rsidRPr="00333E54">
                <w:rPr>
                  <w:rFonts w:asciiTheme="minorHAnsi" w:eastAsiaTheme="minorHAnsi" w:hAnsiTheme="minorHAnsi" w:cstheme="minorBidi"/>
                  <w:sz w:val="22"/>
                  <w:szCs w:val="22"/>
                  <w:rPrChange w:id="8339" w:author="Nick.Tolimieri [2]" w:date="2022-09-15T08:36:00Z">
                    <w:rPr>
                      <w:rFonts w:ascii="Calibri" w:hAnsi="Calibri" w:cs="Calibri"/>
                      <w:color w:val="000000"/>
                      <w:sz w:val="22"/>
                      <w:szCs w:val="22"/>
                    </w:rPr>
                  </w:rPrChange>
                </w:rPr>
                <w:t>35</w:t>
              </w:r>
            </w:ins>
          </w:p>
        </w:tc>
        <w:tc>
          <w:tcPr>
            <w:tcW w:w="960" w:type="dxa"/>
            <w:noWrap/>
            <w:hideMark/>
            <w:tcPrChange w:id="834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41" w:author="Nick.Tolimieri [2]" w:date="2022-09-15T08:36:00Z"/>
                <w:rFonts w:asciiTheme="minorHAnsi" w:eastAsiaTheme="minorHAnsi" w:hAnsiTheme="minorHAnsi" w:cstheme="minorBidi"/>
                <w:sz w:val="22"/>
                <w:szCs w:val="22"/>
                <w:rPrChange w:id="8342" w:author="Nick.Tolimieri [2]" w:date="2022-09-15T08:36:00Z">
                  <w:rPr>
                    <w:ins w:id="8343" w:author="Nick.Tolimieri [2]" w:date="2022-09-15T08:36:00Z"/>
                    <w:rFonts w:ascii="Calibri" w:hAnsi="Calibri" w:cs="Calibri"/>
                    <w:color w:val="000000"/>
                    <w:sz w:val="22"/>
                    <w:szCs w:val="22"/>
                  </w:rPr>
                </w:rPrChange>
              </w:rPr>
              <w:pPrChange w:id="8344" w:author="Nick.Tolimieri [2]" w:date="2022-09-15T08:36:00Z">
                <w:pPr>
                  <w:jc w:val="right"/>
                </w:pPr>
              </w:pPrChange>
            </w:pPr>
            <w:ins w:id="8345" w:author="Nick.Tolimieri [2]" w:date="2022-09-15T08:36:00Z">
              <w:r w:rsidRPr="00333E54">
                <w:rPr>
                  <w:rFonts w:asciiTheme="minorHAnsi" w:eastAsiaTheme="minorHAnsi" w:hAnsiTheme="minorHAnsi" w:cstheme="minorBidi"/>
                  <w:sz w:val="22"/>
                  <w:szCs w:val="22"/>
                  <w:rPrChange w:id="8346" w:author="Nick.Tolimieri [2]" w:date="2022-09-15T08:36:00Z">
                    <w:rPr>
                      <w:rFonts w:ascii="Calibri" w:hAnsi="Calibri" w:cs="Calibri"/>
                      <w:color w:val="000000"/>
                      <w:sz w:val="22"/>
                      <w:szCs w:val="22"/>
                    </w:rPr>
                  </w:rPrChange>
                </w:rPr>
                <w:t>2</w:t>
              </w:r>
            </w:ins>
          </w:p>
        </w:tc>
        <w:tc>
          <w:tcPr>
            <w:tcW w:w="960" w:type="dxa"/>
            <w:noWrap/>
            <w:hideMark/>
            <w:tcPrChange w:id="834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48" w:author="Nick.Tolimieri [2]" w:date="2022-09-15T08:36:00Z"/>
                <w:rFonts w:asciiTheme="minorHAnsi" w:eastAsiaTheme="minorHAnsi" w:hAnsiTheme="minorHAnsi" w:cstheme="minorBidi"/>
                <w:sz w:val="22"/>
                <w:szCs w:val="22"/>
                <w:rPrChange w:id="8349" w:author="Nick.Tolimieri [2]" w:date="2022-09-15T08:36:00Z">
                  <w:rPr>
                    <w:ins w:id="8350" w:author="Nick.Tolimieri [2]" w:date="2022-09-15T08:36:00Z"/>
                    <w:rFonts w:ascii="Calibri" w:hAnsi="Calibri" w:cs="Calibri"/>
                    <w:color w:val="000000"/>
                    <w:sz w:val="22"/>
                    <w:szCs w:val="22"/>
                  </w:rPr>
                </w:rPrChange>
              </w:rPr>
              <w:pPrChange w:id="8351" w:author="Nick.Tolimieri [2]" w:date="2022-09-15T08:36:00Z">
                <w:pPr>
                  <w:jc w:val="right"/>
                </w:pPr>
              </w:pPrChange>
            </w:pPr>
            <w:ins w:id="8352" w:author="Nick.Tolimieri [2]" w:date="2022-09-15T08:36:00Z">
              <w:r w:rsidRPr="00333E54">
                <w:rPr>
                  <w:rFonts w:asciiTheme="minorHAnsi" w:eastAsiaTheme="minorHAnsi" w:hAnsiTheme="minorHAnsi" w:cstheme="minorBidi"/>
                  <w:sz w:val="22"/>
                  <w:szCs w:val="22"/>
                  <w:rPrChange w:id="8353" w:author="Nick.Tolimieri [2]" w:date="2022-09-15T08:36:00Z">
                    <w:rPr>
                      <w:rFonts w:ascii="Calibri" w:hAnsi="Calibri" w:cs="Calibri"/>
                      <w:color w:val="000000"/>
                      <w:sz w:val="22"/>
                      <w:szCs w:val="22"/>
                    </w:rPr>
                  </w:rPrChange>
                </w:rPr>
                <w:t>30</w:t>
              </w:r>
            </w:ins>
          </w:p>
        </w:tc>
        <w:tc>
          <w:tcPr>
            <w:tcW w:w="960" w:type="dxa"/>
            <w:noWrap/>
            <w:hideMark/>
            <w:tcPrChange w:id="835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55" w:author="Nick.Tolimieri [2]" w:date="2022-09-15T08:36:00Z"/>
                <w:rFonts w:asciiTheme="minorHAnsi" w:eastAsiaTheme="minorHAnsi" w:hAnsiTheme="minorHAnsi" w:cstheme="minorBidi"/>
                <w:sz w:val="22"/>
                <w:szCs w:val="22"/>
                <w:rPrChange w:id="8356" w:author="Nick.Tolimieri [2]" w:date="2022-09-15T08:36:00Z">
                  <w:rPr>
                    <w:ins w:id="8357" w:author="Nick.Tolimieri [2]" w:date="2022-09-15T08:36:00Z"/>
                    <w:rFonts w:ascii="Calibri" w:hAnsi="Calibri" w:cs="Calibri"/>
                    <w:color w:val="000000"/>
                    <w:sz w:val="22"/>
                    <w:szCs w:val="22"/>
                  </w:rPr>
                </w:rPrChange>
              </w:rPr>
              <w:pPrChange w:id="8358" w:author="Nick.Tolimieri [2]" w:date="2022-09-15T08:36:00Z">
                <w:pPr>
                  <w:jc w:val="right"/>
                </w:pPr>
              </w:pPrChange>
            </w:pPr>
            <w:ins w:id="8359" w:author="Nick.Tolimieri [2]" w:date="2022-09-15T08:36:00Z">
              <w:r w:rsidRPr="00333E54">
                <w:rPr>
                  <w:rFonts w:asciiTheme="minorHAnsi" w:eastAsiaTheme="minorHAnsi" w:hAnsiTheme="minorHAnsi" w:cstheme="minorBidi"/>
                  <w:sz w:val="22"/>
                  <w:szCs w:val="22"/>
                  <w:rPrChange w:id="8360" w:author="Nick.Tolimieri [2]" w:date="2022-09-15T08:36:00Z">
                    <w:rPr>
                      <w:rFonts w:ascii="Calibri" w:hAnsi="Calibri" w:cs="Calibri"/>
                      <w:color w:val="000000"/>
                      <w:sz w:val="22"/>
                      <w:szCs w:val="22"/>
                    </w:rPr>
                  </w:rPrChange>
                </w:rPr>
                <w:t>8</w:t>
              </w:r>
            </w:ins>
          </w:p>
        </w:tc>
        <w:tc>
          <w:tcPr>
            <w:tcW w:w="960" w:type="dxa"/>
            <w:noWrap/>
            <w:hideMark/>
            <w:tcPrChange w:id="836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62" w:author="Nick.Tolimieri [2]" w:date="2022-09-15T08:36:00Z"/>
                <w:rFonts w:asciiTheme="minorHAnsi" w:eastAsiaTheme="minorHAnsi" w:hAnsiTheme="minorHAnsi" w:cstheme="minorBidi"/>
                <w:sz w:val="22"/>
                <w:szCs w:val="22"/>
                <w:rPrChange w:id="8363" w:author="Nick.Tolimieri [2]" w:date="2022-09-15T08:36:00Z">
                  <w:rPr>
                    <w:ins w:id="8364" w:author="Nick.Tolimieri [2]" w:date="2022-09-15T08:36:00Z"/>
                    <w:rFonts w:ascii="Calibri" w:hAnsi="Calibri" w:cs="Calibri"/>
                    <w:color w:val="000000"/>
                    <w:sz w:val="22"/>
                    <w:szCs w:val="22"/>
                  </w:rPr>
                </w:rPrChange>
              </w:rPr>
              <w:pPrChange w:id="8365" w:author="Nick.Tolimieri [2]" w:date="2022-09-15T08:36:00Z">
                <w:pPr>
                  <w:jc w:val="right"/>
                </w:pPr>
              </w:pPrChange>
            </w:pPr>
            <w:ins w:id="8366" w:author="Nick.Tolimieri [2]" w:date="2022-09-15T08:36:00Z">
              <w:r w:rsidRPr="00333E54">
                <w:rPr>
                  <w:rFonts w:asciiTheme="minorHAnsi" w:eastAsiaTheme="minorHAnsi" w:hAnsiTheme="minorHAnsi" w:cstheme="minorBidi"/>
                  <w:sz w:val="22"/>
                  <w:szCs w:val="22"/>
                  <w:rPrChange w:id="8367" w:author="Nick.Tolimieri [2]" w:date="2022-09-15T08:36:00Z">
                    <w:rPr>
                      <w:rFonts w:ascii="Calibri" w:hAnsi="Calibri" w:cs="Calibri"/>
                      <w:color w:val="000000"/>
                      <w:sz w:val="22"/>
                      <w:szCs w:val="22"/>
                    </w:rPr>
                  </w:rPrChange>
                </w:rPr>
                <w:t>22</w:t>
              </w:r>
            </w:ins>
          </w:p>
        </w:tc>
        <w:tc>
          <w:tcPr>
            <w:tcW w:w="960" w:type="dxa"/>
            <w:noWrap/>
            <w:hideMark/>
            <w:tcPrChange w:id="836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69" w:author="Nick.Tolimieri [2]" w:date="2022-09-15T08:36:00Z"/>
                <w:rFonts w:asciiTheme="minorHAnsi" w:eastAsiaTheme="minorHAnsi" w:hAnsiTheme="minorHAnsi" w:cstheme="minorBidi"/>
                <w:sz w:val="22"/>
                <w:szCs w:val="22"/>
                <w:rPrChange w:id="8370" w:author="Nick.Tolimieri [2]" w:date="2022-09-15T08:36:00Z">
                  <w:rPr>
                    <w:ins w:id="8371" w:author="Nick.Tolimieri [2]" w:date="2022-09-15T08:36:00Z"/>
                    <w:rFonts w:ascii="Calibri" w:hAnsi="Calibri" w:cs="Calibri"/>
                    <w:color w:val="000000"/>
                    <w:sz w:val="22"/>
                    <w:szCs w:val="22"/>
                  </w:rPr>
                </w:rPrChange>
              </w:rPr>
              <w:pPrChange w:id="8372" w:author="Nick.Tolimieri [2]" w:date="2022-09-15T08:36:00Z">
                <w:pPr>
                  <w:jc w:val="right"/>
                </w:pPr>
              </w:pPrChange>
            </w:pPr>
            <w:ins w:id="8373" w:author="Nick.Tolimieri [2]" w:date="2022-09-15T08:36:00Z">
              <w:r w:rsidRPr="00333E54">
                <w:rPr>
                  <w:rFonts w:asciiTheme="minorHAnsi" w:eastAsiaTheme="minorHAnsi" w:hAnsiTheme="minorHAnsi" w:cstheme="minorBidi"/>
                  <w:sz w:val="22"/>
                  <w:szCs w:val="22"/>
                  <w:rPrChange w:id="8374" w:author="Nick.Tolimieri [2]" w:date="2022-09-15T08:36:00Z">
                    <w:rPr>
                      <w:rFonts w:ascii="Calibri" w:hAnsi="Calibri" w:cs="Calibri"/>
                      <w:color w:val="000000"/>
                      <w:sz w:val="22"/>
                      <w:szCs w:val="22"/>
                    </w:rPr>
                  </w:rPrChange>
                </w:rPr>
                <w:t>2.44</w:t>
              </w:r>
            </w:ins>
          </w:p>
        </w:tc>
        <w:tc>
          <w:tcPr>
            <w:tcW w:w="960" w:type="dxa"/>
            <w:noWrap/>
            <w:hideMark/>
            <w:tcPrChange w:id="837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76" w:author="Nick.Tolimieri [2]" w:date="2022-09-15T08:36:00Z"/>
                <w:rFonts w:asciiTheme="minorHAnsi" w:eastAsiaTheme="minorHAnsi" w:hAnsiTheme="minorHAnsi" w:cstheme="minorBidi"/>
                <w:sz w:val="22"/>
                <w:szCs w:val="22"/>
                <w:rPrChange w:id="8377" w:author="Nick.Tolimieri [2]" w:date="2022-09-15T08:36:00Z">
                  <w:rPr>
                    <w:ins w:id="8378" w:author="Nick.Tolimieri [2]" w:date="2022-09-15T08:36:00Z"/>
                    <w:rFonts w:ascii="Calibri" w:hAnsi="Calibri" w:cs="Calibri"/>
                    <w:color w:val="000000"/>
                    <w:sz w:val="22"/>
                    <w:szCs w:val="22"/>
                  </w:rPr>
                </w:rPrChange>
              </w:rPr>
              <w:pPrChange w:id="8379" w:author="Nick.Tolimieri [2]" w:date="2022-09-15T08:36:00Z">
                <w:pPr>
                  <w:jc w:val="right"/>
                </w:pPr>
              </w:pPrChange>
            </w:pPr>
            <w:ins w:id="8380" w:author="Nick.Tolimieri [2]" w:date="2022-09-15T08:36:00Z">
              <w:r w:rsidRPr="00333E54">
                <w:rPr>
                  <w:rFonts w:asciiTheme="minorHAnsi" w:eastAsiaTheme="minorHAnsi" w:hAnsiTheme="minorHAnsi" w:cstheme="minorBidi"/>
                  <w:sz w:val="22"/>
                  <w:szCs w:val="22"/>
                  <w:rPrChange w:id="8381" w:author="Nick.Tolimieri [2]" w:date="2022-09-15T08:36:00Z">
                    <w:rPr>
                      <w:rFonts w:ascii="Calibri" w:hAnsi="Calibri" w:cs="Calibri"/>
                      <w:color w:val="000000"/>
                      <w:sz w:val="22"/>
                      <w:szCs w:val="22"/>
                    </w:rPr>
                  </w:rPrChange>
                </w:rPr>
                <w:t>0.5</w:t>
              </w:r>
            </w:ins>
          </w:p>
        </w:tc>
      </w:tr>
      <w:tr w:rsidR="00333E54" w:rsidRPr="00333E54" w:rsidTr="00333E54">
        <w:trPr>
          <w:divId w:val="1703289460"/>
          <w:trHeight w:val="300"/>
          <w:ins w:id="8382" w:author="Nick.Tolimieri [2]" w:date="2022-09-15T08:36:00Z"/>
          <w:trPrChange w:id="8383" w:author="Nick.Tolimieri [2]" w:date="2022-09-15T08:36:00Z">
            <w:trPr>
              <w:divId w:val="1703289460"/>
              <w:trHeight w:val="300"/>
            </w:trPr>
          </w:trPrChange>
        </w:trPr>
        <w:tc>
          <w:tcPr>
            <w:tcW w:w="960" w:type="dxa"/>
            <w:noWrap/>
            <w:hideMark/>
            <w:tcPrChange w:id="838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85" w:author="Nick.Tolimieri [2]" w:date="2022-09-15T08:36:00Z"/>
                <w:rFonts w:asciiTheme="minorHAnsi" w:eastAsiaTheme="minorHAnsi" w:hAnsiTheme="minorHAnsi" w:cstheme="minorBidi"/>
                <w:sz w:val="22"/>
                <w:szCs w:val="22"/>
                <w:rPrChange w:id="8386" w:author="Nick.Tolimieri [2]" w:date="2022-09-15T08:36:00Z">
                  <w:rPr>
                    <w:ins w:id="8387" w:author="Nick.Tolimieri [2]" w:date="2022-09-15T08:36:00Z"/>
                    <w:rFonts w:ascii="Calibri" w:hAnsi="Calibri" w:cs="Calibri"/>
                    <w:color w:val="000000"/>
                    <w:sz w:val="22"/>
                    <w:szCs w:val="22"/>
                  </w:rPr>
                </w:rPrChange>
              </w:rPr>
              <w:pPrChange w:id="8388" w:author="Nick.Tolimieri [2]" w:date="2022-09-15T08:36:00Z">
                <w:pPr/>
              </w:pPrChange>
            </w:pPr>
            <w:ins w:id="8389" w:author="Nick.Tolimieri [2]" w:date="2022-09-15T08:36:00Z">
              <w:r w:rsidRPr="00333E54">
                <w:rPr>
                  <w:rFonts w:asciiTheme="minorHAnsi" w:eastAsiaTheme="minorHAnsi" w:hAnsiTheme="minorHAnsi" w:cstheme="minorBidi"/>
                  <w:sz w:val="22"/>
                  <w:szCs w:val="22"/>
                  <w:rPrChange w:id="8390" w:author="Nick.Tolimieri [2]" w:date="2022-09-15T08:36:00Z">
                    <w:rPr>
                      <w:rFonts w:ascii="Calibri" w:hAnsi="Calibri" w:cs="Calibri"/>
                      <w:color w:val="000000"/>
                      <w:sz w:val="22"/>
                      <w:szCs w:val="22"/>
                    </w:rPr>
                  </w:rPrChange>
                </w:rPr>
                <w:t>Cape Alava</w:t>
              </w:r>
            </w:ins>
          </w:p>
        </w:tc>
        <w:tc>
          <w:tcPr>
            <w:tcW w:w="960" w:type="dxa"/>
            <w:noWrap/>
            <w:hideMark/>
            <w:tcPrChange w:id="839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92" w:author="Nick.Tolimieri [2]" w:date="2022-09-15T08:36:00Z"/>
                <w:rFonts w:asciiTheme="minorHAnsi" w:eastAsiaTheme="minorHAnsi" w:hAnsiTheme="minorHAnsi" w:cstheme="minorBidi"/>
                <w:sz w:val="22"/>
                <w:szCs w:val="22"/>
                <w:rPrChange w:id="8393" w:author="Nick.Tolimieri [2]" w:date="2022-09-15T08:36:00Z">
                  <w:rPr>
                    <w:ins w:id="8394" w:author="Nick.Tolimieri [2]" w:date="2022-09-15T08:36:00Z"/>
                    <w:rFonts w:ascii="Calibri" w:hAnsi="Calibri" w:cs="Calibri"/>
                    <w:color w:val="000000"/>
                    <w:sz w:val="22"/>
                    <w:szCs w:val="22"/>
                  </w:rPr>
                </w:rPrChange>
              </w:rPr>
              <w:pPrChange w:id="8395" w:author="Nick.Tolimieri [2]" w:date="2022-09-15T08:36:00Z">
                <w:pPr>
                  <w:jc w:val="right"/>
                </w:pPr>
              </w:pPrChange>
            </w:pPr>
            <w:ins w:id="8396" w:author="Nick.Tolimieri [2]" w:date="2022-09-15T08:36:00Z">
              <w:r w:rsidRPr="00333E54">
                <w:rPr>
                  <w:rFonts w:asciiTheme="minorHAnsi" w:eastAsiaTheme="minorHAnsi" w:hAnsiTheme="minorHAnsi" w:cstheme="minorBidi"/>
                  <w:sz w:val="22"/>
                  <w:szCs w:val="22"/>
                  <w:rPrChange w:id="8397" w:author="Nick.Tolimieri [2]" w:date="2022-09-15T08:36:00Z">
                    <w:rPr>
                      <w:rFonts w:ascii="Calibri" w:hAnsi="Calibri" w:cs="Calibri"/>
                      <w:color w:val="000000"/>
                      <w:sz w:val="22"/>
                      <w:szCs w:val="22"/>
                    </w:rPr>
                  </w:rPrChange>
                </w:rPr>
                <w:t>2014</w:t>
              </w:r>
            </w:ins>
          </w:p>
        </w:tc>
        <w:tc>
          <w:tcPr>
            <w:tcW w:w="960" w:type="dxa"/>
            <w:noWrap/>
            <w:hideMark/>
            <w:tcPrChange w:id="839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399" w:author="Nick.Tolimieri [2]" w:date="2022-09-15T08:36:00Z"/>
                <w:rFonts w:asciiTheme="minorHAnsi" w:eastAsiaTheme="minorHAnsi" w:hAnsiTheme="minorHAnsi" w:cstheme="minorBidi"/>
                <w:sz w:val="22"/>
                <w:szCs w:val="22"/>
                <w:rPrChange w:id="8400" w:author="Nick.Tolimieri [2]" w:date="2022-09-15T08:36:00Z">
                  <w:rPr>
                    <w:ins w:id="8401" w:author="Nick.Tolimieri [2]" w:date="2022-09-15T08:36:00Z"/>
                    <w:rFonts w:ascii="Calibri" w:hAnsi="Calibri" w:cs="Calibri"/>
                    <w:color w:val="000000"/>
                    <w:sz w:val="22"/>
                    <w:szCs w:val="22"/>
                  </w:rPr>
                </w:rPrChange>
              </w:rPr>
              <w:pPrChange w:id="8402" w:author="Nick.Tolimieri [2]" w:date="2022-09-15T08:36:00Z">
                <w:pPr>
                  <w:jc w:val="right"/>
                </w:pPr>
              </w:pPrChange>
            </w:pPr>
            <w:ins w:id="8403" w:author="Nick.Tolimieri [2]" w:date="2022-09-15T08:36:00Z">
              <w:r w:rsidRPr="00333E54">
                <w:rPr>
                  <w:rFonts w:asciiTheme="minorHAnsi" w:eastAsiaTheme="minorHAnsi" w:hAnsiTheme="minorHAnsi" w:cstheme="minorBidi"/>
                  <w:sz w:val="22"/>
                  <w:szCs w:val="22"/>
                  <w:rPrChange w:id="8404" w:author="Nick.Tolimieri [2]" w:date="2022-09-15T08:36:00Z">
                    <w:rPr>
                      <w:rFonts w:ascii="Calibri" w:hAnsi="Calibri" w:cs="Calibri"/>
                      <w:color w:val="000000"/>
                      <w:sz w:val="22"/>
                      <w:szCs w:val="22"/>
                    </w:rPr>
                  </w:rPrChange>
                </w:rPr>
                <w:t>4</w:t>
              </w:r>
            </w:ins>
          </w:p>
        </w:tc>
        <w:tc>
          <w:tcPr>
            <w:tcW w:w="960" w:type="dxa"/>
            <w:noWrap/>
            <w:hideMark/>
            <w:tcPrChange w:id="840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06" w:author="Nick.Tolimieri [2]" w:date="2022-09-15T08:36:00Z"/>
                <w:rFonts w:asciiTheme="minorHAnsi" w:eastAsiaTheme="minorHAnsi" w:hAnsiTheme="minorHAnsi" w:cstheme="minorBidi"/>
                <w:sz w:val="22"/>
                <w:szCs w:val="22"/>
                <w:rPrChange w:id="8407" w:author="Nick.Tolimieri [2]" w:date="2022-09-15T08:36:00Z">
                  <w:rPr>
                    <w:ins w:id="8408" w:author="Nick.Tolimieri [2]" w:date="2022-09-15T08:36:00Z"/>
                    <w:rFonts w:ascii="Calibri" w:hAnsi="Calibri" w:cs="Calibri"/>
                    <w:color w:val="000000"/>
                    <w:sz w:val="22"/>
                    <w:szCs w:val="22"/>
                  </w:rPr>
                </w:rPrChange>
              </w:rPr>
              <w:pPrChange w:id="8409" w:author="Nick.Tolimieri [2]" w:date="2022-09-15T08:36:00Z">
                <w:pPr>
                  <w:jc w:val="right"/>
                </w:pPr>
              </w:pPrChange>
            </w:pPr>
            <w:ins w:id="8410" w:author="Nick.Tolimieri [2]" w:date="2022-09-15T08:36:00Z">
              <w:r w:rsidRPr="00333E54">
                <w:rPr>
                  <w:rFonts w:asciiTheme="minorHAnsi" w:eastAsiaTheme="minorHAnsi" w:hAnsiTheme="minorHAnsi" w:cstheme="minorBidi"/>
                  <w:sz w:val="22"/>
                  <w:szCs w:val="22"/>
                  <w:rPrChange w:id="8411" w:author="Nick.Tolimieri [2]" w:date="2022-09-15T08:36:00Z">
                    <w:rPr>
                      <w:rFonts w:ascii="Calibri" w:hAnsi="Calibri" w:cs="Calibri"/>
                      <w:color w:val="000000"/>
                      <w:sz w:val="22"/>
                      <w:szCs w:val="22"/>
                    </w:rPr>
                  </w:rPrChange>
                </w:rPr>
                <w:t>97</w:t>
              </w:r>
            </w:ins>
          </w:p>
        </w:tc>
        <w:tc>
          <w:tcPr>
            <w:tcW w:w="960" w:type="dxa"/>
            <w:noWrap/>
            <w:hideMark/>
            <w:tcPrChange w:id="841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13" w:author="Nick.Tolimieri [2]" w:date="2022-09-15T08:36:00Z"/>
                <w:rFonts w:asciiTheme="minorHAnsi" w:eastAsiaTheme="minorHAnsi" w:hAnsiTheme="minorHAnsi" w:cstheme="minorBidi"/>
                <w:sz w:val="22"/>
                <w:szCs w:val="22"/>
                <w:rPrChange w:id="8414" w:author="Nick.Tolimieri [2]" w:date="2022-09-15T08:36:00Z">
                  <w:rPr>
                    <w:ins w:id="8415" w:author="Nick.Tolimieri [2]" w:date="2022-09-15T08:36:00Z"/>
                    <w:rFonts w:ascii="Calibri" w:hAnsi="Calibri" w:cs="Calibri"/>
                    <w:color w:val="000000"/>
                    <w:sz w:val="22"/>
                    <w:szCs w:val="22"/>
                  </w:rPr>
                </w:rPrChange>
              </w:rPr>
              <w:pPrChange w:id="8416" w:author="Nick.Tolimieri [2]" w:date="2022-09-15T08:36:00Z">
                <w:pPr>
                  <w:jc w:val="right"/>
                </w:pPr>
              </w:pPrChange>
            </w:pPr>
            <w:ins w:id="8417" w:author="Nick.Tolimieri [2]" w:date="2022-09-15T08:36:00Z">
              <w:r w:rsidRPr="00333E54">
                <w:rPr>
                  <w:rFonts w:asciiTheme="minorHAnsi" w:eastAsiaTheme="minorHAnsi" w:hAnsiTheme="minorHAnsi" w:cstheme="minorBidi"/>
                  <w:sz w:val="22"/>
                  <w:szCs w:val="22"/>
                  <w:rPrChange w:id="8418" w:author="Nick.Tolimieri [2]" w:date="2022-09-15T08:36:00Z">
                    <w:rPr>
                      <w:rFonts w:ascii="Calibri" w:hAnsi="Calibri" w:cs="Calibri"/>
                      <w:color w:val="000000"/>
                      <w:sz w:val="22"/>
                      <w:szCs w:val="22"/>
                    </w:rPr>
                  </w:rPrChange>
                </w:rPr>
                <w:t>3</w:t>
              </w:r>
            </w:ins>
          </w:p>
        </w:tc>
        <w:tc>
          <w:tcPr>
            <w:tcW w:w="960" w:type="dxa"/>
            <w:noWrap/>
            <w:hideMark/>
            <w:tcPrChange w:id="841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20" w:author="Nick.Tolimieri [2]" w:date="2022-09-15T08:36:00Z"/>
                <w:rFonts w:asciiTheme="minorHAnsi" w:eastAsiaTheme="minorHAnsi" w:hAnsiTheme="minorHAnsi" w:cstheme="minorBidi"/>
                <w:sz w:val="22"/>
                <w:szCs w:val="22"/>
                <w:rPrChange w:id="8421" w:author="Nick.Tolimieri [2]" w:date="2022-09-15T08:36:00Z">
                  <w:rPr>
                    <w:ins w:id="8422" w:author="Nick.Tolimieri [2]" w:date="2022-09-15T08:36:00Z"/>
                    <w:rFonts w:ascii="Calibri" w:hAnsi="Calibri" w:cs="Calibri"/>
                    <w:color w:val="000000"/>
                    <w:sz w:val="22"/>
                    <w:szCs w:val="22"/>
                  </w:rPr>
                </w:rPrChange>
              </w:rPr>
              <w:pPrChange w:id="8423" w:author="Nick.Tolimieri [2]" w:date="2022-09-15T08:36:00Z">
                <w:pPr>
                  <w:jc w:val="right"/>
                </w:pPr>
              </w:pPrChange>
            </w:pPr>
            <w:ins w:id="8424" w:author="Nick.Tolimieri [2]" w:date="2022-09-15T08:36:00Z">
              <w:r w:rsidRPr="00333E54">
                <w:rPr>
                  <w:rFonts w:asciiTheme="minorHAnsi" w:eastAsiaTheme="minorHAnsi" w:hAnsiTheme="minorHAnsi" w:cstheme="minorBidi"/>
                  <w:sz w:val="22"/>
                  <w:szCs w:val="22"/>
                  <w:rPrChange w:id="8425" w:author="Nick.Tolimieri [2]" w:date="2022-09-15T08:36:00Z">
                    <w:rPr>
                      <w:rFonts w:ascii="Calibri" w:hAnsi="Calibri" w:cs="Calibri"/>
                      <w:color w:val="000000"/>
                      <w:sz w:val="22"/>
                      <w:szCs w:val="22"/>
                    </w:rPr>
                  </w:rPrChange>
                </w:rPr>
                <w:t>95</w:t>
              </w:r>
            </w:ins>
          </w:p>
        </w:tc>
        <w:tc>
          <w:tcPr>
            <w:tcW w:w="960" w:type="dxa"/>
            <w:noWrap/>
            <w:hideMark/>
            <w:tcPrChange w:id="842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27" w:author="Nick.Tolimieri [2]" w:date="2022-09-15T08:36:00Z"/>
                <w:rFonts w:asciiTheme="minorHAnsi" w:eastAsiaTheme="minorHAnsi" w:hAnsiTheme="minorHAnsi" w:cstheme="minorBidi"/>
                <w:sz w:val="22"/>
                <w:szCs w:val="22"/>
                <w:rPrChange w:id="8428" w:author="Nick.Tolimieri [2]" w:date="2022-09-15T08:36:00Z">
                  <w:rPr>
                    <w:ins w:id="8429" w:author="Nick.Tolimieri [2]" w:date="2022-09-15T08:36:00Z"/>
                    <w:rFonts w:ascii="Calibri" w:hAnsi="Calibri" w:cs="Calibri"/>
                    <w:color w:val="000000"/>
                    <w:sz w:val="22"/>
                    <w:szCs w:val="22"/>
                  </w:rPr>
                </w:rPrChange>
              </w:rPr>
              <w:pPrChange w:id="8430" w:author="Nick.Tolimieri [2]" w:date="2022-09-15T08:36:00Z">
                <w:pPr>
                  <w:jc w:val="right"/>
                </w:pPr>
              </w:pPrChange>
            </w:pPr>
            <w:ins w:id="8431" w:author="Nick.Tolimieri [2]" w:date="2022-09-15T08:36:00Z">
              <w:r w:rsidRPr="00333E54">
                <w:rPr>
                  <w:rFonts w:asciiTheme="minorHAnsi" w:eastAsiaTheme="minorHAnsi" w:hAnsiTheme="minorHAnsi" w:cstheme="minorBidi"/>
                  <w:sz w:val="22"/>
                  <w:szCs w:val="22"/>
                  <w:rPrChange w:id="8432" w:author="Nick.Tolimieri [2]" w:date="2022-09-15T08:36:00Z">
                    <w:rPr>
                      <w:rFonts w:ascii="Calibri" w:hAnsi="Calibri" w:cs="Calibri"/>
                      <w:color w:val="000000"/>
                      <w:sz w:val="22"/>
                      <w:szCs w:val="22"/>
                    </w:rPr>
                  </w:rPrChange>
                </w:rPr>
                <w:t>23</w:t>
              </w:r>
            </w:ins>
          </w:p>
        </w:tc>
        <w:tc>
          <w:tcPr>
            <w:tcW w:w="960" w:type="dxa"/>
            <w:noWrap/>
            <w:hideMark/>
            <w:tcPrChange w:id="843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34" w:author="Nick.Tolimieri [2]" w:date="2022-09-15T08:36:00Z"/>
                <w:rFonts w:asciiTheme="minorHAnsi" w:eastAsiaTheme="minorHAnsi" w:hAnsiTheme="minorHAnsi" w:cstheme="minorBidi"/>
                <w:sz w:val="22"/>
                <w:szCs w:val="22"/>
                <w:rPrChange w:id="8435" w:author="Nick.Tolimieri [2]" w:date="2022-09-15T08:36:00Z">
                  <w:rPr>
                    <w:ins w:id="8436" w:author="Nick.Tolimieri [2]" w:date="2022-09-15T08:36:00Z"/>
                    <w:rFonts w:ascii="Calibri" w:hAnsi="Calibri" w:cs="Calibri"/>
                    <w:color w:val="000000"/>
                    <w:sz w:val="22"/>
                    <w:szCs w:val="22"/>
                  </w:rPr>
                </w:rPrChange>
              </w:rPr>
              <w:pPrChange w:id="8437" w:author="Nick.Tolimieri [2]" w:date="2022-09-15T08:36:00Z">
                <w:pPr>
                  <w:jc w:val="right"/>
                </w:pPr>
              </w:pPrChange>
            </w:pPr>
            <w:ins w:id="8438" w:author="Nick.Tolimieri [2]" w:date="2022-09-15T08:36:00Z">
              <w:r w:rsidRPr="00333E54">
                <w:rPr>
                  <w:rFonts w:asciiTheme="minorHAnsi" w:eastAsiaTheme="minorHAnsi" w:hAnsiTheme="minorHAnsi" w:cstheme="minorBidi"/>
                  <w:sz w:val="22"/>
                  <w:szCs w:val="22"/>
                  <w:rPrChange w:id="8439" w:author="Nick.Tolimieri [2]" w:date="2022-09-15T08:36:00Z">
                    <w:rPr>
                      <w:rFonts w:ascii="Calibri" w:hAnsi="Calibri" w:cs="Calibri"/>
                      <w:color w:val="000000"/>
                      <w:sz w:val="22"/>
                      <w:szCs w:val="22"/>
                    </w:rPr>
                  </w:rPrChange>
                </w:rPr>
                <w:t>47</w:t>
              </w:r>
            </w:ins>
          </w:p>
        </w:tc>
        <w:tc>
          <w:tcPr>
            <w:tcW w:w="960" w:type="dxa"/>
            <w:noWrap/>
            <w:hideMark/>
            <w:tcPrChange w:id="844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41" w:author="Nick.Tolimieri [2]" w:date="2022-09-15T08:36:00Z"/>
                <w:rFonts w:asciiTheme="minorHAnsi" w:eastAsiaTheme="minorHAnsi" w:hAnsiTheme="minorHAnsi" w:cstheme="minorBidi"/>
                <w:sz w:val="22"/>
                <w:szCs w:val="22"/>
                <w:rPrChange w:id="8442" w:author="Nick.Tolimieri [2]" w:date="2022-09-15T08:36:00Z">
                  <w:rPr>
                    <w:ins w:id="8443" w:author="Nick.Tolimieri [2]" w:date="2022-09-15T08:36:00Z"/>
                    <w:rFonts w:ascii="Calibri" w:hAnsi="Calibri" w:cs="Calibri"/>
                    <w:color w:val="000000"/>
                    <w:sz w:val="22"/>
                    <w:szCs w:val="22"/>
                  </w:rPr>
                </w:rPrChange>
              </w:rPr>
              <w:pPrChange w:id="8444" w:author="Nick.Tolimieri [2]" w:date="2022-09-15T08:36:00Z">
                <w:pPr>
                  <w:jc w:val="right"/>
                </w:pPr>
              </w:pPrChange>
            </w:pPr>
            <w:ins w:id="8445" w:author="Nick.Tolimieri [2]" w:date="2022-09-15T08:36:00Z">
              <w:r w:rsidRPr="00333E54">
                <w:rPr>
                  <w:rFonts w:asciiTheme="minorHAnsi" w:eastAsiaTheme="minorHAnsi" w:hAnsiTheme="minorHAnsi" w:cstheme="minorBidi"/>
                  <w:sz w:val="22"/>
                  <w:szCs w:val="22"/>
                  <w:rPrChange w:id="8446" w:author="Nick.Tolimieri [2]" w:date="2022-09-15T08:36:00Z">
                    <w:rPr>
                      <w:rFonts w:ascii="Calibri" w:hAnsi="Calibri" w:cs="Calibri"/>
                      <w:color w:val="000000"/>
                      <w:sz w:val="22"/>
                      <w:szCs w:val="22"/>
                    </w:rPr>
                  </w:rPrChange>
                </w:rPr>
                <w:t>2.41</w:t>
              </w:r>
            </w:ins>
          </w:p>
        </w:tc>
        <w:tc>
          <w:tcPr>
            <w:tcW w:w="960" w:type="dxa"/>
            <w:noWrap/>
            <w:hideMark/>
            <w:tcPrChange w:id="844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48" w:author="Nick.Tolimieri [2]" w:date="2022-09-15T08:36:00Z"/>
                <w:rFonts w:asciiTheme="minorHAnsi" w:eastAsiaTheme="minorHAnsi" w:hAnsiTheme="minorHAnsi" w:cstheme="minorBidi"/>
                <w:sz w:val="22"/>
                <w:szCs w:val="22"/>
                <w:rPrChange w:id="8449" w:author="Nick.Tolimieri [2]" w:date="2022-09-15T08:36:00Z">
                  <w:rPr>
                    <w:ins w:id="8450" w:author="Nick.Tolimieri [2]" w:date="2022-09-15T08:36:00Z"/>
                    <w:rFonts w:ascii="Calibri" w:hAnsi="Calibri" w:cs="Calibri"/>
                    <w:color w:val="000000"/>
                    <w:sz w:val="22"/>
                    <w:szCs w:val="22"/>
                  </w:rPr>
                </w:rPrChange>
              </w:rPr>
              <w:pPrChange w:id="8451" w:author="Nick.Tolimieri [2]" w:date="2022-09-15T08:36:00Z">
                <w:pPr>
                  <w:jc w:val="right"/>
                </w:pPr>
              </w:pPrChange>
            </w:pPr>
            <w:ins w:id="8452" w:author="Nick.Tolimieri [2]" w:date="2022-09-15T08:36:00Z">
              <w:r w:rsidRPr="00333E54">
                <w:rPr>
                  <w:rFonts w:asciiTheme="minorHAnsi" w:eastAsiaTheme="minorHAnsi" w:hAnsiTheme="minorHAnsi" w:cstheme="minorBidi"/>
                  <w:sz w:val="22"/>
                  <w:szCs w:val="22"/>
                  <w:rPrChange w:id="8453" w:author="Nick.Tolimieri [2]" w:date="2022-09-15T08:36:00Z">
                    <w:rPr>
                      <w:rFonts w:ascii="Calibri" w:hAnsi="Calibri" w:cs="Calibri"/>
                      <w:color w:val="000000"/>
                      <w:sz w:val="22"/>
                      <w:szCs w:val="22"/>
                    </w:rPr>
                  </w:rPrChange>
                </w:rPr>
                <w:t>0.56</w:t>
              </w:r>
            </w:ins>
          </w:p>
        </w:tc>
      </w:tr>
      <w:tr w:rsidR="00333E54" w:rsidRPr="00333E54" w:rsidTr="00333E54">
        <w:trPr>
          <w:divId w:val="1703289460"/>
          <w:trHeight w:val="300"/>
          <w:ins w:id="8454" w:author="Nick.Tolimieri [2]" w:date="2022-09-15T08:36:00Z"/>
          <w:trPrChange w:id="8455" w:author="Nick.Tolimieri [2]" w:date="2022-09-15T08:36:00Z">
            <w:trPr>
              <w:divId w:val="1703289460"/>
              <w:trHeight w:val="300"/>
            </w:trPr>
          </w:trPrChange>
        </w:trPr>
        <w:tc>
          <w:tcPr>
            <w:tcW w:w="960" w:type="dxa"/>
            <w:noWrap/>
            <w:hideMark/>
            <w:tcPrChange w:id="8456"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57" w:author="Nick.Tolimieri [2]" w:date="2022-09-15T08:36:00Z"/>
                <w:rFonts w:asciiTheme="minorHAnsi" w:eastAsiaTheme="minorHAnsi" w:hAnsiTheme="minorHAnsi" w:cstheme="minorBidi"/>
                <w:sz w:val="22"/>
                <w:szCs w:val="22"/>
                <w:rPrChange w:id="8458" w:author="Nick.Tolimieri [2]" w:date="2022-09-15T08:36:00Z">
                  <w:rPr>
                    <w:ins w:id="8459" w:author="Nick.Tolimieri [2]" w:date="2022-09-15T08:36:00Z"/>
                    <w:rFonts w:ascii="Calibri" w:hAnsi="Calibri" w:cs="Calibri"/>
                    <w:color w:val="000000"/>
                    <w:sz w:val="22"/>
                    <w:szCs w:val="22"/>
                  </w:rPr>
                </w:rPrChange>
              </w:rPr>
              <w:pPrChange w:id="8460" w:author="Nick.Tolimieri [2]" w:date="2022-09-15T08:36:00Z">
                <w:pPr/>
              </w:pPrChange>
            </w:pPr>
            <w:ins w:id="8461" w:author="Nick.Tolimieri [2]" w:date="2022-09-15T08:36:00Z">
              <w:r w:rsidRPr="00333E54">
                <w:rPr>
                  <w:rFonts w:asciiTheme="minorHAnsi" w:eastAsiaTheme="minorHAnsi" w:hAnsiTheme="minorHAnsi" w:cstheme="minorBidi"/>
                  <w:sz w:val="22"/>
                  <w:szCs w:val="22"/>
                  <w:rPrChange w:id="8462" w:author="Nick.Tolimieri [2]" w:date="2022-09-15T08:36:00Z">
                    <w:rPr>
                      <w:rFonts w:ascii="Calibri" w:hAnsi="Calibri" w:cs="Calibri"/>
                      <w:color w:val="000000"/>
                      <w:sz w:val="22"/>
                      <w:szCs w:val="22"/>
                    </w:rPr>
                  </w:rPrChange>
                </w:rPr>
                <w:t>Cape Alava</w:t>
              </w:r>
            </w:ins>
          </w:p>
        </w:tc>
        <w:tc>
          <w:tcPr>
            <w:tcW w:w="960" w:type="dxa"/>
            <w:noWrap/>
            <w:hideMark/>
            <w:tcPrChange w:id="8463"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64" w:author="Nick.Tolimieri [2]" w:date="2022-09-15T08:36:00Z"/>
                <w:rFonts w:asciiTheme="minorHAnsi" w:eastAsiaTheme="minorHAnsi" w:hAnsiTheme="minorHAnsi" w:cstheme="minorBidi"/>
                <w:sz w:val="22"/>
                <w:szCs w:val="22"/>
                <w:rPrChange w:id="8465" w:author="Nick.Tolimieri [2]" w:date="2022-09-15T08:36:00Z">
                  <w:rPr>
                    <w:ins w:id="8466" w:author="Nick.Tolimieri [2]" w:date="2022-09-15T08:36:00Z"/>
                    <w:rFonts w:ascii="Calibri" w:hAnsi="Calibri" w:cs="Calibri"/>
                    <w:color w:val="000000"/>
                    <w:sz w:val="22"/>
                    <w:szCs w:val="22"/>
                  </w:rPr>
                </w:rPrChange>
              </w:rPr>
              <w:pPrChange w:id="8467" w:author="Nick.Tolimieri [2]" w:date="2022-09-15T08:36:00Z">
                <w:pPr>
                  <w:jc w:val="right"/>
                </w:pPr>
              </w:pPrChange>
            </w:pPr>
            <w:ins w:id="8468" w:author="Nick.Tolimieri [2]" w:date="2022-09-15T08:36:00Z">
              <w:r w:rsidRPr="00333E54">
                <w:rPr>
                  <w:rFonts w:asciiTheme="minorHAnsi" w:eastAsiaTheme="minorHAnsi" w:hAnsiTheme="minorHAnsi" w:cstheme="minorBidi"/>
                  <w:sz w:val="22"/>
                  <w:szCs w:val="22"/>
                  <w:rPrChange w:id="8469" w:author="Nick.Tolimieri [2]" w:date="2022-09-15T08:36:00Z">
                    <w:rPr>
                      <w:rFonts w:ascii="Calibri" w:hAnsi="Calibri" w:cs="Calibri"/>
                      <w:color w:val="000000"/>
                      <w:sz w:val="22"/>
                      <w:szCs w:val="22"/>
                    </w:rPr>
                  </w:rPrChange>
                </w:rPr>
                <w:t>2015</w:t>
              </w:r>
            </w:ins>
          </w:p>
        </w:tc>
        <w:tc>
          <w:tcPr>
            <w:tcW w:w="960" w:type="dxa"/>
            <w:noWrap/>
            <w:hideMark/>
            <w:tcPrChange w:id="8470"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71" w:author="Nick.Tolimieri [2]" w:date="2022-09-15T08:36:00Z"/>
                <w:rFonts w:asciiTheme="minorHAnsi" w:eastAsiaTheme="minorHAnsi" w:hAnsiTheme="minorHAnsi" w:cstheme="minorBidi"/>
                <w:sz w:val="22"/>
                <w:szCs w:val="22"/>
                <w:rPrChange w:id="8472" w:author="Nick.Tolimieri [2]" w:date="2022-09-15T08:36:00Z">
                  <w:rPr>
                    <w:ins w:id="8473" w:author="Nick.Tolimieri [2]" w:date="2022-09-15T08:36:00Z"/>
                    <w:rFonts w:ascii="Calibri" w:hAnsi="Calibri" w:cs="Calibri"/>
                    <w:color w:val="000000"/>
                    <w:sz w:val="22"/>
                    <w:szCs w:val="22"/>
                  </w:rPr>
                </w:rPrChange>
              </w:rPr>
              <w:pPrChange w:id="8474" w:author="Nick.Tolimieri [2]" w:date="2022-09-15T08:36:00Z">
                <w:pPr>
                  <w:jc w:val="right"/>
                </w:pPr>
              </w:pPrChange>
            </w:pPr>
            <w:ins w:id="8475" w:author="Nick.Tolimieri [2]" w:date="2022-09-15T08:36:00Z">
              <w:r w:rsidRPr="00333E54">
                <w:rPr>
                  <w:rFonts w:asciiTheme="minorHAnsi" w:eastAsiaTheme="minorHAnsi" w:hAnsiTheme="minorHAnsi" w:cstheme="minorBidi"/>
                  <w:sz w:val="22"/>
                  <w:szCs w:val="22"/>
                  <w:rPrChange w:id="8476" w:author="Nick.Tolimieri [2]" w:date="2022-09-15T08:36:00Z">
                    <w:rPr>
                      <w:rFonts w:ascii="Calibri" w:hAnsi="Calibri" w:cs="Calibri"/>
                      <w:color w:val="000000"/>
                      <w:sz w:val="22"/>
                      <w:szCs w:val="22"/>
                    </w:rPr>
                  </w:rPrChange>
                </w:rPr>
                <w:t>0</w:t>
              </w:r>
            </w:ins>
          </w:p>
        </w:tc>
        <w:tc>
          <w:tcPr>
            <w:tcW w:w="960" w:type="dxa"/>
            <w:noWrap/>
            <w:hideMark/>
            <w:tcPrChange w:id="8477"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78" w:author="Nick.Tolimieri [2]" w:date="2022-09-15T08:36:00Z"/>
                <w:rFonts w:asciiTheme="minorHAnsi" w:eastAsiaTheme="minorHAnsi" w:hAnsiTheme="minorHAnsi" w:cstheme="minorBidi"/>
                <w:sz w:val="22"/>
                <w:szCs w:val="22"/>
                <w:rPrChange w:id="8479" w:author="Nick.Tolimieri [2]" w:date="2022-09-15T08:36:00Z">
                  <w:rPr>
                    <w:ins w:id="8480" w:author="Nick.Tolimieri [2]" w:date="2022-09-15T08:36:00Z"/>
                    <w:rFonts w:ascii="Calibri" w:hAnsi="Calibri" w:cs="Calibri"/>
                    <w:color w:val="000000"/>
                    <w:sz w:val="22"/>
                    <w:szCs w:val="22"/>
                  </w:rPr>
                </w:rPrChange>
              </w:rPr>
              <w:pPrChange w:id="8481" w:author="Nick.Tolimieri [2]" w:date="2022-09-15T08:36:00Z">
                <w:pPr>
                  <w:jc w:val="right"/>
                </w:pPr>
              </w:pPrChange>
            </w:pPr>
            <w:ins w:id="8482" w:author="Nick.Tolimieri [2]" w:date="2022-09-15T08:36:00Z">
              <w:r w:rsidRPr="00333E54">
                <w:rPr>
                  <w:rFonts w:asciiTheme="minorHAnsi" w:eastAsiaTheme="minorHAnsi" w:hAnsiTheme="minorHAnsi" w:cstheme="minorBidi"/>
                  <w:sz w:val="22"/>
                  <w:szCs w:val="22"/>
                  <w:rPrChange w:id="8483" w:author="Nick.Tolimieri [2]" w:date="2022-09-15T08:36:00Z">
                    <w:rPr>
                      <w:rFonts w:ascii="Calibri" w:hAnsi="Calibri" w:cs="Calibri"/>
                      <w:color w:val="000000"/>
                      <w:sz w:val="22"/>
                      <w:szCs w:val="22"/>
                    </w:rPr>
                  </w:rPrChange>
                </w:rPr>
                <w:t>137</w:t>
              </w:r>
            </w:ins>
          </w:p>
        </w:tc>
        <w:tc>
          <w:tcPr>
            <w:tcW w:w="960" w:type="dxa"/>
            <w:noWrap/>
            <w:hideMark/>
            <w:tcPrChange w:id="8484"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85" w:author="Nick.Tolimieri [2]" w:date="2022-09-15T08:36:00Z"/>
                <w:rFonts w:asciiTheme="minorHAnsi" w:eastAsiaTheme="minorHAnsi" w:hAnsiTheme="minorHAnsi" w:cstheme="minorBidi"/>
                <w:sz w:val="22"/>
                <w:szCs w:val="22"/>
                <w:rPrChange w:id="8486" w:author="Nick.Tolimieri [2]" w:date="2022-09-15T08:36:00Z">
                  <w:rPr>
                    <w:ins w:id="8487" w:author="Nick.Tolimieri [2]" w:date="2022-09-15T08:36:00Z"/>
                    <w:rFonts w:ascii="Calibri" w:hAnsi="Calibri" w:cs="Calibri"/>
                    <w:color w:val="000000"/>
                    <w:sz w:val="22"/>
                    <w:szCs w:val="22"/>
                  </w:rPr>
                </w:rPrChange>
              </w:rPr>
              <w:pPrChange w:id="8488" w:author="Nick.Tolimieri [2]" w:date="2022-09-15T08:36:00Z">
                <w:pPr>
                  <w:jc w:val="right"/>
                </w:pPr>
              </w:pPrChange>
            </w:pPr>
            <w:ins w:id="8489" w:author="Nick.Tolimieri [2]" w:date="2022-09-15T08:36:00Z">
              <w:r w:rsidRPr="00333E54">
                <w:rPr>
                  <w:rFonts w:asciiTheme="minorHAnsi" w:eastAsiaTheme="minorHAnsi" w:hAnsiTheme="minorHAnsi" w:cstheme="minorBidi"/>
                  <w:sz w:val="22"/>
                  <w:szCs w:val="22"/>
                  <w:rPrChange w:id="8490" w:author="Nick.Tolimieri [2]" w:date="2022-09-15T08:36:00Z">
                    <w:rPr>
                      <w:rFonts w:ascii="Calibri" w:hAnsi="Calibri" w:cs="Calibri"/>
                      <w:color w:val="000000"/>
                      <w:sz w:val="22"/>
                      <w:szCs w:val="22"/>
                    </w:rPr>
                  </w:rPrChange>
                </w:rPr>
                <w:t>10</w:t>
              </w:r>
            </w:ins>
          </w:p>
        </w:tc>
        <w:tc>
          <w:tcPr>
            <w:tcW w:w="960" w:type="dxa"/>
            <w:noWrap/>
            <w:hideMark/>
            <w:tcPrChange w:id="8491"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92" w:author="Nick.Tolimieri [2]" w:date="2022-09-15T08:36:00Z"/>
                <w:rFonts w:asciiTheme="minorHAnsi" w:eastAsiaTheme="minorHAnsi" w:hAnsiTheme="minorHAnsi" w:cstheme="minorBidi"/>
                <w:sz w:val="22"/>
                <w:szCs w:val="22"/>
                <w:rPrChange w:id="8493" w:author="Nick.Tolimieri [2]" w:date="2022-09-15T08:36:00Z">
                  <w:rPr>
                    <w:ins w:id="8494" w:author="Nick.Tolimieri [2]" w:date="2022-09-15T08:36:00Z"/>
                    <w:rFonts w:ascii="Calibri" w:hAnsi="Calibri" w:cs="Calibri"/>
                    <w:color w:val="000000"/>
                    <w:sz w:val="22"/>
                    <w:szCs w:val="22"/>
                  </w:rPr>
                </w:rPrChange>
              </w:rPr>
              <w:pPrChange w:id="8495" w:author="Nick.Tolimieri [2]" w:date="2022-09-15T08:36:00Z">
                <w:pPr>
                  <w:jc w:val="right"/>
                </w:pPr>
              </w:pPrChange>
            </w:pPr>
            <w:ins w:id="8496" w:author="Nick.Tolimieri [2]" w:date="2022-09-15T08:36:00Z">
              <w:r w:rsidRPr="00333E54">
                <w:rPr>
                  <w:rFonts w:asciiTheme="minorHAnsi" w:eastAsiaTheme="minorHAnsi" w:hAnsiTheme="minorHAnsi" w:cstheme="minorBidi"/>
                  <w:sz w:val="22"/>
                  <w:szCs w:val="22"/>
                  <w:rPrChange w:id="8497" w:author="Nick.Tolimieri [2]" w:date="2022-09-15T08:36:00Z">
                    <w:rPr>
                      <w:rFonts w:ascii="Calibri" w:hAnsi="Calibri" w:cs="Calibri"/>
                      <w:color w:val="000000"/>
                      <w:sz w:val="22"/>
                      <w:szCs w:val="22"/>
                    </w:rPr>
                  </w:rPrChange>
                </w:rPr>
                <w:t>114</w:t>
              </w:r>
            </w:ins>
          </w:p>
        </w:tc>
        <w:tc>
          <w:tcPr>
            <w:tcW w:w="960" w:type="dxa"/>
            <w:noWrap/>
            <w:hideMark/>
            <w:tcPrChange w:id="8498"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499" w:author="Nick.Tolimieri [2]" w:date="2022-09-15T08:36:00Z"/>
                <w:rFonts w:asciiTheme="minorHAnsi" w:eastAsiaTheme="minorHAnsi" w:hAnsiTheme="minorHAnsi" w:cstheme="minorBidi"/>
                <w:sz w:val="22"/>
                <w:szCs w:val="22"/>
                <w:rPrChange w:id="8500" w:author="Nick.Tolimieri [2]" w:date="2022-09-15T08:36:00Z">
                  <w:rPr>
                    <w:ins w:id="8501" w:author="Nick.Tolimieri [2]" w:date="2022-09-15T08:36:00Z"/>
                    <w:rFonts w:ascii="Calibri" w:hAnsi="Calibri" w:cs="Calibri"/>
                    <w:color w:val="000000"/>
                    <w:sz w:val="22"/>
                    <w:szCs w:val="22"/>
                  </w:rPr>
                </w:rPrChange>
              </w:rPr>
              <w:pPrChange w:id="8502" w:author="Nick.Tolimieri [2]" w:date="2022-09-15T08:36:00Z">
                <w:pPr>
                  <w:jc w:val="right"/>
                </w:pPr>
              </w:pPrChange>
            </w:pPr>
            <w:ins w:id="8503" w:author="Nick.Tolimieri [2]" w:date="2022-09-15T08:36:00Z">
              <w:r w:rsidRPr="00333E54">
                <w:rPr>
                  <w:rFonts w:asciiTheme="minorHAnsi" w:eastAsiaTheme="minorHAnsi" w:hAnsiTheme="minorHAnsi" w:cstheme="minorBidi"/>
                  <w:sz w:val="22"/>
                  <w:szCs w:val="22"/>
                  <w:rPrChange w:id="8504" w:author="Nick.Tolimieri [2]" w:date="2022-09-15T08:36:00Z">
                    <w:rPr>
                      <w:rFonts w:ascii="Calibri" w:hAnsi="Calibri" w:cs="Calibri"/>
                      <w:color w:val="000000"/>
                      <w:sz w:val="22"/>
                      <w:szCs w:val="22"/>
                    </w:rPr>
                  </w:rPrChange>
                </w:rPr>
                <w:t>5</w:t>
              </w:r>
            </w:ins>
          </w:p>
        </w:tc>
        <w:tc>
          <w:tcPr>
            <w:tcW w:w="960" w:type="dxa"/>
            <w:noWrap/>
            <w:hideMark/>
            <w:tcPrChange w:id="8505"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506" w:author="Nick.Tolimieri [2]" w:date="2022-09-15T08:36:00Z"/>
                <w:rFonts w:asciiTheme="minorHAnsi" w:eastAsiaTheme="minorHAnsi" w:hAnsiTheme="minorHAnsi" w:cstheme="minorBidi"/>
                <w:sz w:val="22"/>
                <w:szCs w:val="22"/>
                <w:rPrChange w:id="8507" w:author="Nick.Tolimieri [2]" w:date="2022-09-15T08:36:00Z">
                  <w:rPr>
                    <w:ins w:id="8508" w:author="Nick.Tolimieri [2]" w:date="2022-09-15T08:36:00Z"/>
                    <w:rFonts w:ascii="Calibri" w:hAnsi="Calibri" w:cs="Calibri"/>
                    <w:color w:val="000000"/>
                    <w:sz w:val="22"/>
                    <w:szCs w:val="22"/>
                  </w:rPr>
                </w:rPrChange>
              </w:rPr>
              <w:pPrChange w:id="8509" w:author="Nick.Tolimieri [2]" w:date="2022-09-15T08:36:00Z">
                <w:pPr>
                  <w:jc w:val="right"/>
                </w:pPr>
              </w:pPrChange>
            </w:pPr>
            <w:ins w:id="8510" w:author="Nick.Tolimieri [2]" w:date="2022-09-15T08:36:00Z">
              <w:r w:rsidRPr="00333E54">
                <w:rPr>
                  <w:rFonts w:asciiTheme="minorHAnsi" w:eastAsiaTheme="minorHAnsi" w:hAnsiTheme="minorHAnsi" w:cstheme="minorBidi"/>
                  <w:sz w:val="22"/>
                  <w:szCs w:val="22"/>
                  <w:rPrChange w:id="8511" w:author="Nick.Tolimieri [2]" w:date="2022-09-15T08:36:00Z">
                    <w:rPr>
                      <w:rFonts w:ascii="Calibri" w:hAnsi="Calibri" w:cs="Calibri"/>
                      <w:color w:val="000000"/>
                      <w:sz w:val="22"/>
                      <w:szCs w:val="22"/>
                    </w:rPr>
                  </w:rPrChange>
                </w:rPr>
                <w:t>36</w:t>
              </w:r>
            </w:ins>
          </w:p>
        </w:tc>
        <w:tc>
          <w:tcPr>
            <w:tcW w:w="960" w:type="dxa"/>
            <w:noWrap/>
            <w:hideMark/>
            <w:tcPrChange w:id="8512"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513" w:author="Nick.Tolimieri [2]" w:date="2022-09-15T08:36:00Z"/>
                <w:rFonts w:asciiTheme="minorHAnsi" w:eastAsiaTheme="minorHAnsi" w:hAnsiTheme="minorHAnsi" w:cstheme="minorBidi"/>
                <w:sz w:val="22"/>
                <w:szCs w:val="22"/>
                <w:rPrChange w:id="8514" w:author="Nick.Tolimieri [2]" w:date="2022-09-15T08:36:00Z">
                  <w:rPr>
                    <w:ins w:id="8515" w:author="Nick.Tolimieri [2]" w:date="2022-09-15T08:36:00Z"/>
                    <w:rFonts w:ascii="Calibri" w:hAnsi="Calibri" w:cs="Calibri"/>
                    <w:color w:val="000000"/>
                    <w:sz w:val="22"/>
                    <w:szCs w:val="22"/>
                  </w:rPr>
                </w:rPrChange>
              </w:rPr>
              <w:pPrChange w:id="8516" w:author="Nick.Tolimieri [2]" w:date="2022-09-15T08:36:00Z">
                <w:pPr>
                  <w:jc w:val="right"/>
                </w:pPr>
              </w:pPrChange>
            </w:pPr>
            <w:ins w:id="8517" w:author="Nick.Tolimieri [2]" w:date="2022-09-15T08:36:00Z">
              <w:r w:rsidRPr="00333E54">
                <w:rPr>
                  <w:rFonts w:asciiTheme="minorHAnsi" w:eastAsiaTheme="minorHAnsi" w:hAnsiTheme="minorHAnsi" w:cstheme="minorBidi"/>
                  <w:sz w:val="22"/>
                  <w:szCs w:val="22"/>
                  <w:rPrChange w:id="8518" w:author="Nick.Tolimieri [2]" w:date="2022-09-15T08:36:00Z">
                    <w:rPr>
                      <w:rFonts w:ascii="Calibri" w:hAnsi="Calibri" w:cs="Calibri"/>
                      <w:color w:val="000000"/>
                      <w:sz w:val="22"/>
                      <w:szCs w:val="22"/>
                    </w:rPr>
                  </w:rPrChange>
                </w:rPr>
                <w:t>1.68</w:t>
              </w:r>
            </w:ins>
          </w:p>
        </w:tc>
        <w:tc>
          <w:tcPr>
            <w:tcW w:w="960" w:type="dxa"/>
            <w:noWrap/>
            <w:hideMark/>
            <w:tcPrChange w:id="8519" w:author="Nick.Tolimieri [2]" w:date="2022-09-15T08:36: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333E54" w:rsidRPr="00333E54" w:rsidRDefault="00333E54" w:rsidP="00333E54">
            <w:pPr>
              <w:ind w:firstLine="0"/>
              <w:rPr>
                <w:ins w:id="8520" w:author="Nick.Tolimieri [2]" w:date="2022-09-15T08:36:00Z"/>
                <w:rFonts w:asciiTheme="minorHAnsi" w:eastAsiaTheme="minorHAnsi" w:hAnsiTheme="minorHAnsi" w:cstheme="minorBidi"/>
                <w:sz w:val="22"/>
                <w:szCs w:val="22"/>
                <w:rPrChange w:id="8521" w:author="Nick.Tolimieri [2]" w:date="2022-09-15T08:36:00Z">
                  <w:rPr>
                    <w:ins w:id="8522" w:author="Nick.Tolimieri [2]" w:date="2022-09-15T08:36:00Z"/>
                    <w:rFonts w:ascii="Calibri" w:hAnsi="Calibri" w:cs="Calibri"/>
                    <w:color w:val="000000"/>
                    <w:sz w:val="22"/>
                    <w:szCs w:val="22"/>
                  </w:rPr>
                </w:rPrChange>
              </w:rPr>
              <w:pPrChange w:id="8523" w:author="Nick.Tolimieri [2]" w:date="2022-09-15T08:36:00Z">
                <w:pPr>
                  <w:jc w:val="right"/>
                </w:pPr>
              </w:pPrChange>
            </w:pPr>
            <w:ins w:id="8524" w:author="Nick.Tolimieri [2]" w:date="2022-09-15T08:36:00Z">
              <w:r w:rsidRPr="00333E54">
                <w:rPr>
                  <w:rFonts w:asciiTheme="minorHAnsi" w:eastAsiaTheme="minorHAnsi" w:hAnsiTheme="minorHAnsi" w:cstheme="minorBidi"/>
                  <w:sz w:val="22"/>
                  <w:szCs w:val="22"/>
                  <w:rPrChange w:id="8525" w:author="Nick.Tolimieri [2]" w:date="2022-09-15T08:36:00Z">
                    <w:rPr>
                      <w:rFonts w:ascii="Calibri" w:hAnsi="Calibri" w:cs="Calibri"/>
                      <w:color w:val="000000"/>
                      <w:sz w:val="22"/>
                      <w:szCs w:val="22"/>
                    </w:rPr>
                  </w:rPrChange>
                </w:rPr>
                <w:t>0.22</w:t>
              </w:r>
            </w:ins>
          </w:p>
        </w:tc>
      </w:tr>
    </w:tbl>
    <w:p w:rsidR="008A61D3" w:rsidDel="00333E54" w:rsidRDefault="008A61D3" w:rsidP="00333E54">
      <w:pPr>
        <w:ind w:firstLine="0"/>
        <w:rPr>
          <w:del w:id="8526" w:author="Nick.Tolimieri [2]" w:date="2022-09-15T08:36:00Z"/>
          <w:rFonts w:asciiTheme="minorHAnsi" w:eastAsiaTheme="minorHAnsi" w:hAnsiTheme="minorHAnsi" w:cstheme="minorBidi"/>
          <w:sz w:val="22"/>
          <w:szCs w:val="22"/>
          <w:lang w:val="en-US"/>
        </w:rPr>
        <w:pPrChange w:id="8527" w:author="Nick.Tolimieri [2]" w:date="2022-09-15T08:36:00Z">
          <w:pPr/>
        </w:pPrChange>
      </w:pPr>
    </w:p>
    <w:p w:rsidR="00F87AA6" w:rsidDel="008A61D3" w:rsidRDefault="00F87AA6">
      <w:pPr>
        <w:ind w:firstLine="0"/>
        <w:rPr>
          <w:del w:id="8528" w:author="Nick.Tolimieri [2]" w:date="2022-09-14T11:37:00Z"/>
          <w:rFonts w:asciiTheme="minorHAnsi" w:eastAsiaTheme="minorHAnsi" w:hAnsiTheme="minorHAnsi" w:cstheme="minorBidi"/>
          <w:sz w:val="22"/>
          <w:szCs w:val="22"/>
          <w:lang w:val="en-US"/>
        </w:rPr>
        <w:pPrChange w:id="8529" w:author="Nick.Tolimieri [2]" w:date="2022-09-14T11:37:00Z">
          <w:pPr/>
        </w:pPrChange>
      </w:pPr>
    </w:p>
    <w:tbl>
      <w:tblPr>
        <w:tblStyle w:val="TableGrid"/>
        <w:tblW w:w="9600" w:type="dxa"/>
        <w:tblLayout w:type="fixed"/>
        <w:tblLook w:val="04A0" w:firstRow="1" w:lastRow="0" w:firstColumn="1" w:lastColumn="0" w:noHBand="0" w:noVBand="1"/>
        <w:tblPrChange w:id="8530" w:author="Nick.Tolimieri" w:date="2022-09-13T14:15: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531">
          <w:tblGrid>
            <w:gridCol w:w="960"/>
            <w:gridCol w:w="960"/>
            <w:gridCol w:w="960"/>
            <w:gridCol w:w="960"/>
            <w:gridCol w:w="960"/>
            <w:gridCol w:w="960"/>
            <w:gridCol w:w="960"/>
            <w:gridCol w:w="960"/>
            <w:gridCol w:w="960"/>
            <w:gridCol w:w="960"/>
          </w:tblGrid>
        </w:tblGridChange>
      </w:tblGrid>
      <w:tr w:rsidR="00F87AA6" w:rsidRPr="00F87AA6" w:rsidDel="008A61D3" w:rsidTr="00F87AA6">
        <w:trPr>
          <w:divId w:val="1702248301"/>
          <w:trHeight w:val="300"/>
          <w:ins w:id="8532" w:author="Nick.Tolimieri" w:date="2022-09-13T14:15:00Z"/>
          <w:del w:id="8533" w:author="Nick.Tolimieri [2]" w:date="2022-09-14T11:37:00Z"/>
          <w:trPrChange w:id="8534" w:author="Nick.Tolimieri" w:date="2022-09-13T14:15:00Z">
            <w:trPr>
              <w:divId w:val="1702248301"/>
              <w:trHeight w:val="300"/>
            </w:trPr>
          </w:trPrChange>
        </w:trPr>
        <w:tc>
          <w:tcPr>
            <w:tcW w:w="960" w:type="dxa"/>
            <w:noWrap/>
            <w:hideMark/>
            <w:tcPrChange w:id="85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36" w:author="Nick.Tolimieri" w:date="2022-09-13T14:15:00Z"/>
                <w:del w:id="8537" w:author="Nick.Tolimieri [2]" w:date="2022-09-14T11:37:00Z"/>
                <w:rFonts w:asciiTheme="minorHAnsi" w:eastAsiaTheme="minorHAnsi" w:hAnsiTheme="minorHAnsi" w:cstheme="minorBidi"/>
                <w:sz w:val="22"/>
                <w:szCs w:val="22"/>
                <w:rPrChange w:id="8538" w:author="Nick.Tolimieri" w:date="2022-09-13T14:15:00Z">
                  <w:rPr>
                    <w:ins w:id="8539" w:author="Nick.Tolimieri" w:date="2022-09-13T14:15:00Z"/>
                    <w:del w:id="8540" w:author="Nick.Tolimieri [2]" w:date="2022-09-14T11:37:00Z"/>
                    <w:rFonts w:ascii="Calibri" w:hAnsi="Calibri" w:cs="Calibri"/>
                    <w:color w:val="000000"/>
                    <w:sz w:val="22"/>
                    <w:szCs w:val="22"/>
                  </w:rPr>
                </w:rPrChange>
              </w:rPr>
              <w:pPrChange w:id="8541" w:author="Nick.Tolimieri" w:date="2022-09-13T14:15:00Z">
                <w:pPr/>
              </w:pPrChange>
            </w:pPr>
            <w:ins w:id="8542" w:author="Nick.Tolimieri" w:date="2022-09-13T14:15:00Z">
              <w:del w:id="8543" w:author="Nick.Tolimieri [2]" w:date="2022-09-14T11:37:00Z">
                <w:r w:rsidRPr="00F87AA6" w:rsidDel="008A61D3">
                  <w:rPr>
                    <w:rFonts w:asciiTheme="minorHAnsi" w:eastAsiaTheme="minorHAnsi" w:hAnsiTheme="minorHAnsi" w:cstheme="minorBidi"/>
                    <w:sz w:val="22"/>
                    <w:szCs w:val="22"/>
                    <w:rPrChange w:id="8544" w:author="Nick.Tolimieri" w:date="2022-09-13T14:15:00Z">
                      <w:rPr>
                        <w:rFonts w:ascii="Calibri" w:hAnsi="Calibri" w:cs="Calibri"/>
                        <w:color w:val="000000"/>
                        <w:sz w:val="22"/>
                        <w:szCs w:val="22"/>
                      </w:rPr>
                    </w:rPrChange>
                  </w:rPr>
                  <w:delText>Site</w:delText>
                </w:r>
              </w:del>
            </w:ins>
          </w:p>
        </w:tc>
        <w:tc>
          <w:tcPr>
            <w:tcW w:w="960" w:type="dxa"/>
            <w:noWrap/>
            <w:hideMark/>
            <w:tcPrChange w:id="85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46" w:author="Nick.Tolimieri" w:date="2022-09-13T14:15:00Z"/>
                <w:del w:id="8547" w:author="Nick.Tolimieri [2]" w:date="2022-09-14T11:37:00Z"/>
                <w:rFonts w:asciiTheme="minorHAnsi" w:eastAsiaTheme="minorHAnsi" w:hAnsiTheme="minorHAnsi" w:cstheme="minorBidi"/>
                <w:sz w:val="22"/>
                <w:szCs w:val="22"/>
                <w:rPrChange w:id="8548" w:author="Nick.Tolimieri" w:date="2022-09-13T14:15:00Z">
                  <w:rPr>
                    <w:ins w:id="8549" w:author="Nick.Tolimieri" w:date="2022-09-13T14:15:00Z"/>
                    <w:del w:id="8550" w:author="Nick.Tolimieri [2]" w:date="2022-09-14T11:37:00Z"/>
                    <w:rFonts w:ascii="Calibri" w:hAnsi="Calibri" w:cs="Calibri"/>
                    <w:color w:val="000000"/>
                    <w:sz w:val="22"/>
                    <w:szCs w:val="22"/>
                  </w:rPr>
                </w:rPrChange>
              </w:rPr>
              <w:pPrChange w:id="8551" w:author="Nick.Tolimieri" w:date="2022-09-13T14:15:00Z">
                <w:pPr/>
              </w:pPrChange>
            </w:pPr>
            <w:ins w:id="8552" w:author="Nick.Tolimieri" w:date="2022-09-13T14:15:00Z">
              <w:del w:id="8553" w:author="Nick.Tolimieri [2]" w:date="2022-09-14T11:37:00Z">
                <w:r w:rsidRPr="00F87AA6" w:rsidDel="008A61D3">
                  <w:rPr>
                    <w:rFonts w:asciiTheme="minorHAnsi" w:eastAsiaTheme="minorHAnsi" w:hAnsiTheme="minorHAnsi" w:cstheme="minorBidi"/>
                    <w:sz w:val="22"/>
                    <w:szCs w:val="22"/>
                    <w:rPrChange w:id="8554" w:author="Nick.Tolimieri" w:date="2022-09-13T14:15:00Z">
                      <w:rPr>
                        <w:rFonts w:ascii="Calibri" w:hAnsi="Calibri" w:cs="Calibri"/>
                        <w:color w:val="000000"/>
                        <w:sz w:val="22"/>
                        <w:szCs w:val="22"/>
                      </w:rPr>
                    </w:rPrChange>
                  </w:rPr>
                  <w:delText>Year</w:delText>
                </w:r>
              </w:del>
            </w:ins>
          </w:p>
        </w:tc>
        <w:tc>
          <w:tcPr>
            <w:tcW w:w="960" w:type="dxa"/>
            <w:noWrap/>
            <w:hideMark/>
            <w:tcPrChange w:id="85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56" w:author="Nick.Tolimieri" w:date="2022-09-13T14:15:00Z"/>
                <w:del w:id="8557" w:author="Nick.Tolimieri [2]" w:date="2022-09-14T11:37:00Z"/>
                <w:rFonts w:asciiTheme="minorHAnsi" w:eastAsiaTheme="minorHAnsi" w:hAnsiTheme="minorHAnsi" w:cstheme="minorBidi"/>
                <w:sz w:val="22"/>
                <w:szCs w:val="22"/>
                <w:rPrChange w:id="8558" w:author="Nick.Tolimieri" w:date="2022-09-13T14:15:00Z">
                  <w:rPr>
                    <w:ins w:id="8559" w:author="Nick.Tolimieri" w:date="2022-09-13T14:15:00Z"/>
                    <w:del w:id="8560" w:author="Nick.Tolimieri [2]" w:date="2022-09-14T11:37:00Z"/>
                    <w:rFonts w:ascii="Calibri" w:hAnsi="Calibri" w:cs="Calibri"/>
                    <w:color w:val="000000"/>
                    <w:sz w:val="22"/>
                    <w:szCs w:val="22"/>
                  </w:rPr>
                </w:rPrChange>
              </w:rPr>
              <w:pPrChange w:id="8561" w:author="Nick.Tolimieri" w:date="2022-09-13T14:15:00Z">
                <w:pPr/>
              </w:pPrChange>
            </w:pPr>
            <w:ins w:id="8562" w:author="Nick.Tolimieri" w:date="2022-09-13T14:15:00Z">
              <w:del w:id="8563" w:author="Nick.Tolimieri [2]" w:date="2022-09-14T11:37:00Z">
                <w:r w:rsidRPr="00F87AA6" w:rsidDel="008A61D3">
                  <w:rPr>
                    <w:rFonts w:asciiTheme="minorHAnsi" w:eastAsiaTheme="minorHAnsi" w:hAnsiTheme="minorHAnsi" w:cstheme="minorBidi"/>
                    <w:sz w:val="22"/>
                    <w:szCs w:val="22"/>
                    <w:rPrChange w:id="8564" w:author="Nick.Tolimieri" w:date="2022-09-13T14:15:00Z">
                      <w:rPr>
                        <w:rFonts w:ascii="Calibri" w:hAnsi="Calibri" w:cs="Calibri"/>
                        <w:color w:val="000000"/>
                        <w:sz w:val="22"/>
                        <w:szCs w:val="22"/>
                      </w:rPr>
                    </w:rPrChange>
                  </w:rPr>
                  <w:delText>Days &gt; 15C</w:delText>
                </w:r>
              </w:del>
            </w:ins>
          </w:p>
        </w:tc>
        <w:tc>
          <w:tcPr>
            <w:tcW w:w="960" w:type="dxa"/>
            <w:noWrap/>
            <w:hideMark/>
            <w:tcPrChange w:id="85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66" w:author="Nick.Tolimieri" w:date="2022-09-13T14:15:00Z"/>
                <w:del w:id="8567" w:author="Nick.Tolimieri [2]" w:date="2022-09-14T11:37:00Z"/>
                <w:rFonts w:asciiTheme="minorHAnsi" w:eastAsiaTheme="minorHAnsi" w:hAnsiTheme="minorHAnsi" w:cstheme="minorBidi"/>
                <w:sz w:val="22"/>
                <w:szCs w:val="22"/>
                <w:rPrChange w:id="8568" w:author="Nick.Tolimieri" w:date="2022-09-13T14:15:00Z">
                  <w:rPr>
                    <w:ins w:id="8569" w:author="Nick.Tolimieri" w:date="2022-09-13T14:15:00Z"/>
                    <w:del w:id="8570" w:author="Nick.Tolimieri [2]" w:date="2022-09-14T11:37:00Z"/>
                    <w:rFonts w:ascii="Calibri" w:hAnsi="Calibri" w:cs="Calibri"/>
                    <w:color w:val="000000"/>
                    <w:sz w:val="22"/>
                    <w:szCs w:val="22"/>
                  </w:rPr>
                </w:rPrChange>
              </w:rPr>
              <w:pPrChange w:id="8571" w:author="Nick.Tolimieri" w:date="2022-09-13T14:15:00Z">
                <w:pPr/>
              </w:pPrChange>
            </w:pPr>
            <w:ins w:id="8572" w:author="Nick.Tolimieri" w:date="2022-09-13T14:15:00Z">
              <w:del w:id="8573" w:author="Nick.Tolimieri [2]" w:date="2022-09-14T11:37:00Z">
                <w:r w:rsidRPr="00F87AA6" w:rsidDel="008A61D3">
                  <w:rPr>
                    <w:rFonts w:asciiTheme="minorHAnsi" w:eastAsiaTheme="minorHAnsi" w:hAnsiTheme="minorHAnsi" w:cstheme="minorBidi"/>
                    <w:sz w:val="22"/>
                    <w:szCs w:val="22"/>
                    <w:rPrChange w:id="8574" w:author="Nick.Tolimieri" w:date="2022-09-13T14:15:00Z">
                      <w:rPr>
                        <w:rFonts w:ascii="Calibri" w:hAnsi="Calibri" w:cs="Calibri"/>
                        <w:color w:val="000000"/>
                        <w:sz w:val="22"/>
                        <w:szCs w:val="22"/>
                      </w:rPr>
                    </w:rPrChange>
                  </w:rPr>
                  <w:delText>Days above threshold</w:delText>
                </w:r>
              </w:del>
            </w:ins>
          </w:p>
        </w:tc>
        <w:tc>
          <w:tcPr>
            <w:tcW w:w="960" w:type="dxa"/>
            <w:noWrap/>
            <w:hideMark/>
            <w:tcPrChange w:id="85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76" w:author="Nick.Tolimieri" w:date="2022-09-13T14:15:00Z"/>
                <w:del w:id="8577" w:author="Nick.Tolimieri [2]" w:date="2022-09-14T11:37:00Z"/>
                <w:rFonts w:asciiTheme="minorHAnsi" w:eastAsiaTheme="minorHAnsi" w:hAnsiTheme="minorHAnsi" w:cstheme="minorBidi"/>
                <w:sz w:val="22"/>
                <w:szCs w:val="22"/>
                <w:rPrChange w:id="8578" w:author="Nick.Tolimieri" w:date="2022-09-13T14:15:00Z">
                  <w:rPr>
                    <w:ins w:id="8579" w:author="Nick.Tolimieri" w:date="2022-09-13T14:15:00Z"/>
                    <w:del w:id="8580" w:author="Nick.Tolimieri [2]" w:date="2022-09-14T11:37:00Z"/>
                    <w:rFonts w:ascii="Calibri" w:hAnsi="Calibri" w:cs="Calibri"/>
                    <w:color w:val="000000"/>
                    <w:sz w:val="22"/>
                    <w:szCs w:val="22"/>
                  </w:rPr>
                </w:rPrChange>
              </w:rPr>
              <w:pPrChange w:id="8581" w:author="Nick.Tolimieri" w:date="2022-09-13T14:15:00Z">
                <w:pPr/>
              </w:pPrChange>
            </w:pPr>
            <w:ins w:id="8582" w:author="Nick.Tolimieri" w:date="2022-09-13T14:15:00Z">
              <w:del w:id="8583" w:author="Nick.Tolimieri [2]" w:date="2022-09-14T11:37:00Z">
                <w:r w:rsidRPr="00F87AA6" w:rsidDel="008A61D3">
                  <w:rPr>
                    <w:rFonts w:asciiTheme="minorHAnsi" w:eastAsiaTheme="minorHAnsi" w:hAnsiTheme="minorHAnsi" w:cstheme="minorBidi"/>
                    <w:sz w:val="22"/>
                    <w:szCs w:val="22"/>
                    <w:rPrChange w:id="8584" w:author="Nick.Tolimieri" w:date="2022-09-13T14:15:00Z">
                      <w:rPr>
                        <w:rFonts w:ascii="Calibri" w:hAnsi="Calibri" w:cs="Calibri"/>
                        <w:color w:val="000000"/>
                        <w:sz w:val="22"/>
                        <w:szCs w:val="22"/>
                      </w:rPr>
                    </w:rPrChange>
                  </w:rPr>
                  <w:delText>MHW events</w:delText>
                </w:r>
              </w:del>
            </w:ins>
          </w:p>
        </w:tc>
        <w:tc>
          <w:tcPr>
            <w:tcW w:w="960" w:type="dxa"/>
            <w:noWrap/>
            <w:hideMark/>
            <w:tcPrChange w:id="85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86" w:author="Nick.Tolimieri" w:date="2022-09-13T14:15:00Z"/>
                <w:del w:id="8587" w:author="Nick.Tolimieri [2]" w:date="2022-09-14T11:37:00Z"/>
                <w:rFonts w:asciiTheme="minorHAnsi" w:eastAsiaTheme="minorHAnsi" w:hAnsiTheme="minorHAnsi" w:cstheme="minorBidi"/>
                <w:sz w:val="22"/>
                <w:szCs w:val="22"/>
                <w:rPrChange w:id="8588" w:author="Nick.Tolimieri" w:date="2022-09-13T14:15:00Z">
                  <w:rPr>
                    <w:ins w:id="8589" w:author="Nick.Tolimieri" w:date="2022-09-13T14:15:00Z"/>
                    <w:del w:id="8590" w:author="Nick.Tolimieri [2]" w:date="2022-09-14T11:37:00Z"/>
                    <w:rFonts w:ascii="Calibri" w:hAnsi="Calibri" w:cs="Calibri"/>
                    <w:color w:val="000000"/>
                    <w:sz w:val="22"/>
                    <w:szCs w:val="22"/>
                  </w:rPr>
                </w:rPrChange>
              </w:rPr>
              <w:pPrChange w:id="8591" w:author="Nick.Tolimieri" w:date="2022-09-13T14:15:00Z">
                <w:pPr/>
              </w:pPrChange>
            </w:pPr>
            <w:ins w:id="8592" w:author="Nick.Tolimieri" w:date="2022-09-13T14:15:00Z">
              <w:del w:id="8593" w:author="Nick.Tolimieri [2]" w:date="2022-09-14T11:37:00Z">
                <w:r w:rsidRPr="00F87AA6" w:rsidDel="008A61D3">
                  <w:rPr>
                    <w:rFonts w:asciiTheme="minorHAnsi" w:eastAsiaTheme="minorHAnsi" w:hAnsiTheme="minorHAnsi" w:cstheme="minorBidi"/>
                    <w:sz w:val="22"/>
                    <w:szCs w:val="22"/>
                    <w:rPrChange w:id="8594" w:author="Nick.Tolimieri" w:date="2022-09-13T14:15:00Z">
                      <w:rPr>
                        <w:rFonts w:ascii="Calibri" w:hAnsi="Calibri" w:cs="Calibri"/>
                        <w:color w:val="000000"/>
                        <w:sz w:val="22"/>
                        <w:szCs w:val="22"/>
                      </w:rPr>
                    </w:rPrChange>
                  </w:rPr>
                  <w:delText>HW days (5+)</w:delText>
                </w:r>
              </w:del>
            </w:ins>
          </w:p>
        </w:tc>
        <w:tc>
          <w:tcPr>
            <w:tcW w:w="960" w:type="dxa"/>
            <w:noWrap/>
            <w:hideMark/>
            <w:tcPrChange w:id="85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596" w:author="Nick.Tolimieri" w:date="2022-09-13T14:15:00Z"/>
                <w:del w:id="8597" w:author="Nick.Tolimieri [2]" w:date="2022-09-14T11:37:00Z"/>
                <w:rFonts w:asciiTheme="minorHAnsi" w:eastAsiaTheme="minorHAnsi" w:hAnsiTheme="minorHAnsi" w:cstheme="minorBidi"/>
                <w:sz w:val="22"/>
                <w:szCs w:val="22"/>
                <w:rPrChange w:id="8598" w:author="Nick.Tolimieri" w:date="2022-09-13T14:15:00Z">
                  <w:rPr>
                    <w:ins w:id="8599" w:author="Nick.Tolimieri" w:date="2022-09-13T14:15:00Z"/>
                    <w:del w:id="8600" w:author="Nick.Tolimieri [2]" w:date="2022-09-14T11:37:00Z"/>
                    <w:rFonts w:ascii="Calibri" w:hAnsi="Calibri" w:cs="Calibri"/>
                    <w:color w:val="000000"/>
                    <w:sz w:val="22"/>
                    <w:szCs w:val="22"/>
                  </w:rPr>
                </w:rPrChange>
              </w:rPr>
              <w:pPrChange w:id="8601" w:author="Nick.Tolimieri" w:date="2022-09-13T14:15:00Z">
                <w:pPr/>
              </w:pPrChange>
            </w:pPr>
            <w:ins w:id="8602" w:author="Nick.Tolimieri" w:date="2022-09-13T14:15:00Z">
              <w:del w:id="8603" w:author="Nick.Tolimieri [2]" w:date="2022-09-14T11:37:00Z">
                <w:r w:rsidRPr="00F87AA6" w:rsidDel="008A61D3">
                  <w:rPr>
                    <w:rFonts w:asciiTheme="minorHAnsi" w:eastAsiaTheme="minorHAnsi" w:hAnsiTheme="minorHAnsi" w:cstheme="minorBidi"/>
                    <w:sz w:val="22"/>
                    <w:szCs w:val="22"/>
                    <w:rPrChange w:id="8604" w:author="Nick.Tolimieri" w:date="2022-09-13T14:15:00Z">
                      <w:rPr>
                        <w:rFonts w:ascii="Calibri" w:hAnsi="Calibri" w:cs="Calibri"/>
                        <w:color w:val="000000"/>
                        <w:sz w:val="22"/>
                        <w:szCs w:val="22"/>
                      </w:rPr>
                    </w:rPrChange>
                  </w:rPr>
                  <w:delText>Min days</w:delText>
                </w:r>
              </w:del>
            </w:ins>
          </w:p>
        </w:tc>
        <w:tc>
          <w:tcPr>
            <w:tcW w:w="960" w:type="dxa"/>
            <w:noWrap/>
            <w:hideMark/>
            <w:tcPrChange w:id="86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06" w:author="Nick.Tolimieri" w:date="2022-09-13T14:15:00Z"/>
                <w:del w:id="8607" w:author="Nick.Tolimieri [2]" w:date="2022-09-14T11:37:00Z"/>
                <w:rFonts w:asciiTheme="minorHAnsi" w:eastAsiaTheme="minorHAnsi" w:hAnsiTheme="minorHAnsi" w:cstheme="minorBidi"/>
                <w:sz w:val="22"/>
                <w:szCs w:val="22"/>
                <w:rPrChange w:id="8608" w:author="Nick.Tolimieri" w:date="2022-09-13T14:15:00Z">
                  <w:rPr>
                    <w:ins w:id="8609" w:author="Nick.Tolimieri" w:date="2022-09-13T14:15:00Z"/>
                    <w:del w:id="8610" w:author="Nick.Tolimieri [2]" w:date="2022-09-14T11:37:00Z"/>
                    <w:rFonts w:ascii="Calibri" w:hAnsi="Calibri" w:cs="Calibri"/>
                    <w:color w:val="000000"/>
                    <w:sz w:val="22"/>
                    <w:szCs w:val="22"/>
                  </w:rPr>
                </w:rPrChange>
              </w:rPr>
              <w:pPrChange w:id="8611" w:author="Nick.Tolimieri" w:date="2022-09-13T14:15:00Z">
                <w:pPr/>
              </w:pPrChange>
            </w:pPr>
            <w:ins w:id="8612" w:author="Nick.Tolimieri" w:date="2022-09-13T14:15:00Z">
              <w:del w:id="8613" w:author="Nick.Tolimieri [2]" w:date="2022-09-14T11:37:00Z">
                <w:r w:rsidRPr="00F87AA6" w:rsidDel="008A61D3">
                  <w:rPr>
                    <w:rFonts w:asciiTheme="minorHAnsi" w:eastAsiaTheme="minorHAnsi" w:hAnsiTheme="minorHAnsi" w:cstheme="minorBidi"/>
                    <w:sz w:val="22"/>
                    <w:szCs w:val="22"/>
                    <w:rPrChange w:id="8614" w:author="Nick.Tolimieri" w:date="2022-09-13T14:15:00Z">
                      <w:rPr>
                        <w:rFonts w:ascii="Calibri" w:hAnsi="Calibri" w:cs="Calibri"/>
                        <w:color w:val="000000"/>
                        <w:sz w:val="22"/>
                        <w:szCs w:val="22"/>
                      </w:rPr>
                    </w:rPrChange>
                  </w:rPr>
                  <w:delText>Max days</w:delText>
                </w:r>
              </w:del>
            </w:ins>
          </w:p>
        </w:tc>
        <w:tc>
          <w:tcPr>
            <w:tcW w:w="960" w:type="dxa"/>
            <w:noWrap/>
            <w:hideMark/>
            <w:tcPrChange w:id="86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16" w:author="Nick.Tolimieri" w:date="2022-09-13T14:15:00Z"/>
                <w:del w:id="8617" w:author="Nick.Tolimieri [2]" w:date="2022-09-14T11:37:00Z"/>
                <w:rFonts w:asciiTheme="minorHAnsi" w:eastAsiaTheme="minorHAnsi" w:hAnsiTheme="minorHAnsi" w:cstheme="minorBidi"/>
                <w:sz w:val="22"/>
                <w:szCs w:val="22"/>
                <w:rPrChange w:id="8618" w:author="Nick.Tolimieri" w:date="2022-09-13T14:15:00Z">
                  <w:rPr>
                    <w:ins w:id="8619" w:author="Nick.Tolimieri" w:date="2022-09-13T14:15:00Z"/>
                    <w:del w:id="8620" w:author="Nick.Tolimieri [2]" w:date="2022-09-14T11:37:00Z"/>
                    <w:rFonts w:ascii="Calibri" w:hAnsi="Calibri" w:cs="Calibri"/>
                    <w:color w:val="000000"/>
                    <w:sz w:val="22"/>
                    <w:szCs w:val="22"/>
                  </w:rPr>
                </w:rPrChange>
              </w:rPr>
              <w:pPrChange w:id="8621" w:author="Nick.Tolimieri" w:date="2022-09-13T14:15:00Z">
                <w:pPr/>
              </w:pPrChange>
            </w:pPr>
            <w:ins w:id="8622" w:author="Nick.Tolimieri" w:date="2022-09-13T14:15:00Z">
              <w:del w:id="8623" w:author="Nick.Tolimieri [2]" w:date="2022-09-14T11:37:00Z">
                <w:r w:rsidRPr="00F87AA6" w:rsidDel="008A61D3">
                  <w:rPr>
                    <w:rFonts w:asciiTheme="minorHAnsi" w:eastAsiaTheme="minorHAnsi" w:hAnsiTheme="minorHAnsi" w:cstheme="minorBidi"/>
                    <w:sz w:val="22"/>
                    <w:szCs w:val="22"/>
                    <w:rPrChange w:id="8624" w:author="Nick.Tolimieri" w:date="2022-09-13T14:15:00Z">
                      <w:rPr>
                        <w:rFonts w:ascii="Calibri" w:hAnsi="Calibri" w:cs="Calibri"/>
                        <w:color w:val="000000"/>
                        <w:sz w:val="22"/>
                        <w:szCs w:val="22"/>
                      </w:rPr>
                    </w:rPrChange>
                  </w:rPr>
                  <w:delText>Mean intensity</w:delText>
                </w:r>
              </w:del>
            </w:ins>
          </w:p>
        </w:tc>
        <w:tc>
          <w:tcPr>
            <w:tcW w:w="960" w:type="dxa"/>
            <w:noWrap/>
            <w:hideMark/>
            <w:tcPrChange w:id="86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26" w:author="Nick.Tolimieri" w:date="2022-09-13T14:15:00Z"/>
                <w:del w:id="8627" w:author="Nick.Tolimieri [2]" w:date="2022-09-14T11:37:00Z"/>
                <w:rFonts w:asciiTheme="minorHAnsi" w:eastAsiaTheme="minorHAnsi" w:hAnsiTheme="minorHAnsi" w:cstheme="minorBidi"/>
                <w:sz w:val="22"/>
                <w:szCs w:val="22"/>
                <w:rPrChange w:id="8628" w:author="Nick.Tolimieri" w:date="2022-09-13T14:15:00Z">
                  <w:rPr>
                    <w:ins w:id="8629" w:author="Nick.Tolimieri" w:date="2022-09-13T14:15:00Z"/>
                    <w:del w:id="8630" w:author="Nick.Tolimieri [2]" w:date="2022-09-14T11:37:00Z"/>
                    <w:rFonts w:ascii="Calibri" w:hAnsi="Calibri" w:cs="Calibri"/>
                    <w:color w:val="000000"/>
                    <w:sz w:val="22"/>
                    <w:szCs w:val="22"/>
                  </w:rPr>
                </w:rPrChange>
              </w:rPr>
              <w:pPrChange w:id="8631" w:author="Nick.Tolimieri" w:date="2022-09-13T14:15:00Z">
                <w:pPr/>
              </w:pPrChange>
            </w:pPr>
            <w:ins w:id="8632" w:author="Nick.Tolimieri" w:date="2022-09-13T14:15:00Z">
              <w:del w:id="8633" w:author="Nick.Tolimieri [2]" w:date="2022-09-14T11:37:00Z">
                <w:r w:rsidRPr="00F87AA6" w:rsidDel="008A61D3">
                  <w:rPr>
                    <w:rFonts w:asciiTheme="minorHAnsi" w:eastAsiaTheme="minorHAnsi" w:hAnsiTheme="minorHAnsi" w:cstheme="minorBidi"/>
                    <w:sz w:val="22"/>
                    <w:szCs w:val="22"/>
                    <w:rPrChange w:id="8634" w:author="Nick.Tolimieri" w:date="2022-09-13T14:15:00Z">
                      <w:rPr>
                        <w:rFonts w:ascii="Calibri" w:hAnsi="Calibri" w:cs="Calibri"/>
                        <w:color w:val="000000"/>
                        <w:sz w:val="22"/>
                        <w:szCs w:val="22"/>
                      </w:rPr>
                    </w:rPrChange>
                  </w:rPr>
                  <w:delText>Var intensity</w:delText>
                </w:r>
              </w:del>
            </w:ins>
          </w:p>
        </w:tc>
      </w:tr>
      <w:tr w:rsidR="00F87AA6" w:rsidRPr="00F87AA6" w:rsidDel="008A61D3" w:rsidTr="00F87AA6">
        <w:trPr>
          <w:divId w:val="1702248301"/>
          <w:trHeight w:val="300"/>
          <w:ins w:id="8635" w:author="Nick.Tolimieri" w:date="2022-09-13T14:15:00Z"/>
          <w:del w:id="8636" w:author="Nick.Tolimieri [2]" w:date="2022-09-14T11:37:00Z"/>
          <w:trPrChange w:id="8637" w:author="Nick.Tolimieri" w:date="2022-09-13T14:15:00Z">
            <w:trPr>
              <w:divId w:val="1702248301"/>
              <w:trHeight w:val="300"/>
            </w:trPr>
          </w:trPrChange>
        </w:trPr>
        <w:tc>
          <w:tcPr>
            <w:tcW w:w="960" w:type="dxa"/>
            <w:noWrap/>
            <w:hideMark/>
            <w:tcPrChange w:id="86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39" w:author="Nick.Tolimieri" w:date="2022-09-13T14:15:00Z"/>
                <w:del w:id="8640" w:author="Nick.Tolimieri [2]" w:date="2022-09-14T11:37:00Z"/>
                <w:rFonts w:asciiTheme="minorHAnsi" w:eastAsiaTheme="minorHAnsi" w:hAnsiTheme="minorHAnsi" w:cstheme="minorBidi"/>
                <w:sz w:val="22"/>
                <w:szCs w:val="22"/>
                <w:rPrChange w:id="8641" w:author="Nick.Tolimieri" w:date="2022-09-13T14:15:00Z">
                  <w:rPr>
                    <w:ins w:id="8642" w:author="Nick.Tolimieri" w:date="2022-09-13T14:15:00Z"/>
                    <w:del w:id="8643" w:author="Nick.Tolimieri [2]" w:date="2022-09-14T11:37:00Z"/>
                    <w:rFonts w:ascii="Calibri" w:hAnsi="Calibri" w:cs="Calibri"/>
                    <w:color w:val="000000"/>
                    <w:sz w:val="22"/>
                    <w:szCs w:val="22"/>
                  </w:rPr>
                </w:rPrChange>
              </w:rPr>
              <w:pPrChange w:id="8644" w:author="Nick.Tolimieri" w:date="2022-09-13T14:15:00Z">
                <w:pPr/>
              </w:pPrChange>
            </w:pPr>
            <w:ins w:id="8645" w:author="Nick.Tolimieri" w:date="2022-09-13T14:15:00Z">
              <w:del w:id="8646" w:author="Nick.Tolimieri [2]" w:date="2022-09-14T11:37:00Z">
                <w:r w:rsidRPr="00F87AA6" w:rsidDel="008A61D3">
                  <w:rPr>
                    <w:rFonts w:asciiTheme="minorHAnsi" w:eastAsiaTheme="minorHAnsi" w:hAnsiTheme="minorHAnsi" w:cstheme="minorBidi"/>
                    <w:sz w:val="22"/>
                    <w:szCs w:val="22"/>
                    <w:rPrChange w:id="8647"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6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49" w:author="Nick.Tolimieri" w:date="2022-09-13T14:15:00Z"/>
                <w:del w:id="8650" w:author="Nick.Tolimieri [2]" w:date="2022-09-14T11:37:00Z"/>
                <w:rFonts w:asciiTheme="minorHAnsi" w:eastAsiaTheme="minorHAnsi" w:hAnsiTheme="minorHAnsi" w:cstheme="minorBidi"/>
                <w:sz w:val="22"/>
                <w:szCs w:val="22"/>
                <w:rPrChange w:id="8651" w:author="Nick.Tolimieri" w:date="2022-09-13T14:15:00Z">
                  <w:rPr>
                    <w:ins w:id="8652" w:author="Nick.Tolimieri" w:date="2022-09-13T14:15:00Z"/>
                    <w:del w:id="8653" w:author="Nick.Tolimieri [2]" w:date="2022-09-14T11:37:00Z"/>
                    <w:rFonts w:ascii="Calibri" w:hAnsi="Calibri" w:cs="Calibri"/>
                    <w:color w:val="000000"/>
                    <w:sz w:val="22"/>
                    <w:szCs w:val="22"/>
                  </w:rPr>
                </w:rPrChange>
              </w:rPr>
              <w:pPrChange w:id="8654" w:author="Nick.Tolimieri" w:date="2022-09-13T14:15:00Z">
                <w:pPr>
                  <w:jc w:val="right"/>
                </w:pPr>
              </w:pPrChange>
            </w:pPr>
            <w:ins w:id="8655" w:author="Nick.Tolimieri" w:date="2022-09-13T14:15:00Z">
              <w:del w:id="8656" w:author="Nick.Tolimieri [2]" w:date="2022-09-14T11:37:00Z">
                <w:r w:rsidRPr="00F87AA6" w:rsidDel="008A61D3">
                  <w:rPr>
                    <w:rFonts w:asciiTheme="minorHAnsi" w:eastAsiaTheme="minorHAnsi" w:hAnsiTheme="minorHAnsi" w:cstheme="minorBidi"/>
                    <w:sz w:val="22"/>
                    <w:szCs w:val="22"/>
                    <w:rPrChange w:id="8657" w:author="Nick.Tolimieri" w:date="2022-09-13T14:15:00Z">
                      <w:rPr>
                        <w:rFonts w:ascii="Calibri" w:hAnsi="Calibri" w:cs="Calibri"/>
                        <w:color w:val="000000"/>
                        <w:sz w:val="22"/>
                        <w:szCs w:val="22"/>
                      </w:rPr>
                    </w:rPrChange>
                  </w:rPr>
                  <w:delText>1992</w:delText>
                </w:r>
              </w:del>
            </w:ins>
          </w:p>
        </w:tc>
        <w:tc>
          <w:tcPr>
            <w:tcW w:w="960" w:type="dxa"/>
            <w:noWrap/>
            <w:hideMark/>
            <w:tcPrChange w:id="86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59" w:author="Nick.Tolimieri" w:date="2022-09-13T14:15:00Z"/>
                <w:del w:id="8660" w:author="Nick.Tolimieri [2]" w:date="2022-09-14T11:37:00Z"/>
                <w:rFonts w:asciiTheme="minorHAnsi" w:eastAsiaTheme="minorHAnsi" w:hAnsiTheme="minorHAnsi" w:cstheme="minorBidi"/>
                <w:sz w:val="22"/>
                <w:szCs w:val="22"/>
                <w:rPrChange w:id="8661" w:author="Nick.Tolimieri" w:date="2022-09-13T14:15:00Z">
                  <w:rPr>
                    <w:ins w:id="8662" w:author="Nick.Tolimieri" w:date="2022-09-13T14:15:00Z"/>
                    <w:del w:id="8663" w:author="Nick.Tolimieri [2]" w:date="2022-09-14T11:37:00Z"/>
                    <w:rFonts w:ascii="Calibri" w:hAnsi="Calibri" w:cs="Calibri"/>
                    <w:color w:val="000000"/>
                    <w:sz w:val="22"/>
                    <w:szCs w:val="22"/>
                  </w:rPr>
                </w:rPrChange>
              </w:rPr>
              <w:pPrChange w:id="8664" w:author="Nick.Tolimieri" w:date="2022-09-13T14:15:00Z">
                <w:pPr>
                  <w:jc w:val="right"/>
                </w:pPr>
              </w:pPrChange>
            </w:pPr>
            <w:ins w:id="8665" w:author="Nick.Tolimieri" w:date="2022-09-13T14:15:00Z">
              <w:del w:id="8666" w:author="Nick.Tolimieri [2]" w:date="2022-09-14T11:37:00Z">
                <w:r w:rsidRPr="00F87AA6" w:rsidDel="008A61D3">
                  <w:rPr>
                    <w:rFonts w:asciiTheme="minorHAnsi" w:eastAsiaTheme="minorHAnsi" w:hAnsiTheme="minorHAnsi" w:cstheme="minorBidi"/>
                    <w:sz w:val="22"/>
                    <w:szCs w:val="22"/>
                    <w:rPrChange w:id="8667" w:author="Nick.Tolimieri" w:date="2022-09-13T14:15:00Z">
                      <w:rPr>
                        <w:rFonts w:ascii="Calibri" w:hAnsi="Calibri" w:cs="Calibri"/>
                        <w:color w:val="000000"/>
                        <w:sz w:val="22"/>
                        <w:szCs w:val="22"/>
                      </w:rPr>
                    </w:rPrChange>
                  </w:rPr>
                  <w:delText>4</w:delText>
                </w:r>
              </w:del>
            </w:ins>
          </w:p>
        </w:tc>
        <w:tc>
          <w:tcPr>
            <w:tcW w:w="960" w:type="dxa"/>
            <w:noWrap/>
            <w:hideMark/>
            <w:tcPrChange w:id="86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69" w:author="Nick.Tolimieri" w:date="2022-09-13T14:15:00Z"/>
                <w:del w:id="8670" w:author="Nick.Tolimieri [2]" w:date="2022-09-14T11:37:00Z"/>
                <w:rFonts w:asciiTheme="minorHAnsi" w:eastAsiaTheme="minorHAnsi" w:hAnsiTheme="minorHAnsi" w:cstheme="minorBidi"/>
                <w:sz w:val="22"/>
                <w:szCs w:val="22"/>
                <w:rPrChange w:id="8671" w:author="Nick.Tolimieri" w:date="2022-09-13T14:15:00Z">
                  <w:rPr>
                    <w:ins w:id="8672" w:author="Nick.Tolimieri" w:date="2022-09-13T14:15:00Z"/>
                    <w:del w:id="8673" w:author="Nick.Tolimieri [2]" w:date="2022-09-14T11:37:00Z"/>
                    <w:rFonts w:ascii="Calibri" w:hAnsi="Calibri" w:cs="Calibri"/>
                    <w:color w:val="000000"/>
                    <w:sz w:val="22"/>
                    <w:szCs w:val="22"/>
                  </w:rPr>
                </w:rPrChange>
              </w:rPr>
              <w:pPrChange w:id="8674" w:author="Nick.Tolimieri" w:date="2022-09-13T14:15:00Z">
                <w:pPr>
                  <w:jc w:val="right"/>
                </w:pPr>
              </w:pPrChange>
            </w:pPr>
            <w:ins w:id="8675" w:author="Nick.Tolimieri" w:date="2022-09-13T14:15:00Z">
              <w:del w:id="8676" w:author="Nick.Tolimieri [2]" w:date="2022-09-14T11:37:00Z">
                <w:r w:rsidRPr="00F87AA6" w:rsidDel="008A61D3">
                  <w:rPr>
                    <w:rFonts w:asciiTheme="minorHAnsi" w:eastAsiaTheme="minorHAnsi" w:hAnsiTheme="minorHAnsi" w:cstheme="minorBidi"/>
                    <w:sz w:val="22"/>
                    <w:szCs w:val="22"/>
                    <w:rPrChange w:id="8677" w:author="Nick.Tolimieri" w:date="2022-09-13T14:15:00Z">
                      <w:rPr>
                        <w:rFonts w:ascii="Calibri" w:hAnsi="Calibri" w:cs="Calibri"/>
                        <w:color w:val="000000"/>
                        <w:sz w:val="22"/>
                        <w:szCs w:val="22"/>
                      </w:rPr>
                    </w:rPrChange>
                  </w:rPr>
                  <w:delText>44</w:delText>
                </w:r>
              </w:del>
            </w:ins>
          </w:p>
        </w:tc>
        <w:tc>
          <w:tcPr>
            <w:tcW w:w="960" w:type="dxa"/>
            <w:noWrap/>
            <w:hideMark/>
            <w:tcPrChange w:id="86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79" w:author="Nick.Tolimieri" w:date="2022-09-13T14:15:00Z"/>
                <w:del w:id="8680" w:author="Nick.Tolimieri [2]" w:date="2022-09-14T11:37:00Z"/>
                <w:rFonts w:asciiTheme="minorHAnsi" w:eastAsiaTheme="minorHAnsi" w:hAnsiTheme="minorHAnsi" w:cstheme="minorBidi"/>
                <w:sz w:val="22"/>
                <w:szCs w:val="22"/>
                <w:rPrChange w:id="8681" w:author="Nick.Tolimieri" w:date="2022-09-13T14:15:00Z">
                  <w:rPr>
                    <w:ins w:id="8682" w:author="Nick.Tolimieri" w:date="2022-09-13T14:15:00Z"/>
                    <w:del w:id="8683" w:author="Nick.Tolimieri [2]" w:date="2022-09-14T11:37:00Z"/>
                    <w:rFonts w:ascii="Calibri" w:hAnsi="Calibri" w:cs="Calibri"/>
                    <w:color w:val="000000"/>
                    <w:sz w:val="22"/>
                    <w:szCs w:val="22"/>
                  </w:rPr>
                </w:rPrChange>
              </w:rPr>
              <w:pPrChange w:id="8684" w:author="Nick.Tolimieri" w:date="2022-09-13T14:15:00Z">
                <w:pPr>
                  <w:jc w:val="right"/>
                </w:pPr>
              </w:pPrChange>
            </w:pPr>
            <w:ins w:id="8685" w:author="Nick.Tolimieri" w:date="2022-09-13T14:15:00Z">
              <w:del w:id="8686" w:author="Nick.Tolimieri [2]" w:date="2022-09-14T11:37:00Z">
                <w:r w:rsidRPr="00F87AA6" w:rsidDel="008A61D3">
                  <w:rPr>
                    <w:rFonts w:asciiTheme="minorHAnsi" w:eastAsiaTheme="minorHAnsi" w:hAnsiTheme="minorHAnsi" w:cstheme="minorBidi"/>
                    <w:sz w:val="22"/>
                    <w:szCs w:val="22"/>
                    <w:rPrChange w:id="8687" w:author="Nick.Tolimieri" w:date="2022-09-13T14:15:00Z">
                      <w:rPr>
                        <w:rFonts w:ascii="Calibri" w:hAnsi="Calibri" w:cs="Calibri"/>
                        <w:color w:val="000000"/>
                        <w:sz w:val="22"/>
                        <w:szCs w:val="22"/>
                      </w:rPr>
                    </w:rPrChange>
                  </w:rPr>
                  <w:delText>4</w:delText>
                </w:r>
              </w:del>
            </w:ins>
          </w:p>
        </w:tc>
        <w:tc>
          <w:tcPr>
            <w:tcW w:w="960" w:type="dxa"/>
            <w:noWrap/>
            <w:hideMark/>
            <w:tcPrChange w:id="86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89" w:author="Nick.Tolimieri" w:date="2022-09-13T14:15:00Z"/>
                <w:del w:id="8690" w:author="Nick.Tolimieri [2]" w:date="2022-09-14T11:37:00Z"/>
                <w:rFonts w:asciiTheme="minorHAnsi" w:eastAsiaTheme="minorHAnsi" w:hAnsiTheme="minorHAnsi" w:cstheme="minorBidi"/>
                <w:sz w:val="22"/>
                <w:szCs w:val="22"/>
                <w:rPrChange w:id="8691" w:author="Nick.Tolimieri" w:date="2022-09-13T14:15:00Z">
                  <w:rPr>
                    <w:ins w:id="8692" w:author="Nick.Tolimieri" w:date="2022-09-13T14:15:00Z"/>
                    <w:del w:id="8693" w:author="Nick.Tolimieri [2]" w:date="2022-09-14T11:37:00Z"/>
                    <w:rFonts w:ascii="Calibri" w:hAnsi="Calibri" w:cs="Calibri"/>
                    <w:color w:val="000000"/>
                    <w:sz w:val="22"/>
                    <w:szCs w:val="22"/>
                  </w:rPr>
                </w:rPrChange>
              </w:rPr>
              <w:pPrChange w:id="8694" w:author="Nick.Tolimieri" w:date="2022-09-13T14:15:00Z">
                <w:pPr>
                  <w:jc w:val="right"/>
                </w:pPr>
              </w:pPrChange>
            </w:pPr>
            <w:ins w:id="8695" w:author="Nick.Tolimieri" w:date="2022-09-13T14:15:00Z">
              <w:del w:id="8696" w:author="Nick.Tolimieri [2]" w:date="2022-09-14T11:37:00Z">
                <w:r w:rsidRPr="00F87AA6" w:rsidDel="008A61D3">
                  <w:rPr>
                    <w:rFonts w:asciiTheme="minorHAnsi" w:eastAsiaTheme="minorHAnsi" w:hAnsiTheme="minorHAnsi" w:cstheme="minorBidi"/>
                    <w:sz w:val="22"/>
                    <w:szCs w:val="22"/>
                    <w:rPrChange w:id="8697" w:author="Nick.Tolimieri" w:date="2022-09-13T14:15:00Z">
                      <w:rPr>
                        <w:rFonts w:ascii="Calibri" w:hAnsi="Calibri" w:cs="Calibri"/>
                        <w:color w:val="000000"/>
                        <w:sz w:val="22"/>
                        <w:szCs w:val="22"/>
                      </w:rPr>
                    </w:rPrChange>
                  </w:rPr>
                  <w:delText>33</w:delText>
                </w:r>
              </w:del>
            </w:ins>
          </w:p>
        </w:tc>
        <w:tc>
          <w:tcPr>
            <w:tcW w:w="960" w:type="dxa"/>
            <w:noWrap/>
            <w:hideMark/>
            <w:tcPrChange w:id="86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699" w:author="Nick.Tolimieri" w:date="2022-09-13T14:15:00Z"/>
                <w:del w:id="8700" w:author="Nick.Tolimieri [2]" w:date="2022-09-14T11:37:00Z"/>
                <w:rFonts w:asciiTheme="minorHAnsi" w:eastAsiaTheme="minorHAnsi" w:hAnsiTheme="minorHAnsi" w:cstheme="minorBidi"/>
                <w:sz w:val="22"/>
                <w:szCs w:val="22"/>
                <w:rPrChange w:id="8701" w:author="Nick.Tolimieri" w:date="2022-09-13T14:15:00Z">
                  <w:rPr>
                    <w:ins w:id="8702" w:author="Nick.Tolimieri" w:date="2022-09-13T14:15:00Z"/>
                    <w:del w:id="8703" w:author="Nick.Tolimieri [2]" w:date="2022-09-14T11:37:00Z"/>
                    <w:rFonts w:ascii="Calibri" w:hAnsi="Calibri" w:cs="Calibri"/>
                    <w:color w:val="000000"/>
                    <w:sz w:val="22"/>
                    <w:szCs w:val="22"/>
                  </w:rPr>
                </w:rPrChange>
              </w:rPr>
              <w:pPrChange w:id="8704" w:author="Nick.Tolimieri" w:date="2022-09-13T14:15:00Z">
                <w:pPr>
                  <w:jc w:val="right"/>
                </w:pPr>
              </w:pPrChange>
            </w:pPr>
            <w:ins w:id="8705" w:author="Nick.Tolimieri" w:date="2022-09-13T14:15:00Z">
              <w:del w:id="8706" w:author="Nick.Tolimieri [2]" w:date="2022-09-14T11:37:00Z">
                <w:r w:rsidRPr="00F87AA6" w:rsidDel="008A61D3">
                  <w:rPr>
                    <w:rFonts w:asciiTheme="minorHAnsi" w:eastAsiaTheme="minorHAnsi" w:hAnsiTheme="minorHAnsi" w:cstheme="minorBidi"/>
                    <w:sz w:val="22"/>
                    <w:szCs w:val="22"/>
                    <w:rPrChange w:id="8707" w:author="Nick.Tolimieri" w:date="2022-09-13T14:15:00Z">
                      <w:rPr>
                        <w:rFonts w:ascii="Calibri" w:hAnsi="Calibri" w:cs="Calibri"/>
                        <w:color w:val="000000"/>
                        <w:sz w:val="22"/>
                        <w:szCs w:val="22"/>
                      </w:rPr>
                    </w:rPrChange>
                  </w:rPr>
                  <w:delText>5</w:delText>
                </w:r>
              </w:del>
            </w:ins>
          </w:p>
        </w:tc>
        <w:tc>
          <w:tcPr>
            <w:tcW w:w="960" w:type="dxa"/>
            <w:noWrap/>
            <w:hideMark/>
            <w:tcPrChange w:id="87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09" w:author="Nick.Tolimieri" w:date="2022-09-13T14:15:00Z"/>
                <w:del w:id="8710" w:author="Nick.Tolimieri [2]" w:date="2022-09-14T11:37:00Z"/>
                <w:rFonts w:asciiTheme="minorHAnsi" w:eastAsiaTheme="minorHAnsi" w:hAnsiTheme="minorHAnsi" w:cstheme="minorBidi"/>
                <w:sz w:val="22"/>
                <w:szCs w:val="22"/>
                <w:rPrChange w:id="8711" w:author="Nick.Tolimieri" w:date="2022-09-13T14:15:00Z">
                  <w:rPr>
                    <w:ins w:id="8712" w:author="Nick.Tolimieri" w:date="2022-09-13T14:15:00Z"/>
                    <w:del w:id="8713" w:author="Nick.Tolimieri [2]" w:date="2022-09-14T11:37:00Z"/>
                    <w:rFonts w:ascii="Calibri" w:hAnsi="Calibri" w:cs="Calibri"/>
                    <w:color w:val="000000"/>
                    <w:sz w:val="22"/>
                    <w:szCs w:val="22"/>
                  </w:rPr>
                </w:rPrChange>
              </w:rPr>
              <w:pPrChange w:id="8714" w:author="Nick.Tolimieri" w:date="2022-09-13T14:15:00Z">
                <w:pPr>
                  <w:jc w:val="right"/>
                </w:pPr>
              </w:pPrChange>
            </w:pPr>
            <w:ins w:id="8715" w:author="Nick.Tolimieri" w:date="2022-09-13T14:15:00Z">
              <w:del w:id="8716" w:author="Nick.Tolimieri [2]" w:date="2022-09-14T11:37:00Z">
                <w:r w:rsidRPr="00F87AA6" w:rsidDel="008A61D3">
                  <w:rPr>
                    <w:rFonts w:asciiTheme="minorHAnsi" w:eastAsiaTheme="minorHAnsi" w:hAnsiTheme="minorHAnsi" w:cstheme="minorBidi"/>
                    <w:sz w:val="22"/>
                    <w:szCs w:val="22"/>
                    <w:rPrChange w:id="8717" w:author="Nick.Tolimieri" w:date="2022-09-13T14:15:00Z">
                      <w:rPr>
                        <w:rFonts w:ascii="Calibri" w:hAnsi="Calibri" w:cs="Calibri"/>
                        <w:color w:val="000000"/>
                        <w:sz w:val="22"/>
                        <w:szCs w:val="22"/>
                      </w:rPr>
                    </w:rPrChange>
                  </w:rPr>
                  <w:delText>11</w:delText>
                </w:r>
              </w:del>
            </w:ins>
          </w:p>
        </w:tc>
        <w:tc>
          <w:tcPr>
            <w:tcW w:w="960" w:type="dxa"/>
            <w:noWrap/>
            <w:hideMark/>
            <w:tcPrChange w:id="87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19" w:author="Nick.Tolimieri" w:date="2022-09-13T14:15:00Z"/>
                <w:del w:id="8720" w:author="Nick.Tolimieri [2]" w:date="2022-09-14T11:37:00Z"/>
                <w:rFonts w:asciiTheme="minorHAnsi" w:eastAsiaTheme="minorHAnsi" w:hAnsiTheme="minorHAnsi" w:cstheme="minorBidi"/>
                <w:sz w:val="22"/>
                <w:szCs w:val="22"/>
                <w:rPrChange w:id="8721" w:author="Nick.Tolimieri" w:date="2022-09-13T14:15:00Z">
                  <w:rPr>
                    <w:ins w:id="8722" w:author="Nick.Tolimieri" w:date="2022-09-13T14:15:00Z"/>
                    <w:del w:id="8723" w:author="Nick.Tolimieri [2]" w:date="2022-09-14T11:37:00Z"/>
                    <w:rFonts w:ascii="Calibri" w:hAnsi="Calibri" w:cs="Calibri"/>
                    <w:color w:val="000000"/>
                    <w:sz w:val="22"/>
                    <w:szCs w:val="22"/>
                  </w:rPr>
                </w:rPrChange>
              </w:rPr>
              <w:pPrChange w:id="8724" w:author="Nick.Tolimieri" w:date="2022-09-13T14:15:00Z">
                <w:pPr>
                  <w:jc w:val="right"/>
                </w:pPr>
              </w:pPrChange>
            </w:pPr>
            <w:ins w:id="8725" w:author="Nick.Tolimieri" w:date="2022-09-13T14:15:00Z">
              <w:del w:id="8726" w:author="Nick.Tolimieri [2]" w:date="2022-09-14T11:37:00Z">
                <w:r w:rsidRPr="00F87AA6" w:rsidDel="008A61D3">
                  <w:rPr>
                    <w:rFonts w:asciiTheme="minorHAnsi" w:eastAsiaTheme="minorHAnsi" w:hAnsiTheme="minorHAnsi" w:cstheme="minorBidi"/>
                    <w:sz w:val="22"/>
                    <w:szCs w:val="22"/>
                    <w:rPrChange w:id="8727" w:author="Nick.Tolimieri" w:date="2022-09-13T14:15:00Z">
                      <w:rPr>
                        <w:rFonts w:ascii="Calibri" w:hAnsi="Calibri" w:cs="Calibri"/>
                        <w:color w:val="000000"/>
                        <w:sz w:val="22"/>
                        <w:szCs w:val="22"/>
                      </w:rPr>
                    </w:rPrChange>
                  </w:rPr>
                  <w:delText>2.03</w:delText>
                </w:r>
              </w:del>
            </w:ins>
          </w:p>
        </w:tc>
        <w:tc>
          <w:tcPr>
            <w:tcW w:w="960" w:type="dxa"/>
            <w:noWrap/>
            <w:hideMark/>
            <w:tcPrChange w:id="87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29" w:author="Nick.Tolimieri" w:date="2022-09-13T14:15:00Z"/>
                <w:del w:id="8730" w:author="Nick.Tolimieri [2]" w:date="2022-09-14T11:37:00Z"/>
                <w:rFonts w:asciiTheme="minorHAnsi" w:eastAsiaTheme="minorHAnsi" w:hAnsiTheme="minorHAnsi" w:cstheme="minorBidi"/>
                <w:sz w:val="22"/>
                <w:szCs w:val="22"/>
                <w:rPrChange w:id="8731" w:author="Nick.Tolimieri" w:date="2022-09-13T14:15:00Z">
                  <w:rPr>
                    <w:ins w:id="8732" w:author="Nick.Tolimieri" w:date="2022-09-13T14:15:00Z"/>
                    <w:del w:id="8733" w:author="Nick.Tolimieri [2]" w:date="2022-09-14T11:37:00Z"/>
                    <w:rFonts w:ascii="Calibri" w:hAnsi="Calibri" w:cs="Calibri"/>
                    <w:color w:val="000000"/>
                    <w:sz w:val="22"/>
                    <w:szCs w:val="22"/>
                  </w:rPr>
                </w:rPrChange>
              </w:rPr>
              <w:pPrChange w:id="8734" w:author="Nick.Tolimieri" w:date="2022-09-13T14:15:00Z">
                <w:pPr>
                  <w:jc w:val="right"/>
                </w:pPr>
              </w:pPrChange>
            </w:pPr>
            <w:ins w:id="8735" w:author="Nick.Tolimieri" w:date="2022-09-13T14:15:00Z">
              <w:del w:id="8736" w:author="Nick.Tolimieri [2]" w:date="2022-09-14T11:37:00Z">
                <w:r w:rsidRPr="00F87AA6" w:rsidDel="008A61D3">
                  <w:rPr>
                    <w:rFonts w:asciiTheme="minorHAnsi" w:eastAsiaTheme="minorHAnsi" w:hAnsiTheme="minorHAnsi" w:cstheme="minorBidi"/>
                    <w:sz w:val="22"/>
                    <w:szCs w:val="22"/>
                    <w:rPrChange w:id="8737" w:author="Nick.Tolimieri" w:date="2022-09-13T14:15:00Z">
                      <w:rPr>
                        <w:rFonts w:ascii="Calibri" w:hAnsi="Calibri" w:cs="Calibri"/>
                        <w:color w:val="000000"/>
                        <w:sz w:val="22"/>
                        <w:szCs w:val="22"/>
                      </w:rPr>
                    </w:rPrChange>
                  </w:rPr>
                  <w:delText>0.5</w:delText>
                </w:r>
              </w:del>
            </w:ins>
          </w:p>
        </w:tc>
      </w:tr>
      <w:tr w:rsidR="00F87AA6" w:rsidRPr="00F87AA6" w:rsidDel="008A61D3" w:rsidTr="00F87AA6">
        <w:trPr>
          <w:divId w:val="1702248301"/>
          <w:trHeight w:val="300"/>
          <w:ins w:id="8738" w:author="Nick.Tolimieri" w:date="2022-09-13T14:15:00Z"/>
          <w:del w:id="8739" w:author="Nick.Tolimieri [2]" w:date="2022-09-14T11:37:00Z"/>
          <w:trPrChange w:id="8740" w:author="Nick.Tolimieri" w:date="2022-09-13T14:15:00Z">
            <w:trPr>
              <w:divId w:val="1702248301"/>
              <w:trHeight w:val="300"/>
            </w:trPr>
          </w:trPrChange>
        </w:trPr>
        <w:tc>
          <w:tcPr>
            <w:tcW w:w="960" w:type="dxa"/>
            <w:noWrap/>
            <w:hideMark/>
            <w:tcPrChange w:id="87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42" w:author="Nick.Tolimieri" w:date="2022-09-13T14:15:00Z"/>
                <w:del w:id="8743" w:author="Nick.Tolimieri [2]" w:date="2022-09-14T11:37:00Z"/>
                <w:rFonts w:asciiTheme="minorHAnsi" w:eastAsiaTheme="minorHAnsi" w:hAnsiTheme="minorHAnsi" w:cstheme="minorBidi"/>
                <w:sz w:val="22"/>
                <w:szCs w:val="22"/>
                <w:rPrChange w:id="8744" w:author="Nick.Tolimieri" w:date="2022-09-13T14:15:00Z">
                  <w:rPr>
                    <w:ins w:id="8745" w:author="Nick.Tolimieri" w:date="2022-09-13T14:15:00Z"/>
                    <w:del w:id="8746" w:author="Nick.Tolimieri [2]" w:date="2022-09-14T11:37:00Z"/>
                    <w:rFonts w:ascii="Calibri" w:hAnsi="Calibri" w:cs="Calibri"/>
                    <w:color w:val="000000"/>
                    <w:sz w:val="22"/>
                    <w:szCs w:val="22"/>
                  </w:rPr>
                </w:rPrChange>
              </w:rPr>
              <w:pPrChange w:id="8747" w:author="Nick.Tolimieri" w:date="2022-09-13T14:15:00Z">
                <w:pPr/>
              </w:pPrChange>
            </w:pPr>
            <w:ins w:id="8748" w:author="Nick.Tolimieri" w:date="2022-09-13T14:15:00Z">
              <w:del w:id="8749" w:author="Nick.Tolimieri [2]" w:date="2022-09-14T11:37:00Z">
                <w:r w:rsidRPr="00F87AA6" w:rsidDel="008A61D3">
                  <w:rPr>
                    <w:rFonts w:asciiTheme="minorHAnsi" w:eastAsiaTheme="minorHAnsi" w:hAnsiTheme="minorHAnsi" w:cstheme="minorBidi"/>
                    <w:sz w:val="22"/>
                    <w:szCs w:val="22"/>
                    <w:rPrChange w:id="8750"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7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52" w:author="Nick.Tolimieri" w:date="2022-09-13T14:15:00Z"/>
                <w:del w:id="8753" w:author="Nick.Tolimieri [2]" w:date="2022-09-14T11:37:00Z"/>
                <w:rFonts w:asciiTheme="minorHAnsi" w:eastAsiaTheme="minorHAnsi" w:hAnsiTheme="minorHAnsi" w:cstheme="minorBidi"/>
                <w:sz w:val="22"/>
                <w:szCs w:val="22"/>
                <w:rPrChange w:id="8754" w:author="Nick.Tolimieri" w:date="2022-09-13T14:15:00Z">
                  <w:rPr>
                    <w:ins w:id="8755" w:author="Nick.Tolimieri" w:date="2022-09-13T14:15:00Z"/>
                    <w:del w:id="8756" w:author="Nick.Tolimieri [2]" w:date="2022-09-14T11:37:00Z"/>
                    <w:rFonts w:ascii="Calibri" w:hAnsi="Calibri" w:cs="Calibri"/>
                    <w:color w:val="000000"/>
                    <w:sz w:val="22"/>
                    <w:szCs w:val="22"/>
                  </w:rPr>
                </w:rPrChange>
              </w:rPr>
              <w:pPrChange w:id="8757" w:author="Nick.Tolimieri" w:date="2022-09-13T14:15:00Z">
                <w:pPr>
                  <w:jc w:val="right"/>
                </w:pPr>
              </w:pPrChange>
            </w:pPr>
            <w:ins w:id="8758" w:author="Nick.Tolimieri" w:date="2022-09-13T14:15:00Z">
              <w:del w:id="8759" w:author="Nick.Tolimieri [2]" w:date="2022-09-14T11:37:00Z">
                <w:r w:rsidRPr="00F87AA6" w:rsidDel="008A61D3">
                  <w:rPr>
                    <w:rFonts w:asciiTheme="minorHAnsi" w:eastAsiaTheme="minorHAnsi" w:hAnsiTheme="minorHAnsi" w:cstheme="minorBidi"/>
                    <w:sz w:val="22"/>
                    <w:szCs w:val="22"/>
                    <w:rPrChange w:id="8760" w:author="Nick.Tolimieri" w:date="2022-09-13T14:15:00Z">
                      <w:rPr>
                        <w:rFonts w:ascii="Calibri" w:hAnsi="Calibri" w:cs="Calibri"/>
                        <w:color w:val="000000"/>
                        <w:sz w:val="22"/>
                        <w:szCs w:val="22"/>
                      </w:rPr>
                    </w:rPrChange>
                  </w:rPr>
                  <w:delText>1993</w:delText>
                </w:r>
              </w:del>
            </w:ins>
          </w:p>
        </w:tc>
        <w:tc>
          <w:tcPr>
            <w:tcW w:w="960" w:type="dxa"/>
            <w:noWrap/>
            <w:hideMark/>
            <w:tcPrChange w:id="87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62" w:author="Nick.Tolimieri" w:date="2022-09-13T14:15:00Z"/>
                <w:del w:id="8763" w:author="Nick.Tolimieri [2]" w:date="2022-09-14T11:37:00Z"/>
                <w:rFonts w:asciiTheme="minorHAnsi" w:eastAsiaTheme="minorHAnsi" w:hAnsiTheme="minorHAnsi" w:cstheme="minorBidi"/>
                <w:sz w:val="22"/>
                <w:szCs w:val="22"/>
                <w:rPrChange w:id="8764" w:author="Nick.Tolimieri" w:date="2022-09-13T14:15:00Z">
                  <w:rPr>
                    <w:ins w:id="8765" w:author="Nick.Tolimieri" w:date="2022-09-13T14:15:00Z"/>
                    <w:del w:id="8766" w:author="Nick.Tolimieri [2]" w:date="2022-09-14T11:37:00Z"/>
                    <w:rFonts w:ascii="Calibri" w:hAnsi="Calibri" w:cs="Calibri"/>
                    <w:color w:val="000000"/>
                    <w:sz w:val="22"/>
                    <w:szCs w:val="22"/>
                  </w:rPr>
                </w:rPrChange>
              </w:rPr>
              <w:pPrChange w:id="8767" w:author="Nick.Tolimieri" w:date="2022-09-13T14:15:00Z">
                <w:pPr>
                  <w:jc w:val="right"/>
                </w:pPr>
              </w:pPrChange>
            </w:pPr>
            <w:ins w:id="8768" w:author="Nick.Tolimieri" w:date="2022-09-13T14:15:00Z">
              <w:del w:id="8769" w:author="Nick.Tolimieri [2]" w:date="2022-09-14T11:37:00Z">
                <w:r w:rsidRPr="00F87AA6" w:rsidDel="008A61D3">
                  <w:rPr>
                    <w:rFonts w:asciiTheme="minorHAnsi" w:eastAsiaTheme="minorHAnsi" w:hAnsiTheme="minorHAnsi" w:cstheme="minorBidi"/>
                    <w:sz w:val="22"/>
                    <w:szCs w:val="22"/>
                    <w:rPrChange w:id="8770" w:author="Nick.Tolimieri" w:date="2022-09-13T14:15:00Z">
                      <w:rPr>
                        <w:rFonts w:ascii="Calibri" w:hAnsi="Calibri" w:cs="Calibri"/>
                        <w:color w:val="000000"/>
                        <w:sz w:val="22"/>
                        <w:szCs w:val="22"/>
                      </w:rPr>
                    </w:rPrChange>
                  </w:rPr>
                  <w:delText>6</w:delText>
                </w:r>
              </w:del>
            </w:ins>
          </w:p>
        </w:tc>
        <w:tc>
          <w:tcPr>
            <w:tcW w:w="960" w:type="dxa"/>
            <w:noWrap/>
            <w:hideMark/>
            <w:tcPrChange w:id="87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72" w:author="Nick.Tolimieri" w:date="2022-09-13T14:15:00Z"/>
                <w:del w:id="8773" w:author="Nick.Tolimieri [2]" w:date="2022-09-14T11:37:00Z"/>
                <w:rFonts w:asciiTheme="minorHAnsi" w:eastAsiaTheme="minorHAnsi" w:hAnsiTheme="minorHAnsi" w:cstheme="minorBidi"/>
                <w:sz w:val="22"/>
                <w:szCs w:val="22"/>
                <w:rPrChange w:id="8774" w:author="Nick.Tolimieri" w:date="2022-09-13T14:15:00Z">
                  <w:rPr>
                    <w:ins w:id="8775" w:author="Nick.Tolimieri" w:date="2022-09-13T14:15:00Z"/>
                    <w:del w:id="8776" w:author="Nick.Tolimieri [2]" w:date="2022-09-14T11:37:00Z"/>
                    <w:rFonts w:ascii="Calibri" w:hAnsi="Calibri" w:cs="Calibri"/>
                    <w:color w:val="000000"/>
                    <w:sz w:val="22"/>
                    <w:szCs w:val="22"/>
                  </w:rPr>
                </w:rPrChange>
              </w:rPr>
              <w:pPrChange w:id="8777" w:author="Nick.Tolimieri" w:date="2022-09-13T14:15:00Z">
                <w:pPr>
                  <w:jc w:val="right"/>
                </w:pPr>
              </w:pPrChange>
            </w:pPr>
            <w:ins w:id="8778" w:author="Nick.Tolimieri" w:date="2022-09-13T14:15:00Z">
              <w:del w:id="8779" w:author="Nick.Tolimieri [2]" w:date="2022-09-14T11:37:00Z">
                <w:r w:rsidRPr="00F87AA6" w:rsidDel="008A61D3">
                  <w:rPr>
                    <w:rFonts w:asciiTheme="minorHAnsi" w:eastAsiaTheme="minorHAnsi" w:hAnsiTheme="minorHAnsi" w:cstheme="minorBidi"/>
                    <w:sz w:val="22"/>
                    <w:szCs w:val="22"/>
                    <w:rPrChange w:id="8780" w:author="Nick.Tolimieri" w:date="2022-09-13T14:15:00Z">
                      <w:rPr>
                        <w:rFonts w:ascii="Calibri" w:hAnsi="Calibri" w:cs="Calibri"/>
                        <w:color w:val="000000"/>
                        <w:sz w:val="22"/>
                        <w:szCs w:val="22"/>
                      </w:rPr>
                    </w:rPrChange>
                  </w:rPr>
                  <w:delText>42</w:delText>
                </w:r>
              </w:del>
            </w:ins>
          </w:p>
        </w:tc>
        <w:tc>
          <w:tcPr>
            <w:tcW w:w="960" w:type="dxa"/>
            <w:noWrap/>
            <w:hideMark/>
            <w:tcPrChange w:id="87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82" w:author="Nick.Tolimieri" w:date="2022-09-13T14:15:00Z"/>
                <w:del w:id="8783" w:author="Nick.Tolimieri [2]" w:date="2022-09-14T11:37:00Z"/>
                <w:rFonts w:asciiTheme="minorHAnsi" w:eastAsiaTheme="minorHAnsi" w:hAnsiTheme="minorHAnsi" w:cstheme="minorBidi"/>
                <w:sz w:val="22"/>
                <w:szCs w:val="22"/>
                <w:rPrChange w:id="8784" w:author="Nick.Tolimieri" w:date="2022-09-13T14:15:00Z">
                  <w:rPr>
                    <w:ins w:id="8785" w:author="Nick.Tolimieri" w:date="2022-09-13T14:15:00Z"/>
                    <w:del w:id="8786" w:author="Nick.Tolimieri [2]" w:date="2022-09-14T11:37:00Z"/>
                    <w:rFonts w:ascii="Calibri" w:hAnsi="Calibri" w:cs="Calibri"/>
                    <w:color w:val="000000"/>
                    <w:sz w:val="22"/>
                    <w:szCs w:val="22"/>
                  </w:rPr>
                </w:rPrChange>
              </w:rPr>
              <w:pPrChange w:id="8787" w:author="Nick.Tolimieri" w:date="2022-09-13T14:15:00Z">
                <w:pPr>
                  <w:jc w:val="right"/>
                </w:pPr>
              </w:pPrChange>
            </w:pPr>
            <w:ins w:id="8788" w:author="Nick.Tolimieri" w:date="2022-09-13T14:15:00Z">
              <w:del w:id="8789" w:author="Nick.Tolimieri [2]" w:date="2022-09-14T11:37:00Z">
                <w:r w:rsidRPr="00F87AA6" w:rsidDel="008A61D3">
                  <w:rPr>
                    <w:rFonts w:asciiTheme="minorHAnsi" w:eastAsiaTheme="minorHAnsi" w:hAnsiTheme="minorHAnsi" w:cstheme="minorBidi"/>
                    <w:sz w:val="22"/>
                    <w:szCs w:val="22"/>
                    <w:rPrChange w:id="8790" w:author="Nick.Tolimieri" w:date="2022-09-13T14:15:00Z">
                      <w:rPr>
                        <w:rFonts w:ascii="Calibri" w:hAnsi="Calibri" w:cs="Calibri"/>
                        <w:color w:val="000000"/>
                        <w:sz w:val="22"/>
                        <w:szCs w:val="22"/>
                      </w:rPr>
                    </w:rPrChange>
                  </w:rPr>
                  <w:delText>2</w:delText>
                </w:r>
              </w:del>
            </w:ins>
          </w:p>
        </w:tc>
        <w:tc>
          <w:tcPr>
            <w:tcW w:w="960" w:type="dxa"/>
            <w:noWrap/>
            <w:hideMark/>
            <w:tcPrChange w:id="87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792" w:author="Nick.Tolimieri" w:date="2022-09-13T14:15:00Z"/>
                <w:del w:id="8793" w:author="Nick.Tolimieri [2]" w:date="2022-09-14T11:37:00Z"/>
                <w:rFonts w:asciiTheme="minorHAnsi" w:eastAsiaTheme="minorHAnsi" w:hAnsiTheme="minorHAnsi" w:cstheme="minorBidi"/>
                <w:sz w:val="22"/>
                <w:szCs w:val="22"/>
                <w:rPrChange w:id="8794" w:author="Nick.Tolimieri" w:date="2022-09-13T14:15:00Z">
                  <w:rPr>
                    <w:ins w:id="8795" w:author="Nick.Tolimieri" w:date="2022-09-13T14:15:00Z"/>
                    <w:del w:id="8796" w:author="Nick.Tolimieri [2]" w:date="2022-09-14T11:37:00Z"/>
                    <w:rFonts w:ascii="Calibri" w:hAnsi="Calibri" w:cs="Calibri"/>
                    <w:color w:val="000000"/>
                    <w:sz w:val="22"/>
                    <w:szCs w:val="22"/>
                  </w:rPr>
                </w:rPrChange>
              </w:rPr>
              <w:pPrChange w:id="8797" w:author="Nick.Tolimieri" w:date="2022-09-13T14:15:00Z">
                <w:pPr>
                  <w:jc w:val="right"/>
                </w:pPr>
              </w:pPrChange>
            </w:pPr>
            <w:ins w:id="8798" w:author="Nick.Tolimieri" w:date="2022-09-13T14:15:00Z">
              <w:del w:id="8799" w:author="Nick.Tolimieri [2]" w:date="2022-09-14T11:37:00Z">
                <w:r w:rsidRPr="00F87AA6" w:rsidDel="008A61D3">
                  <w:rPr>
                    <w:rFonts w:asciiTheme="minorHAnsi" w:eastAsiaTheme="minorHAnsi" w:hAnsiTheme="minorHAnsi" w:cstheme="minorBidi"/>
                    <w:sz w:val="22"/>
                    <w:szCs w:val="22"/>
                    <w:rPrChange w:id="8800" w:author="Nick.Tolimieri" w:date="2022-09-13T14:15:00Z">
                      <w:rPr>
                        <w:rFonts w:ascii="Calibri" w:hAnsi="Calibri" w:cs="Calibri"/>
                        <w:color w:val="000000"/>
                        <w:sz w:val="22"/>
                        <w:szCs w:val="22"/>
                      </w:rPr>
                    </w:rPrChange>
                  </w:rPr>
                  <w:delText>36</w:delText>
                </w:r>
              </w:del>
            </w:ins>
          </w:p>
        </w:tc>
        <w:tc>
          <w:tcPr>
            <w:tcW w:w="960" w:type="dxa"/>
            <w:noWrap/>
            <w:hideMark/>
            <w:tcPrChange w:id="88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02" w:author="Nick.Tolimieri" w:date="2022-09-13T14:15:00Z"/>
                <w:del w:id="8803" w:author="Nick.Tolimieri [2]" w:date="2022-09-14T11:37:00Z"/>
                <w:rFonts w:asciiTheme="minorHAnsi" w:eastAsiaTheme="minorHAnsi" w:hAnsiTheme="minorHAnsi" w:cstheme="minorBidi"/>
                <w:sz w:val="22"/>
                <w:szCs w:val="22"/>
                <w:rPrChange w:id="8804" w:author="Nick.Tolimieri" w:date="2022-09-13T14:15:00Z">
                  <w:rPr>
                    <w:ins w:id="8805" w:author="Nick.Tolimieri" w:date="2022-09-13T14:15:00Z"/>
                    <w:del w:id="8806" w:author="Nick.Tolimieri [2]" w:date="2022-09-14T11:37:00Z"/>
                    <w:rFonts w:ascii="Calibri" w:hAnsi="Calibri" w:cs="Calibri"/>
                    <w:color w:val="000000"/>
                    <w:sz w:val="22"/>
                    <w:szCs w:val="22"/>
                  </w:rPr>
                </w:rPrChange>
              </w:rPr>
              <w:pPrChange w:id="8807" w:author="Nick.Tolimieri" w:date="2022-09-13T14:15:00Z">
                <w:pPr>
                  <w:jc w:val="right"/>
                </w:pPr>
              </w:pPrChange>
            </w:pPr>
            <w:ins w:id="8808" w:author="Nick.Tolimieri" w:date="2022-09-13T14:15:00Z">
              <w:del w:id="8809" w:author="Nick.Tolimieri [2]" w:date="2022-09-14T11:37:00Z">
                <w:r w:rsidRPr="00F87AA6" w:rsidDel="008A61D3">
                  <w:rPr>
                    <w:rFonts w:asciiTheme="minorHAnsi" w:eastAsiaTheme="minorHAnsi" w:hAnsiTheme="minorHAnsi" w:cstheme="minorBidi"/>
                    <w:sz w:val="22"/>
                    <w:szCs w:val="22"/>
                    <w:rPrChange w:id="8810" w:author="Nick.Tolimieri" w:date="2022-09-13T14:15:00Z">
                      <w:rPr>
                        <w:rFonts w:ascii="Calibri" w:hAnsi="Calibri" w:cs="Calibri"/>
                        <w:color w:val="000000"/>
                        <w:sz w:val="22"/>
                        <w:szCs w:val="22"/>
                      </w:rPr>
                    </w:rPrChange>
                  </w:rPr>
                  <w:delText>6</w:delText>
                </w:r>
              </w:del>
            </w:ins>
          </w:p>
        </w:tc>
        <w:tc>
          <w:tcPr>
            <w:tcW w:w="960" w:type="dxa"/>
            <w:noWrap/>
            <w:hideMark/>
            <w:tcPrChange w:id="88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12" w:author="Nick.Tolimieri" w:date="2022-09-13T14:15:00Z"/>
                <w:del w:id="8813" w:author="Nick.Tolimieri [2]" w:date="2022-09-14T11:37:00Z"/>
                <w:rFonts w:asciiTheme="minorHAnsi" w:eastAsiaTheme="minorHAnsi" w:hAnsiTheme="minorHAnsi" w:cstheme="minorBidi"/>
                <w:sz w:val="22"/>
                <w:szCs w:val="22"/>
                <w:rPrChange w:id="8814" w:author="Nick.Tolimieri" w:date="2022-09-13T14:15:00Z">
                  <w:rPr>
                    <w:ins w:id="8815" w:author="Nick.Tolimieri" w:date="2022-09-13T14:15:00Z"/>
                    <w:del w:id="8816" w:author="Nick.Tolimieri [2]" w:date="2022-09-14T11:37:00Z"/>
                    <w:rFonts w:ascii="Calibri" w:hAnsi="Calibri" w:cs="Calibri"/>
                    <w:color w:val="000000"/>
                    <w:sz w:val="22"/>
                    <w:szCs w:val="22"/>
                  </w:rPr>
                </w:rPrChange>
              </w:rPr>
              <w:pPrChange w:id="8817" w:author="Nick.Tolimieri" w:date="2022-09-13T14:15:00Z">
                <w:pPr>
                  <w:jc w:val="right"/>
                </w:pPr>
              </w:pPrChange>
            </w:pPr>
            <w:ins w:id="8818" w:author="Nick.Tolimieri" w:date="2022-09-13T14:15:00Z">
              <w:del w:id="8819" w:author="Nick.Tolimieri [2]" w:date="2022-09-14T11:37:00Z">
                <w:r w:rsidRPr="00F87AA6" w:rsidDel="008A61D3">
                  <w:rPr>
                    <w:rFonts w:asciiTheme="minorHAnsi" w:eastAsiaTheme="minorHAnsi" w:hAnsiTheme="minorHAnsi" w:cstheme="minorBidi"/>
                    <w:sz w:val="22"/>
                    <w:szCs w:val="22"/>
                    <w:rPrChange w:id="8820" w:author="Nick.Tolimieri" w:date="2022-09-13T14:15:00Z">
                      <w:rPr>
                        <w:rFonts w:ascii="Calibri" w:hAnsi="Calibri" w:cs="Calibri"/>
                        <w:color w:val="000000"/>
                        <w:sz w:val="22"/>
                        <w:szCs w:val="22"/>
                      </w:rPr>
                    </w:rPrChange>
                  </w:rPr>
                  <w:delText>30</w:delText>
                </w:r>
              </w:del>
            </w:ins>
          </w:p>
        </w:tc>
        <w:tc>
          <w:tcPr>
            <w:tcW w:w="960" w:type="dxa"/>
            <w:noWrap/>
            <w:hideMark/>
            <w:tcPrChange w:id="88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22" w:author="Nick.Tolimieri" w:date="2022-09-13T14:15:00Z"/>
                <w:del w:id="8823" w:author="Nick.Tolimieri [2]" w:date="2022-09-14T11:37:00Z"/>
                <w:rFonts w:asciiTheme="minorHAnsi" w:eastAsiaTheme="minorHAnsi" w:hAnsiTheme="minorHAnsi" w:cstheme="minorBidi"/>
                <w:sz w:val="22"/>
                <w:szCs w:val="22"/>
                <w:rPrChange w:id="8824" w:author="Nick.Tolimieri" w:date="2022-09-13T14:15:00Z">
                  <w:rPr>
                    <w:ins w:id="8825" w:author="Nick.Tolimieri" w:date="2022-09-13T14:15:00Z"/>
                    <w:del w:id="8826" w:author="Nick.Tolimieri [2]" w:date="2022-09-14T11:37:00Z"/>
                    <w:rFonts w:ascii="Calibri" w:hAnsi="Calibri" w:cs="Calibri"/>
                    <w:color w:val="000000"/>
                    <w:sz w:val="22"/>
                    <w:szCs w:val="22"/>
                  </w:rPr>
                </w:rPrChange>
              </w:rPr>
              <w:pPrChange w:id="8827" w:author="Nick.Tolimieri" w:date="2022-09-13T14:15:00Z">
                <w:pPr>
                  <w:jc w:val="right"/>
                </w:pPr>
              </w:pPrChange>
            </w:pPr>
            <w:ins w:id="8828" w:author="Nick.Tolimieri" w:date="2022-09-13T14:15:00Z">
              <w:del w:id="8829" w:author="Nick.Tolimieri [2]" w:date="2022-09-14T11:37:00Z">
                <w:r w:rsidRPr="00F87AA6" w:rsidDel="008A61D3">
                  <w:rPr>
                    <w:rFonts w:asciiTheme="minorHAnsi" w:eastAsiaTheme="minorHAnsi" w:hAnsiTheme="minorHAnsi" w:cstheme="minorBidi"/>
                    <w:sz w:val="22"/>
                    <w:szCs w:val="22"/>
                    <w:rPrChange w:id="8830" w:author="Nick.Tolimieri" w:date="2022-09-13T14:15:00Z">
                      <w:rPr>
                        <w:rFonts w:ascii="Calibri" w:hAnsi="Calibri" w:cs="Calibri"/>
                        <w:color w:val="000000"/>
                        <w:sz w:val="22"/>
                        <w:szCs w:val="22"/>
                      </w:rPr>
                    </w:rPrChange>
                  </w:rPr>
                  <w:delText>2.27</w:delText>
                </w:r>
              </w:del>
            </w:ins>
          </w:p>
        </w:tc>
        <w:tc>
          <w:tcPr>
            <w:tcW w:w="960" w:type="dxa"/>
            <w:noWrap/>
            <w:hideMark/>
            <w:tcPrChange w:id="88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32" w:author="Nick.Tolimieri" w:date="2022-09-13T14:15:00Z"/>
                <w:del w:id="8833" w:author="Nick.Tolimieri [2]" w:date="2022-09-14T11:37:00Z"/>
                <w:rFonts w:asciiTheme="minorHAnsi" w:eastAsiaTheme="minorHAnsi" w:hAnsiTheme="minorHAnsi" w:cstheme="minorBidi"/>
                <w:sz w:val="22"/>
                <w:szCs w:val="22"/>
                <w:rPrChange w:id="8834" w:author="Nick.Tolimieri" w:date="2022-09-13T14:15:00Z">
                  <w:rPr>
                    <w:ins w:id="8835" w:author="Nick.Tolimieri" w:date="2022-09-13T14:15:00Z"/>
                    <w:del w:id="8836" w:author="Nick.Tolimieri [2]" w:date="2022-09-14T11:37:00Z"/>
                    <w:rFonts w:ascii="Calibri" w:hAnsi="Calibri" w:cs="Calibri"/>
                    <w:color w:val="000000"/>
                    <w:sz w:val="22"/>
                    <w:szCs w:val="22"/>
                  </w:rPr>
                </w:rPrChange>
              </w:rPr>
              <w:pPrChange w:id="8837" w:author="Nick.Tolimieri" w:date="2022-09-13T14:15:00Z">
                <w:pPr>
                  <w:jc w:val="right"/>
                </w:pPr>
              </w:pPrChange>
            </w:pPr>
            <w:ins w:id="8838" w:author="Nick.Tolimieri" w:date="2022-09-13T14:15:00Z">
              <w:del w:id="8839" w:author="Nick.Tolimieri [2]" w:date="2022-09-14T11:37:00Z">
                <w:r w:rsidRPr="00F87AA6" w:rsidDel="008A61D3">
                  <w:rPr>
                    <w:rFonts w:asciiTheme="minorHAnsi" w:eastAsiaTheme="minorHAnsi" w:hAnsiTheme="minorHAnsi" w:cstheme="minorBidi"/>
                    <w:sz w:val="22"/>
                    <w:szCs w:val="22"/>
                    <w:rPrChange w:id="8840" w:author="Nick.Tolimieri" w:date="2022-09-13T14:15:00Z">
                      <w:rPr>
                        <w:rFonts w:ascii="Calibri" w:hAnsi="Calibri" w:cs="Calibri"/>
                        <w:color w:val="000000"/>
                        <w:sz w:val="22"/>
                        <w:szCs w:val="22"/>
                      </w:rPr>
                    </w:rPrChange>
                  </w:rPr>
                  <w:delText>0.42</w:delText>
                </w:r>
              </w:del>
            </w:ins>
          </w:p>
        </w:tc>
      </w:tr>
      <w:tr w:rsidR="00F87AA6" w:rsidRPr="00F87AA6" w:rsidDel="008A61D3" w:rsidTr="00F87AA6">
        <w:trPr>
          <w:divId w:val="1702248301"/>
          <w:trHeight w:val="300"/>
          <w:ins w:id="8841" w:author="Nick.Tolimieri" w:date="2022-09-13T14:15:00Z"/>
          <w:del w:id="8842" w:author="Nick.Tolimieri [2]" w:date="2022-09-14T11:37:00Z"/>
          <w:trPrChange w:id="8843" w:author="Nick.Tolimieri" w:date="2022-09-13T14:15:00Z">
            <w:trPr>
              <w:divId w:val="1702248301"/>
              <w:trHeight w:val="300"/>
            </w:trPr>
          </w:trPrChange>
        </w:trPr>
        <w:tc>
          <w:tcPr>
            <w:tcW w:w="960" w:type="dxa"/>
            <w:noWrap/>
            <w:hideMark/>
            <w:tcPrChange w:id="88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45" w:author="Nick.Tolimieri" w:date="2022-09-13T14:15:00Z"/>
                <w:del w:id="8846" w:author="Nick.Tolimieri [2]" w:date="2022-09-14T11:37:00Z"/>
                <w:rFonts w:asciiTheme="minorHAnsi" w:eastAsiaTheme="minorHAnsi" w:hAnsiTheme="minorHAnsi" w:cstheme="minorBidi"/>
                <w:sz w:val="22"/>
                <w:szCs w:val="22"/>
                <w:rPrChange w:id="8847" w:author="Nick.Tolimieri" w:date="2022-09-13T14:15:00Z">
                  <w:rPr>
                    <w:ins w:id="8848" w:author="Nick.Tolimieri" w:date="2022-09-13T14:15:00Z"/>
                    <w:del w:id="8849" w:author="Nick.Tolimieri [2]" w:date="2022-09-14T11:37:00Z"/>
                    <w:rFonts w:ascii="Calibri" w:hAnsi="Calibri" w:cs="Calibri"/>
                    <w:color w:val="000000"/>
                    <w:sz w:val="22"/>
                    <w:szCs w:val="22"/>
                  </w:rPr>
                </w:rPrChange>
              </w:rPr>
              <w:pPrChange w:id="8850" w:author="Nick.Tolimieri" w:date="2022-09-13T14:15:00Z">
                <w:pPr/>
              </w:pPrChange>
            </w:pPr>
            <w:ins w:id="8851" w:author="Nick.Tolimieri" w:date="2022-09-13T14:15:00Z">
              <w:del w:id="8852" w:author="Nick.Tolimieri [2]" w:date="2022-09-14T11:37:00Z">
                <w:r w:rsidRPr="00F87AA6" w:rsidDel="008A61D3">
                  <w:rPr>
                    <w:rFonts w:asciiTheme="minorHAnsi" w:eastAsiaTheme="minorHAnsi" w:hAnsiTheme="minorHAnsi" w:cstheme="minorBidi"/>
                    <w:sz w:val="22"/>
                    <w:szCs w:val="22"/>
                    <w:rPrChange w:id="8853"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8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55" w:author="Nick.Tolimieri" w:date="2022-09-13T14:15:00Z"/>
                <w:del w:id="8856" w:author="Nick.Tolimieri [2]" w:date="2022-09-14T11:37:00Z"/>
                <w:rFonts w:asciiTheme="minorHAnsi" w:eastAsiaTheme="minorHAnsi" w:hAnsiTheme="minorHAnsi" w:cstheme="minorBidi"/>
                <w:sz w:val="22"/>
                <w:szCs w:val="22"/>
                <w:rPrChange w:id="8857" w:author="Nick.Tolimieri" w:date="2022-09-13T14:15:00Z">
                  <w:rPr>
                    <w:ins w:id="8858" w:author="Nick.Tolimieri" w:date="2022-09-13T14:15:00Z"/>
                    <w:del w:id="8859" w:author="Nick.Tolimieri [2]" w:date="2022-09-14T11:37:00Z"/>
                    <w:rFonts w:ascii="Calibri" w:hAnsi="Calibri" w:cs="Calibri"/>
                    <w:color w:val="000000"/>
                    <w:sz w:val="22"/>
                    <w:szCs w:val="22"/>
                  </w:rPr>
                </w:rPrChange>
              </w:rPr>
              <w:pPrChange w:id="8860" w:author="Nick.Tolimieri" w:date="2022-09-13T14:15:00Z">
                <w:pPr>
                  <w:jc w:val="right"/>
                </w:pPr>
              </w:pPrChange>
            </w:pPr>
            <w:ins w:id="8861" w:author="Nick.Tolimieri" w:date="2022-09-13T14:15:00Z">
              <w:del w:id="8862" w:author="Nick.Tolimieri [2]" w:date="2022-09-14T11:37:00Z">
                <w:r w:rsidRPr="00F87AA6" w:rsidDel="008A61D3">
                  <w:rPr>
                    <w:rFonts w:asciiTheme="minorHAnsi" w:eastAsiaTheme="minorHAnsi" w:hAnsiTheme="minorHAnsi" w:cstheme="minorBidi"/>
                    <w:sz w:val="22"/>
                    <w:szCs w:val="22"/>
                    <w:rPrChange w:id="8863" w:author="Nick.Tolimieri" w:date="2022-09-13T14:15:00Z">
                      <w:rPr>
                        <w:rFonts w:ascii="Calibri" w:hAnsi="Calibri" w:cs="Calibri"/>
                        <w:color w:val="000000"/>
                        <w:sz w:val="22"/>
                        <w:szCs w:val="22"/>
                      </w:rPr>
                    </w:rPrChange>
                  </w:rPr>
                  <w:delText>1994</w:delText>
                </w:r>
              </w:del>
            </w:ins>
          </w:p>
        </w:tc>
        <w:tc>
          <w:tcPr>
            <w:tcW w:w="960" w:type="dxa"/>
            <w:noWrap/>
            <w:hideMark/>
            <w:tcPrChange w:id="88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65" w:author="Nick.Tolimieri" w:date="2022-09-13T14:15:00Z"/>
                <w:del w:id="8866" w:author="Nick.Tolimieri [2]" w:date="2022-09-14T11:37:00Z"/>
                <w:rFonts w:asciiTheme="minorHAnsi" w:eastAsiaTheme="minorHAnsi" w:hAnsiTheme="minorHAnsi" w:cstheme="minorBidi"/>
                <w:sz w:val="22"/>
                <w:szCs w:val="22"/>
                <w:rPrChange w:id="8867" w:author="Nick.Tolimieri" w:date="2022-09-13T14:15:00Z">
                  <w:rPr>
                    <w:ins w:id="8868" w:author="Nick.Tolimieri" w:date="2022-09-13T14:15:00Z"/>
                    <w:del w:id="8869" w:author="Nick.Tolimieri [2]" w:date="2022-09-14T11:37:00Z"/>
                    <w:rFonts w:ascii="Calibri" w:hAnsi="Calibri" w:cs="Calibri"/>
                    <w:color w:val="000000"/>
                    <w:sz w:val="22"/>
                    <w:szCs w:val="22"/>
                  </w:rPr>
                </w:rPrChange>
              </w:rPr>
              <w:pPrChange w:id="8870" w:author="Nick.Tolimieri" w:date="2022-09-13T14:15:00Z">
                <w:pPr>
                  <w:jc w:val="right"/>
                </w:pPr>
              </w:pPrChange>
            </w:pPr>
            <w:ins w:id="8871" w:author="Nick.Tolimieri" w:date="2022-09-13T14:15:00Z">
              <w:del w:id="8872" w:author="Nick.Tolimieri [2]" w:date="2022-09-14T11:37:00Z">
                <w:r w:rsidRPr="00F87AA6" w:rsidDel="008A61D3">
                  <w:rPr>
                    <w:rFonts w:asciiTheme="minorHAnsi" w:eastAsiaTheme="minorHAnsi" w:hAnsiTheme="minorHAnsi" w:cstheme="minorBidi"/>
                    <w:sz w:val="22"/>
                    <w:szCs w:val="22"/>
                    <w:rPrChange w:id="8873" w:author="Nick.Tolimieri" w:date="2022-09-13T14:15:00Z">
                      <w:rPr>
                        <w:rFonts w:ascii="Calibri" w:hAnsi="Calibri" w:cs="Calibri"/>
                        <w:color w:val="000000"/>
                        <w:sz w:val="22"/>
                        <w:szCs w:val="22"/>
                      </w:rPr>
                    </w:rPrChange>
                  </w:rPr>
                  <w:delText>14</w:delText>
                </w:r>
              </w:del>
            </w:ins>
          </w:p>
        </w:tc>
        <w:tc>
          <w:tcPr>
            <w:tcW w:w="960" w:type="dxa"/>
            <w:noWrap/>
            <w:hideMark/>
            <w:tcPrChange w:id="88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75" w:author="Nick.Tolimieri" w:date="2022-09-13T14:15:00Z"/>
                <w:del w:id="8876" w:author="Nick.Tolimieri [2]" w:date="2022-09-14T11:37:00Z"/>
                <w:rFonts w:asciiTheme="minorHAnsi" w:eastAsiaTheme="minorHAnsi" w:hAnsiTheme="minorHAnsi" w:cstheme="minorBidi"/>
                <w:sz w:val="22"/>
                <w:szCs w:val="22"/>
                <w:rPrChange w:id="8877" w:author="Nick.Tolimieri" w:date="2022-09-13T14:15:00Z">
                  <w:rPr>
                    <w:ins w:id="8878" w:author="Nick.Tolimieri" w:date="2022-09-13T14:15:00Z"/>
                    <w:del w:id="8879" w:author="Nick.Tolimieri [2]" w:date="2022-09-14T11:37:00Z"/>
                    <w:rFonts w:ascii="Calibri" w:hAnsi="Calibri" w:cs="Calibri"/>
                    <w:color w:val="000000"/>
                    <w:sz w:val="22"/>
                    <w:szCs w:val="22"/>
                  </w:rPr>
                </w:rPrChange>
              </w:rPr>
              <w:pPrChange w:id="8880" w:author="Nick.Tolimieri" w:date="2022-09-13T14:15:00Z">
                <w:pPr>
                  <w:jc w:val="right"/>
                </w:pPr>
              </w:pPrChange>
            </w:pPr>
            <w:ins w:id="8881" w:author="Nick.Tolimieri" w:date="2022-09-13T14:15:00Z">
              <w:del w:id="8882" w:author="Nick.Tolimieri [2]" w:date="2022-09-14T11:37:00Z">
                <w:r w:rsidRPr="00F87AA6" w:rsidDel="008A61D3">
                  <w:rPr>
                    <w:rFonts w:asciiTheme="minorHAnsi" w:eastAsiaTheme="minorHAnsi" w:hAnsiTheme="minorHAnsi" w:cstheme="minorBidi"/>
                    <w:sz w:val="22"/>
                    <w:szCs w:val="22"/>
                    <w:rPrChange w:id="8883" w:author="Nick.Tolimieri" w:date="2022-09-13T14:15:00Z">
                      <w:rPr>
                        <w:rFonts w:ascii="Calibri" w:hAnsi="Calibri" w:cs="Calibri"/>
                        <w:color w:val="000000"/>
                        <w:sz w:val="22"/>
                        <w:szCs w:val="22"/>
                      </w:rPr>
                    </w:rPrChange>
                  </w:rPr>
                  <w:delText>47</w:delText>
                </w:r>
              </w:del>
            </w:ins>
          </w:p>
        </w:tc>
        <w:tc>
          <w:tcPr>
            <w:tcW w:w="960" w:type="dxa"/>
            <w:noWrap/>
            <w:hideMark/>
            <w:tcPrChange w:id="88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85" w:author="Nick.Tolimieri" w:date="2022-09-13T14:15:00Z"/>
                <w:del w:id="8886" w:author="Nick.Tolimieri [2]" w:date="2022-09-14T11:37:00Z"/>
                <w:rFonts w:asciiTheme="minorHAnsi" w:eastAsiaTheme="minorHAnsi" w:hAnsiTheme="minorHAnsi" w:cstheme="minorBidi"/>
                <w:sz w:val="22"/>
                <w:szCs w:val="22"/>
                <w:rPrChange w:id="8887" w:author="Nick.Tolimieri" w:date="2022-09-13T14:15:00Z">
                  <w:rPr>
                    <w:ins w:id="8888" w:author="Nick.Tolimieri" w:date="2022-09-13T14:15:00Z"/>
                    <w:del w:id="8889" w:author="Nick.Tolimieri [2]" w:date="2022-09-14T11:37:00Z"/>
                    <w:rFonts w:ascii="Calibri" w:hAnsi="Calibri" w:cs="Calibri"/>
                    <w:color w:val="000000"/>
                    <w:sz w:val="22"/>
                    <w:szCs w:val="22"/>
                  </w:rPr>
                </w:rPrChange>
              </w:rPr>
              <w:pPrChange w:id="8890" w:author="Nick.Tolimieri" w:date="2022-09-13T14:15:00Z">
                <w:pPr>
                  <w:jc w:val="right"/>
                </w:pPr>
              </w:pPrChange>
            </w:pPr>
            <w:ins w:id="8891" w:author="Nick.Tolimieri" w:date="2022-09-13T14:15:00Z">
              <w:del w:id="8892" w:author="Nick.Tolimieri [2]" w:date="2022-09-14T11:37:00Z">
                <w:r w:rsidRPr="00F87AA6" w:rsidDel="008A61D3">
                  <w:rPr>
                    <w:rFonts w:asciiTheme="minorHAnsi" w:eastAsiaTheme="minorHAnsi" w:hAnsiTheme="minorHAnsi" w:cstheme="minorBidi"/>
                    <w:sz w:val="22"/>
                    <w:szCs w:val="22"/>
                    <w:rPrChange w:id="8893" w:author="Nick.Tolimieri" w:date="2022-09-13T14:15:00Z">
                      <w:rPr>
                        <w:rFonts w:ascii="Calibri" w:hAnsi="Calibri" w:cs="Calibri"/>
                        <w:color w:val="000000"/>
                        <w:sz w:val="22"/>
                        <w:szCs w:val="22"/>
                      </w:rPr>
                    </w:rPrChange>
                  </w:rPr>
                  <w:delText>1</w:delText>
                </w:r>
              </w:del>
            </w:ins>
          </w:p>
        </w:tc>
        <w:tc>
          <w:tcPr>
            <w:tcW w:w="960" w:type="dxa"/>
            <w:noWrap/>
            <w:hideMark/>
            <w:tcPrChange w:id="88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895" w:author="Nick.Tolimieri" w:date="2022-09-13T14:15:00Z"/>
                <w:del w:id="8896" w:author="Nick.Tolimieri [2]" w:date="2022-09-14T11:37:00Z"/>
                <w:rFonts w:asciiTheme="minorHAnsi" w:eastAsiaTheme="minorHAnsi" w:hAnsiTheme="minorHAnsi" w:cstheme="minorBidi"/>
                <w:sz w:val="22"/>
                <w:szCs w:val="22"/>
                <w:rPrChange w:id="8897" w:author="Nick.Tolimieri" w:date="2022-09-13T14:15:00Z">
                  <w:rPr>
                    <w:ins w:id="8898" w:author="Nick.Tolimieri" w:date="2022-09-13T14:15:00Z"/>
                    <w:del w:id="8899" w:author="Nick.Tolimieri [2]" w:date="2022-09-14T11:37:00Z"/>
                    <w:rFonts w:ascii="Calibri" w:hAnsi="Calibri" w:cs="Calibri"/>
                    <w:color w:val="000000"/>
                    <w:sz w:val="22"/>
                    <w:szCs w:val="22"/>
                  </w:rPr>
                </w:rPrChange>
              </w:rPr>
              <w:pPrChange w:id="8900" w:author="Nick.Tolimieri" w:date="2022-09-13T14:15:00Z">
                <w:pPr>
                  <w:jc w:val="right"/>
                </w:pPr>
              </w:pPrChange>
            </w:pPr>
            <w:ins w:id="8901" w:author="Nick.Tolimieri" w:date="2022-09-13T14:15:00Z">
              <w:del w:id="8902" w:author="Nick.Tolimieri [2]" w:date="2022-09-14T11:37:00Z">
                <w:r w:rsidRPr="00F87AA6" w:rsidDel="008A61D3">
                  <w:rPr>
                    <w:rFonts w:asciiTheme="minorHAnsi" w:eastAsiaTheme="minorHAnsi" w:hAnsiTheme="minorHAnsi" w:cstheme="minorBidi"/>
                    <w:sz w:val="22"/>
                    <w:szCs w:val="22"/>
                    <w:rPrChange w:id="8903" w:author="Nick.Tolimieri" w:date="2022-09-13T14:15:00Z">
                      <w:rPr>
                        <w:rFonts w:ascii="Calibri" w:hAnsi="Calibri" w:cs="Calibri"/>
                        <w:color w:val="000000"/>
                        <w:sz w:val="22"/>
                        <w:szCs w:val="22"/>
                      </w:rPr>
                    </w:rPrChange>
                  </w:rPr>
                  <w:delText>30</w:delText>
                </w:r>
              </w:del>
            </w:ins>
          </w:p>
        </w:tc>
        <w:tc>
          <w:tcPr>
            <w:tcW w:w="960" w:type="dxa"/>
            <w:noWrap/>
            <w:hideMark/>
            <w:tcPrChange w:id="89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05" w:author="Nick.Tolimieri" w:date="2022-09-13T14:15:00Z"/>
                <w:del w:id="8906" w:author="Nick.Tolimieri [2]" w:date="2022-09-14T11:37:00Z"/>
                <w:rFonts w:asciiTheme="minorHAnsi" w:eastAsiaTheme="minorHAnsi" w:hAnsiTheme="minorHAnsi" w:cstheme="minorBidi"/>
                <w:sz w:val="22"/>
                <w:szCs w:val="22"/>
                <w:rPrChange w:id="8907" w:author="Nick.Tolimieri" w:date="2022-09-13T14:15:00Z">
                  <w:rPr>
                    <w:ins w:id="8908" w:author="Nick.Tolimieri" w:date="2022-09-13T14:15:00Z"/>
                    <w:del w:id="8909" w:author="Nick.Tolimieri [2]" w:date="2022-09-14T11:37:00Z"/>
                    <w:rFonts w:ascii="Calibri" w:hAnsi="Calibri" w:cs="Calibri"/>
                    <w:color w:val="000000"/>
                    <w:sz w:val="22"/>
                    <w:szCs w:val="22"/>
                  </w:rPr>
                </w:rPrChange>
              </w:rPr>
              <w:pPrChange w:id="8910" w:author="Nick.Tolimieri" w:date="2022-09-13T14:15:00Z">
                <w:pPr>
                  <w:jc w:val="right"/>
                </w:pPr>
              </w:pPrChange>
            </w:pPr>
            <w:ins w:id="8911" w:author="Nick.Tolimieri" w:date="2022-09-13T14:15:00Z">
              <w:del w:id="8912" w:author="Nick.Tolimieri [2]" w:date="2022-09-14T11:37:00Z">
                <w:r w:rsidRPr="00F87AA6" w:rsidDel="008A61D3">
                  <w:rPr>
                    <w:rFonts w:asciiTheme="minorHAnsi" w:eastAsiaTheme="minorHAnsi" w:hAnsiTheme="minorHAnsi" w:cstheme="minorBidi"/>
                    <w:sz w:val="22"/>
                    <w:szCs w:val="22"/>
                    <w:rPrChange w:id="8913" w:author="Nick.Tolimieri" w:date="2022-09-13T14:15:00Z">
                      <w:rPr>
                        <w:rFonts w:ascii="Calibri" w:hAnsi="Calibri" w:cs="Calibri"/>
                        <w:color w:val="000000"/>
                        <w:sz w:val="22"/>
                        <w:szCs w:val="22"/>
                      </w:rPr>
                    </w:rPrChange>
                  </w:rPr>
                  <w:delText>30</w:delText>
                </w:r>
              </w:del>
            </w:ins>
          </w:p>
        </w:tc>
        <w:tc>
          <w:tcPr>
            <w:tcW w:w="960" w:type="dxa"/>
            <w:noWrap/>
            <w:hideMark/>
            <w:tcPrChange w:id="89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15" w:author="Nick.Tolimieri" w:date="2022-09-13T14:15:00Z"/>
                <w:del w:id="8916" w:author="Nick.Tolimieri [2]" w:date="2022-09-14T11:37:00Z"/>
                <w:rFonts w:asciiTheme="minorHAnsi" w:eastAsiaTheme="minorHAnsi" w:hAnsiTheme="minorHAnsi" w:cstheme="minorBidi"/>
                <w:sz w:val="22"/>
                <w:szCs w:val="22"/>
                <w:rPrChange w:id="8917" w:author="Nick.Tolimieri" w:date="2022-09-13T14:15:00Z">
                  <w:rPr>
                    <w:ins w:id="8918" w:author="Nick.Tolimieri" w:date="2022-09-13T14:15:00Z"/>
                    <w:del w:id="8919" w:author="Nick.Tolimieri [2]" w:date="2022-09-14T11:37:00Z"/>
                    <w:rFonts w:ascii="Calibri" w:hAnsi="Calibri" w:cs="Calibri"/>
                    <w:color w:val="000000"/>
                    <w:sz w:val="22"/>
                    <w:szCs w:val="22"/>
                  </w:rPr>
                </w:rPrChange>
              </w:rPr>
              <w:pPrChange w:id="8920" w:author="Nick.Tolimieri" w:date="2022-09-13T14:15:00Z">
                <w:pPr>
                  <w:jc w:val="right"/>
                </w:pPr>
              </w:pPrChange>
            </w:pPr>
            <w:ins w:id="8921" w:author="Nick.Tolimieri" w:date="2022-09-13T14:15:00Z">
              <w:del w:id="8922" w:author="Nick.Tolimieri [2]" w:date="2022-09-14T11:37:00Z">
                <w:r w:rsidRPr="00F87AA6" w:rsidDel="008A61D3">
                  <w:rPr>
                    <w:rFonts w:asciiTheme="minorHAnsi" w:eastAsiaTheme="minorHAnsi" w:hAnsiTheme="minorHAnsi" w:cstheme="minorBidi"/>
                    <w:sz w:val="22"/>
                    <w:szCs w:val="22"/>
                    <w:rPrChange w:id="8923" w:author="Nick.Tolimieri" w:date="2022-09-13T14:15:00Z">
                      <w:rPr>
                        <w:rFonts w:ascii="Calibri" w:hAnsi="Calibri" w:cs="Calibri"/>
                        <w:color w:val="000000"/>
                        <w:sz w:val="22"/>
                        <w:szCs w:val="22"/>
                      </w:rPr>
                    </w:rPrChange>
                  </w:rPr>
                  <w:delText>30</w:delText>
                </w:r>
              </w:del>
            </w:ins>
          </w:p>
        </w:tc>
        <w:tc>
          <w:tcPr>
            <w:tcW w:w="960" w:type="dxa"/>
            <w:noWrap/>
            <w:hideMark/>
            <w:tcPrChange w:id="89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25" w:author="Nick.Tolimieri" w:date="2022-09-13T14:15:00Z"/>
                <w:del w:id="8926" w:author="Nick.Tolimieri [2]" w:date="2022-09-14T11:37:00Z"/>
                <w:rFonts w:asciiTheme="minorHAnsi" w:eastAsiaTheme="minorHAnsi" w:hAnsiTheme="minorHAnsi" w:cstheme="minorBidi"/>
                <w:sz w:val="22"/>
                <w:szCs w:val="22"/>
                <w:rPrChange w:id="8927" w:author="Nick.Tolimieri" w:date="2022-09-13T14:15:00Z">
                  <w:rPr>
                    <w:ins w:id="8928" w:author="Nick.Tolimieri" w:date="2022-09-13T14:15:00Z"/>
                    <w:del w:id="8929" w:author="Nick.Tolimieri [2]" w:date="2022-09-14T11:37:00Z"/>
                    <w:rFonts w:ascii="Calibri" w:hAnsi="Calibri" w:cs="Calibri"/>
                    <w:color w:val="000000"/>
                    <w:sz w:val="22"/>
                    <w:szCs w:val="22"/>
                  </w:rPr>
                </w:rPrChange>
              </w:rPr>
              <w:pPrChange w:id="8930" w:author="Nick.Tolimieri" w:date="2022-09-13T14:15:00Z">
                <w:pPr>
                  <w:jc w:val="right"/>
                </w:pPr>
              </w:pPrChange>
            </w:pPr>
            <w:ins w:id="8931" w:author="Nick.Tolimieri" w:date="2022-09-13T14:15:00Z">
              <w:del w:id="8932" w:author="Nick.Tolimieri [2]" w:date="2022-09-14T11:37:00Z">
                <w:r w:rsidRPr="00F87AA6" w:rsidDel="008A61D3">
                  <w:rPr>
                    <w:rFonts w:asciiTheme="minorHAnsi" w:eastAsiaTheme="minorHAnsi" w:hAnsiTheme="minorHAnsi" w:cstheme="minorBidi"/>
                    <w:sz w:val="22"/>
                    <w:szCs w:val="22"/>
                    <w:rPrChange w:id="8933" w:author="Nick.Tolimieri" w:date="2022-09-13T14:15:00Z">
                      <w:rPr>
                        <w:rFonts w:ascii="Calibri" w:hAnsi="Calibri" w:cs="Calibri"/>
                        <w:color w:val="000000"/>
                        <w:sz w:val="22"/>
                        <w:szCs w:val="22"/>
                      </w:rPr>
                    </w:rPrChange>
                  </w:rPr>
                  <w:delText>2.64</w:delText>
                </w:r>
              </w:del>
            </w:ins>
          </w:p>
        </w:tc>
        <w:tc>
          <w:tcPr>
            <w:tcW w:w="960" w:type="dxa"/>
            <w:noWrap/>
            <w:hideMark/>
            <w:tcPrChange w:id="89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35" w:author="Nick.Tolimieri" w:date="2022-09-13T14:15:00Z"/>
                <w:del w:id="8936" w:author="Nick.Tolimieri [2]" w:date="2022-09-14T11:37:00Z"/>
                <w:rFonts w:asciiTheme="minorHAnsi" w:eastAsiaTheme="minorHAnsi" w:hAnsiTheme="minorHAnsi" w:cstheme="minorBidi"/>
                <w:sz w:val="22"/>
                <w:szCs w:val="22"/>
                <w:rPrChange w:id="8937" w:author="Nick.Tolimieri" w:date="2022-09-13T14:15:00Z">
                  <w:rPr>
                    <w:ins w:id="8938" w:author="Nick.Tolimieri" w:date="2022-09-13T14:15:00Z"/>
                    <w:del w:id="8939" w:author="Nick.Tolimieri [2]" w:date="2022-09-14T11:37:00Z"/>
                    <w:rFonts w:ascii="Calibri" w:hAnsi="Calibri" w:cs="Calibri"/>
                    <w:color w:val="000000"/>
                    <w:sz w:val="22"/>
                    <w:szCs w:val="22"/>
                  </w:rPr>
                </w:rPrChange>
              </w:rPr>
              <w:pPrChange w:id="8940" w:author="Nick.Tolimieri" w:date="2022-09-13T14:15:00Z">
                <w:pPr>
                  <w:jc w:val="right"/>
                </w:pPr>
              </w:pPrChange>
            </w:pPr>
            <w:ins w:id="8941" w:author="Nick.Tolimieri" w:date="2022-09-13T14:15:00Z">
              <w:del w:id="8942" w:author="Nick.Tolimieri [2]" w:date="2022-09-14T11:37:00Z">
                <w:r w:rsidRPr="00F87AA6" w:rsidDel="008A61D3">
                  <w:rPr>
                    <w:rFonts w:asciiTheme="minorHAnsi" w:eastAsiaTheme="minorHAnsi" w:hAnsiTheme="minorHAnsi" w:cstheme="minorBidi"/>
                    <w:sz w:val="22"/>
                    <w:szCs w:val="22"/>
                    <w:rPrChange w:id="8943" w:author="Nick.Tolimieri" w:date="2022-09-13T14:15:00Z">
                      <w:rPr>
                        <w:rFonts w:ascii="Calibri" w:hAnsi="Calibri" w:cs="Calibri"/>
                        <w:color w:val="000000"/>
                        <w:sz w:val="22"/>
                        <w:szCs w:val="22"/>
                      </w:rPr>
                    </w:rPrChange>
                  </w:rPr>
                  <w:delText>0.71</w:delText>
                </w:r>
              </w:del>
            </w:ins>
          </w:p>
        </w:tc>
      </w:tr>
      <w:tr w:rsidR="00F87AA6" w:rsidRPr="00F87AA6" w:rsidDel="008A61D3" w:rsidTr="00F87AA6">
        <w:trPr>
          <w:divId w:val="1702248301"/>
          <w:trHeight w:val="300"/>
          <w:ins w:id="8944" w:author="Nick.Tolimieri" w:date="2022-09-13T14:15:00Z"/>
          <w:del w:id="8945" w:author="Nick.Tolimieri [2]" w:date="2022-09-14T11:37:00Z"/>
          <w:trPrChange w:id="8946" w:author="Nick.Tolimieri" w:date="2022-09-13T14:15:00Z">
            <w:trPr>
              <w:divId w:val="1702248301"/>
              <w:trHeight w:val="300"/>
            </w:trPr>
          </w:trPrChange>
        </w:trPr>
        <w:tc>
          <w:tcPr>
            <w:tcW w:w="960" w:type="dxa"/>
            <w:noWrap/>
            <w:hideMark/>
            <w:tcPrChange w:id="89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48" w:author="Nick.Tolimieri" w:date="2022-09-13T14:15:00Z"/>
                <w:del w:id="8949" w:author="Nick.Tolimieri [2]" w:date="2022-09-14T11:37:00Z"/>
                <w:rFonts w:asciiTheme="minorHAnsi" w:eastAsiaTheme="minorHAnsi" w:hAnsiTheme="minorHAnsi" w:cstheme="minorBidi"/>
                <w:sz w:val="22"/>
                <w:szCs w:val="22"/>
                <w:rPrChange w:id="8950" w:author="Nick.Tolimieri" w:date="2022-09-13T14:15:00Z">
                  <w:rPr>
                    <w:ins w:id="8951" w:author="Nick.Tolimieri" w:date="2022-09-13T14:15:00Z"/>
                    <w:del w:id="8952" w:author="Nick.Tolimieri [2]" w:date="2022-09-14T11:37:00Z"/>
                    <w:rFonts w:ascii="Calibri" w:hAnsi="Calibri" w:cs="Calibri"/>
                    <w:color w:val="000000"/>
                    <w:sz w:val="22"/>
                    <w:szCs w:val="22"/>
                  </w:rPr>
                </w:rPrChange>
              </w:rPr>
              <w:pPrChange w:id="8953" w:author="Nick.Tolimieri" w:date="2022-09-13T14:15:00Z">
                <w:pPr/>
              </w:pPrChange>
            </w:pPr>
            <w:ins w:id="8954" w:author="Nick.Tolimieri" w:date="2022-09-13T14:15:00Z">
              <w:del w:id="8955" w:author="Nick.Tolimieri [2]" w:date="2022-09-14T11:37:00Z">
                <w:r w:rsidRPr="00F87AA6" w:rsidDel="008A61D3">
                  <w:rPr>
                    <w:rFonts w:asciiTheme="minorHAnsi" w:eastAsiaTheme="minorHAnsi" w:hAnsiTheme="minorHAnsi" w:cstheme="minorBidi"/>
                    <w:sz w:val="22"/>
                    <w:szCs w:val="22"/>
                    <w:rPrChange w:id="8956"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89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58" w:author="Nick.Tolimieri" w:date="2022-09-13T14:15:00Z"/>
                <w:del w:id="8959" w:author="Nick.Tolimieri [2]" w:date="2022-09-14T11:37:00Z"/>
                <w:rFonts w:asciiTheme="minorHAnsi" w:eastAsiaTheme="minorHAnsi" w:hAnsiTheme="minorHAnsi" w:cstheme="minorBidi"/>
                <w:sz w:val="22"/>
                <w:szCs w:val="22"/>
                <w:rPrChange w:id="8960" w:author="Nick.Tolimieri" w:date="2022-09-13T14:15:00Z">
                  <w:rPr>
                    <w:ins w:id="8961" w:author="Nick.Tolimieri" w:date="2022-09-13T14:15:00Z"/>
                    <w:del w:id="8962" w:author="Nick.Tolimieri [2]" w:date="2022-09-14T11:37:00Z"/>
                    <w:rFonts w:ascii="Calibri" w:hAnsi="Calibri" w:cs="Calibri"/>
                    <w:color w:val="000000"/>
                    <w:sz w:val="22"/>
                    <w:szCs w:val="22"/>
                  </w:rPr>
                </w:rPrChange>
              </w:rPr>
              <w:pPrChange w:id="8963" w:author="Nick.Tolimieri" w:date="2022-09-13T14:15:00Z">
                <w:pPr>
                  <w:jc w:val="right"/>
                </w:pPr>
              </w:pPrChange>
            </w:pPr>
            <w:ins w:id="8964" w:author="Nick.Tolimieri" w:date="2022-09-13T14:15:00Z">
              <w:del w:id="8965" w:author="Nick.Tolimieri [2]" w:date="2022-09-14T11:37:00Z">
                <w:r w:rsidRPr="00F87AA6" w:rsidDel="008A61D3">
                  <w:rPr>
                    <w:rFonts w:asciiTheme="minorHAnsi" w:eastAsiaTheme="minorHAnsi" w:hAnsiTheme="minorHAnsi" w:cstheme="minorBidi"/>
                    <w:sz w:val="22"/>
                    <w:szCs w:val="22"/>
                    <w:rPrChange w:id="8966" w:author="Nick.Tolimieri" w:date="2022-09-13T14:15:00Z">
                      <w:rPr>
                        <w:rFonts w:ascii="Calibri" w:hAnsi="Calibri" w:cs="Calibri"/>
                        <w:color w:val="000000"/>
                        <w:sz w:val="22"/>
                        <w:szCs w:val="22"/>
                      </w:rPr>
                    </w:rPrChange>
                  </w:rPr>
                  <w:delText>1995</w:delText>
                </w:r>
              </w:del>
            </w:ins>
          </w:p>
        </w:tc>
        <w:tc>
          <w:tcPr>
            <w:tcW w:w="960" w:type="dxa"/>
            <w:noWrap/>
            <w:hideMark/>
            <w:tcPrChange w:id="89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68" w:author="Nick.Tolimieri" w:date="2022-09-13T14:15:00Z"/>
                <w:del w:id="8969" w:author="Nick.Tolimieri [2]" w:date="2022-09-14T11:37:00Z"/>
                <w:rFonts w:asciiTheme="minorHAnsi" w:eastAsiaTheme="minorHAnsi" w:hAnsiTheme="minorHAnsi" w:cstheme="minorBidi"/>
                <w:sz w:val="22"/>
                <w:szCs w:val="22"/>
                <w:rPrChange w:id="8970" w:author="Nick.Tolimieri" w:date="2022-09-13T14:15:00Z">
                  <w:rPr>
                    <w:ins w:id="8971" w:author="Nick.Tolimieri" w:date="2022-09-13T14:15:00Z"/>
                    <w:del w:id="8972" w:author="Nick.Tolimieri [2]" w:date="2022-09-14T11:37:00Z"/>
                    <w:rFonts w:ascii="Calibri" w:hAnsi="Calibri" w:cs="Calibri"/>
                    <w:color w:val="000000"/>
                    <w:sz w:val="22"/>
                    <w:szCs w:val="22"/>
                  </w:rPr>
                </w:rPrChange>
              </w:rPr>
              <w:pPrChange w:id="8973" w:author="Nick.Tolimieri" w:date="2022-09-13T14:15:00Z">
                <w:pPr>
                  <w:jc w:val="right"/>
                </w:pPr>
              </w:pPrChange>
            </w:pPr>
            <w:ins w:id="8974" w:author="Nick.Tolimieri" w:date="2022-09-13T14:15:00Z">
              <w:del w:id="8975" w:author="Nick.Tolimieri [2]" w:date="2022-09-14T11:37:00Z">
                <w:r w:rsidRPr="00F87AA6" w:rsidDel="008A61D3">
                  <w:rPr>
                    <w:rFonts w:asciiTheme="minorHAnsi" w:eastAsiaTheme="minorHAnsi" w:hAnsiTheme="minorHAnsi" w:cstheme="minorBidi"/>
                    <w:sz w:val="22"/>
                    <w:szCs w:val="22"/>
                    <w:rPrChange w:id="8976" w:author="Nick.Tolimieri" w:date="2022-09-13T14:15:00Z">
                      <w:rPr>
                        <w:rFonts w:ascii="Calibri" w:hAnsi="Calibri" w:cs="Calibri"/>
                        <w:color w:val="000000"/>
                        <w:sz w:val="22"/>
                        <w:szCs w:val="22"/>
                      </w:rPr>
                    </w:rPrChange>
                  </w:rPr>
                  <w:delText>4</w:delText>
                </w:r>
              </w:del>
            </w:ins>
          </w:p>
        </w:tc>
        <w:tc>
          <w:tcPr>
            <w:tcW w:w="960" w:type="dxa"/>
            <w:noWrap/>
            <w:hideMark/>
            <w:tcPrChange w:id="89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78" w:author="Nick.Tolimieri" w:date="2022-09-13T14:15:00Z"/>
                <w:del w:id="8979" w:author="Nick.Tolimieri [2]" w:date="2022-09-14T11:37:00Z"/>
                <w:rFonts w:asciiTheme="minorHAnsi" w:eastAsiaTheme="minorHAnsi" w:hAnsiTheme="minorHAnsi" w:cstheme="minorBidi"/>
                <w:sz w:val="22"/>
                <w:szCs w:val="22"/>
                <w:rPrChange w:id="8980" w:author="Nick.Tolimieri" w:date="2022-09-13T14:15:00Z">
                  <w:rPr>
                    <w:ins w:id="8981" w:author="Nick.Tolimieri" w:date="2022-09-13T14:15:00Z"/>
                    <w:del w:id="8982" w:author="Nick.Tolimieri [2]" w:date="2022-09-14T11:37:00Z"/>
                    <w:rFonts w:ascii="Calibri" w:hAnsi="Calibri" w:cs="Calibri"/>
                    <w:color w:val="000000"/>
                    <w:sz w:val="22"/>
                    <w:szCs w:val="22"/>
                  </w:rPr>
                </w:rPrChange>
              </w:rPr>
              <w:pPrChange w:id="8983" w:author="Nick.Tolimieri" w:date="2022-09-13T14:15:00Z">
                <w:pPr>
                  <w:jc w:val="right"/>
                </w:pPr>
              </w:pPrChange>
            </w:pPr>
            <w:ins w:id="8984" w:author="Nick.Tolimieri" w:date="2022-09-13T14:15:00Z">
              <w:del w:id="8985" w:author="Nick.Tolimieri [2]" w:date="2022-09-14T11:37:00Z">
                <w:r w:rsidRPr="00F87AA6" w:rsidDel="008A61D3">
                  <w:rPr>
                    <w:rFonts w:asciiTheme="minorHAnsi" w:eastAsiaTheme="minorHAnsi" w:hAnsiTheme="minorHAnsi" w:cstheme="minorBidi"/>
                    <w:sz w:val="22"/>
                    <w:szCs w:val="22"/>
                    <w:rPrChange w:id="8986" w:author="Nick.Tolimieri" w:date="2022-09-13T14:15:00Z">
                      <w:rPr>
                        <w:rFonts w:ascii="Calibri" w:hAnsi="Calibri" w:cs="Calibri"/>
                        <w:color w:val="000000"/>
                        <w:sz w:val="22"/>
                        <w:szCs w:val="22"/>
                      </w:rPr>
                    </w:rPrChange>
                  </w:rPr>
                  <w:delText>59</w:delText>
                </w:r>
              </w:del>
            </w:ins>
          </w:p>
        </w:tc>
        <w:tc>
          <w:tcPr>
            <w:tcW w:w="960" w:type="dxa"/>
            <w:noWrap/>
            <w:hideMark/>
            <w:tcPrChange w:id="89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88" w:author="Nick.Tolimieri" w:date="2022-09-13T14:15:00Z"/>
                <w:del w:id="8989" w:author="Nick.Tolimieri [2]" w:date="2022-09-14T11:37:00Z"/>
                <w:rFonts w:asciiTheme="minorHAnsi" w:eastAsiaTheme="minorHAnsi" w:hAnsiTheme="minorHAnsi" w:cstheme="minorBidi"/>
                <w:sz w:val="22"/>
                <w:szCs w:val="22"/>
                <w:rPrChange w:id="8990" w:author="Nick.Tolimieri" w:date="2022-09-13T14:15:00Z">
                  <w:rPr>
                    <w:ins w:id="8991" w:author="Nick.Tolimieri" w:date="2022-09-13T14:15:00Z"/>
                    <w:del w:id="8992" w:author="Nick.Tolimieri [2]" w:date="2022-09-14T11:37:00Z"/>
                    <w:rFonts w:ascii="Calibri" w:hAnsi="Calibri" w:cs="Calibri"/>
                    <w:color w:val="000000"/>
                    <w:sz w:val="22"/>
                    <w:szCs w:val="22"/>
                  </w:rPr>
                </w:rPrChange>
              </w:rPr>
              <w:pPrChange w:id="8993" w:author="Nick.Tolimieri" w:date="2022-09-13T14:15:00Z">
                <w:pPr>
                  <w:jc w:val="right"/>
                </w:pPr>
              </w:pPrChange>
            </w:pPr>
            <w:ins w:id="8994" w:author="Nick.Tolimieri" w:date="2022-09-13T14:15:00Z">
              <w:del w:id="8995" w:author="Nick.Tolimieri [2]" w:date="2022-09-14T11:37:00Z">
                <w:r w:rsidRPr="00F87AA6" w:rsidDel="008A61D3">
                  <w:rPr>
                    <w:rFonts w:asciiTheme="minorHAnsi" w:eastAsiaTheme="minorHAnsi" w:hAnsiTheme="minorHAnsi" w:cstheme="minorBidi"/>
                    <w:sz w:val="22"/>
                    <w:szCs w:val="22"/>
                    <w:rPrChange w:id="8996" w:author="Nick.Tolimieri" w:date="2022-09-13T14:15:00Z">
                      <w:rPr>
                        <w:rFonts w:ascii="Calibri" w:hAnsi="Calibri" w:cs="Calibri"/>
                        <w:color w:val="000000"/>
                        <w:sz w:val="22"/>
                        <w:szCs w:val="22"/>
                      </w:rPr>
                    </w:rPrChange>
                  </w:rPr>
                  <w:delText>6</w:delText>
                </w:r>
              </w:del>
            </w:ins>
          </w:p>
        </w:tc>
        <w:tc>
          <w:tcPr>
            <w:tcW w:w="960" w:type="dxa"/>
            <w:noWrap/>
            <w:hideMark/>
            <w:tcPrChange w:id="89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8998" w:author="Nick.Tolimieri" w:date="2022-09-13T14:15:00Z"/>
                <w:del w:id="8999" w:author="Nick.Tolimieri [2]" w:date="2022-09-14T11:37:00Z"/>
                <w:rFonts w:asciiTheme="minorHAnsi" w:eastAsiaTheme="minorHAnsi" w:hAnsiTheme="minorHAnsi" w:cstheme="minorBidi"/>
                <w:sz w:val="22"/>
                <w:szCs w:val="22"/>
                <w:rPrChange w:id="9000" w:author="Nick.Tolimieri" w:date="2022-09-13T14:15:00Z">
                  <w:rPr>
                    <w:ins w:id="9001" w:author="Nick.Tolimieri" w:date="2022-09-13T14:15:00Z"/>
                    <w:del w:id="9002" w:author="Nick.Tolimieri [2]" w:date="2022-09-14T11:37:00Z"/>
                    <w:rFonts w:ascii="Calibri" w:hAnsi="Calibri" w:cs="Calibri"/>
                    <w:color w:val="000000"/>
                    <w:sz w:val="22"/>
                    <w:szCs w:val="22"/>
                  </w:rPr>
                </w:rPrChange>
              </w:rPr>
              <w:pPrChange w:id="9003" w:author="Nick.Tolimieri" w:date="2022-09-13T14:15:00Z">
                <w:pPr>
                  <w:jc w:val="right"/>
                </w:pPr>
              </w:pPrChange>
            </w:pPr>
            <w:ins w:id="9004" w:author="Nick.Tolimieri" w:date="2022-09-13T14:15:00Z">
              <w:del w:id="9005" w:author="Nick.Tolimieri [2]" w:date="2022-09-14T11:37:00Z">
                <w:r w:rsidRPr="00F87AA6" w:rsidDel="008A61D3">
                  <w:rPr>
                    <w:rFonts w:asciiTheme="minorHAnsi" w:eastAsiaTheme="minorHAnsi" w:hAnsiTheme="minorHAnsi" w:cstheme="minorBidi"/>
                    <w:sz w:val="22"/>
                    <w:szCs w:val="22"/>
                    <w:rPrChange w:id="9006" w:author="Nick.Tolimieri" w:date="2022-09-13T14:15:00Z">
                      <w:rPr>
                        <w:rFonts w:ascii="Calibri" w:hAnsi="Calibri" w:cs="Calibri"/>
                        <w:color w:val="000000"/>
                        <w:sz w:val="22"/>
                        <w:szCs w:val="22"/>
                      </w:rPr>
                    </w:rPrChange>
                  </w:rPr>
                  <w:delText>46</w:delText>
                </w:r>
              </w:del>
            </w:ins>
          </w:p>
        </w:tc>
        <w:tc>
          <w:tcPr>
            <w:tcW w:w="960" w:type="dxa"/>
            <w:noWrap/>
            <w:hideMark/>
            <w:tcPrChange w:id="90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08" w:author="Nick.Tolimieri" w:date="2022-09-13T14:15:00Z"/>
                <w:del w:id="9009" w:author="Nick.Tolimieri [2]" w:date="2022-09-14T11:37:00Z"/>
                <w:rFonts w:asciiTheme="minorHAnsi" w:eastAsiaTheme="minorHAnsi" w:hAnsiTheme="minorHAnsi" w:cstheme="minorBidi"/>
                <w:sz w:val="22"/>
                <w:szCs w:val="22"/>
                <w:rPrChange w:id="9010" w:author="Nick.Tolimieri" w:date="2022-09-13T14:15:00Z">
                  <w:rPr>
                    <w:ins w:id="9011" w:author="Nick.Tolimieri" w:date="2022-09-13T14:15:00Z"/>
                    <w:del w:id="9012" w:author="Nick.Tolimieri [2]" w:date="2022-09-14T11:37:00Z"/>
                    <w:rFonts w:ascii="Calibri" w:hAnsi="Calibri" w:cs="Calibri"/>
                    <w:color w:val="000000"/>
                    <w:sz w:val="22"/>
                    <w:szCs w:val="22"/>
                  </w:rPr>
                </w:rPrChange>
              </w:rPr>
              <w:pPrChange w:id="9013" w:author="Nick.Tolimieri" w:date="2022-09-13T14:15:00Z">
                <w:pPr>
                  <w:jc w:val="right"/>
                </w:pPr>
              </w:pPrChange>
            </w:pPr>
            <w:ins w:id="9014" w:author="Nick.Tolimieri" w:date="2022-09-13T14:15:00Z">
              <w:del w:id="9015" w:author="Nick.Tolimieri [2]" w:date="2022-09-14T11:37:00Z">
                <w:r w:rsidRPr="00F87AA6" w:rsidDel="008A61D3">
                  <w:rPr>
                    <w:rFonts w:asciiTheme="minorHAnsi" w:eastAsiaTheme="minorHAnsi" w:hAnsiTheme="minorHAnsi" w:cstheme="minorBidi"/>
                    <w:sz w:val="22"/>
                    <w:szCs w:val="22"/>
                    <w:rPrChange w:id="9016" w:author="Nick.Tolimieri" w:date="2022-09-13T14:15:00Z">
                      <w:rPr>
                        <w:rFonts w:ascii="Calibri" w:hAnsi="Calibri" w:cs="Calibri"/>
                        <w:color w:val="000000"/>
                        <w:sz w:val="22"/>
                        <w:szCs w:val="22"/>
                      </w:rPr>
                    </w:rPrChange>
                  </w:rPr>
                  <w:delText>5</w:delText>
                </w:r>
              </w:del>
            </w:ins>
          </w:p>
        </w:tc>
        <w:tc>
          <w:tcPr>
            <w:tcW w:w="960" w:type="dxa"/>
            <w:noWrap/>
            <w:hideMark/>
            <w:tcPrChange w:id="90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18" w:author="Nick.Tolimieri" w:date="2022-09-13T14:15:00Z"/>
                <w:del w:id="9019" w:author="Nick.Tolimieri [2]" w:date="2022-09-14T11:37:00Z"/>
                <w:rFonts w:asciiTheme="minorHAnsi" w:eastAsiaTheme="minorHAnsi" w:hAnsiTheme="minorHAnsi" w:cstheme="minorBidi"/>
                <w:sz w:val="22"/>
                <w:szCs w:val="22"/>
                <w:rPrChange w:id="9020" w:author="Nick.Tolimieri" w:date="2022-09-13T14:15:00Z">
                  <w:rPr>
                    <w:ins w:id="9021" w:author="Nick.Tolimieri" w:date="2022-09-13T14:15:00Z"/>
                    <w:del w:id="9022" w:author="Nick.Tolimieri [2]" w:date="2022-09-14T11:37:00Z"/>
                    <w:rFonts w:ascii="Calibri" w:hAnsi="Calibri" w:cs="Calibri"/>
                    <w:color w:val="000000"/>
                    <w:sz w:val="22"/>
                    <w:szCs w:val="22"/>
                  </w:rPr>
                </w:rPrChange>
              </w:rPr>
              <w:pPrChange w:id="9023" w:author="Nick.Tolimieri" w:date="2022-09-13T14:15:00Z">
                <w:pPr>
                  <w:jc w:val="right"/>
                </w:pPr>
              </w:pPrChange>
            </w:pPr>
            <w:ins w:id="9024" w:author="Nick.Tolimieri" w:date="2022-09-13T14:15:00Z">
              <w:del w:id="9025" w:author="Nick.Tolimieri [2]" w:date="2022-09-14T11:37:00Z">
                <w:r w:rsidRPr="00F87AA6" w:rsidDel="008A61D3">
                  <w:rPr>
                    <w:rFonts w:asciiTheme="minorHAnsi" w:eastAsiaTheme="minorHAnsi" w:hAnsiTheme="minorHAnsi" w:cstheme="minorBidi"/>
                    <w:sz w:val="22"/>
                    <w:szCs w:val="22"/>
                    <w:rPrChange w:id="9026" w:author="Nick.Tolimieri" w:date="2022-09-13T14:15:00Z">
                      <w:rPr>
                        <w:rFonts w:ascii="Calibri" w:hAnsi="Calibri" w:cs="Calibri"/>
                        <w:color w:val="000000"/>
                        <w:sz w:val="22"/>
                        <w:szCs w:val="22"/>
                      </w:rPr>
                    </w:rPrChange>
                  </w:rPr>
                  <w:delText>14</w:delText>
                </w:r>
              </w:del>
            </w:ins>
          </w:p>
        </w:tc>
        <w:tc>
          <w:tcPr>
            <w:tcW w:w="960" w:type="dxa"/>
            <w:noWrap/>
            <w:hideMark/>
            <w:tcPrChange w:id="90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28" w:author="Nick.Tolimieri" w:date="2022-09-13T14:15:00Z"/>
                <w:del w:id="9029" w:author="Nick.Tolimieri [2]" w:date="2022-09-14T11:37:00Z"/>
                <w:rFonts w:asciiTheme="minorHAnsi" w:eastAsiaTheme="minorHAnsi" w:hAnsiTheme="minorHAnsi" w:cstheme="minorBidi"/>
                <w:sz w:val="22"/>
                <w:szCs w:val="22"/>
                <w:rPrChange w:id="9030" w:author="Nick.Tolimieri" w:date="2022-09-13T14:15:00Z">
                  <w:rPr>
                    <w:ins w:id="9031" w:author="Nick.Tolimieri" w:date="2022-09-13T14:15:00Z"/>
                    <w:del w:id="9032" w:author="Nick.Tolimieri [2]" w:date="2022-09-14T11:37:00Z"/>
                    <w:rFonts w:ascii="Calibri" w:hAnsi="Calibri" w:cs="Calibri"/>
                    <w:color w:val="000000"/>
                    <w:sz w:val="22"/>
                    <w:szCs w:val="22"/>
                  </w:rPr>
                </w:rPrChange>
              </w:rPr>
              <w:pPrChange w:id="9033" w:author="Nick.Tolimieri" w:date="2022-09-13T14:15:00Z">
                <w:pPr>
                  <w:jc w:val="right"/>
                </w:pPr>
              </w:pPrChange>
            </w:pPr>
            <w:ins w:id="9034" w:author="Nick.Tolimieri" w:date="2022-09-13T14:15:00Z">
              <w:del w:id="9035" w:author="Nick.Tolimieri [2]" w:date="2022-09-14T11:37:00Z">
                <w:r w:rsidRPr="00F87AA6" w:rsidDel="008A61D3">
                  <w:rPr>
                    <w:rFonts w:asciiTheme="minorHAnsi" w:eastAsiaTheme="minorHAnsi" w:hAnsiTheme="minorHAnsi" w:cstheme="minorBidi"/>
                    <w:sz w:val="22"/>
                    <w:szCs w:val="22"/>
                    <w:rPrChange w:id="9036" w:author="Nick.Tolimieri" w:date="2022-09-13T14:15:00Z">
                      <w:rPr>
                        <w:rFonts w:ascii="Calibri" w:hAnsi="Calibri" w:cs="Calibri"/>
                        <w:color w:val="000000"/>
                        <w:sz w:val="22"/>
                        <w:szCs w:val="22"/>
                      </w:rPr>
                    </w:rPrChange>
                  </w:rPr>
                  <w:delText>2.14</w:delText>
                </w:r>
              </w:del>
            </w:ins>
          </w:p>
        </w:tc>
        <w:tc>
          <w:tcPr>
            <w:tcW w:w="960" w:type="dxa"/>
            <w:noWrap/>
            <w:hideMark/>
            <w:tcPrChange w:id="90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38" w:author="Nick.Tolimieri" w:date="2022-09-13T14:15:00Z"/>
                <w:del w:id="9039" w:author="Nick.Tolimieri [2]" w:date="2022-09-14T11:37:00Z"/>
                <w:rFonts w:asciiTheme="minorHAnsi" w:eastAsiaTheme="minorHAnsi" w:hAnsiTheme="minorHAnsi" w:cstheme="minorBidi"/>
                <w:sz w:val="22"/>
                <w:szCs w:val="22"/>
                <w:rPrChange w:id="9040" w:author="Nick.Tolimieri" w:date="2022-09-13T14:15:00Z">
                  <w:rPr>
                    <w:ins w:id="9041" w:author="Nick.Tolimieri" w:date="2022-09-13T14:15:00Z"/>
                    <w:del w:id="9042" w:author="Nick.Tolimieri [2]" w:date="2022-09-14T11:37:00Z"/>
                    <w:rFonts w:ascii="Calibri" w:hAnsi="Calibri" w:cs="Calibri"/>
                    <w:color w:val="000000"/>
                    <w:sz w:val="22"/>
                    <w:szCs w:val="22"/>
                  </w:rPr>
                </w:rPrChange>
              </w:rPr>
              <w:pPrChange w:id="9043" w:author="Nick.Tolimieri" w:date="2022-09-13T14:15:00Z">
                <w:pPr>
                  <w:jc w:val="right"/>
                </w:pPr>
              </w:pPrChange>
            </w:pPr>
            <w:ins w:id="9044" w:author="Nick.Tolimieri" w:date="2022-09-13T14:15:00Z">
              <w:del w:id="9045" w:author="Nick.Tolimieri [2]" w:date="2022-09-14T11:37:00Z">
                <w:r w:rsidRPr="00F87AA6" w:rsidDel="008A61D3">
                  <w:rPr>
                    <w:rFonts w:asciiTheme="minorHAnsi" w:eastAsiaTheme="minorHAnsi" w:hAnsiTheme="minorHAnsi" w:cstheme="minorBidi"/>
                    <w:sz w:val="22"/>
                    <w:szCs w:val="22"/>
                    <w:rPrChange w:id="9046" w:author="Nick.Tolimieri" w:date="2022-09-13T14:15:00Z">
                      <w:rPr>
                        <w:rFonts w:ascii="Calibri" w:hAnsi="Calibri" w:cs="Calibri"/>
                        <w:color w:val="000000"/>
                        <w:sz w:val="22"/>
                        <w:szCs w:val="22"/>
                      </w:rPr>
                    </w:rPrChange>
                  </w:rPr>
                  <w:delText>0.47</w:delText>
                </w:r>
              </w:del>
            </w:ins>
          </w:p>
        </w:tc>
      </w:tr>
      <w:tr w:rsidR="00F87AA6" w:rsidRPr="00F87AA6" w:rsidDel="008A61D3" w:rsidTr="00F87AA6">
        <w:trPr>
          <w:divId w:val="1702248301"/>
          <w:trHeight w:val="300"/>
          <w:ins w:id="9047" w:author="Nick.Tolimieri" w:date="2022-09-13T14:15:00Z"/>
          <w:del w:id="9048" w:author="Nick.Tolimieri [2]" w:date="2022-09-14T11:37:00Z"/>
          <w:trPrChange w:id="9049" w:author="Nick.Tolimieri" w:date="2022-09-13T14:15:00Z">
            <w:trPr>
              <w:divId w:val="1702248301"/>
              <w:trHeight w:val="300"/>
            </w:trPr>
          </w:trPrChange>
        </w:trPr>
        <w:tc>
          <w:tcPr>
            <w:tcW w:w="960" w:type="dxa"/>
            <w:noWrap/>
            <w:hideMark/>
            <w:tcPrChange w:id="90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51" w:author="Nick.Tolimieri" w:date="2022-09-13T14:15:00Z"/>
                <w:del w:id="9052" w:author="Nick.Tolimieri [2]" w:date="2022-09-14T11:37:00Z"/>
                <w:rFonts w:asciiTheme="minorHAnsi" w:eastAsiaTheme="minorHAnsi" w:hAnsiTheme="minorHAnsi" w:cstheme="minorBidi"/>
                <w:sz w:val="22"/>
                <w:szCs w:val="22"/>
                <w:rPrChange w:id="9053" w:author="Nick.Tolimieri" w:date="2022-09-13T14:15:00Z">
                  <w:rPr>
                    <w:ins w:id="9054" w:author="Nick.Tolimieri" w:date="2022-09-13T14:15:00Z"/>
                    <w:del w:id="9055" w:author="Nick.Tolimieri [2]" w:date="2022-09-14T11:37:00Z"/>
                    <w:rFonts w:ascii="Calibri" w:hAnsi="Calibri" w:cs="Calibri"/>
                    <w:color w:val="000000"/>
                    <w:sz w:val="22"/>
                    <w:szCs w:val="22"/>
                  </w:rPr>
                </w:rPrChange>
              </w:rPr>
              <w:pPrChange w:id="9056" w:author="Nick.Tolimieri" w:date="2022-09-13T14:15:00Z">
                <w:pPr/>
              </w:pPrChange>
            </w:pPr>
            <w:ins w:id="9057" w:author="Nick.Tolimieri" w:date="2022-09-13T14:15:00Z">
              <w:del w:id="9058" w:author="Nick.Tolimieri [2]" w:date="2022-09-14T11:37:00Z">
                <w:r w:rsidRPr="00F87AA6" w:rsidDel="008A61D3">
                  <w:rPr>
                    <w:rFonts w:asciiTheme="minorHAnsi" w:eastAsiaTheme="minorHAnsi" w:hAnsiTheme="minorHAnsi" w:cstheme="minorBidi"/>
                    <w:sz w:val="22"/>
                    <w:szCs w:val="22"/>
                    <w:rPrChange w:id="9059"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0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61" w:author="Nick.Tolimieri" w:date="2022-09-13T14:15:00Z"/>
                <w:del w:id="9062" w:author="Nick.Tolimieri [2]" w:date="2022-09-14T11:37:00Z"/>
                <w:rFonts w:asciiTheme="minorHAnsi" w:eastAsiaTheme="minorHAnsi" w:hAnsiTheme="minorHAnsi" w:cstheme="minorBidi"/>
                <w:sz w:val="22"/>
                <w:szCs w:val="22"/>
                <w:rPrChange w:id="9063" w:author="Nick.Tolimieri" w:date="2022-09-13T14:15:00Z">
                  <w:rPr>
                    <w:ins w:id="9064" w:author="Nick.Tolimieri" w:date="2022-09-13T14:15:00Z"/>
                    <w:del w:id="9065" w:author="Nick.Tolimieri [2]" w:date="2022-09-14T11:37:00Z"/>
                    <w:rFonts w:ascii="Calibri" w:hAnsi="Calibri" w:cs="Calibri"/>
                    <w:color w:val="000000"/>
                    <w:sz w:val="22"/>
                    <w:szCs w:val="22"/>
                  </w:rPr>
                </w:rPrChange>
              </w:rPr>
              <w:pPrChange w:id="9066" w:author="Nick.Tolimieri" w:date="2022-09-13T14:15:00Z">
                <w:pPr>
                  <w:jc w:val="right"/>
                </w:pPr>
              </w:pPrChange>
            </w:pPr>
            <w:ins w:id="9067" w:author="Nick.Tolimieri" w:date="2022-09-13T14:15:00Z">
              <w:del w:id="9068" w:author="Nick.Tolimieri [2]" w:date="2022-09-14T11:37:00Z">
                <w:r w:rsidRPr="00F87AA6" w:rsidDel="008A61D3">
                  <w:rPr>
                    <w:rFonts w:asciiTheme="minorHAnsi" w:eastAsiaTheme="minorHAnsi" w:hAnsiTheme="minorHAnsi" w:cstheme="minorBidi"/>
                    <w:sz w:val="22"/>
                    <w:szCs w:val="22"/>
                    <w:rPrChange w:id="9069" w:author="Nick.Tolimieri" w:date="2022-09-13T14:15:00Z">
                      <w:rPr>
                        <w:rFonts w:ascii="Calibri" w:hAnsi="Calibri" w:cs="Calibri"/>
                        <w:color w:val="000000"/>
                        <w:sz w:val="22"/>
                        <w:szCs w:val="22"/>
                      </w:rPr>
                    </w:rPrChange>
                  </w:rPr>
                  <w:delText>1996</w:delText>
                </w:r>
              </w:del>
            </w:ins>
          </w:p>
        </w:tc>
        <w:tc>
          <w:tcPr>
            <w:tcW w:w="960" w:type="dxa"/>
            <w:noWrap/>
            <w:hideMark/>
            <w:tcPrChange w:id="90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71" w:author="Nick.Tolimieri" w:date="2022-09-13T14:15:00Z"/>
                <w:del w:id="9072" w:author="Nick.Tolimieri [2]" w:date="2022-09-14T11:37:00Z"/>
                <w:rFonts w:asciiTheme="minorHAnsi" w:eastAsiaTheme="minorHAnsi" w:hAnsiTheme="minorHAnsi" w:cstheme="minorBidi"/>
                <w:sz w:val="22"/>
                <w:szCs w:val="22"/>
                <w:rPrChange w:id="9073" w:author="Nick.Tolimieri" w:date="2022-09-13T14:15:00Z">
                  <w:rPr>
                    <w:ins w:id="9074" w:author="Nick.Tolimieri" w:date="2022-09-13T14:15:00Z"/>
                    <w:del w:id="9075" w:author="Nick.Tolimieri [2]" w:date="2022-09-14T11:37:00Z"/>
                    <w:rFonts w:ascii="Calibri" w:hAnsi="Calibri" w:cs="Calibri"/>
                    <w:color w:val="000000"/>
                    <w:sz w:val="22"/>
                    <w:szCs w:val="22"/>
                  </w:rPr>
                </w:rPrChange>
              </w:rPr>
              <w:pPrChange w:id="9076" w:author="Nick.Tolimieri" w:date="2022-09-13T14:15:00Z">
                <w:pPr>
                  <w:jc w:val="right"/>
                </w:pPr>
              </w:pPrChange>
            </w:pPr>
            <w:ins w:id="9077" w:author="Nick.Tolimieri" w:date="2022-09-13T14:15:00Z">
              <w:del w:id="9078" w:author="Nick.Tolimieri [2]" w:date="2022-09-14T11:37:00Z">
                <w:r w:rsidRPr="00F87AA6" w:rsidDel="008A61D3">
                  <w:rPr>
                    <w:rFonts w:asciiTheme="minorHAnsi" w:eastAsiaTheme="minorHAnsi" w:hAnsiTheme="minorHAnsi" w:cstheme="minorBidi"/>
                    <w:sz w:val="22"/>
                    <w:szCs w:val="22"/>
                    <w:rPrChange w:id="9079" w:author="Nick.Tolimieri" w:date="2022-09-13T14:15:00Z">
                      <w:rPr>
                        <w:rFonts w:ascii="Calibri" w:hAnsi="Calibri" w:cs="Calibri"/>
                        <w:color w:val="000000"/>
                        <w:sz w:val="22"/>
                        <w:szCs w:val="22"/>
                      </w:rPr>
                    </w:rPrChange>
                  </w:rPr>
                  <w:delText>0</w:delText>
                </w:r>
              </w:del>
            </w:ins>
          </w:p>
        </w:tc>
        <w:tc>
          <w:tcPr>
            <w:tcW w:w="960" w:type="dxa"/>
            <w:noWrap/>
            <w:hideMark/>
            <w:tcPrChange w:id="90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81" w:author="Nick.Tolimieri" w:date="2022-09-13T14:15:00Z"/>
                <w:del w:id="9082" w:author="Nick.Tolimieri [2]" w:date="2022-09-14T11:37:00Z"/>
                <w:rFonts w:asciiTheme="minorHAnsi" w:eastAsiaTheme="minorHAnsi" w:hAnsiTheme="minorHAnsi" w:cstheme="minorBidi"/>
                <w:sz w:val="22"/>
                <w:szCs w:val="22"/>
                <w:rPrChange w:id="9083" w:author="Nick.Tolimieri" w:date="2022-09-13T14:15:00Z">
                  <w:rPr>
                    <w:ins w:id="9084" w:author="Nick.Tolimieri" w:date="2022-09-13T14:15:00Z"/>
                    <w:del w:id="9085" w:author="Nick.Tolimieri [2]" w:date="2022-09-14T11:37:00Z"/>
                    <w:rFonts w:ascii="Calibri" w:hAnsi="Calibri" w:cs="Calibri"/>
                    <w:color w:val="000000"/>
                    <w:sz w:val="22"/>
                    <w:szCs w:val="22"/>
                  </w:rPr>
                </w:rPrChange>
              </w:rPr>
              <w:pPrChange w:id="9086" w:author="Nick.Tolimieri" w:date="2022-09-13T14:15:00Z">
                <w:pPr>
                  <w:jc w:val="right"/>
                </w:pPr>
              </w:pPrChange>
            </w:pPr>
            <w:ins w:id="9087" w:author="Nick.Tolimieri" w:date="2022-09-13T14:15:00Z">
              <w:del w:id="9088" w:author="Nick.Tolimieri [2]" w:date="2022-09-14T11:37:00Z">
                <w:r w:rsidRPr="00F87AA6" w:rsidDel="008A61D3">
                  <w:rPr>
                    <w:rFonts w:asciiTheme="minorHAnsi" w:eastAsiaTheme="minorHAnsi" w:hAnsiTheme="minorHAnsi" w:cstheme="minorBidi"/>
                    <w:sz w:val="22"/>
                    <w:szCs w:val="22"/>
                    <w:rPrChange w:id="9089" w:author="Nick.Tolimieri" w:date="2022-09-13T14:15:00Z">
                      <w:rPr>
                        <w:rFonts w:ascii="Calibri" w:hAnsi="Calibri" w:cs="Calibri"/>
                        <w:color w:val="000000"/>
                        <w:sz w:val="22"/>
                        <w:szCs w:val="22"/>
                      </w:rPr>
                    </w:rPrChange>
                  </w:rPr>
                  <w:delText>18</w:delText>
                </w:r>
              </w:del>
            </w:ins>
          </w:p>
        </w:tc>
        <w:tc>
          <w:tcPr>
            <w:tcW w:w="960" w:type="dxa"/>
            <w:noWrap/>
            <w:hideMark/>
            <w:tcPrChange w:id="90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091" w:author="Nick.Tolimieri" w:date="2022-09-13T14:15:00Z"/>
                <w:del w:id="9092" w:author="Nick.Tolimieri [2]" w:date="2022-09-14T11:37:00Z"/>
                <w:rFonts w:asciiTheme="minorHAnsi" w:eastAsiaTheme="minorHAnsi" w:hAnsiTheme="minorHAnsi" w:cstheme="minorBidi"/>
                <w:sz w:val="22"/>
                <w:szCs w:val="22"/>
                <w:rPrChange w:id="9093" w:author="Nick.Tolimieri" w:date="2022-09-13T14:15:00Z">
                  <w:rPr>
                    <w:ins w:id="9094" w:author="Nick.Tolimieri" w:date="2022-09-13T14:15:00Z"/>
                    <w:del w:id="9095" w:author="Nick.Tolimieri [2]" w:date="2022-09-14T11:37:00Z"/>
                    <w:rFonts w:ascii="Calibri" w:hAnsi="Calibri" w:cs="Calibri"/>
                    <w:color w:val="000000"/>
                    <w:sz w:val="22"/>
                    <w:szCs w:val="22"/>
                  </w:rPr>
                </w:rPrChange>
              </w:rPr>
              <w:pPrChange w:id="9096" w:author="Nick.Tolimieri" w:date="2022-09-13T14:15:00Z">
                <w:pPr>
                  <w:jc w:val="right"/>
                </w:pPr>
              </w:pPrChange>
            </w:pPr>
            <w:ins w:id="9097" w:author="Nick.Tolimieri" w:date="2022-09-13T14:15:00Z">
              <w:del w:id="9098" w:author="Nick.Tolimieri [2]" w:date="2022-09-14T11:37:00Z">
                <w:r w:rsidRPr="00F87AA6" w:rsidDel="008A61D3">
                  <w:rPr>
                    <w:rFonts w:asciiTheme="minorHAnsi" w:eastAsiaTheme="minorHAnsi" w:hAnsiTheme="minorHAnsi" w:cstheme="minorBidi"/>
                    <w:sz w:val="22"/>
                    <w:szCs w:val="22"/>
                    <w:rPrChange w:id="9099" w:author="Nick.Tolimieri" w:date="2022-09-13T14:15:00Z">
                      <w:rPr>
                        <w:rFonts w:ascii="Calibri" w:hAnsi="Calibri" w:cs="Calibri"/>
                        <w:color w:val="000000"/>
                        <w:sz w:val="22"/>
                        <w:szCs w:val="22"/>
                      </w:rPr>
                    </w:rPrChange>
                  </w:rPr>
                  <w:delText>1</w:delText>
                </w:r>
              </w:del>
            </w:ins>
          </w:p>
        </w:tc>
        <w:tc>
          <w:tcPr>
            <w:tcW w:w="960" w:type="dxa"/>
            <w:noWrap/>
            <w:hideMark/>
            <w:tcPrChange w:id="91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01" w:author="Nick.Tolimieri" w:date="2022-09-13T14:15:00Z"/>
                <w:del w:id="9102" w:author="Nick.Tolimieri [2]" w:date="2022-09-14T11:37:00Z"/>
                <w:rFonts w:asciiTheme="minorHAnsi" w:eastAsiaTheme="minorHAnsi" w:hAnsiTheme="minorHAnsi" w:cstheme="minorBidi"/>
                <w:sz w:val="22"/>
                <w:szCs w:val="22"/>
                <w:rPrChange w:id="9103" w:author="Nick.Tolimieri" w:date="2022-09-13T14:15:00Z">
                  <w:rPr>
                    <w:ins w:id="9104" w:author="Nick.Tolimieri" w:date="2022-09-13T14:15:00Z"/>
                    <w:del w:id="9105" w:author="Nick.Tolimieri [2]" w:date="2022-09-14T11:37:00Z"/>
                    <w:rFonts w:ascii="Calibri" w:hAnsi="Calibri" w:cs="Calibri"/>
                    <w:color w:val="000000"/>
                    <w:sz w:val="22"/>
                    <w:szCs w:val="22"/>
                  </w:rPr>
                </w:rPrChange>
              </w:rPr>
              <w:pPrChange w:id="9106" w:author="Nick.Tolimieri" w:date="2022-09-13T14:15:00Z">
                <w:pPr>
                  <w:jc w:val="right"/>
                </w:pPr>
              </w:pPrChange>
            </w:pPr>
            <w:ins w:id="9107" w:author="Nick.Tolimieri" w:date="2022-09-13T14:15:00Z">
              <w:del w:id="9108" w:author="Nick.Tolimieri [2]" w:date="2022-09-14T11:37:00Z">
                <w:r w:rsidRPr="00F87AA6" w:rsidDel="008A61D3">
                  <w:rPr>
                    <w:rFonts w:asciiTheme="minorHAnsi" w:eastAsiaTheme="minorHAnsi" w:hAnsiTheme="minorHAnsi" w:cstheme="minorBidi"/>
                    <w:sz w:val="22"/>
                    <w:szCs w:val="22"/>
                    <w:rPrChange w:id="9109" w:author="Nick.Tolimieri" w:date="2022-09-13T14:15:00Z">
                      <w:rPr>
                        <w:rFonts w:ascii="Calibri" w:hAnsi="Calibri" w:cs="Calibri"/>
                        <w:color w:val="000000"/>
                        <w:sz w:val="22"/>
                        <w:szCs w:val="22"/>
                      </w:rPr>
                    </w:rPrChange>
                  </w:rPr>
                  <w:delText>9</w:delText>
                </w:r>
              </w:del>
            </w:ins>
          </w:p>
        </w:tc>
        <w:tc>
          <w:tcPr>
            <w:tcW w:w="960" w:type="dxa"/>
            <w:noWrap/>
            <w:hideMark/>
            <w:tcPrChange w:id="91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11" w:author="Nick.Tolimieri" w:date="2022-09-13T14:15:00Z"/>
                <w:del w:id="9112" w:author="Nick.Tolimieri [2]" w:date="2022-09-14T11:37:00Z"/>
                <w:rFonts w:asciiTheme="minorHAnsi" w:eastAsiaTheme="minorHAnsi" w:hAnsiTheme="minorHAnsi" w:cstheme="minorBidi"/>
                <w:sz w:val="22"/>
                <w:szCs w:val="22"/>
                <w:rPrChange w:id="9113" w:author="Nick.Tolimieri" w:date="2022-09-13T14:15:00Z">
                  <w:rPr>
                    <w:ins w:id="9114" w:author="Nick.Tolimieri" w:date="2022-09-13T14:15:00Z"/>
                    <w:del w:id="9115" w:author="Nick.Tolimieri [2]" w:date="2022-09-14T11:37:00Z"/>
                    <w:rFonts w:ascii="Calibri" w:hAnsi="Calibri" w:cs="Calibri"/>
                    <w:color w:val="000000"/>
                    <w:sz w:val="22"/>
                    <w:szCs w:val="22"/>
                  </w:rPr>
                </w:rPrChange>
              </w:rPr>
              <w:pPrChange w:id="9116" w:author="Nick.Tolimieri" w:date="2022-09-13T14:15:00Z">
                <w:pPr>
                  <w:jc w:val="right"/>
                </w:pPr>
              </w:pPrChange>
            </w:pPr>
            <w:ins w:id="9117" w:author="Nick.Tolimieri" w:date="2022-09-13T14:15:00Z">
              <w:del w:id="9118" w:author="Nick.Tolimieri [2]" w:date="2022-09-14T11:37:00Z">
                <w:r w:rsidRPr="00F87AA6" w:rsidDel="008A61D3">
                  <w:rPr>
                    <w:rFonts w:asciiTheme="minorHAnsi" w:eastAsiaTheme="minorHAnsi" w:hAnsiTheme="minorHAnsi" w:cstheme="minorBidi"/>
                    <w:sz w:val="22"/>
                    <w:szCs w:val="22"/>
                    <w:rPrChange w:id="9119" w:author="Nick.Tolimieri" w:date="2022-09-13T14:15:00Z">
                      <w:rPr>
                        <w:rFonts w:ascii="Calibri" w:hAnsi="Calibri" w:cs="Calibri"/>
                        <w:color w:val="000000"/>
                        <w:sz w:val="22"/>
                        <w:szCs w:val="22"/>
                      </w:rPr>
                    </w:rPrChange>
                  </w:rPr>
                  <w:delText>9</w:delText>
                </w:r>
              </w:del>
            </w:ins>
          </w:p>
        </w:tc>
        <w:tc>
          <w:tcPr>
            <w:tcW w:w="960" w:type="dxa"/>
            <w:noWrap/>
            <w:hideMark/>
            <w:tcPrChange w:id="91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21" w:author="Nick.Tolimieri" w:date="2022-09-13T14:15:00Z"/>
                <w:del w:id="9122" w:author="Nick.Tolimieri [2]" w:date="2022-09-14T11:37:00Z"/>
                <w:rFonts w:asciiTheme="minorHAnsi" w:eastAsiaTheme="minorHAnsi" w:hAnsiTheme="minorHAnsi" w:cstheme="minorBidi"/>
                <w:sz w:val="22"/>
                <w:szCs w:val="22"/>
                <w:rPrChange w:id="9123" w:author="Nick.Tolimieri" w:date="2022-09-13T14:15:00Z">
                  <w:rPr>
                    <w:ins w:id="9124" w:author="Nick.Tolimieri" w:date="2022-09-13T14:15:00Z"/>
                    <w:del w:id="9125" w:author="Nick.Tolimieri [2]" w:date="2022-09-14T11:37:00Z"/>
                    <w:rFonts w:ascii="Calibri" w:hAnsi="Calibri" w:cs="Calibri"/>
                    <w:color w:val="000000"/>
                    <w:sz w:val="22"/>
                    <w:szCs w:val="22"/>
                  </w:rPr>
                </w:rPrChange>
              </w:rPr>
              <w:pPrChange w:id="9126" w:author="Nick.Tolimieri" w:date="2022-09-13T14:15:00Z">
                <w:pPr>
                  <w:jc w:val="right"/>
                </w:pPr>
              </w:pPrChange>
            </w:pPr>
            <w:ins w:id="9127" w:author="Nick.Tolimieri" w:date="2022-09-13T14:15:00Z">
              <w:del w:id="9128" w:author="Nick.Tolimieri [2]" w:date="2022-09-14T11:37:00Z">
                <w:r w:rsidRPr="00F87AA6" w:rsidDel="008A61D3">
                  <w:rPr>
                    <w:rFonts w:asciiTheme="minorHAnsi" w:eastAsiaTheme="minorHAnsi" w:hAnsiTheme="minorHAnsi" w:cstheme="minorBidi"/>
                    <w:sz w:val="22"/>
                    <w:szCs w:val="22"/>
                    <w:rPrChange w:id="9129" w:author="Nick.Tolimieri" w:date="2022-09-13T14:15:00Z">
                      <w:rPr>
                        <w:rFonts w:ascii="Calibri" w:hAnsi="Calibri" w:cs="Calibri"/>
                        <w:color w:val="000000"/>
                        <w:sz w:val="22"/>
                        <w:szCs w:val="22"/>
                      </w:rPr>
                    </w:rPrChange>
                  </w:rPr>
                  <w:delText>9</w:delText>
                </w:r>
              </w:del>
            </w:ins>
          </w:p>
        </w:tc>
        <w:tc>
          <w:tcPr>
            <w:tcW w:w="960" w:type="dxa"/>
            <w:noWrap/>
            <w:hideMark/>
            <w:tcPrChange w:id="91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31" w:author="Nick.Tolimieri" w:date="2022-09-13T14:15:00Z"/>
                <w:del w:id="9132" w:author="Nick.Tolimieri [2]" w:date="2022-09-14T11:37:00Z"/>
                <w:rFonts w:asciiTheme="minorHAnsi" w:eastAsiaTheme="minorHAnsi" w:hAnsiTheme="minorHAnsi" w:cstheme="minorBidi"/>
                <w:sz w:val="22"/>
                <w:szCs w:val="22"/>
                <w:rPrChange w:id="9133" w:author="Nick.Tolimieri" w:date="2022-09-13T14:15:00Z">
                  <w:rPr>
                    <w:ins w:id="9134" w:author="Nick.Tolimieri" w:date="2022-09-13T14:15:00Z"/>
                    <w:del w:id="9135" w:author="Nick.Tolimieri [2]" w:date="2022-09-14T11:37:00Z"/>
                    <w:rFonts w:ascii="Calibri" w:hAnsi="Calibri" w:cs="Calibri"/>
                    <w:color w:val="000000"/>
                    <w:sz w:val="22"/>
                    <w:szCs w:val="22"/>
                  </w:rPr>
                </w:rPrChange>
              </w:rPr>
              <w:pPrChange w:id="9136" w:author="Nick.Tolimieri" w:date="2022-09-13T14:15:00Z">
                <w:pPr>
                  <w:jc w:val="right"/>
                </w:pPr>
              </w:pPrChange>
            </w:pPr>
            <w:ins w:id="9137" w:author="Nick.Tolimieri" w:date="2022-09-13T14:15:00Z">
              <w:del w:id="9138" w:author="Nick.Tolimieri [2]" w:date="2022-09-14T11:37:00Z">
                <w:r w:rsidRPr="00F87AA6" w:rsidDel="008A61D3">
                  <w:rPr>
                    <w:rFonts w:asciiTheme="minorHAnsi" w:eastAsiaTheme="minorHAnsi" w:hAnsiTheme="minorHAnsi" w:cstheme="minorBidi"/>
                    <w:sz w:val="22"/>
                    <w:szCs w:val="22"/>
                    <w:rPrChange w:id="9139" w:author="Nick.Tolimieri" w:date="2022-09-13T14:15:00Z">
                      <w:rPr>
                        <w:rFonts w:ascii="Calibri" w:hAnsi="Calibri" w:cs="Calibri"/>
                        <w:color w:val="000000"/>
                        <w:sz w:val="22"/>
                        <w:szCs w:val="22"/>
                      </w:rPr>
                    </w:rPrChange>
                  </w:rPr>
                  <w:delText>1.78</w:delText>
                </w:r>
              </w:del>
            </w:ins>
          </w:p>
        </w:tc>
        <w:tc>
          <w:tcPr>
            <w:tcW w:w="960" w:type="dxa"/>
            <w:noWrap/>
            <w:hideMark/>
            <w:tcPrChange w:id="91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41" w:author="Nick.Tolimieri" w:date="2022-09-13T14:15:00Z"/>
                <w:del w:id="9142" w:author="Nick.Tolimieri [2]" w:date="2022-09-14T11:37:00Z"/>
                <w:rFonts w:asciiTheme="minorHAnsi" w:eastAsiaTheme="minorHAnsi" w:hAnsiTheme="minorHAnsi" w:cstheme="minorBidi"/>
                <w:sz w:val="22"/>
                <w:szCs w:val="22"/>
                <w:rPrChange w:id="9143" w:author="Nick.Tolimieri" w:date="2022-09-13T14:15:00Z">
                  <w:rPr>
                    <w:ins w:id="9144" w:author="Nick.Tolimieri" w:date="2022-09-13T14:15:00Z"/>
                    <w:del w:id="9145" w:author="Nick.Tolimieri [2]" w:date="2022-09-14T11:37:00Z"/>
                    <w:rFonts w:ascii="Calibri" w:hAnsi="Calibri" w:cs="Calibri"/>
                    <w:color w:val="000000"/>
                    <w:sz w:val="22"/>
                    <w:szCs w:val="22"/>
                  </w:rPr>
                </w:rPrChange>
              </w:rPr>
              <w:pPrChange w:id="9146" w:author="Nick.Tolimieri" w:date="2022-09-13T14:15:00Z">
                <w:pPr>
                  <w:jc w:val="right"/>
                </w:pPr>
              </w:pPrChange>
            </w:pPr>
            <w:ins w:id="9147" w:author="Nick.Tolimieri" w:date="2022-09-13T14:15:00Z">
              <w:del w:id="9148" w:author="Nick.Tolimieri [2]" w:date="2022-09-14T11:37:00Z">
                <w:r w:rsidRPr="00F87AA6" w:rsidDel="008A61D3">
                  <w:rPr>
                    <w:rFonts w:asciiTheme="minorHAnsi" w:eastAsiaTheme="minorHAnsi" w:hAnsiTheme="minorHAnsi" w:cstheme="minorBidi"/>
                    <w:sz w:val="22"/>
                    <w:szCs w:val="22"/>
                    <w:rPrChange w:id="9149" w:author="Nick.Tolimieri" w:date="2022-09-13T14:15:00Z">
                      <w:rPr>
                        <w:rFonts w:ascii="Calibri" w:hAnsi="Calibri" w:cs="Calibri"/>
                        <w:color w:val="000000"/>
                        <w:sz w:val="22"/>
                        <w:szCs w:val="22"/>
                      </w:rPr>
                    </w:rPrChange>
                  </w:rPr>
                  <w:delText>0.16</w:delText>
                </w:r>
              </w:del>
            </w:ins>
          </w:p>
        </w:tc>
      </w:tr>
      <w:tr w:rsidR="00F87AA6" w:rsidRPr="00F87AA6" w:rsidDel="008A61D3" w:rsidTr="00F87AA6">
        <w:trPr>
          <w:divId w:val="1702248301"/>
          <w:trHeight w:val="300"/>
          <w:ins w:id="9150" w:author="Nick.Tolimieri" w:date="2022-09-13T14:15:00Z"/>
          <w:del w:id="9151" w:author="Nick.Tolimieri [2]" w:date="2022-09-14T11:37:00Z"/>
          <w:trPrChange w:id="9152" w:author="Nick.Tolimieri" w:date="2022-09-13T14:15:00Z">
            <w:trPr>
              <w:divId w:val="1702248301"/>
              <w:trHeight w:val="300"/>
            </w:trPr>
          </w:trPrChange>
        </w:trPr>
        <w:tc>
          <w:tcPr>
            <w:tcW w:w="960" w:type="dxa"/>
            <w:noWrap/>
            <w:hideMark/>
            <w:tcPrChange w:id="91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54" w:author="Nick.Tolimieri" w:date="2022-09-13T14:15:00Z"/>
                <w:del w:id="9155" w:author="Nick.Tolimieri [2]" w:date="2022-09-14T11:37:00Z"/>
                <w:rFonts w:asciiTheme="minorHAnsi" w:eastAsiaTheme="minorHAnsi" w:hAnsiTheme="minorHAnsi" w:cstheme="minorBidi"/>
                <w:sz w:val="22"/>
                <w:szCs w:val="22"/>
                <w:rPrChange w:id="9156" w:author="Nick.Tolimieri" w:date="2022-09-13T14:15:00Z">
                  <w:rPr>
                    <w:ins w:id="9157" w:author="Nick.Tolimieri" w:date="2022-09-13T14:15:00Z"/>
                    <w:del w:id="9158" w:author="Nick.Tolimieri [2]" w:date="2022-09-14T11:37:00Z"/>
                    <w:rFonts w:ascii="Calibri" w:hAnsi="Calibri" w:cs="Calibri"/>
                    <w:color w:val="000000"/>
                    <w:sz w:val="22"/>
                    <w:szCs w:val="22"/>
                  </w:rPr>
                </w:rPrChange>
              </w:rPr>
              <w:pPrChange w:id="9159" w:author="Nick.Tolimieri" w:date="2022-09-13T14:15:00Z">
                <w:pPr/>
              </w:pPrChange>
            </w:pPr>
            <w:ins w:id="9160" w:author="Nick.Tolimieri" w:date="2022-09-13T14:15:00Z">
              <w:del w:id="9161" w:author="Nick.Tolimieri [2]" w:date="2022-09-14T11:37:00Z">
                <w:r w:rsidRPr="00F87AA6" w:rsidDel="008A61D3">
                  <w:rPr>
                    <w:rFonts w:asciiTheme="minorHAnsi" w:eastAsiaTheme="minorHAnsi" w:hAnsiTheme="minorHAnsi" w:cstheme="minorBidi"/>
                    <w:sz w:val="22"/>
                    <w:szCs w:val="22"/>
                    <w:rPrChange w:id="9162"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1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64" w:author="Nick.Tolimieri" w:date="2022-09-13T14:15:00Z"/>
                <w:del w:id="9165" w:author="Nick.Tolimieri [2]" w:date="2022-09-14T11:37:00Z"/>
                <w:rFonts w:asciiTheme="minorHAnsi" w:eastAsiaTheme="minorHAnsi" w:hAnsiTheme="minorHAnsi" w:cstheme="minorBidi"/>
                <w:sz w:val="22"/>
                <w:szCs w:val="22"/>
                <w:rPrChange w:id="9166" w:author="Nick.Tolimieri" w:date="2022-09-13T14:15:00Z">
                  <w:rPr>
                    <w:ins w:id="9167" w:author="Nick.Tolimieri" w:date="2022-09-13T14:15:00Z"/>
                    <w:del w:id="9168" w:author="Nick.Tolimieri [2]" w:date="2022-09-14T11:37:00Z"/>
                    <w:rFonts w:ascii="Calibri" w:hAnsi="Calibri" w:cs="Calibri"/>
                    <w:color w:val="000000"/>
                    <w:sz w:val="22"/>
                    <w:szCs w:val="22"/>
                  </w:rPr>
                </w:rPrChange>
              </w:rPr>
              <w:pPrChange w:id="9169" w:author="Nick.Tolimieri" w:date="2022-09-13T14:15:00Z">
                <w:pPr>
                  <w:jc w:val="right"/>
                </w:pPr>
              </w:pPrChange>
            </w:pPr>
            <w:ins w:id="9170" w:author="Nick.Tolimieri" w:date="2022-09-13T14:15:00Z">
              <w:del w:id="9171" w:author="Nick.Tolimieri [2]" w:date="2022-09-14T11:37:00Z">
                <w:r w:rsidRPr="00F87AA6" w:rsidDel="008A61D3">
                  <w:rPr>
                    <w:rFonts w:asciiTheme="minorHAnsi" w:eastAsiaTheme="minorHAnsi" w:hAnsiTheme="minorHAnsi" w:cstheme="minorBidi"/>
                    <w:sz w:val="22"/>
                    <w:szCs w:val="22"/>
                    <w:rPrChange w:id="9172" w:author="Nick.Tolimieri" w:date="2022-09-13T14:15:00Z">
                      <w:rPr>
                        <w:rFonts w:ascii="Calibri" w:hAnsi="Calibri" w:cs="Calibri"/>
                        <w:color w:val="000000"/>
                        <w:sz w:val="22"/>
                        <w:szCs w:val="22"/>
                      </w:rPr>
                    </w:rPrChange>
                  </w:rPr>
                  <w:delText>1997</w:delText>
                </w:r>
              </w:del>
            </w:ins>
          </w:p>
        </w:tc>
        <w:tc>
          <w:tcPr>
            <w:tcW w:w="960" w:type="dxa"/>
            <w:noWrap/>
            <w:hideMark/>
            <w:tcPrChange w:id="91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74" w:author="Nick.Tolimieri" w:date="2022-09-13T14:15:00Z"/>
                <w:del w:id="9175" w:author="Nick.Tolimieri [2]" w:date="2022-09-14T11:37:00Z"/>
                <w:rFonts w:asciiTheme="minorHAnsi" w:eastAsiaTheme="minorHAnsi" w:hAnsiTheme="minorHAnsi" w:cstheme="minorBidi"/>
                <w:sz w:val="22"/>
                <w:szCs w:val="22"/>
                <w:rPrChange w:id="9176" w:author="Nick.Tolimieri" w:date="2022-09-13T14:15:00Z">
                  <w:rPr>
                    <w:ins w:id="9177" w:author="Nick.Tolimieri" w:date="2022-09-13T14:15:00Z"/>
                    <w:del w:id="9178" w:author="Nick.Tolimieri [2]" w:date="2022-09-14T11:37:00Z"/>
                    <w:rFonts w:ascii="Calibri" w:hAnsi="Calibri" w:cs="Calibri"/>
                    <w:color w:val="000000"/>
                    <w:sz w:val="22"/>
                    <w:szCs w:val="22"/>
                  </w:rPr>
                </w:rPrChange>
              </w:rPr>
              <w:pPrChange w:id="9179" w:author="Nick.Tolimieri" w:date="2022-09-13T14:15:00Z">
                <w:pPr>
                  <w:jc w:val="right"/>
                </w:pPr>
              </w:pPrChange>
            </w:pPr>
            <w:ins w:id="9180" w:author="Nick.Tolimieri" w:date="2022-09-13T14:15:00Z">
              <w:del w:id="9181" w:author="Nick.Tolimieri [2]" w:date="2022-09-14T11:37:00Z">
                <w:r w:rsidRPr="00F87AA6" w:rsidDel="008A61D3">
                  <w:rPr>
                    <w:rFonts w:asciiTheme="minorHAnsi" w:eastAsiaTheme="minorHAnsi" w:hAnsiTheme="minorHAnsi" w:cstheme="minorBidi"/>
                    <w:sz w:val="22"/>
                    <w:szCs w:val="22"/>
                    <w:rPrChange w:id="9182" w:author="Nick.Tolimieri" w:date="2022-09-13T14:15:00Z">
                      <w:rPr>
                        <w:rFonts w:ascii="Calibri" w:hAnsi="Calibri" w:cs="Calibri"/>
                        <w:color w:val="000000"/>
                        <w:sz w:val="22"/>
                        <w:szCs w:val="22"/>
                      </w:rPr>
                    </w:rPrChange>
                  </w:rPr>
                  <w:delText>30</w:delText>
                </w:r>
              </w:del>
            </w:ins>
          </w:p>
        </w:tc>
        <w:tc>
          <w:tcPr>
            <w:tcW w:w="960" w:type="dxa"/>
            <w:noWrap/>
            <w:hideMark/>
            <w:tcPrChange w:id="91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84" w:author="Nick.Tolimieri" w:date="2022-09-13T14:15:00Z"/>
                <w:del w:id="9185" w:author="Nick.Tolimieri [2]" w:date="2022-09-14T11:37:00Z"/>
                <w:rFonts w:asciiTheme="minorHAnsi" w:eastAsiaTheme="minorHAnsi" w:hAnsiTheme="minorHAnsi" w:cstheme="minorBidi"/>
                <w:sz w:val="22"/>
                <w:szCs w:val="22"/>
                <w:rPrChange w:id="9186" w:author="Nick.Tolimieri" w:date="2022-09-13T14:15:00Z">
                  <w:rPr>
                    <w:ins w:id="9187" w:author="Nick.Tolimieri" w:date="2022-09-13T14:15:00Z"/>
                    <w:del w:id="9188" w:author="Nick.Tolimieri [2]" w:date="2022-09-14T11:37:00Z"/>
                    <w:rFonts w:ascii="Calibri" w:hAnsi="Calibri" w:cs="Calibri"/>
                    <w:color w:val="000000"/>
                    <w:sz w:val="22"/>
                    <w:szCs w:val="22"/>
                  </w:rPr>
                </w:rPrChange>
              </w:rPr>
              <w:pPrChange w:id="9189" w:author="Nick.Tolimieri" w:date="2022-09-13T14:15:00Z">
                <w:pPr>
                  <w:jc w:val="right"/>
                </w:pPr>
              </w:pPrChange>
            </w:pPr>
            <w:ins w:id="9190" w:author="Nick.Tolimieri" w:date="2022-09-13T14:15:00Z">
              <w:del w:id="9191" w:author="Nick.Tolimieri [2]" w:date="2022-09-14T11:37:00Z">
                <w:r w:rsidRPr="00F87AA6" w:rsidDel="008A61D3">
                  <w:rPr>
                    <w:rFonts w:asciiTheme="minorHAnsi" w:eastAsiaTheme="minorHAnsi" w:hAnsiTheme="minorHAnsi" w:cstheme="minorBidi"/>
                    <w:sz w:val="22"/>
                    <w:szCs w:val="22"/>
                    <w:rPrChange w:id="9192" w:author="Nick.Tolimieri" w:date="2022-09-13T14:15:00Z">
                      <w:rPr>
                        <w:rFonts w:ascii="Calibri" w:hAnsi="Calibri" w:cs="Calibri"/>
                        <w:color w:val="000000"/>
                        <w:sz w:val="22"/>
                        <w:szCs w:val="22"/>
                      </w:rPr>
                    </w:rPrChange>
                  </w:rPr>
                  <w:delText>128</w:delText>
                </w:r>
              </w:del>
            </w:ins>
          </w:p>
        </w:tc>
        <w:tc>
          <w:tcPr>
            <w:tcW w:w="960" w:type="dxa"/>
            <w:noWrap/>
            <w:hideMark/>
            <w:tcPrChange w:id="91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194" w:author="Nick.Tolimieri" w:date="2022-09-13T14:15:00Z"/>
                <w:del w:id="9195" w:author="Nick.Tolimieri [2]" w:date="2022-09-14T11:37:00Z"/>
                <w:rFonts w:asciiTheme="minorHAnsi" w:eastAsiaTheme="minorHAnsi" w:hAnsiTheme="minorHAnsi" w:cstheme="minorBidi"/>
                <w:sz w:val="22"/>
                <w:szCs w:val="22"/>
                <w:rPrChange w:id="9196" w:author="Nick.Tolimieri" w:date="2022-09-13T14:15:00Z">
                  <w:rPr>
                    <w:ins w:id="9197" w:author="Nick.Tolimieri" w:date="2022-09-13T14:15:00Z"/>
                    <w:del w:id="9198" w:author="Nick.Tolimieri [2]" w:date="2022-09-14T11:37:00Z"/>
                    <w:rFonts w:ascii="Calibri" w:hAnsi="Calibri" w:cs="Calibri"/>
                    <w:color w:val="000000"/>
                    <w:sz w:val="22"/>
                    <w:szCs w:val="22"/>
                  </w:rPr>
                </w:rPrChange>
              </w:rPr>
              <w:pPrChange w:id="9199" w:author="Nick.Tolimieri" w:date="2022-09-13T14:15:00Z">
                <w:pPr>
                  <w:jc w:val="right"/>
                </w:pPr>
              </w:pPrChange>
            </w:pPr>
            <w:ins w:id="9200" w:author="Nick.Tolimieri" w:date="2022-09-13T14:15:00Z">
              <w:del w:id="9201" w:author="Nick.Tolimieri [2]" w:date="2022-09-14T11:37:00Z">
                <w:r w:rsidRPr="00F87AA6" w:rsidDel="008A61D3">
                  <w:rPr>
                    <w:rFonts w:asciiTheme="minorHAnsi" w:eastAsiaTheme="minorHAnsi" w:hAnsiTheme="minorHAnsi" w:cstheme="minorBidi"/>
                    <w:sz w:val="22"/>
                    <w:szCs w:val="22"/>
                    <w:rPrChange w:id="9202" w:author="Nick.Tolimieri" w:date="2022-09-13T14:15:00Z">
                      <w:rPr>
                        <w:rFonts w:ascii="Calibri" w:hAnsi="Calibri" w:cs="Calibri"/>
                        <w:color w:val="000000"/>
                        <w:sz w:val="22"/>
                        <w:szCs w:val="22"/>
                      </w:rPr>
                    </w:rPrChange>
                  </w:rPr>
                  <w:delText>4</w:delText>
                </w:r>
              </w:del>
            </w:ins>
          </w:p>
        </w:tc>
        <w:tc>
          <w:tcPr>
            <w:tcW w:w="960" w:type="dxa"/>
            <w:noWrap/>
            <w:hideMark/>
            <w:tcPrChange w:id="92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04" w:author="Nick.Tolimieri" w:date="2022-09-13T14:15:00Z"/>
                <w:del w:id="9205" w:author="Nick.Tolimieri [2]" w:date="2022-09-14T11:37:00Z"/>
                <w:rFonts w:asciiTheme="minorHAnsi" w:eastAsiaTheme="minorHAnsi" w:hAnsiTheme="minorHAnsi" w:cstheme="minorBidi"/>
                <w:sz w:val="22"/>
                <w:szCs w:val="22"/>
                <w:rPrChange w:id="9206" w:author="Nick.Tolimieri" w:date="2022-09-13T14:15:00Z">
                  <w:rPr>
                    <w:ins w:id="9207" w:author="Nick.Tolimieri" w:date="2022-09-13T14:15:00Z"/>
                    <w:del w:id="9208" w:author="Nick.Tolimieri [2]" w:date="2022-09-14T11:37:00Z"/>
                    <w:rFonts w:ascii="Calibri" w:hAnsi="Calibri" w:cs="Calibri"/>
                    <w:color w:val="000000"/>
                    <w:sz w:val="22"/>
                    <w:szCs w:val="22"/>
                  </w:rPr>
                </w:rPrChange>
              </w:rPr>
              <w:pPrChange w:id="9209" w:author="Nick.Tolimieri" w:date="2022-09-13T14:15:00Z">
                <w:pPr>
                  <w:jc w:val="right"/>
                </w:pPr>
              </w:pPrChange>
            </w:pPr>
            <w:ins w:id="9210" w:author="Nick.Tolimieri" w:date="2022-09-13T14:15:00Z">
              <w:del w:id="9211" w:author="Nick.Tolimieri [2]" w:date="2022-09-14T11:37:00Z">
                <w:r w:rsidRPr="00F87AA6" w:rsidDel="008A61D3">
                  <w:rPr>
                    <w:rFonts w:asciiTheme="minorHAnsi" w:eastAsiaTheme="minorHAnsi" w:hAnsiTheme="minorHAnsi" w:cstheme="minorBidi"/>
                    <w:sz w:val="22"/>
                    <w:szCs w:val="22"/>
                    <w:rPrChange w:id="9212" w:author="Nick.Tolimieri" w:date="2022-09-13T14:15:00Z">
                      <w:rPr>
                        <w:rFonts w:ascii="Calibri" w:hAnsi="Calibri" w:cs="Calibri"/>
                        <w:color w:val="000000"/>
                        <w:sz w:val="22"/>
                        <w:szCs w:val="22"/>
                      </w:rPr>
                    </w:rPrChange>
                  </w:rPr>
                  <w:delText>114</w:delText>
                </w:r>
              </w:del>
            </w:ins>
          </w:p>
        </w:tc>
        <w:tc>
          <w:tcPr>
            <w:tcW w:w="960" w:type="dxa"/>
            <w:noWrap/>
            <w:hideMark/>
            <w:tcPrChange w:id="92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14" w:author="Nick.Tolimieri" w:date="2022-09-13T14:15:00Z"/>
                <w:del w:id="9215" w:author="Nick.Tolimieri [2]" w:date="2022-09-14T11:37:00Z"/>
                <w:rFonts w:asciiTheme="minorHAnsi" w:eastAsiaTheme="minorHAnsi" w:hAnsiTheme="minorHAnsi" w:cstheme="minorBidi"/>
                <w:sz w:val="22"/>
                <w:szCs w:val="22"/>
                <w:rPrChange w:id="9216" w:author="Nick.Tolimieri" w:date="2022-09-13T14:15:00Z">
                  <w:rPr>
                    <w:ins w:id="9217" w:author="Nick.Tolimieri" w:date="2022-09-13T14:15:00Z"/>
                    <w:del w:id="9218" w:author="Nick.Tolimieri [2]" w:date="2022-09-14T11:37:00Z"/>
                    <w:rFonts w:ascii="Calibri" w:hAnsi="Calibri" w:cs="Calibri"/>
                    <w:color w:val="000000"/>
                    <w:sz w:val="22"/>
                    <w:szCs w:val="22"/>
                  </w:rPr>
                </w:rPrChange>
              </w:rPr>
              <w:pPrChange w:id="9219" w:author="Nick.Tolimieri" w:date="2022-09-13T14:15:00Z">
                <w:pPr>
                  <w:jc w:val="right"/>
                </w:pPr>
              </w:pPrChange>
            </w:pPr>
            <w:ins w:id="9220" w:author="Nick.Tolimieri" w:date="2022-09-13T14:15:00Z">
              <w:del w:id="9221" w:author="Nick.Tolimieri [2]" w:date="2022-09-14T11:37:00Z">
                <w:r w:rsidRPr="00F87AA6" w:rsidDel="008A61D3">
                  <w:rPr>
                    <w:rFonts w:asciiTheme="minorHAnsi" w:eastAsiaTheme="minorHAnsi" w:hAnsiTheme="minorHAnsi" w:cstheme="minorBidi"/>
                    <w:sz w:val="22"/>
                    <w:szCs w:val="22"/>
                    <w:rPrChange w:id="9222" w:author="Nick.Tolimieri" w:date="2022-09-13T14:15:00Z">
                      <w:rPr>
                        <w:rFonts w:ascii="Calibri" w:hAnsi="Calibri" w:cs="Calibri"/>
                        <w:color w:val="000000"/>
                        <w:sz w:val="22"/>
                        <w:szCs w:val="22"/>
                      </w:rPr>
                    </w:rPrChange>
                  </w:rPr>
                  <w:delText>11</w:delText>
                </w:r>
              </w:del>
            </w:ins>
          </w:p>
        </w:tc>
        <w:tc>
          <w:tcPr>
            <w:tcW w:w="960" w:type="dxa"/>
            <w:noWrap/>
            <w:hideMark/>
            <w:tcPrChange w:id="92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24" w:author="Nick.Tolimieri" w:date="2022-09-13T14:15:00Z"/>
                <w:del w:id="9225" w:author="Nick.Tolimieri [2]" w:date="2022-09-14T11:37:00Z"/>
                <w:rFonts w:asciiTheme="minorHAnsi" w:eastAsiaTheme="minorHAnsi" w:hAnsiTheme="minorHAnsi" w:cstheme="minorBidi"/>
                <w:sz w:val="22"/>
                <w:szCs w:val="22"/>
                <w:rPrChange w:id="9226" w:author="Nick.Tolimieri" w:date="2022-09-13T14:15:00Z">
                  <w:rPr>
                    <w:ins w:id="9227" w:author="Nick.Tolimieri" w:date="2022-09-13T14:15:00Z"/>
                    <w:del w:id="9228" w:author="Nick.Tolimieri [2]" w:date="2022-09-14T11:37:00Z"/>
                    <w:rFonts w:ascii="Calibri" w:hAnsi="Calibri" w:cs="Calibri"/>
                    <w:color w:val="000000"/>
                    <w:sz w:val="22"/>
                    <w:szCs w:val="22"/>
                  </w:rPr>
                </w:rPrChange>
              </w:rPr>
              <w:pPrChange w:id="9229" w:author="Nick.Tolimieri" w:date="2022-09-13T14:15:00Z">
                <w:pPr>
                  <w:jc w:val="right"/>
                </w:pPr>
              </w:pPrChange>
            </w:pPr>
            <w:ins w:id="9230" w:author="Nick.Tolimieri" w:date="2022-09-13T14:15:00Z">
              <w:del w:id="9231" w:author="Nick.Tolimieri [2]" w:date="2022-09-14T11:37:00Z">
                <w:r w:rsidRPr="00F87AA6" w:rsidDel="008A61D3">
                  <w:rPr>
                    <w:rFonts w:asciiTheme="minorHAnsi" w:eastAsiaTheme="minorHAnsi" w:hAnsiTheme="minorHAnsi" w:cstheme="minorBidi"/>
                    <w:sz w:val="22"/>
                    <w:szCs w:val="22"/>
                    <w:rPrChange w:id="9232" w:author="Nick.Tolimieri" w:date="2022-09-13T14:15:00Z">
                      <w:rPr>
                        <w:rFonts w:ascii="Calibri" w:hAnsi="Calibri" w:cs="Calibri"/>
                        <w:color w:val="000000"/>
                        <w:sz w:val="22"/>
                        <w:szCs w:val="22"/>
                      </w:rPr>
                    </w:rPrChange>
                  </w:rPr>
                  <w:delText>50</w:delText>
                </w:r>
              </w:del>
            </w:ins>
          </w:p>
        </w:tc>
        <w:tc>
          <w:tcPr>
            <w:tcW w:w="960" w:type="dxa"/>
            <w:noWrap/>
            <w:hideMark/>
            <w:tcPrChange w:id="92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34" w:author="Nick.Tolimieri" w:date="2022-09-13T14:15:00Z"/>
                <w:del w:id="9235" w:author="Nick.Tolimieri [2]" w:date="2022-09-14T11:37:00Z"/>
                <w:rFonts w:asciiTheme="minorHAnsi" w:eastAsiaTheme="minorHAnsi" w:hAnsiTheme="minorHAnsi" w:cstheme="minorBidi"/>
                <w:sz w:val="22"/>
                <w:szCs w:val="22"/>
                <w:rPrChange w:id="9236" w:author="Nick.Tolimieri" w:date="2022-09-13T14:15:00Z">
                  <w:rPr>
                    <w:ins w:id="9237" w:author="Nick.Tolimieri" w:date="2022-09-13T14:15:00Z"/>
                    <w:del w:id="9238" w:author="Nick.Tolimieri [2]" w:date="2022-09-14T11:37:00Z"/>
                    <w:rFonts w:ascii="Calibri" w:hAnsi="Calibri" w:cs="Calibri"/>
                    <w:color w:val="000000"/>
                    <w:sz w:val="22"/>
                    <w:szCs w:val="22"/>
                  </w:rPr>
                </w:rPrChange>
              </w:rPr>
              <w:pPrChange w:id="9239" w:author="Nick.Tolimieri" w:date="2022-09-13T14:15:00Z">
                <w:pPr>
                  <w:jc w:val="right"/>
                </w:pPr>
              </w:pPrChange>
            </w:pPr>
            <w:ins w:id="9240" w:author="Nick.Tolimieri" w:date="2022-09-13T14:15:00Z">
              <w:del w:id="9241" w:author="Nick.Tolimieri [2]" w:date="2022-09-14T11:37:00Z">
                <w:r w:rsidRPr="00F87AA6" w:rsidDel="008A61D3">
                  <w:rPr>
                    <w:rFonts w:asciiTheme="minorHAnsi" w:eastAsiaTheme="minorHAnsi" w:hAnsiTheme="minorHAnsi" w:cstheme="minorBidi"/>
                    <w:sz w:val="22"/>
                    <w:szCs w:val="22"/>
                    <w:rPrChange w:id="9242" w:author="Nick.Tolimieri" w:date="2022-09-13T14:15:00Z">
                      <w:rPr>
                        <w:rFonts w:ascii="Calibri" w:hAnsi="Calibri" w:cs="Calibri"/>
                        <w:color w:val="000000"/>
                        <w:sz w:val="22"/>
                        <w:szCs w:val="22"/>
                      </w:rPr>
                    </w:rPrChange>
                  </w:rPr>
                  <w:delText>2.21</w:delText>
                </w:r>
              </w:del>
            </w:ins>
          </w:p>
        </w:tc>
        <w:tc>
          <w:tcPr>
            <w:tcW w:w="960" w:type="dxa"/>
            <w:noWrap/>
            <w:hideMark/>
            <w:tcPrChange w:id="92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44" w:author="Nick.Tolimieri" w:date="2022-09-13T14:15:00Z"/>
                <w:del w:id="9245" w:author="Nick.Tolimieri [2]" w:date="2022-09-14T11:37:00Z"/>
                <w:rFonts w:asciiTheme="minorHAnsi" w:eastAsiaTheme="minorHAnsi" w:hAnsiTheme="minorHAnsi" w:cstheme="minorBidi"/>
                <w:sz w:val="22"/>
                <w:szCs w:val="22"/>
                <w:rPrChange w:id="9246" w:author="Nick.Tolimieri" w:date="2022-09-13T14:15:00Z">
                  <w:rPr>
                    <w:ins w:id="9247" w:author="Nick.Tolimieri" w:date="2022-09-13T14:15:00Z"/>
                    <w:del w:id="9248" w:author="Nick.Tolimieri [2]" w:date="2022-09-14T11:37:00Z"/>
                    <w:rFonts w:ascii="Calibri" w:hAnsi="Calibri" w:cs="Calibri"/>
                    <w:color w:val="000000"/>
                    <w:sz w:val="22"/>
                    <w:szCs w:val="22"/>
                  </w:rPr>
                </w:rPrChange>
              </w:rPr>
              <w:pPrChange w:id="9249" w:author="Nick.Tolimieri" w:date="2022-09-13T14:15:00Z">
                <w:pPr>
                  <w:jc w:val="right"/>
                </w:pPr>
              </w:pPrChange>
            </w:pPr>
            <w:ins w:id="9250" w:author="Nick.Tolimieri" w:date="2022-09-13T14:15:00Z">
              <w:del w:id="9251" w:author="Nick.Tolimieri [2]" w:date="2022-09-14T11:37:00Z">
                <w:r w:rsidRPr="00F87AA6" w:rsidDel="008A61D3">
                  <w:rPr>
                    <w:rFonts w:asciiTheme="minorHAnsi" w:eastAsiaTheme="minorHAnsi" w:hAnsiTheme="minorHAnsi" w:cstheme="minorBidi"/>
                    <w:sz w:val="22"/>
                    <w:szCs w:val="22"/>
                    <w:rPrChange w:id="9252" w:author="Nick.Tolimieri" w:date="2022-09-13T14:15:00Z">
                      <w:rPr>
                        <w:rFonts w:ascii="Calibri" w:hAnsi="Calibri" w:cs="Calibri"/>
                        <w:color w:val="000000"/>
                        <w:sz w:val="22"/>
                        <w:szCs w:val="22"/>
                      </w:rPr>
                    </w:rPrChange>
                  </w:rPr>
                  <w:delText>0.48</w:delText>
                </w:r>
              </w:del>
            </w:ins>
          </w:p>
        </w:tc>
      </w:tr>
      <w:tr w:rsidR="00F87AA6" w:rsidRPr="00F87AA6" w:rsidDel="008A61D3" w:rsidTr="00F87AA6">
        <w:trPr>
          <w:divId w:val="1702248301"/>
          <w:trHeight w:val="300"/>
          <w:ins w:id="9253" w:author="Nick.Tolimieri" w:date="2022-09-13T14:15:00Z"/>
          <w:del w:id="9254" w:author="Nick.Tolimieri [2]" w:date="2022-09-14T11:37:00Z"/>
          <w:trPrChange w:id="9255" w:author="Nick.Tolimieri" w:date="2022-09-13T14:15:00Z">
            <w:trPr>
              <w:divId w:val="1702248301"/>
              <w:trHeight w:val="300"/>
            </w:trPr>
          </w:trPrChange>
        </w:trPr>
        <w:tc>
          <w:tcPr>
            <w:tcW w:w="960" w:type="dxa"/>
            <w:noWrap/>
            <w:hideMark/>
            <w:tcPrChange w:id="92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57" w:author="Nick.Tolimieri" w:date="2022-09-13T14:15:00Z"/>
                <w:del w:id="9258" w:author="Nick.Tolimieri [2]" w:date="2022-09-14T11:37:00Z"/>
                <w:rFonts w:asciiTheme="minorHAnsi" w:eastAsiaTheme="minorHAnsi" w:hAnsiTheme="minorHAnsi" w:cstheme="minorBidi"/>
                <w:sz w:val="22"/>
                <w:szCs w:val="22"/>
                <w:rPrChange w:id="9259" w:author="Nick.Tolimieri" w:date="2022-09-13T14:15:00Z">
                  <w:rPr>
                    <w:ins w:id="9260" w:author="Nick.Tolimieri" w:date="2022-09-13T14:15:00Z"/>
                    <w:del w:id="9261" w:author="Nick.Tolimieri [2]" w:date="2022-09-14T11:37:00Z"/>
                    <w:rFonts w:ascii="Calibri" w:hAnsi="Calibri" w:cs="Calibri"/>
                    <w:color w:val="000000"/>
                    <w:sz w:val="22"/>
                    <w:szCs w:val="22"/>
                  </w:rPr>
                </w:rPrChange>
              </w:rPr>
              <w:pPrChange w:id="9262" w:author="Nick.Tolimieri" w:date="2022-09-13T14:15:00Z">
                <w:pPr/>
              </w:pPrChange>
            </w:pPr>
            <w:ins w:id="9263" w:author="Nick.Tolimieri" w:date="2022-09-13T14:15:00Z">
              <w:del w:id="9264" w:author="Nick.Tolimieri [2]" w:date="2022-09-14T11:37:00Z">
                <w:r w:rsidRPr="00F87AA6" w:rsidDel="008A61D3">
                  <w:rPr>
                    <w:rFonts w:asciiTheme="minorHAnsi" w:eastAsiaTheme="minorHAnsi" w:hAnsiTheme="minorHAnsi" w:cstheme="minorBidi"/>
                    <w:sz w:val="22"/>
                    <w:szCs w:val="22"/>
                    <w:rPrChange w:id="9265"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2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67" w:author="Nick.Tolimieri" w:date="2022-09-13T14:15:00Z"/>
                <w:del w:id="9268" w:author="Nick.Tolimieri [2]" w:date="2022-09-14T11:37:00Z"/>
                <w:rFonts w:asciiTheme="minorHAnsi" w:eastAsiaTheme="minorHAnsi" w:hAnsiTheme="minorHAnsi" w:cstheme="minorBidi"/>
                <w:sz w:val="22"/>
                <w:szCs w:val="22"/>
                <w:rPrChange w:id="9269" w:author="Nick.Tolimieri" w:date="2022-09-13T14:15:00Z">
                  <w:rPr>
                    <w:ins w:id="9270" w:author="Nick.Tolimieri" w:date="2022-09-13T14:15:00Z"/>
                    <w:del w:id="9271" w:author="Nick.Tolimieri [2]" w:date="2022-09-14T11:37:00Z"/>
                    <w:rFonts w:ascii="Calibri" w:hAnsi="Calibri" w:cs="Calibri"/>
                    <w:color w:val="000000"/>
                    <w:sz w:val="22"/>
                    <w:szCs w:val="22"/>
                  </w:rPr>
                </w:rPrChange>
              </w:rPr>
              <w:pPrChange w:id="9272" w:author="Nick.Tolimieri" w:date="2022-09-13T14:15:00Z">
                <w:pPr>
                  <w:jc w:val="right"/>
                </w:pPr>
              </w:pPrChange>
            </w:pPr>
            <w:ins w:id="9273" w:author="Nick.Tolimieri" w:date="2022-09-13T14:15:00Z">
              <w:del w:id="9274" w:author="Nick.Tolimieri [2]" w:date="2022-09-14T11:37:00Z">
                <w:r w:rsidRPr="00F87AA6" w:rsidDel="008A61D3">
                  <w:rPr>
                    <w:rFonts w:asciiTheme="minorHAnsi" w:eastAsiaTheme="minorHAnsi" w:hAnsiTheme="minorHAnsi" w:cstheme="minorBidi"/>
                    <w:sz w:val="22"/>
                    <w:szCs w:val="22"/>
                    <w:rPrChange w:id="9275" w:author="Nick.Tolimieri" w:date="2022-09-13T14:15:00Z">
                      <w:rPr>
                        <w:rFonts w:ascii="Calibri" w:hAnsi="Calibri" w:cs="Calibri"/>
                        <w:color w:val="000000"/>
                        <w:sz w:val="22"/>
                        <w:szCs w:val="22"/>
                      </w:rPr>
                    </w:rPrChange>
                  </w:rPr>
                  <w:delText>1998</w:delText>
                </w:r>
              </w:del>
            </w:ins>
          </w:p>
        </w:tc>
        <w:tc>
          <w:tcPr>
            <w:tcW w:w="960" w:type="dxa"/>
            <w:noWrap/>
            <w:hideMark/>
            <w:tcPrChange w:id="92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77" w:author="Nick.Tolimieri" w:date="2022-09-13T14:15:00Z"/>
                <w:del w:id="9278" w:author="Nick.Tolimieri [2]" w:date="2022-09-14T11:37:00Z"/>
                <w:rFonts w:asciiTheme="minorHAnsi" w:eastAsiaTheme="minorHAnsi" w:hAnsiTheme="minorHAnsi" w:cstheme="minorBidi"/>
                <w:sz w:val="22"/>
                <w:szCs w:val="22"/>
                <w:rPrChange w:id="9279" w:author="Nick.Tolimieri" w:date="2022-09-13T14:15:00Z">
                  <w:rPr>
                    <w:ins w:id="9280" w:author="Nick.Tolimieri" w:date="2022-09-13T14:15:00Z"/>
                    <w:del w:id="9281" w:author="Nick.Tolimieri [2]" w:date="2022-09-14T11:37:00Z"/>
                    <w:rFonts w:ascii="Calibri" w:hAnsi="Calibri" w:cs="Calibri"/>
                    <w:color w:val="000000"/>
                    <w:sz w:val="22"/>
                    <w:szCs w:val="22"/>
                  </w:rPr>
                </w:rPrChange>
              </w:rPr>
              <w:pPrChange w:id="9282" w:author="Nick.Tolimieri" w:date="2022-09-13T14:15:00Z">
                <w:pPr>
                  <w:jc w:val="right"/>
                </w:pPr>
              </w:pPrChange>
            </w:pPr>
            <w:ins w:id="9283" w:author="Nick.Tolimieri" w:date="2022-09-13T14:15:00Z">
              <w:del w:id="9284" w:author="Nick.Tolimieri [2]" w:date="2022-09-14T11:37:00Z">
                <w:r w:rsidRPr="00F87AA6" w:rsidDel="008A61D3">
                  <w:rPr>
                    <w:rFonts w:asciiTheme="minorHAnsi" w:eastAsiaTheme="minorHAnsi" w:hAnsiTheme="minorHAnsi" w:cstheme="minorBidi"/>
                    <w:sz w:val="22"/>
                    <w:szCs w:val="22"/>
                    <w:rPrChange w:id="9285" w:author="Nick.Tolimieri" w:date="2022-09-13T14:15:00Z">
                      <w:rPr>
                        <w:rFonts w:ascii="Calibri" w:hAnsi="Calibri" w:cs="Calibri"/>
                        <w:color w:val="000000"/>
                        <w:sz w:val="22"/>
                        <w:szCs w:val="22"/>
                      </w:rPr>
                    </w:rPrChange>
                  </w:rPr>
                  <w:delText>14</w:delText>
                </w:r>
              </w:del>
            </w:ins>
          </w:p>
        </w:tc>
        <w:tc>
          <w:tcPr>
            <w:tcW w:w="960" w:type="dxa"/>
            <w:noWrap/>
            <w:hideMark/>
            <w:tcPrChange w:id="92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87" w:author="Nick.Tolimieri" w:date="2022-09-13T14:15:00Z"/>
                <w:del w:id="9288" w:author="Nick.Tolimieri [2]" w:date="2022-09-14T11:37:00Z"/>
                <w:rFonts w:asciiTheme="minorHAnsi" w:eastAsiaTheme="minorHAnsi" w:hAnsiTheme="minorHAnsi" w:cstheme="minorBidi"/>
                <w:sz w:val="22"/>
                <w:szCs w:val="22"/>
                <w:rPrChange w:id="9289" w:author="Nick.Tolimieri" w:date="2022-09-13T14:15:00Z">
                  <w:rPr>
                    <w:ins w:id="9290" w:author="Nick.Tolimieri" w:date="2022-09-13T14:15:00Z"/>
                    <w:del w:id="9291" w:author="Nick.Tolimieri [2]" w:date="2022-09-14T11:37:00Z"/>
                    <w:rFonts w:ascii="Calibri" w:hAnsi="Calibri" w:cs="Calibri"/>
                    <w:color w:val="000000"/>
                    <w:sz w:val="22"/>
                    <w:szCs w:val="22"/>
                  </w:rPr>
                </w:rPrChange>
              </w:rPr>
              <w:pPrChange w:id="9292" w:author="Nick.Tolimieri" w:date="2022-09-13T14:15:00Z">
                <w:pPr>
                  <w:jc w:val="right"/>
                </w:pPr>
              </w:pPrChange>
            </w:pPr>
            <w:ins w:id="9293" w:author="Nick.Tolimieri" w:date="2022-09-13T14:15:00Z">
              <w:del w:id="9294" w:author="Nick.Tolimieri [2]" w:date="2022-09-14T11:37:00Z">
                <w:r w:rsidRPr="00F87AA6" w:rsidDel="008A61D3">
                  <w:rPr>
                    <w:rFonts w:asciiTheme="minorHAnsi" w:eastAsiaTheme="minorHAnsi" w:hAnsiTheme="minorHAnsi" w:cstheme="minorBidi"/>
                    <w:sz w:val="22"/>
                    <w:szCs w:val="22"/>
                    <w:rPrChange w:id="9295" w:author="Nick.Tolimieri" w:date="2022-09-13T14:15:00Z">
                      <w:rPr>
                        <w:rFonts w:ascii="Calibri" w:hAnsi="Calibri" w:cs="Calibri"/>
                        <w:color w:val="000000"/>
                        <w:sz w:val="22"/>
                        <w:szCs w:val="22"/>
                      </w:rPr>
                    </w:rPrChange>
                  </w:rPr>
                  <w:delText>144</w:delText>
                </w:r>
              </w:del>
            </w:ins>
          </w:p>
        </w:tc>
        <w:tc>
          <w:tcPr>
            <w:tcW w:w="960" w:type="dxa"/>
            <w:noWrap/>
            <w:hideMark/>
            <w:tcPrChange w:id="92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297" w:author="Nick.Tolimieri" w:date="2022-09-13T14:15:00Z"/>
                <w:del w:id="9298" w:author="Nick.Tolimieri [2]" w:date="2022-09-14T11:37:00Z"/>
                <w:rFonts w:asciiTheme="minorHAnsi" w:eastAsiaTheme="minorHAnsi" w:hAnsiTheme="minorHAnsi" w:cstheme="minorBidi"/>
                <w:sz w:val="22"/>
                <w:szCs w:val="22"/>
                <w:rPrChange w:id="9299" w:author="Nick.Tolimieri" w:date="2022-09-13T14:15:00Z">
                  <w:rPr>
                    <w:ins w:id="9300" w:author="Nick.Tolimieri" w:date="2022-09-13T14:15:00Z"/>
                    <w:del w:id="9301" w:author="Nick.Tolimieri [2]" w:date="2022-09-14T11:37:00Z"/>
                    <w:rFonts w:ascii="Calibri" w:hAnsi="Calibri" w:cs="Calibri"/>
                    <w:color w:val="000000"/>
                    <w:sz w:val="22"/>
                    <w:szCs w:val="22"/>
                  </w:rPr>
                </w:rPrChange>
              </w:rPr>
              <w:pPrChange w:id="9302" w:author="Nick.Tolimieri" w:date="2022-09-13T14:15:00Z">
                <w:pPr>
                  <w:jc w:val="right"/>
                </w:pPr>
              </w:pPrChange>
            </w:pPr>
            <w:ins w:id="9303" w:author="Nick.Tolimieri" w:date="2022-09-13T14:15:00Z">
              <w:del w:id="9304" w:author="Nick.Tolimieri [2]" w:date="2022-09-14T11:37:00Z">
                <w:r w:rsidRPr="00F87AA6" w:rsidDel="008A61D3">
                  <w:rPr>
                    <w:rFonts w:asciiTheme="minorHAnsi" w:eastAsiaTheme="minorHAnsi" w:hAnsiTheme="minorHAnsi" w:cstheme="minorBidi"/>
                    <w:sz w:val="22"/>
                    <w:szCs w:val="22"/>
                    <w:rPrChange w:id="9305" w:author="Nick.Tolimieri" w:date="2022-09-13T14:15:00Z">
                      <w:rPr>
                        <w:rFonts w:ascii="Calibri" w:hAnsi="Calibri" w:cs="Calibri"/>
                        <w:color w:val="000000"/>
                        <w:sz w:val="22"/>
                        <w:szCs w:val="22"/>
                      </w:rPr>
                    </w:rPrChange>
                  </w:rPr>
                  <w:delText>5</w:delText>
                </w:r>
              </w:del>
            </w:ins>
          </w:p>
        </w:tc>
        <w:tc>
          <w:tcPr>
            <w:tcW w:w="960" w:type="dxa"/>
            <w:noWrap/>
            <w:hideMark/>
            <w:tcPrChange w:id="93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07" w:author="Nick.Tolimieri" w:date="2022-09-13T14:15:00Z"/>
                <w:del w:id="9308" w:author="Nick.Tolimieri [2]" w:date="2022-09-14T11:37:00Z"/>
                <w:rFonts w:asciiTheme="minorHAnsi" w:eastAsiaTheme="minorHAnsi" w:hAnsiTheme="minorHAnsi" w:cstheme="minorBidi"/>
                <w:sz w:val="22"/>
                <w:szCs w:val="22"/>
                <w:rPrChange w:id="9309" w:author="Nick.Tolimieri" w:date="2022-09-13T14:15:00Z">
                  <w:rPr>
                    <w:ins w:id="9310" w:author="Nick.Tolimieri" w:date="2022-09-13T14:15:00Z"/>
                    <w:del w:id="9311" w:author="Nick.Tolimieri [2]" w:date="2022-09-14T11:37:00Z"/>
                    <w:rFonts w:ascii="Calibri" w:hAnsi="Calibri" w:cs="Calibri"/>
                    <w:color w:val="000000"/>
                    <w:sz w:val="22"/>
                    <w:szCs w:val="22"/>
                  </w:rPr>
                </w:rPrChange>
              </w:rPr>
              <w:pPrChange w:id="9312" w:author="Nick.Tolimieri" w:date="2022-09-13T14:15:00Z">
                <w:pPr>
                  <w:jc w:val="right"/>
                </w:pPr>
              </w:pPrChange>
            </w:pPr>
            <w:ins w:id="9313" w:author="Nick.Tolimieri" w:date="2022-09-13T14:15:00Z">
              <w:del w:id="9314" w:author="Nick.Tolimieri [2]" w:date="2022-09-14T11:37:00Z">
                <w:r w:rsidRPr="00F87AA6" w:rsidDel="008A61D3">
                  <w:rPr>
                    <w:rFonts w:asciiTheme="minorHAnsi" w:eastAsiaTheme="minorHAnsi" w:hAnsiTheme="minorHAnsi" w:cstheme="minorBidi"/>
                    <w:sz w:val="22"/>
                    <w:szCs w:val="22"/>
                    <w:rPrChange w:id="9315" w:author="Nick.Tolimieri" w:date="2022-09-13T14:15:00Z">
                      <w:rPr>
                        <w:rFonts w:ascii="Calibri" w:hAnsi="Calibri" w:cs="Calibri"/>
                        <w:color w:val="000000"/>
                        <w:sz w:val="22"/>
                        <w:szCs w:val="22"/>
                      </w:rPr>
                    </w:rPrChange>
                  </w:rPr>
                  <w:delText>135</w:delText>
                </w:r>
              </w:del>
            </w:ins>
          </w:p>
        </w:tc>
        <w:tc>
          <w:tcPr>
            <w:tcW w:w="960" w:type="dxa"/>
            <w:noWrap/>
            <w:hideMark/>
            <w:tcPrChange w:id="93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17" w:author="Nick.Tolimieri" w:date="2022-09-13T14:15:00Z"/>
                <w:del w:id="9318" w:author="Nick.Tolimieri [2]" w:date="2022-09-14T11:37:00Z"/>
                <w:rFonts w:asciiTheme="minorHAnsi" w:eastAsiaTheme="minorHAnsi" w:hAnsiTheme="minorHAnsi" w:cstheme="minorBidi"/>
                <w:sz w:val="22"/>
                <w:szCs w:val="22"/>
                <w:rPrChange w:id="9319" w:author="Nick.Tolimieri" w:date="2022-09-13T14:15:00Z">
                  <w:rPr>
                    <w:ins w:id="9320" w:author="Nick.Tolimieri" w:date="2022-09-13T14:15:00Z"/>
                    <w:del w:id="9321" w:author="Nick.Tolimieri [2]" w:date="2022-09-14T11:37:00Z"/>
                    <w:rFonts w:ascii="Calibri" w:hAnsi="Calibri" w:cs="Calibri"/>
                    <w:color w:val="000000"/>
                    <w:sz w:val="22"/>
                    <w:szCs w:val="22"/>
                  </w:rPr>
                </w:rPrChange>
              </w:rPr>
              <w:pPrChange w:id="9322" w:author="Nick.Tolimieri" w:date="2022-09-13T14:15:00Z">
                <w:pPr>
                  <w:jc w:val="right"/>
                </w:pPr>
              </w:pPrChange>
            </w:pPr>
            <w:ins w:id="9323" w:author="Nick.Tolimieri" w:date="2022-09-13T14:15:00Z">
              <w:del w:id="9324" w:author="Nick.Tolimieri [2]" w:date="2022-09-14T11:37:00Z">
                <w:r w:rsidRPr="00F87AA6" w:rsidDel="008A61D3">
                  <w:rPr>
                    <w:rFonts w:asciiTheme="minorHAnsi" w:eastAsiaTheme="minorHAnsi" w:hAnsiTheme="minorHAnsi" w:cstheme="minorBidi"/>
                    <w:sz w:val="22"/>
                    <w:szCs w:val="22"/>
                    <w:rPrChange w:id="9325" w:author="Nick.Tolimieri" w:date="2022-09-13T14:15:00Z">
                      <w:rPr>
                        <w:rFonts w:ascii="Calibri" w:hAnsi="Calibri" w:cs="Calibri"/>
                        <w:color w:val="000000"/>
                        <w:sz w:val="22"/>
                        <w:szCs w:val="22"/>
                      </w:rPr>
                    </w:rPrChange>
                  </w:rPr>
                  <w:delText>7</w:delText>
                </w:r>
              </w:del>
            </w:ins>
          </w:p>
        </w:tc>
        <w:tc>
          <w:tcPr>
            <w:tcW w:w="960" w:type="dxa"/>
            <w:noWrap/>
            <w:hideMark/>
            <w:tcPrChange w:id="93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27" w:author="Nick.Tolimieri" w:date="2022-09-13T14:15:00Z"/>
                <w:del w:id="9328" w:author="Nick.Tolimieri [2]" w:date="2022-09-14T11:37:00Z"/>
                <w:rFonts w:asciiTheme="minorHAnsi" w:eastAsiaTheme="minorHAnsi" w:hAnsiTheme="minorHAnsi" w:cstheme="minorBidi"/>
                <w:sz w:val="22"/>
                <w:szCs w:val="22"/>
                <w:rPrChange w:id="9329" w:author="Nick.Tolimieri" w:date="2022-09-13T14:15:00Z">
                  <w:rPr>
                    <w:ins w:id="9330" w:author="Nick.Tolimieri" w:date="2022-09-13T14:15:00Z"/>
                    <w:del w:id="9331" w:author="Nick.Tolimieri [2]" w:date="2022-09-14T11:37:00Z"/>
                    <w:rFonts w:ascii="Calibri" w:hAnsi="Calibri" w:cs="Calibri"/>
                    <w:color w:val="000000"/>
                    <w:sz w:val="22"/>
                    <w:szCs w:val="22"/>
                  </w:rPr>
                </w:rPrChange>
              </w:rPr>
              <w:pPrChange w:id="9332" w:author="Nick.Tolimieri" w:date="2022-09-13T14:15:00Z">
                <w:pPr>
                  <w:jc w:val="right"/>
                </w:pPr>
              </w:pPrChange>
            </w:pPr>
            <w:ins w:id="9333" w:author="Nick.Tolimieri" w:date="2022-09-13T14:15:00Z">
              <w:del w:id="9334" w:author="Nick.Tolimieri [2]" w:date="2022-09-14T11:37:00Z">
                <w:r w:rsidRPr="00F87AA6" w:rsidDel="008A61D3">
                  <w:rPr>
                    <w:rFonts w:asciiTheme="minorHAnsi" w:eastAsiaTheme="minorHAnsi" w:hAnsiTheme="minorHAnsi" w:cstheme="minorBidi"/>
                    <w:sz w:val="22"/>
                    <w:szCs w:val="22"/>
                    <w:rPrChange w:id="9335" w:author="Nick.Tolimieri" w:date="2022-09-13T14:15:00Z">
                      <w:rPr>
                        <w:rFonts w:ascii="Calibri" w:hAnsi="Calibri" w:cs="Calibri"/>
                        <w:color w:val="000000"/>
                        <w:sz w:val="22"/>
                        <w:szCs w:val="22"/>
                      </w:rPr>
                    </w:rPrChange>
                  </w:rPr>
                  <w:delText>40</w:delText>
                </w:r>
              </w:del>
            </w:ins>
          </w:p>
        </w:tc>
        <w:tc>
          <w:tcPr>
            <w:tcW w:w="960" w:type="dxa"/>
            <w:noWrap/>
            <w:hideMark/>
            <w:tcPrChange w:id="93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37" w:author="Nick.Tolimieri" w:date="2022-09-13T14:15:00Z"/>
                <w:del w:id="9338" w:author="Nick.Tolimieri [2]" w:date="2022-09-14T11:37:00Z"/>
                <w:rFonts w:asciiTheme="minorHAnsi" w:eastAsiaTheme="minorHAnsi" w:hAnsiTheme="minorHAnsi" w:cstheme="minorBidi"/>
                <w:sz w:val="22"/>
                <w:szCs w:val="22"/>
                <w:rPrChange w:id="9339" w:author="Nick.Tolimieri" w:date="2022-09-13T14:15:00Z">
                  <w:rPr>
                    <w:ins w:id="9340" w:author="Nick.Tolimieri" w:date="2022-09-13T14:15:00Z"/>
                    <w:del w:id="9341" w:author="Nick.Tolimieri [2]" w:date="2022-09-14T11:37:00Z"/>
                    <w:rFonts w:ascii="Calibri" w:hAnsi="Calibri" w:cs="Calibri"/>
                    <w:color w:val="000000"/>
                    <w:sz w:val="22"/>
                    <w:szCs w:val="22"/>
                  </w:rPr>
                </w:rPrChange>
              </w:rPr>
              <w:pPrChange w:id="9342" w:author="Nick.Tolimieri" w:date="2022-09-13T14:15:00Z">
                <w:pPr>
                  <w:jc w:val="right"/>
                </w:pPr>
              </w:pPrChange>
            </w:pPr>
            <w:ins w:id="9343" w:author="Nick.Tolimieri" w:date="2022-09-13T14:15:00Z">
              <w:del w:id="9344" w:author="Nick.Tolimieri [2]" w:date="2022-09-14T11:37:00Z">
                <w:r w:rsidRPr="00F87AA6" w:rsidDel="008A61D3">
                  <w:rPr>
                    <w:rFonts w:asciiTheme="minorHAnsi" w:eastAsiaTheme="minorHAnsi" w:hAnsiTheme="minorHAnsi" w:cstheme="minorBidi"/>
                    <w:sz w:val="22"/>
                    <w:szCs w:val="22"/>
                    <w:rPrChange w:id="9345" w:author="Nick.Tolimieri" w:date="2022-09-13T14:15:00Z">
                      <w:rPr>
                        <w:rFonts w:ascii="Calibri" w:hAnsi="Calibri" w:cs="Calibri"/>
                        <w:color w:val="000000"/>
                        <w:sz w:val="22"/>
                        <w:szCs w:val="22"/>
                      </w:rPr>
                    </w:rPrChange>
                  </w:rPr>
                  <w:delText>1.98</w:delText>
                </w:r>
              </w:del>
            </w:ins>
          </w:p>
        </w:tc>
        <w:tc>
          <w:tcPr>
            <w:tcW w:w="960" w:type="dxa"/>
            <w:noWrap/>
            <w:hideMark/>
            <w:tcPrChange w:id="93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47" w:author="Nick.Tolimieri" w:date="2022-09-13T14:15:00Z"/>
                <w:del w:id="9348" w:author="Nick.Tolimieri [2]" w:date="2022-09-14T11:37:00Z"/>
                <w:rFonts w:asciiTheme="minorHAnsi" w:eastAsiaTheme="minorHAnsi" w:hAnsiTheme="minorHAnsi" w:cstheme="minorBidi"/>
                <w:sz w:val="22"/>
                <w:szCs w:val="22"/>
                <w:rPrChange w:id="9349" w:author="Nick.Tolimieri" w:date="2022-09-13T14:15:00Z">
                  <w:rPr>
                    <w:ins w:id="9350" w:author="Nick.Tolimieri" w:date="2022-09-13T14:15:00Z"/>
                    <w:del w:id="9351" w:author="Nick.Tolimieri [2]" w:date="2022-09-14T11:37:00Z"/>
                    <w:rFonts w:ascii="Calibri" w:hAnsi="Calibri" w:cs="Calibri"/>
                    <w:color w:val="000000"/>
                    <w:sz w:val="22"/>
                    <w:szCs w:val="22"/>
                  </w:rPr>
                </w:rPrChange>
              </w:rPr>
              <w:pPrChange w:id="9352" w:author="Nick.Tolimieri" w:date="2022-09-13T14:15:00Z">
                <w:pPr>
                  <w:jc w:val="right"/>
                </w:pPr>
              </w:pPrChange>
            </w:pPr>
            <w:ins w:id="9353" w:author="Nick.Tolimieri" w:date="2022-09-13T14:15:00Z">
              <w:del w:id="9354" w:author="Nick.Tolimieri [2]" w:date="2022-09-14T11:37:00Z">
                <w:r w:rsidRPr="00F87AA6" w:rsidDel="008A61D3">
                  <w:rPr>
                    <w:rFonts w:asciiTheme="minorHAnsi" w:eastAsiaTheme="minorHAnsi" w:hAnsiTheme="minorHAnsi" w:cstheme="minorBidi"/>
                    <w:sz w:val="22"/>
                    <w:szCs w:val="22"/>
                    <w:rPrChange w:id="9355" w:author="Nick.Tolimieri" w:date="2022-09-13T14:15:00Z">
                      <w:rPr>
                        <w:rFonts w:ascii="Calibri" w:hAnsi="Calibri" w:cs="Calibri"/>
                        <w:color w:val="000000"/>
                        <w:sz w:val="22"/>
                        <w:szCs w:val="22"/>
                      </w:rPr>
                    </w:rPrChange>
                  </w:rPr>
                  <w:delText>0.39</w:delText>
                </w:r>
              </w:del>
            </w:ins>
          </w:p>
        </w:tc>
      </w:tr>
      <w:tr w:rsidR="00F87AA6" w:rsidRPr="00F87AA6" w:rsidDel="008A61D3" w:rsidTr="00F87AA6">
        <w:trPr>
          <w:divId w:val="1702248301"/>
          <w:trHeight w:val="300"/>
          <w:ins w:id="9356" w:author="Nick.Tolimieri" w:date="2022-09-13T14:15:00Z"/>
          <w:del w:id="9357" w:author="Nick.Tolimieri [2]" w:date="2022-09-14T11:37:00Z"/>
          <w:trPrChange w:id="9358" w:author="Nick.Tolimieri" w:date="2022-09-13T14:15:00Z">
            <w:trPr>
              <w:divId w:val="1702248301"/>
              <w:trHeight w:val="300"/>
            </w:trPr>
          </w:trPrChange>
        </w:trPr>
        <w:tc>
          <w:tcPr>
            <w:tcW w:w="960" w:type="dxa"/>
            <w:noWrap/>
            <w:hideMark/>
            <w:tcPrChange w:id="93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60" w:author="Nick.Tolimieri" w:date="2022-09-13T14:15:00Z"/>
                <w:del w:id="9361" w:author="Nick.Tolimieri [2]" w:date="2022-09-14T11:37:00Z"/>
                <w:rFonts w:asciiTheme="minorHAnsi" w:eastAsiaTheme="minorHAnsi" w:hAnsiTheme="minorHAnsi" w:cstheme="minorBidi"/>
                <w:sz w:val="22"/>
                <w:szCs w:val="22"/>
                <w:rPrChange w:id="9362" w:author="Nick.Tolimieri" w:date="2022-09-13T14:15:00Z">
                  <w:rPr>
                    <w:ins w:id="9363" w:author="Nick.Tolimieri" w:date="2022-09-13T14:15:00Z"/>
                    <w:del w:id="9364" w:author="Nick.Tolimieri [2]" w:date="2022-09-14T11:37:00Z"/>
                    <w:rFonts w:ascii="Calibri" w:hAnsi="Calibri" w:cs="Calibri"/>
                    <w:color w:val="000000"/>
                    <w:sz w:val="22"/>
                    <w:szCs w:val="22"/>
                  </w:rPr>
                </w:rPrChange>
              </w:rPr>
              <w:pPrChange w:id="9365" w:author="Nick.Tolimieri" w:date="2022-09-13T14:15:00Z">
                <w:pPr/>
              </w:pPrChange>
            </w:pPr>
            <w:ins w:id="9366" w:author="Nick.Tolimieri" w:date="2022-09-13T14:15:00Z">
              <w:del w:id="9367" w:author="Nick.Tolimieri [2]" w:date="2022-09-14T11:37:00Z">
                <w:r w:rsidRPr="00F87AA6" w:rsidDel="008A61D3">
                  <w:rPr>
                    <w:rFonts w:asciiTheme="minorHAnsi" w:eastAsiaTheme="minorHAnsi" w:hAnsiTheme="minorHAnsi" w:cstheme="minorBidi"/>
                    <w:sz w:val="22"/>
                    <w:szCs w:val="22"/>
                    <w:rPrChange w:id="9368"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3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70" w:author="Nick.Tolimieri" w:date="2022-09-13T14:15:00Z"/>
                <w:del w:id="9371" w:author="Nick.Tolimieri [2]" w:date="2022-09-14T11:37:00Z"/>
                <w:rFonts w:asciiTheme="minorHAnsi" w:eastAsiaTheme="minorHAnsi" w:hAnsiTheme="minorHAnsi" w:cstheme="minorBidi"/>
                <w:sz w:val="22"/>
                <w:szCs w:val="22"/>
                <w:rPrChange w:id="9372" w:author="Nick.Tolimieri" w:date="2022-09-13T14:15:00Z">
                  <w:rPr>
                    <w:ins w:id="9373" w:author="Nick.Tolimieri" w:date="2022-09-13T14:15:00Z"/>
                    <w:del w:id="9374" w:author="Nick.Tolimieri [2]" w:date="2022-09-14T11:37:00Z"/>
                    <w:rFonts w:ascii="Calibri" w:hAnsi="Calibri" w:cs="Calibri"/>
                    <w:color w:val="000000"/>
                    <w:sz w:val="22"/>
                    <w:szCs w:val="22"/>
                  </w:rPr>
                </w:rPrChange>
              </w:rPr>
              <w:pPrChange w:id="9375" w:author="Nick.Tolimieri" w:date="2022-09-13T14:15:00Z">
                <w:pPr>
                  <w:jc w:val="right"/>
                </w:pPr>
              </w:pPrChange>
            </w:pPr>
            <w:ins w:id="9376" w:author="Nick.Tolimieri" w:date="2022-09-13T14:15:00Z">
              <w:del w:id="9377" w:author="Nick.Tolimieri [2]" w:date="2022-09-14T11:37:00Z">
                <w:r w:rsidRPr="00F87AA6" w:rsidDel="008A61D3">
                  <w:rPr>
                    <w:rFonts w:asciiTheme="minorHAnsi" w:eastAsiaTheme="minorHAnsi" w:hAnsiTheme="minorHAnsi" w:cstheme="minorBidi"/>
                    <w:sz w:val="22"/>
                    <w:szCs w:val="22"/>
                    <w:rPrChange w:id="9378" w:author="Nick.Tolimieri" w:date="2022-09-13T14:15:00Z">
                      <w:rPr>
                        <w:rFonts w:ascii="Calibri" w:hAnsi="Calibri" w:cs="Calibri"/>
                        <w:color w:val="000000"/>
                        <w:sz w:val="22"/>
                        <w:szCs w:val="22"/>
                      </w:rPr>
                    </w:rPrChange>
                  </w:rPr>
                  <w:delText>1999</w:delText>
                </w:r>
              </w:del>
            </w:ins>
          </w:p>
        </w:tc>
        <w:tc>
          <w:tcPr>
            <w:tcW w:w="960" w:type="dxa"/>
            <w:noWrap/>
            <w:hideMark/>
            <w:tcPrChange w:id="93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80" w:author="Nick.Tolimieri" w:date="2022-09-13T14:15:00Z"/>
                <w:del w:id="9381" w:author="Nick.Tolimieri [2]" w:date="2022-09-14T11:37:00Z"/>
                <w:rFonts w:asciiTheme="minorHAnsi" w:eastAsiaTheme="minorHAnsi" w:hAnsiTheme="minorHAnsi" w:cstheme="minorBidi"/>
                <w:sz w:val="22"/>
                <w:szCs w:val="22"/>
                <w:rPrChange w:id="9382" w:author="Nick.Tolimieri" w:date="2022-09-13T14:15:00Z">
                  <w:rPr>
                    <w:ins w:id="9383" w:author="Nick.Tolimieri" w:date="2022-09-13T14:15:00Z"/>
                    <w:del w:id="9384" w:author="Nick.Tolimieri [2]" w:date="2022-09-14T11:37:00Z"/>
                    <w:rFonts w:ascii="Calibri" w:hAnsi="Calibri" w:cs="Calibri"/>
                    <w:color w:val="000000"/>
                    <w:sz w:val="22"/>
                    <w:szCs w:val="22"/>
                  </w:rPr>
                </w:rPrChange>
              </w:rPr>
              <w:pPrChange w:id="9385" w:author="Nick.Tolimieri" w:date="2022-09-13T14:15:00Z">
                <w:pPr>
                  <w:jc w:val="right"/>
                </w:pPr>
              </w:pPrChange>
            </w:pPr>
            <w:ins w:id="9386" w:author="Nick.Tolimieri" w:date="2022-09-13T14:15:00Z">
              <w:del w:id="9387" w:author="Nick.Tolimieri [2]" w:date="2022-09-14T11:37:00Z">
                <w:r w:rsidRPr="00F87AA6" w:rsidDel="008A61D3">
                  <w:rPr>
                    <w:rFonts w:asciiTheme="minorHAnsi" w:eastAsiaTheme="minorHAnsi" w:hAnsiTheme="minorHAnsi" w:cstheme="minorBidi"/>
                    <w:sz w:val="22"/>
                    <w:szCs w:val="22"/>
                    <w:rPrChange w:id="9388" w:author="Nick.Tolimieri" w:date="2022-09-13T14:15:00Z">
                      <w:rPr>
                        <w:rFonts w:ascii="Calibri" w:hAnsi="Calibri" w:cs="Calibri"/>
                        <w:color w:val="000000"/>
                        <w:sz w:val="22"/>
                        <w:szCs w:val="22"/>
                      </w:rPr>
                    </w:rPrChange>
                  </w:rPr>
                  <w:delText>0</w:delText>
                </w:r>
              </w:del>
            </w:ins>
          </w:p>
        </w:tc>
        <w:tc>
          <w:tcPr>
            <w:tcW w:w="960" w:type="dxa"/>
            <w:noWrap/>
            <w:hideMark/>
            <w:tcPrChange w:id="93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390" w:author="Nick.Tolimieri" w:date="2022-09-13T14:15:00Z"/>
                <w:del w:id="9391" w:author="Nick.Tolimieri [2]" w:date="2022-09-14T11:37:00Z"/>
                <w:rFonts w:asciiTheme="minorHAnsi" w:eastAsiaTheme="minorHAnsi" w:hAnsiTheme="minorHAnsi" w:cstheme="minorBidi"/>
                <w:sz w:val="22"/>
                <w:szCs w:val="22"/>
                <w:rPrChange w:id="9392" w:author="Nick.Tolimieri" w:date="2022-09-13T14:15:00Z">
                  <w:rPr>
                    <w:ins w:id="9393" w:author="Nick.Tolimieri" w:date="2022-09-13T14:15:00Z"/>
                    <w:del w:id="9394" w:author="Nick.Tolimieri [2]" w:date="2022-09-14T11:37:00Z"/>
                    <w:rFonts w:ascii="Calibri" w:hAnsi="Calibri" w:cs="Calibri"/>
                    <w:color w:val="000000"/>
                    <w:sz w:val="22"/>
                    <w:szCs w:val="22"/>
                  </w:rPr>
                </w:rPrChange>
              </w:rPr>
              <w:pPrChange w:id="9395" w:author="Nick.Tolimieri" w:date="2022-09-13T14:15:00Z">
                <w:pPr>
                  <w:jc w:val="right"/>
                </w:pPr>
              </w:pPrChange>
            </w:pPr>
            <w:ins w:id="9396" w:author="Nick.Tolimieri" w:date="2022-09-13T14:15:00Z">
              <w:del w:id="9397" w:author="Nick.Tolimieri [2]" w:date="2022-09-14T11:37:00Z">
                <w:r w:rsidRPr="00F87AA6" w:rsidDel="008A61D3">
                  <w:rPr>
                    <w:rFonts w:asciiTheme="minorHAnsi" w:eastAsiaTheme="minorHAnsi" w:hAnsiTheme="minorHAnsi" w:cstheme="minorBidi"/>
                    <w:sz w:val="22"/>
                    <w:szCs w:val="22"/>
                    <w:rPrChange w:id="9398" w:author="Nick.Tolimieri" w:date="2022-09-13T14:15:00Z">
                      <w:rPr>
                        <w:rFonts w:ascii="Calibri" w:hAnsi="Calibri" w:cs="Calibri"/>
                        <w:color w:val="000000"/>
                        <w:sz w:val="22"/>
                        <w:szCs w:val="22"/>
                      </w:rPr>
                    </w:rPrChange>
                  </w:rPr>
                  <w:delText>0</w:delText>
                </w:r>
              </w:del>
            </w:ins>
          </w:p>
        </w:tc>
        <w:tc>
          <w:tcPr>
            <w:tcW w:w="960" w:type="dxa"/>
            <w:noWrap/>
            <w:hideMark/>
            <w:tcPrChange w:id="93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00" w:author="Nick.Tolimieri" w:date="2022-09-13T14:15:00Z"/>
                <w:del w:id="9401" w:author="Nick.Tolimieri [2]" w:date="2022-09-14T11:37:00Z"/>
                <w:rFonts w:asciiTheme="minorHAnsi" w:eastAsiaTheme="minorHAnsi" w:hAnsiTheme="minorHAnsi" w:cstheme="minorBidi"/>
                <w:sz w:val="22"/>
                <w:szCs w:val="22"/>
                <w:rPrChange w:id="9402" w:author="Nick.Tolimieri" w:date="2022-09-13T14:15:00Z">
                  <w:rPr>
                    <w:ins w:id="9403" w:author="Nick.Tolimieri" w:date="2022-09-13T14:15:00Z"/>
                    <w:del w:id="9404" w:author="Nick.Tolimieri [2]" w:date="2022-09-14T11:37:00Z"/>
                    <w:rFonts w:ascii="Calibri" w:hAnsi="Calibri" w:cs="Calibri"/>
                    <w:color w:val="000000"/>
                    <w:sz w:val="22"/>
                    <w:szCs w:val="22"/>
                  </w:rPr>
                </w:rPrChange>
              </w:rPr>
              <w:pPrChange w:id="9405" w:author="Nick.Tolimieri" w:date="2022-09-13T14:15:00Z">
                <w:pPr>
                  <w:jc w:val="right"/>
                </w:pPr>
              </w:pPrChange>
            </w:pPr>
            <w:ins w:id="9406" w:author="Nick.Tolimieri" w:date="2022-09-13T14:15:00Z">
              <w:del w:id="9407" w:author="Nick.Tolimieri [2]" w:date="2022-09-14T11:37:00Z">
                <w:r w:rsidRPr="00F87AA6" w:rsidDel="008A61D3">
                  <w:rPr>
                    <w:rFonts w:asciiTheme="minorHAnsi" w:eastAsiaTheme="minorHAnsi" w:hAnsiTheme="minorHAnsi" w:cstheme="minorBidi"/>
                    <w:sz w:val="22"/>
                    <w:szCs w:val="22"/>
                    <w:rPrChange w:id="9408" w:author="Nick.Tolimieri" w:date="2022-09-13T14:15:00Z">
                      <w:rPr>
                        <w:rFonts w:ascii="Calibri" w:hAnsi="Calibri" w:cs="Calibri"/>
                        <w:color w:val="000000"/>
                        <w:sz w:val="22"/>
                        <w:szCs w:val="22"/>
                      </w:rPr>
                    </w:rPrChange>
                  </w:rPr>
                  <w:delText>0</w:delText>
                </w:r>
              </w:del>
            </w:ins>
          </w:p>
        </w:tc>
        <w:tc>
          <w:tcPr>
            <w:tcW w:w="960" w:type="dxa"/>
            <w:noWrap/>
            <w:hideMark/>
            <w:tcPrChange w:id="94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10" w:author="Nick.Tolimieri" w:date="2022-09-13T14:15:00Z"/>
                <w:del w:id="9411" w:author="Nick.Tolimieri [2]" w:date="2022-09-14T11:37:00Z"/>
                <w:rFonts w:asciiTheme="minorHAnsi" w:eastAsiaTheme="minorHAnsi" w:hAnsiTheme="minorHAnsi" w:cstheme="minorBidi"/>
                <w:sz w:val="22"/>
                <w:szCs w:val="22"/>
                <w:rPrChange w:id="9412" w:author="Nick.Tolimieri" w:date="2022-09-13T14:15:00Z">
                  <w:rPr>
                    <w:ins w:id="9413" w:author="Nick.Tolimieri" w:date="2022-09-13T14:15:00Z"/>
                    <w:del w:id="9414" w:author="Nick.Tolimieri [2]" w:date="2022-09-14T11:37:00Z"/>
                    <w:rFonts w:ascii="Calibri" w:hAnsi="Calibri" w:cs="Calibri"/>
                    <w:color w:val="000000"/>
                    <w:sz w:val="22"/>
                    <w:szCs w:val="22"/>
                  </w:rPr>
                </w:rPrChange>
              </w:rPr>
              <w:pPrChange w:id="9415" w:author="Nick.Tolimieri" w:date="2022-09-13T14:15:00Z">
                <w:pPr>
                  <w:jc w:val="right"/>
                </w:pPr>
              </w:pPrChange>
            </w:pPr>
            <w:ins w:id="9416" w:author="Nick.Tolimieri" w:date="2022-09-13T14:15:00Z">
              <w:del w:id="9417" w:author="Nick.Tolimieri [2]" w:date="2022-09-14T11:37:00Z">
                <w:r w:rsidRPr="00F87AA6" w:rsidDel="008A61D3">
                  <w:rPr>
                    <w:rFonts w:asciiTheme="minorHAnsi" w:eastAsiaTheme="minorHAnsi" w:hAnsiTheme="minorHAnsi" w:cstheme="minorBidi"/>
                    <w:sz w:val="22"/>
                    <w:szCs w:val="22"/>
                    <w:rPrChange w:id="9418" w:author="Nick.Tolimieri" w:date="2022-09-13T14:15:00Z">
                      <w:rPr>
                        <w:rFonts w:ascii="Calibri" w:hAnsi="Calibri" w:cs="Calibri"/>
                        <w:color w:val="000000"/>
                        <w:sz w:val="22"/>
                        <w:szCs w:val="22"/>
                      </w:rPr>
                    </w:rPrChange>
                  </w:rPr>
                  <w:delText>0</w:delText>
                </w:r>
              </w:del>
            </w:ins>
          </w:p>
        </w:tc>
        <w:tc>
          <w:tcPr>
            <w:tcW w:w="960" w:type="dxa"/>
            <w:noWrap/>
            <w:hideMark/>
            <w:tcPrChange w:id="94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20" w:author="Nick.Tolimieri" w:date="2022-09-13T14:15:00Z"/>
                <w:del w:id="9421" w:author="Nick.Tolimieri [2]" w:date="2022-09-14T11:37:00Z"/>
                <w:rFonts w:asciiTheme="minorHAnsi" w:eastAsiaTheme="minorHAnsi" w:hAnsiTheme="minorHAnsi" w:cstheme="minorBidi"/>
                <w:sz w:val="22"/>
                <w:szCs w:val="22"/>
                <w:rPrChange w:id="9422" w:author="Nick.Tolimieri" w:date="2022-09-13T14:15:00Z">
                  <w:rPr>
                    <w:ins w:id="9423" w:author="Nick.Tolimieri" w:date="2022-09-13T14:15:00Z"/>
                    <w:del w:id="9424" w:author="Nick.Tolimieri [2]" w:date="2022-09-14T11:37:00Z"/>
                    <w:rFonts w:ascii="Calibri" w:hAnsi="Calibri" w:cs="Calibri"/>
                    <w:color w:val="000000"/>
                    <w:sz w:val="22"/>
                    <w:szCs w:val="22"/>
                  </w:rPr>
                </w:rPrChange>
              </w:rPr>
              <w:pPrChange w:id="9425" w:author="Nick.Tolimieri" w:date="2022-09-13T14:15:00Z">
                <w:pPr/>
              </w:pPrChange>
            </w:pPr>
            <w:ins w:id="9426" w:author="Nick.Tolimieri" w:date="2022-09-13T14:15:00Z">
              <w:del w:id="9427" w:author="Nick.Tolimieri [2]" w:date="2022-09-14T11:37:00Z">
                <w:r w:rsidRPr="00F87AA6" w:rsidDel="008A61D3">
                  <w:rPr>
                    <w:rFonts w:asciiTheme="minorHAnsi" w:eastAsiaTheme="minorHAnsi" w:hAnsiTheme="minorHAnsi" w:cstheme="minorBidi"/>
                    <w:sz w:val="22"/>
                    <w:szCs w:val="22"/>
                    <w:rPrChange w:id="9428" w:author="Nick.Tolimieri" w:date="2022-09-13T14:15:00Z">
                      <w:rPr>
                        <w:rFonts w:ascii="Calibri" w:hAnsi="Calibri" w:cs="Calibri"/>
                        <w:color w:val="000000"/>
                        <w:sz w:val="22"/>
                        <w:szCs w:val="22"/>
                      </w:rPr>
                    </w:rPrChange>
                  </w:rPr>
                  <w:delText>NA</w:delText>
                </w:r>
              </w:del>
            </w:ins>
          </w:p>
        </w:tc>
        <w:tc>
          <w:tcPr>
            <w:tcW w:w="960" w:type="dxa"/>
            <w:noWrap/>
            <w:hideMark/>
            <w:tcPrChange w:id="94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30" w:author="Nick.Tolimieri" w:date="2022-09-13T14:15:00Z"/>
                <w:del w:id="9431" w:author="Nick.Tolimieri [2]" w:date="2022-09-14T11:37:00Z"/>
                <w:rFonts w:asciiTheme="minorHAnsi" w:eastAsiaTheme="minorHAnsi" w:hAnsiTheme="minorHAnsi" w:cstheme="minorBidi"/>
                <w:sz w:val="22"/>
                <w:szCs w:val="22"/>
                <w:rPrChange w:id="9432" w:author="Nick.Tolimieri" w:date="2022-09-13T14:15:00Z">
                  <w:rPr>
                    <w:ins w:id="9433" w:author="Nick.Tolimieri" w:date="2022-09-13T14:15:00Z"/>
                    <w:del w:id="9434" w:author="Nick.Tolimieri [2]" w:date="2022-09-14T11:37:00Z"/>
                    <w:rFonts w:ascii="Calibri" w:hAnsi="Calibri" w:cs="Calibri"/>
                    <w:color w:val="000000"/>
                    <w:sz w:val="22"/>
                    <w:szCs w:val="22"/>
                  </w:rPr>
                </w:rPrChange>
              </w:rPr>
              <w:pPrChange w:id="9435" w:author="Nick.Tolimieri" w:date="2022-09-13T14:15:00Z">
                <w:pPr/>
              </w:pPrChange>
            </w:pPr>
            <w:ins w:id="9436" w:author="Nick.Tolimieri" w:date="2022-09-13T14:15:00Z">
              <w:del w:id="9437" w:author="Nick.Tolimieri [2]" w:date="2022-09-14T11:37:00Z">
                <w:r w:rsidRPr="00F87AA6" w:rsidDel="008A61D3">
                  <w:rPr>
                    <w:rFonts w:asciiTheme="minorHAnsi" w:eastAsiaTheme="minorHAnsi" w:hAnsiTheme="minorHAnsi" w:cstheme="minorBidi"/>
                    <w:sz w:val="22"/>
                    <w:szCs w:val="22"/>
                    <w:rPrChange w:id="9438" w:author="Nick.Tolimieri" w:date="2022-09-13T14:15:00Z">
                      <w:rPr>
                        <w:rFonts w:ascii="Calibri" w:hAnsi="Calibri" w:cs="Calibri"/>
                        <w:color w:val="000000"/>
                        <w:sz w:val="22"/>
                        <w:szCs w:val="22"/>
                      </w:rPr>
                    </w:rPrChange>
                  </w:rPr>
                  <w:delText>NA</w:delText>
                </w:r>
              </w:del>
            </w:ins>
          </w:p>
        </w:tc>
        <w:tc>
          <w:tcPr>
            <w:tcW w:w="960" w:type="dxa"/>
            <w:noWrap/>
            <w:hideMark/>
            <w:tcPrChange w:id="94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40" w:author="Nick.Tolimieri" w:date="2022-09-13T14:15:00Z"/>
                <w:del w:id="9441" w:author="Nick.Tolimieri [2]" w:date="2022-09-14T11:37:00Z"/>
                <w:rFonts w:asciiTheme="minorHAnsi" w:eastAsiaTheme="minorHAnsi" w:hAnsiTheme="minorHAnsi" w:cstheme="minorBidi"/>
                <w:sz w:val="22"/>
                <w:szCs w:val="22"/>
                <w:rPrChange w:id="9442" w:author="Nick.Tolimieri" w:date="2022-09-13T14:15:00Z">
                  <w:rPr>
                    <w:ins w:id="9443" w:author="Nick.Tolimieri" w:date="2022-09-13T14:15:00Z"/>
                    <w:del w:id="9444" w:author="Nick.Tolimieri [2]" w:date="2022-09-14T11:37:00Z"/>
                    <w:rFonts w:ascii="Calibri" w:hAnsi="Calibri" w:cs="Calibri"/>
                    <w:color w:val="000000"/>
                    <w:sz w:val="22"/>
                    <w:szCs w:val="22"/>
                  </w:rPr>
                </w:rPrChange>
              </w:rPr>
              <w:pPrChange w:id="9445" w:author="Nick.Tolimieri" w:date="2022-09-13T14:15:00Z">
                <w:pPr/>
              </w:pPrChange>
            </w:pPr>
            <w:ins w:id="9446" w:author="Nick.Tolimieri" w:date="2022-09-13T14:15:00Z">
              <w:del w:id="9447" w:author="Nick.Tolimieri [2]" w:date="2022-09-14T11:37:00Z">
                <w:r w:rsidRPr="00F87AA6" w:rsidDel="008A61D3">
                  <w:rPr>
                    <w:rFonts w:asciiTheme="minorHAnsi" w:eastAsiaTheme="minorHAnsi" w:hAnsiTheme="minorHAnsi" w:cstheme="minorBidi"/>
                    <w:sz w:val="22"/>
                    <w:szCs w:val="22"/>
                    <w:rPrChange w:id="9448" w:author="Nick.Tolimieri" w:date="2022-09-13T14:15:00Z">
                      <w:rPr>
                        <w:rFonts w:ascii="Calibri" w:hAnsi="Calibri" w:cs="Calibri"/>
                        <w:color w:val="000000"/>
                        <w:sz w:val="22"/>
                        <w:szCs w:val="22"/>
                      </w:rPr>
                    </w:rPrChange>
                  </w:rPr>
                  <w:delText>NA</w:delText>
                </w:r>
              </w:del>
            </w:ins>
          </w:p>
        </w:tc>
        <w:tc>
          <w:tcPr>
            <w:tcW w:w="960" w:type="dxa"/>
            <w:noWrap/>
            <w:hideMark/>
            <w:tcPrChange w:id="94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50" w:author="Nick.Tolimieri" w:date="2022-09-13T14:15:00Z"/>
                <w:del w:id="9451" w:author="Nick.Tolimieri [2]" w:date="2022-09-14T11:37:00Z"/>
                <w:rFonts w:asciiTheme="minorHAnsi" w:eastAsiaTheme="minorHAnsi" w:hAnsiTheme="minorHAnsi" w:cstheme="minorBidi"/>
                <w:sz w:val="22"/>
                <w:szCs w:val="22"/>
                <w:rPrChange w:id="9452" w:author="Nick.Tolimieri" w:date="2022-09-13T14:15:00Z">
                  <w:rPr>
                    <w:ins w:id="9453" w:author="Nick.Tolimieri" w:date="2022-09-13T14:15:00Z"/>
                    <w:del w:id="9454" w:author="Nick.Tolimieri [2]" w:date="2022-09-14T11:37:00Z"/>
                    <w:rFonts w:ascii="Calibri" w:hAnsi="Calibri" w:cs="Calibri"/>
                    <w:color w:val="000000"/>
                    <w:sz w:val="22"/>
                    <w:szCs w:val="22"/>
                  </w:rPr>
                </w:rPrChange>
              </w:rPr>
              <w:pPrChange w:id="9455" w:author="Nick.Tolimieri" w:date="2022-09-13T14:15:00Z">
                <w:pPr/>
              </w:pPrChange>
            </w:pPr>
            <w:ins w:id="9456" w:author="Nick.Tolimieri" w:date="2022-09-13T14:15:00Z">
              <w:del w:id="9457" w:author="Nick.Tolimieri [2]" w:date="2022-09-14T11:37:00Z">
                <w:r w:rsidRPr="00F87AA6" w:rsidDel="008A61D3">
                  <w:rPr>
                    <w:rFonts w:asciiTheme="minorHAnsi" w:eastAsiaTheme="minorHAnsi" w:hAnsiTheme="minorHAnsi" w:cstheme="minorBidi"/>
                    <w:sz w:val="22"/>
                    <w:szCs w:val="22"/>
                    <w:rPrChange w:id="9458"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459" w:author="Nick.Tolimieri" w:date="2022-09-13T14:15:00Z"/>
          <w:del w:id="9460" w:author="Nick.Tolimieri [2]" w:date="2022-09-14T11:37:00Z"/>
          <w:trPrChange w:id="9461" w:author="Nick.Tolimieri" w:date="2022-09-13T14:15:00Z">
            <w:trPr>
              <w:divId w:val="1702248301"/>
              <w:trHeight w:val="300"/>
            </w:trPr>
          </w:trPrChange>
        </w:trPr>
        <w:tc>
          <w:tcPr>
            <w:tcW w:w="960" w:type="dxa"/>
            <w:noWrap/>
            <w:hideMark/>
            <w:tcPrChange w:id="94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63" w:author="Nick.Tolimieri" w:date="2022-09-13T14:15:00Z"/>
                <w:del w:id="9464" w:author="Nick.Tolimieri [2]" w:date="2022-09-14T11:37:00Z"/>
                <w:rFonts w:asciiTheme="minorHAnsi" w:eastAsiaTheme="minorHAnsi" w:hAnsiTheme="minorHAnsi" w:cstheme="minorBidi"/>
                <w:sz w:val="22"/>
                <w:szCs w:val="22"/>
                <w:rPrChange w:id="9465" w:author="Nick.Tolimieri" w:date="2022-09-13T14:15:00Z">
                  <w:rPr>
                    <w:ins w:id="9466" w:author="Nick.Tolimieri" w:date="2022-09-13T14:15:00Z"/>
                    <w:del w:id="9467" w:author="Nick.Tolimieri [2]" w:date="2022-09-14T11:37:00Z"/>
                    <w:rFonts w:ascii="Calibri" w:hAnsi="Calibri" w:cs="Calibri"/>
                    <w:color w:val="000000"/>
                    <w:sz w:val="22"/>
                    <w:szCs w:val="22"/>
                  </w:rPr>
                </w:rPrChange>
              </w:rPr>
              <w:pPrChange w:id="9468" w:author="Nick.Tolimieri" w:date="2022-09-13T14:15:00Z">
                <w:pPr/>
              </w:pPrChange>
            </w:pPr>
            <w:ins w:id="9469" w:author="Nick.Tolimieri" w:date="2022-09-13T14:15:00Z">
              <w:del w:id="9470" w:author="Nick.Tolimieri [2]" w:date="2022-09-14T11:37:00Z">
                <w:r w:rsidRPr="00F87AA6" w:rsidDel="008A61D3">
                  <w:rPr>
                    <w:rFonts w:asciiTheme="minorHAnsi" w:eastAsiaTheme="minorHAnsi" w:hAnsiTheme="minorHAnsi" w:cstheme="minorBidi"/>
                    <w:sz w:val="22"/>
                    <w:szCs w:val="22"/>
                    <w:rPrChange w:id="9471"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4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73" w:author="Nick.Tolimieri" w:date="2022-09-13T14:15:00Z"/>
                <w:del w:id="9474" w:author="Nick.Tolimieri [2]" w:date="2022-09-14T11:37:00Z"/>
                <w:rFonts w:asciiTheme="minorHAnsi" w:eastAsiaTheme="minorHAnsi" w:hAnsiTheme="minorHAnsi" w:cstheme="minorBidi"/>
                <w:sz w:val="22"/>
                <w:szCs w:val="22"/>
                <w:rPrChange w:id="9475" w:author="Nick.Tolimieri" w:date="2022-09-13T14:15:00Z">
                  <w:rPr>
                    <w:ins w:id="9476" w:author="Nick.Tolimieri" w:date="2022-09-13T14:15:00Z"/>
                    <w:del w:id="9477" w:author="Nick.Tolimieri [2]" w:date="2022-09-14T11:37:00Z"/>
                    <w:rFonts w:ascii="Calibri" w:hAnsi="Calibri" w:cs="Calibri"/>
                    <w:color w:val="000000"/>
                    <w:sz w:val="22"/>
                    <w:szCs w:val="22"/>
                  </w:rPr>
                </w:rPrChange>
              </w:rPr>
              <w:pPrChange w:id="9478" w:author="Nick.Tolimieri" w:date="2022-09-13T14:15:00Z">
                <w:pPr>
                  <w:jc w:val="right"/>
                </w:pPr>
              </w:pPrChange>
            </w:pPr>
            <w:ins w:id="9479" w:author="Nick.Tolimieri" w:date="2022-09-13T14:15:00Z">
              <w:del w:id="9480" w:author="Nick.Tolimieri [2]" w:date="2022-09-14T11:37:00Z">
                <w:r w:rsidRPr="00F87AA6" w:rsidDel="008A61D3">
                  <w:rPr>
                    <w:rFonts w:asciiTheme="minorHAnsi" w:eastAsiaTheme="minorHAnsi" w:hAnsiTheme="minorHAnsi" w:cstheme="minorBidi"/>
                    <w:sz w:val="22"/>
                    <w:szCs w:val="22"/>
                    <w:rPrChange w:id="9481" w:author="Nick.Tolimieri" w:date="2022-09-13T14:15:00Z">
                      <w:rPr>
                        <w:rFonts w:ascii="Calibri" w:hAnsi="Calibri" w:cs="Calibri"/>
                        <w:color w:val="000000"/>
                        <w:sz w:val="22"/>
                        <w:szCs w:val="22"/>
                      </w:rPr>
                    </w:rPrChange>
                  </w:rPr>
                  <w:delText>2000</w:delText>
                </w:r>
              </w:del>
            </w:ins>
          </w:p>
        </w:tc>
        <w:tc>
          <w:tcPr>
            <w:tcW w:w="960" w:type="dxa"/>
            <w:noWrap/>
            <w:hideMark/>
            <w:tcPrChange w:id="94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83" w:author="Nick.Tolimieri" w:date="2022-09-13T14:15:00Z"/>
                <w:del w:id="9484" w:author="Nick.Tolimieri [2]" w:date="2022-09-14T11:37:00Z"/>
                <w:rFonts w:asciiTheme="minorHAnsi" w:eastAsiaTheme="minorHAnsi" w:hAnsiTheme="minorHAnsi" w:cstheme="minorBidi"/>
                <w:sz w:val="22"/>
                <w:szCs w:val="22"/>
                <w:rPrChange w:id="9485" w:author="Nick.Tolimieri" w:date="2022-09-13T14:15:00Z">
                  <w:rPr>
                    <w:ins w:id="9486" w:author="Nick.Tolimieri" w:date="2022-09-13T14:15:00Z"/>
                    <w:del w:id="9487" w:author="Nick.Tolimieri [2]" w:date="2022-09-14T11:37:00Z"/>
                    <w:rFonts w:ascii="Calibri" w:hAnsi="Calibri" w:cs="Calibri"/>
                    <w:color w:val="000000"/>
                    <w:sz w:val="22"/>
                    <w:szCs w:val="22"/>
                  </w:rPr>
                </w:rPrChange>
              </w:rPr>
              <w:pPrChange w:id="9488" w:author="Nick.Tolimieri" w:date="2022-09-13T14:15:00Z">
                <w:pPr>
                  <w:jc w:val="right"/>
                </w:pPr>
              </w:pPrChange>
            </w:pPr>
            <w:ins w:id="9489" w:author="Nick.Tolimieri" w:date="2022-09-13T14:15:00Z">
              <w:del w:id="9490" w:author="Nick.Tolimieri [2]" w:date="2022-09-14T11:37:00Z">
                <w:r w:rsidRPr="00F87AA6" w:rsidDel="008A61D3">
                  <w:rPr>
                    <w:rFonts w:asciiTheme="minorHAnsi" w:eastAsiaTheme="minorHAnsi" w:hAnsiTheme="minorHAnsi" w:cstheme="minorBidi"/>
                    <w:sz w:val="22"/>
                    <w:szCs w:val="22"/>
                    <w:rPrChange w:id="9491" w:author="Nick.Tolimieri" w:date="2022-09-13T14:15:00Z">
                      <w:rPr>
                        <w:rFonts w:ascii="Calibri" w:hAnsi="Calibri" w:cs="Calibri"/>
                        <w:color w:val="000000"/>
                        <w:sz w:val="22"/>
                        <w:szCs w:val="22"/>
                      </w:rPr>
                    </w:rPrChange>
                  </w:rPr>
                  <w:delText>0</w:delText>
                </w:r>
              </w:del>
            </w:ins>
          </w:p>
        </w:tc>
        <w:tc>
          <w:tcPr>
            <w:tcW w:w="960" w:type="dxa"/>
            <w:noWrap/>
            <w:hideMark/>
            <w:tcPrChange w:id="94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493" w:author="Nick.Tolimieri" w:date="2022-09-13T14:15:00Z"/>
                <w:del w:id="9494" w:author="Nick.Tolimieri [2]" w:date="2022-09-14T11:37:00Z"/>
                <w:rFonts w:asciiTheme="minorHAnsi" w:eastAsiaTheme="minorHAnsi" w:hAnsiTheme="minorHAnsi" w:cstheme="minorBidi"/>
                <w:sz w:val="22"/>
                <w:szCs w:val="22"/>
                <w:rPrChange w:id="9495" w:author="Nick.Tolimieri" w:date="2022-09-13T14:15:00Z">
                  <w:rPr>
                    <w:ins w:id="9496" w:author="Nick.Tolimieri" w:date="2022-09-13T14:15:00Z"/>
                    <w:del w:id="9497" w:author="Nick.Tolimieri [2]" w:date="2022-09-14T11:37:00Z"/>
                    <w:rFonts w:ascii="Calibri" w:hAnsi="Calibri" w:cs="Calibri"/>
                    <w:color w:val="000000"/>
                    <w:sz w:val="22"/>
                    <w:szCs w:val="22"/>
                  </w:rPr>
                </w:rPrChange>
              </w:rPr>
              <w:pPrChange w:id="9498" w:author="Nick.Tolimieri" w:date="2022-09-13T14:15:00Z">
                <w:pPr>
                  <w:jc w:val="right"/>
                </w:pPr>
              </w:pPrChange>
            </w:pPr>
            <w:ins w:id="9499" w:author="Nick.Tolimieri" w:date="2022-09-13T14:15:00Z">
              <w:del w:id="9500" w:author="Nick.Tolimieri [2]" w:date="2022-09-14T11:37:00Z">
                <w:r w:rsidRPr="00F87AA6" w:rsidDel="008A61D3">
                  <w:rPr>
                    <w:rFonts w:asciiTheme="minorHAnsi" w:eastAsiaTheme="minorHAnsi" w:hAnsiTheme="minorHAnsi" w:cstheme="minorBidi"/>
                    <w:sz w:val="22"/>
                    <w:szCs w:val="22"/>
                    <w:rPrChange w:id="9501" w:author="Nick.Tolimieri" w:date="2022-09-13T14:15:00Z">
                      <w:rPr>
                        <w:rFonts w:ascii="Calibri" w:hAnsi="Calibri" w:cs="Calibri"/>
                        <w:color w:val="000000"/>
                        <w:sz w:val="22"/>
                        <w:szCs w:val="22"/>
                      </w:rPr>
                    </w:rPrChange>
                  </w:rPr>
                  <w:delText>0</w:delText>
                </w:r>
              </w:del>
            </w:ins>
          </w:p>
        </w:tc>
        <w:tc>
          <w:tcPr>
            <w:tcW w:w="960" w:type="dxa"/>
            <w:noWrap/>
            <w:hideMark/>
            <w:tcPrChange w:id="95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03" w:author="Nick.Tolimieri" w:date="2022-09-13T14:15:00Z"/>
                <w:del w:id="9504" w:author="Nick.Tolimieri [2]" w:date="2022-09-14T11:37:00Z"/>
                <w:rFonts w:asciiTheme="minorHAnsi" w:eastAsiaTheme="minorHAnsi" w:hAnsiTheme="minorHAnsi" w:cstheme="minorBidi"/>
                <w:sz w:val="22"/>
                <w:szCs w:val="22"/>
                <w:rPrChange w:id="9505" w:author="Nick.Tolimieri" w:date="2022-09-13T14:15:00Z">
                  <w:rPr>
                    <w:ins w:id="9506" w:author="Nick.Tolimieri" w:date="2022-09-13T14:15:00Z"/>
                    <w:del w:id="9507" w:author="Nick.Tolimieri [2]" w:date="2022-09-14T11:37:00Z"/>
                    <w:rFonts w:ascii="Calibri" w:hAnsi="Calibri" w:cs="Calibri"/>
                    <w:color w:val="000000"/>
                    <w:sz w:val="22"/>
                    <w:szCs w:val="22"/>
                  </w:rPr>
                </w:rPrChange>
              </w:rPr>
              <w:pPrChange w:id="9508" w:author="Nick.Tolimieri" w:date="2022-09-13T14:15:00Z">
                <w:pPr>
                  <w:jc w:val="right"/>
                </w:pPr>
              </w:pPrChange>
            </w:pPr>
            <w:ins w:id="9509" w:author="Nick.Tolimieri" w:date="2022-09-13T14:15:00Z">
              <w:del w:id="9510" w:author="Nick.Tolimieri [2]" w:date="2022-09-14T11:37:00Z">
                <w:r w:rsidRPr="00F87AA6" w:rsidDel="008A61D3">
                  <w:rPr>
                    <w:rFonts w:asciiTheme="minorHAnsi" w:eastAsiaTheme="minorHAnsi" w:hAnsiTheme="minorHAnsi" w:cstheme="minorBidi"/>
                    <w:sz w:val="22"/>
                    <w:szCs w:val="22"/>
                    <w:rPrChange w:id="9511" w:author="Nick.Tolimieri" w:date="2022-09-13T14:15:00Z">
                      <w:rPr>
                        <w:rFonts w:ascii="Calibri" w:hAnsi="Calibri" w:cs="Calibri"/>
                        <w:color w:val="000000"/>
                        <w:sz w:val="22"/>
                        <w:szCs w:val="22"/>
                      </w:rPr>
                    </w:rPrChange>
                  </w:rPr>
                  <w:delText>0</w:delText>
                </w:r>
              </w:del>
            </w:ins>
          </w:p>
        </w:tc>
        <w:tc>
          <w:tcPr>
            <w:tcW w:w="960" w:type="dxa"/>
            <w:noWrap/>
            <w:hideMark/>
            <w:tcPrChange w:id="95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13" w:author="Nick.Tolimieri" w:date="2022-09-13T14:15:00Z"/>
                <w:del w:id="9514" w:author="Nick.Tolimieri [2]" w:date="2022-09-14T11:37:00Z"/>
                <w:rFonts w:asciiTheme="minorHAnsi" w:eastAsiaTheme="minorHAnsi" w:hAnsiTheme="minorHAnsi" w:cstheme="minorBidi"/>
                <w:sz w:val="22"/>
                <w:szCs w:val="22"/>
                <w:rPrChange w:id="9515" w:author="Nick.Tolimieri" w:date="2022-09-13T14:15:00Z">
                  <w:rPr>
                    <w:ins w:id="9516" w:author="Nick.Tolimieri" w:date="2022-09-13T14:15:00Z"/>
                    <w:del w:id="9517" w:author="Nick.Tolimieri [2]" w:date="2022-09-14T11:37:00Z"/>
                    <w:rFonts w:ascii="Calibri" w:hAnsi="Calibri" w:cs="Calibri"/>
                    <w:color w:val="000000"/>
                    <w:sz w:val="22"/>
                    <w:szCs w:val="22"/>
                  </w:rPr>
                </w:rPrChange>
              </w:rPr>
              <w:pPrChange w:id="9518" w:author="Nick.Tolimieri" w:date="2022-09-13T14:15:00Z">
                <w:pPr>
                  <w:jc w:val="right"/>
                </w:pPr>
              </w:pPrChange>
            </w:pPr>
            <w:ins w:id="9519" w:author="Nick.Tolimieri" w:date="2022-09-13T14:15:00Z">
              <w:del w:id="9520" w:author="Nick.Tolimieri [2]" w:date="2022-09-14T11:37:00Z">
                <w:r w:rsidRPr="00F87AA6" w:rsidDel="008A61D3">
                  <w:rPr>
                    <w:rFonts w:asciiTheme="minorHAnsi" w:eastAsiaTheme="minorHAnsi" w:hAnsiTheme="minorHAnsi" w:cstheme="minorBidi"/>
                    <w:sz w:val="22"/>
                    <w:szCs w:val="22"/>
                    <w:rPrChange w:id="9521" w:author="Nick.Tolimieri" w:date="2022-09-13T14:15:00Z">
                      <w:rPr>
                        <w:rFonts w:ascii="Calibri" w:hAnsi="Calibri" w:cs="Calibri"/>
                        <w:color w:val="000000"/>
                        <w:sz w:val="22"/>
                        <w:szCs w:val="22"/>
                      </w:rPr>
                    </w:rPrChange>
                  </w:rPr>
                  <w:delText>0</w:delText>
                </w:r>
              </w:del>
            </w:ins>
          </w:p>
        </w:tc>
        <w:tc>
          <w:tcPr>
            <w:tcW w:w="960" w:type="dxa"/>
            <w:noWrap/>
            <w:hideMark/>
            <w:tcPrChange w:id="95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23" w:author="Nick.Tolimieri" w:date="2022-09-13T14:15:00Z"/>
                <w:del w:id="9524" w:author="Nick.Tolimieri [2]" w:date="2022-09-14T11:37:00Z"/>
                <w:rFonts w:asciiTheme="minorHAnsi" w:eastAsiaTheme="minorHAnsi" w:hAnsiTheme="minorHAnsi" w:cstheme="minorBidi"/>
                <w:sz w:val="22"/>
                <w:szCs w:val="22"/>
                <w:rPrChange w:id="9525" w:author="Nick.Tolimieri" w:date="2022-09-13T14:15:00Z">
                  <w:rPr>
                    <w:ins w:id="9526" w:author="Nick.Tolimieri" w:date="2022-09-13T14:15:00Z"/>
                    <w:del w:id="9527" w:author="Nick.Tolimieri [2]" w:date="2022-09-14T11:37:00Z"/>
                    <w:rFonts w:ascii="Calibri" w:hAnsi="Calibri" w:cs="Calibri"/>
                    <w:color w:val="000000"/>
                    <w:sz w:val="22"/>
                    <w:szCs w:val="22"/>
                  </w:rPr>
                </w:rPrChange>
              </w:rPr>
              <w:pPrChange w:id="9528" w:author="Nick.Tolimieri" w:date="2022-09-13T14:15:00Z">
                <w:pPr/>
              </w:pPrChange>
            </w:pPr>
            <w:ins w:id="9529" w:author="Nick.Tolimieri" w:date="2022-09-13T14:15:00Z">
              <w:del w:id="9530" w:author="Nick.Tolimieri [2]" w:date="2022-09-14T11:37:00Z">
                <w:r w:rsidRPr="00F87AA6" w:rsidDel="008A61D3">
                  <w:rPr>
                    <w:rFonts w:asciiTheme="minorHAnsi" w:eastAsiaTheme="minorHAnsi" w:hAnsiTheme="minorHAnsi" w:cstheme="minorBidi"/>
                    <w:sz w:val="22"/>
                    <w:szCs w:val="22"/>
                    <w:rPrChange w:id="9531" w:author="Nick.Tolimieri" w:date="2022-09-13T14:15:00Z">
                      <w:rPr>
                        <w:rFonts w:ascii="Calibri" w:hAnsi="Calibri" w:cs="Calibri"/>
                        <w:color w:val="000000"/>
                        <w:sz w:val="22"/>
                        <w:szCs w:val="22"/>
                      </w:rPr>
                    </w:rPrChange>
                  </w:rPr>
                  <w:delText>NA</w:delText>
                </w:r>
              </w:del>
            </w:ins>
          </w:p>
        </w:tc>
        <w:tc>
          <w:tcPr>
            <w:tcW w:w="960" w:type="dxa"/>
            <w:noWrap/>
            <w:hideMark/>
            <w:tcPrChange w:id="95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33" w:author="Nick.Tolimieri" w:date="2022-09-13T14:15:00Z"/>
                <w:del w:id="9534" w:author="Nick.Tolimieri [2]" w:date="2022-09-14T11:37:00Z"/>
                <w:rFonts w:asciiTheme="minorHAnsi" w:eastAsiaTheme="minorHAnsi" w:hAnsiTheme="minorHAnsi" w:cstheme="minorBidi"/>
                <w:sz w:val="22"/>
                <w:szCs w:val="22"/>
                <w:rPrChange w:id="9535" w:author="Nick.Tolimieri" w:date="2022-09-13T14:15:00Z">
                  <w:rPr>
                    <w:ins w:id="9536" w:author="Nick.Tolimieri" w:date="2022-09-13T14:15:00Z"/>
                    <w:del w:id="9537" w:author="Nick.Tolimieri [2]" w:date="2022-09-14T11:37:00Z"/>
                    <w:rFonts w:ascii="Calibri" w:hAnsi="Calibri" w:cs="Calibri"/>
                    <w:color w:val="000000"/>
                    <w:sz w:val="22"/>
                    <w:szCs w:val="22"/>
                  </w:rPr>
                </w:rPrChange>
              </w:rPr>
              <w:pPrChange w:id="9538" w:author="Nick.Tolimieri" w:date="2022-09-13T14:15:00Z">
                <w:pPr/>
              </w:pPrChange>
            </w:pPr>
            <w:ins w:id="9539" w:author="Nick.Tolimieri" w:date="2022-09-13T14:15:00Z">
              <w:del w:id="9540" w:author="Nick.Tolimieri [2]" w:date="2022-09-14T11:37:00Z">
                <w:r w:rsidRPr="00F87AA6" w:rsidDel="008A61D3">
                  <w:rPr>
                    <w:rFonts w:asciiTheme="minorHAnsi" w:eastAsiaTheme="minorHAnsi" w:hAnsiTheme="minorHAnsi" w:cstheme="minorBidi"/>
                    <w:sz w:val="22"/>
                    <w:szCs w:val="22"/>
                    <w:rPrChange w:id="9541" w:author="Nick.Tolimieri" w:date="2022-09-13T14:15:00Z">
                      <w:rPr>
                        <w:rFonts w:ascii="Calibri" w:hAnsi="Calibri" w:cs="Calibri"/>
                        <w:color w:val="000000"/>
                        <w:sz w:val="22"/>
                        <w:szCs w:val="22"/>
                      </w:rPr>
                    </w:rPrChange>
                  </w:rPr>
                  <w:delText>NA</w:delText>
                </w:r>
              </w:del>
            </w:ins>
          </w:p>
        </w:tc>
        <w:tc>
          <w:tcPr>
            <w:tcW w:w="960" w:type="dxa"/>
            <w:noWrap/>
            <w:hideMark/>
            <w:tcPrChange w:id="95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43" w:author="Nick.Tolimieri" w:date="2022-09-13T14:15:00Z"/>
                <w:del w:id="9544" w:author="Nick.Tolimieri [2]" w:date="2022-09-14T11:37:00Z"/>
                <w:rFonts w:asciiTheme="minorHAnsi" w:eastAsiaTheme="minorHAnsi" w:hAnsiTheme="minorHAnsi" w:cstheme="minorBidi"/>
                <w:sz w:val="22"/>
                <w:szCs w:val="22"/>
                <w:rPrChange w:id="9545" w:author="Nick.Tolimieri" w:date="2022-09-13T14:15:00Z">
                  <w:rPr>
                    <w:ins w:id="9546" w:author="Nick.Tolimieri" w:date="2022-09-13T14:15:00Z"/>
                    <w:del w:id="9547" w:author="Nick.Tolimieri [2]" w:date="2022-09-14T11:37:00Z"/>
                    <w:rFonts w:ascii="Calibri" w:hAnsi="Calibri" w:cs="Calibri"/>
                    <w:color w:val="000000"/>
                    <w:sz w:val="22"/>
                    <w:szCs w:val="22"/>
                  </w:rPr>
                </w:rPrChange>
              </w:rPr>
              <w:pPrChange w:id="9548" w:author="Nick.Tolimieri" w:date="2022-09-13T14:15:00Z">
                <w:pPr/>
              </w:pPrChange>
            </w:pPr>
            <w:ins w:id="9549" w:author="Nick.Tolimieri" w:date="2022-09-13T14:15:00Z">
              <w:del w:id="9550" w:author="Nick.Tolimieri [2]" w:date="2022-09-14T11:37:00Z">
                <w:r w:rsidRPr="00F87AA6" w:rsidDel="008A61D3">
                  <w:rPr>
                    <w:rFonts w:asciiTheme="minorHAnsi" w:eastAsiaTheme="minorHAnsi" w:hAnsiTheme="minorHAnsi" w:cstheme="minorBidi"/>
                    <w:sz w:val="22"/>
                    <w:szCs w:val="22"/>
                    <w:rPrChange w:id="9551" w:author="Nick.Tolimieri" w:date="2022-09-13T14:15:00Z">
                      <w:rPr>
                        <w:rFonts w:ascii="Calibri" w:hAnsi="Calibri" w:cs="Calibri"/>
                        <w:color w:val="000000"/>
                        <w:sz w:val="22"/>
                        <w:szCs w:val="22"/>
                      </w:rPr>
                    </w:rPrChange>
                  </w:rPr>
                  <w:delText>NA</w:delText>
                </w:r>
              </w:del>
            </w:ins>
          </w:p>
        </w:tc>
        <w:tc>
          <w:tcPr>
            <w:tcW w:w="960" w:type="dxa"/>
            <w:noWrap/>
            <w:hideMark/>
            <w:tcPrChange w:id="95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53" w:author="Nick.Tolimieri" w:date="2022-09-13T14:15:00Z"/>
                <w:del w:id="9554" w:author="Nick.Tolimieri [2]" w:date="2022-09-14T11:37:00Z"/>
                <w:rFonts w:asciiTheme="minorHAnsi" w:eastAsiaTheme="minorHAnsi" w:hAnsiTheme="minorHAnsi" w:cstheme="minorBidi"/>
                <w:sz w:val="22"/>
                <w:szCs w:val="22"/>
                <w:rPrChange w:id="9555" w:author="Nick.Tolimieri" w:date="2022-09-13T14:15:00Z">
                  <w:rPr>
                    <w:ins w:id="9556" w:author="Nick.Tolimieri" w:date="2022-09-13T14:15:00Z"/>
                    <w:del w:id="9557" w:author="Nick.Tolimieri [2]" w:date="2022-09-14T11:37:00Z"/>
                    <w:rFonts w:ascii="Calibri" w:hAnsi="Calibri" w:cs="Calibri"/>
                    <w:color w:val="000000"/>
                    <w:sz w:val="22"/>
                    <w:szCs w:val="22"/>
                  </w:rPr>
                </w:rPrChange>
              </w:rPr>
              <w:pPrChange w:id="9558" w:author="Nick.Tolimieri" w:date="2022-09-13T14:15:00Z">
                <w:pPr/>
              </w:pPrChange>
            </w:pPr>
            <w:ins w:id="9559" w:author="Nick.Tolimieri" w:date="2022-09-13T14:15:00Z">
              <w:del w:id="9560" w:author="Nick.Tolimieri [2]" w:date="2022-09-14T11:37:00Z">
                <w:r w:rsidRPr="00F87AA6" w:rsidDel="008A61D3">
                  <w:rPr>
                    <w:rFonts w:asciiTheme="minorHAnsi" w:eastAsiaTheme="minorHAnsi" w:hAnsiTheme="minorHAnsi" w:cstheme="minorBidi"/>
                    <w:sz w:val="22"/>
                    <w:szCs w:val="22"/>
                    <w:rPrChange w:id="9561"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562" w:author="Nick.Tolimieri" w:date="2022-09-13T14:15:00Z"/>
          <w:del w:id="9563" w:author="Nick.Tolimieri [2]" w:date="2022-09-14T11:37:00Z"/>
          <w:trPrChange w:id="9564" w:author="Nick.Tolimieri" w:date="2022-09-13T14:15:00Z">
            <w:trPr>
              <w:divId w:val="1702248301"/>
              <w:trHeight w:val="300"/>
            </w:trPr>
          </w:trPrChange>
        </w:trPr>
        <w:tc>
          <w:tcPr>
            <w:tcW w:w="960" w:type="dxa"/>
            <w:noWrap/>
            <w:hideMark/>
            <w:tcPrChange w:id="95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66" w:author="Nick.Tolimieri" w:date="2022-09-13T14:15:00Z"/>
                <w:del w:id="9567" w:author="Nick.Tolimieri [2]" w:date="2022-09-14T11:37:00Z"/>
                <w:rFonts w:asciiTheme="minorHAnsi" w:eastAsiaTheme="minorHAnsi" w:hAnsiTheme="minorHAnsi" w:cstheme="minorBidi"/>
                <w:sz w:val="22"/>
                <w:szCs w:val="22"/>
                <w:rPrChange w:id="9568" w:author="Nick.Tolimieri" w:date="2022-09-13T14:15:00Z">
                  <w:rPr>
                    <w:ins w:id="9569" w:author="Nick.Tolimieri" w:date="2022-09-13T14:15:00Z"/>
                    <w:del w:id="9570" w:author="Nick.Tolimieri [2]" w:date="2022-09-14T11:37:00Z"/>
                    <w:rFonts w:ascii="Calibri" w:hAnsi="Calibri" w:cs="Calibri"/>
                    <w:color w:val="000000"/>
                    <w:sz w:val="22"/>
                    <w:szCs w:val="22"/>
                  </w:rPr>
                </w:rPrChange>
              </w:rPr>
              <w:pPrChange w:id="9571" w:author="Nick.Tolimieri" w:date="2022-09-13T14:15:00Z">
                <w:pPr/>
              </w:pPrChange>
            </w:pPr>
            <w:ins w:id="9572" w:author="Nick.Tolimieri" w:date="2022-09-13T14:15:00Z">
              <w:del w:id="9573" w:author="Nick.Tolimieri [2]" w:date="2022-09-14T11:37:00Z">
                <w:r w:rsidRPr="00F87AA6" w:rsidDel="008A61D3">
                  <w:rPr>
                    <w:rFonts w:asciiTheme="minorHAnsi" w:eastAsiaTheme="minorHAnsi" w:hAnsiTheme="minorHAnsi" w:cstheme="minorBidi"/>
                    <w:sz w:val="22"/>
                    <w:szCs w:val="22"/>
                    <w:rPrChange w:id="9574"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5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76" w:author="Nick.Tolimieri" w:date="2022-09-13T14:15:00Z"/>
                <w:del w:id="9577" w:author="Nick.Tolimieri [2]" w:date="2022-09-14T11:37:00Z"/>
                <w:rFonts w:asciiTheme="minorHAnsi" w:eastAsiaTheme="minorHAnsi" w:hAnsiTheme="minorHAnsi" w:cstheme="minorBidi"/>
                <w:sz w:val="22"/>
                <w:szCs w:val="22"/>
                <w:rPrChange w:id="9578" w:author="Nick.Tolimieri" w:date="2022-09-13T14:15:00Z">
                  <w:rPr>
                    <w:ins w:id="9579" w:author="Nick.Tolimieri" w:date="2022-09-13T14:15:00Z"/>
                    <w:del w:id="9580" w:author="Nick.Tolimieri [2]" w:date="2022-09-14T11:37:00Z"/>
                    <w:rFonts w:ascii="Calibri" w:hAnsi="Calibri" w:cs="Calibri"/>
                    <w:color w:val="000000"/>
                    <w:sz w:val="22"/>
                    <w:szCs w:val="22"/>
                  </w:rPr>
                </w:rPrChange>
              </w:rPr>
              <w:pPrChange w:id="9581" w:author="Nick.Tolimieri" w:date="2022-09-13T14:15:00Z">
                <w:pPr>
                  <w:jc w:val="right"/>
                </w:pPr>
              </w:pPrChange>
            </w:pPr>
            <w:ins w:id="9582" w:author="Nick.Tolimieri" w:date="2022-09-13T14:15:00Z">
              <w:del w:id="9583" w:author="Nick.Tolimieri [2]" w:date="2022-09-14T11:37:00Z">
                <w:r w:rsidRPr="00F87AA6" w:rsidDel="008A61D3">
                  <w:rPr>
                    <w:rFonts w:asciiTheme="minorHAnsi" w:eastAsiaTheme="minorHAnsi" w:hAnsiTheme="minorHAnsi" w:cstheme="minorBidi"/>
                    <w:sz w:val="22"/>
                    <w:szCs w:val="22"/>
                    <w:rPrChange w:id="9584" w:author="Nick.Tolimieri" w:date="2022-09-13T14:15:00Z">
                      <w:rPr>
                        <w:rFonts w:ascii="Calibri" w:hAnsi="Calibri" w:cs="Calibri"/>
                        <w:color w:val="000000"/>
                        <w:sz w:val="22"/>
                        <w:szCs w:val="22"/>
                      </w:rPr>
                    </w:rPrChange>
                  </w:rPr>
                  <w:delText>2001</w:delText>
                </w:r>
              </w:del>
            </w:ins>
          </w:p>
        </w:tc>
        <w:tc>
          <w:tcPr>
            <w:tcW w:w="960" w:type="dxa"/>
            <w:noWrap/>
            <w:hideMark/>
            <w:tcPrChange w:id="95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86" w:author="Nick.Tolimieri" w:date="2022-09-13T14:15:00Z"/>
                <w:del w:id="9587" w:author="Nick.Tolimieri [2]" w:date="2022-09-14T11:37:00Z"/>
                <w:rFonts w:asciiTheme="minorHAnsi" w:eastAsiaTheme="minorHAnsi" w:hAnsiTheme="minorHAnsi" w:cstheme="minorBidi"/>
                <w:sz w:val="22"/>
                <w:szCs w:val="22"/>
                <w:rPrChange w:id="9588" w:author="Nick.Tolimieri" w:date="2022-09-13T14:15:00Z">
                  <w:rPr>
                    <w:ins w:id="9589" w:author="Nick.Tolimieri" w:date="2022-09-13T14:15:00Z"/>
                    <w:del w:id="9590" w:author="Nick.Tolimieri [2]" w:date="2022-09-14T11:37:00Z"/>
                    <w:rFonts w:ascii="Calibri" w:hAnsi="Calibri" w:cs="Calibri"/>
                    <w:color w:val="000000"/>
                    <w:sz w:val="22"/>
                    <w:szCs w:val="22"/>
                  </w:rPr>
                </w:rPrChange>
              </w:rPr>
              <w:pPrChange w:id="9591" w:author="Nick.Tolimieri" w:date="2022-09-13T14:15:00Z">
                <w:pPr>
                  <w:jc w:val="right"/>
                </w:pPr>
              </w:pPrChange>
            </w:pPr>
            <w:ins w:id="9592" w:author="Nick.Tolimieri" w:date="2022-09-13T14:15:00Z">
              <w:del w:id="9593" w:author="Nick.Tolimieri [2]" w:date="2022-09-14T11:37:00Z">
                <w:r w:rsidRPr="00F87AA6" w:rsidDel="008A61D3">
                  <w:rPr>
                    <w:rFonts w:asciiTheme="minorHAnsi" w:eastAsiaTheme="minorHAnsi" w:hAnsiTheme="minorHAnsi" w:cstheme="minorBidi"/>
                    <w:sz w:val="22"/>
                    <w:szCs w:val="22"/>
                    <w:rPrChange w:id="9594" w:author="Nick.Tolimieri" w:date="2022-09-13T14:15:00Z">
                      <w:rPr>
                        <w:rFonts w:ascii="Calibri" w:hAnsi="Calibri" w:cs="Calibri"/>
                        <w:color w:val="000000"/>
                        <w:sz w:val="22"/>
                        <w:szCs w:val="22"/>
                      </w:rPr>
                    </w:rPrChange>
                  </w:rPr>
                  <w:delText>0</w:delText>
                </w:r>
              </w:del>
            </w:ins>
          </w:p>
        </w:tc>
        <w:tc>
          <w:tcPr>
            <w:tcW w:w="960" w:type="dxa"/>
            <w:noWrap/>
            <w:hideMark/>
            <w:tcPrChange w:id="95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596" w:author="Nick.Tolimieri" w:date="2022-09-13T14:15:00Z"/>
                <w:del w:id="9597" w:author="Nick.Tolimieri [2]" w:date="2022-09-14T11:37:00Z"/>
                <w:rFonts w:asciiTheme="minorHAnsi" w:eastAsiaTheme="minorHAnsi" w:hAnsiTheme="minorHAnsi" w:cstheme="minorBidi"/>
                <w:sz w:val="22"/>
                <w:szCs w:val="22"/>
                <w:rPrChange w:id="9598" w:author="Nick.Tolimieri" w:date="2022-09-13T14:15:00Z">
                  <w:rPr>
                    <w:ins w:id="9599" w:author="Nick.Tolimieri" w:date="2022-09-13T14:15:00Z"/>
                    <w:del w:id="9600" w:author="Nick.Tolimieri [2]" w:date="2022-09-14T11:37:00Z"/>
                    <w:rFonts w:ascii="Calibri" w:hAnsi="Calibri" w:cs="Calibri"/>
                    <w:color w:val="000000"/>
                    <w:sz w:val="22"/>
                    <w:szCs w:val="22"/>
                  </w:rPr>
                </w:rPrChange>
              </w:rPr>
              <w:pPrChange w:id="9601" w:author="Nick.Tolimieri" w:date="2022-09-13T14:15:00Z">
                <w:pPr>
                  <w:jc w:val="right"/>
                </w:pPr>
              </w:pPrChange>
            </w:pPr>
            <w:ins w:id="9602" w:author="Nick.Tolimieri" w:date="2022-09-13T14:15:00Z">
              <w:del w:id="9603" w:author="Nick.Tolimieri [2]" w:date="2022-09-14T11:37:00Z">
                <w:r w:rsidRPr="00F87AA6" w:rsidDel="008A61D3">
                  <w:rPr>
                    <w:rFonts w:asciiTheme="minorHAnsi" w:eastAsiaTheme="minorHAnsi" w:hAnsiTheme="minorHAnsi" w:cstheme="minorBidi"/>
                    <w:sz w:val="22"/>
                    <w:szCs w:val="22"/>
                    <w:rPrChange w:id="9604" w:author="Nick.Tolimieri" w:date="2022-09-13T14:15:00Z">
                      <w:rPr>
                        <w:rFonts w:ascii="Calibri" w:hAnsi="Calibri" w:cs="Calibri"/>
                        <w:color w:val="000000"/>
                        <w:sz w:val="22"/>
                        <w:szCs w:val="22"/>
                      </w:rPr>
                    </w:rPrChange>
                  </w:rPr>
                  <w:delText>0</w:delText>
                </w:r>
              </w:del>
            </w:ins>
          </w:p>
        </w:tc>
        <w:tc>
          <w:tcPr>
            <w:tcW w:w="960" w:type="dxa"/>
            <w:noWrap/>
            <w:hideMark/>
            <w:tcPrChange w:id="96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06" w:author="Nick.Tolimieri" w:date="2022-09-13T14:15:00Z"/>
                <w:del w:id="9607" w:author="Nick.Tolimieri [2]" w:date="2022-09-14T11:37:00Z"/>
                <w:rFonts w:asciiTheme="minorHAnsi" w:eastAsiaTheme="minorHAnsi" w:hAnsiTheme="minorHAnsi" w:cstheme="minorBidi"/>
                <w:sz w:val="22"/>
                <w:szCs w:val="22"/>
                <w:rPrChange w:id="9608" w:author="Nick.Tolimieri" w:date="2022-09-13T14:15:00Z">
                  <w:rPr>
                    <w:ins w:id="9609" w:author="Nick.Tolimieri" w:date="2022-09-13T14:15:00Z"/>
                    <w:del w:id="9610" w:author="Nick.Tolimieri [2]" w:date="2022-09-14T11:37:00Z"/>
                    <w:rFonts w:ascii="Calibri" w:hAnsi="Calibri" w:cs="Calibri"/>
                    <w:color w:val="000000"/>
                    <w:sz w:val="22"/>
                    <w:szCs w:val="22"/>
                  </w:rPr>
                </w:rPrChange>
              </w:rPr>
              <w:pPrChange w:id="9611" w:author="Nick.Tolimieri" w:date="2022-09-13T14:15:00Z">
                <w:pPr>
                  <w:jc w:val="right"/>
                </w:pPr>
              </w:pPrChange>
            </w:pPr>
            <w:ins w:id="9612" w:author="Nick.Tolimieri" w:date="2022-09-13T14:15:00Z">
              <w:del w:id="9613" w:author="Nick.Tolimieri [2]" w:date="2022-09-14T11:37:00Z">
                <w:r w:rsidRPr="00F87AA6" w:rsidDel="008A61D3">
                  <w:rPr>
                    <w:rFonts w:asciiTheme="minorHAnsi" w:eastAsiaTheme="minorHAnsi" w:hAnsiTheme="minorHAnsi" w:cstheme="minorBidi"/>
                    <w:sz w:val="22"/>
                    <w:szCs w:val="22"/>
                    <w:rPrChange w:id="9614" w:author="Nick.Tolimieri" w:date="2022-09-13T14:15:00Z">
                      <w:rPr>
                        <w:rFonts w:ascii="Calibri" w:hAnsi="Calibri" w:cs="Calibri"/>
                        <w:color w:val="000000"/>
                        <w:sz w:val="22"/>
                        <w:szCs w:val="22"/>
                      </w:rPr>
                    </w:rPrChange>
                  </w:rPr>
                  <w:delText>0</w:delText>
                </w:r>
              </w:del>
            </w:ins>
          </w:p>
        </w:tc>
        <w:tc>
          <w:tcPr>
            <w:tcW w:w="960" w:type="dxa"/>
            <w:noWrap/>
            <w:hideMark/>
            <w:tcPrChange w:id="96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16" w:author="Nick.Tolimieri" w:date="2022-09-13T14:15:00Z"/>
                <w:del w:id="9617" w:author="Nick.Tolimieri [2]" w:date="2022-09-14T11:37:00Z"/>
                <w:rFonts w:asciiTheme="minorHAnsi" w:eastAsiaTheme="minorHAnsi" w:hAnsiTheme="minorHAnsi" w:cstheme="minorBidi"/>
                <w:sz w:val="22"/>
                <w:szCs w:val="22"/>
                <w:rPrChange w:id="9618" w:author="Nick.Tolimieri" w:date="2022-09-13T14:15:00Z">
                  <w:rPr>
                    <w:ins w:id="9619" w:author="Nick.Tolimieri" w:date="2022-09-13T14:15:00Z"/>
                    <w:del w:id="9620" w:author="Nick.Tolimieri [2]" w:date="2022-09-14T11:37:00Z"/>
                    <w:rFonts w:ascii="Calibri" w:hAnsi="Calibri" w:cs="Calibri"/>
                    <w:color w:val="000000"/>
                    <w:sz w:val="22"/>
                    <w:szCs w:val="22"/>
                  </w:rPr>
                </w:rPrChange>
              </w:rPr>
              <w:pPrChange w:id="9621" w:author="Nick.Tolimieri" w:date="2022-09-13T14:15:00Z">
                <w:pPr>
                  <w:jc w:val="right"/>
                </w:pPr>
              </w:pPrChange>
            </w:pPr>
            <w:ins w:id="9622" w:author="Nick.Tolimieri" w:date="2022-09-13T14:15:00Z">
              <w:del w:id="9623" w:author="Nick.Tolimieri [2]" w:date="2022-09-14T11:37:00Z">
                <w:r w:rsidRPr="00F87AA6" w:rsidDel="008A61D3">
                  <w:rPr>
                    <w:rFonts w:asciiTheme="minorHAnsi" w:eastAsiaTheme="minorHAnsi" w:hAnsiTheme="minorHAnsi" w:cstheme="minorBidi"/>
                    <w:sz w:val="22"/>
                    <w:szCs w:val="22"/>
                    <w:rPrChange w:id="9624" w:author="Nick.Tolimieri" w:date="2022-09-13T14:15:00Z">
                      <w:rPr>
                        <w:rFonts w:ascii="Calibri" w:hAnsi="Calibri" w:cs="Calibri"/>
                        <w:color w:val="000000"/>
                        <w:sz w:val="22"/>
                        <w:szCs w:val="22"/>
                      </w:rPr>
                    </w:rPrChange>
                  </w:rPr>
                  <w:delText>0</w:delText>
                </w:r>
              </w:del>
            </w:ins>
          </w:p>
        </w:tc>
        <w:tc>
          <w:tcPr>
            <w:tcW w:w="960" w:type="dxa"/>
            <w:noWrap/>
            <w:hideMark/>
            <w:tcPrChange w:id="96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26" w:author="Nick.Tolimieri" w:date="2022-09-13T14:15:00Z"/>
                <w:del w:id="9627" w:author="Nick.Tolimieri [2]" w:date="2022-09-14T11:37:00Z"/>
                <w:rFonts w:asciiTheme="minorHAnsi" w:eastAsiaTheme="minorHAnsi" w:hAnsiTheme="minorHAnsi" w:cstheme="minorBidi"/>
                <w:sz w:val="22"/>
                <w:szCs w:val="22"/>
                <w:rPrChange w:id="9628" w:author="Nick.Tolimieri" w:date="2022-09-13T14:15:00Z">
                  <w:rPr>
                    <w:ins w:id="9629" w:author="Nick.Tolimieri" w:date="2022-09-13T14:15:00Z"/>
                    <w:del w:id="9630" w:author="Nick.Tolimieri [2]" w:date="2022-09-14T11:37:00Z"/>
                    <w:rFonts w:ascii="Calibri" w:hAnsi="Calibri" w:cs="Calibri"/>
                    <w:color w:val="000000"/>
                    <w:sz w:val="22"/>
                    <w:szCs w:val="22"/>
                  </w:rPr>
                </w:rPrChange>
              </w:rPr>
              <w:pPrChange w:id="9631" w:author="Nick.Tolimieri" w:date="2022-09-13T14:15:00Z">
                <w:pPr/>
              </w:pPrChange>
            </w:pPr>
            <w:ins w:id="9632" w:author="Nick.Tolimieri" w:date="2022-09-13T14:15:00Z">
              <w:del w:id="9633" w:author="Nick.Tolimieri [2]" w:date="2022-09-14T11:37:00Z">
                <w:r w:rsidRPr="00F87AA6" w:rsidDel="008A61D3">
                  <w:rPr>
                    <w:rFonts w:asciiTheme="minorHAnsi" w:eastAsiaTheme="minorHAnsi" w:hAnsiTheme="minorHAnsi" w:cstheme="minorBidi"/>
                    <w:sz w:val="22"/>
                    <w:szCs w:val="22"/>
                    <w:rPrChange w:id="9634" w:author="Nick.Tolimieri" w:date="2022-09-13T14:15:00Z">
                      <w:rPr>
                        <w:rFonts w:ascii="Calibri" w:hAnsi="Calibri" w:cs="Calibri"/>
                        <w:color w:val="000000"/>
                        <w:sz w:val="22"/>
                        <w:szCs w:val="22"/>
                      </w:rPr>
                    </w:rPrChange>
                  </w:rPr>
                  <w:delText>NA</w:delText>
                </w:r>
              </w:del>
            </w:ins>
          </w:p>
        </w:tc>
        <w:tc>
          <w:tcPr>
            <w:tcW w:w="960" w:type="dxa"/>
            <w:noWrap/>
            <w:hideMark/>
            <w:tcPrChange w:id="96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36" w:author="Nick.Tolimieri" w:date="2022-09-13T14:15:00Z"/>
                <w:del w:id="9637" w:author="Nick.Tolimieri [2]" w:date="2022-09-14T11:37:00Z"/>
                <w:rFonts w:asciiTheme="minorHAnsi" w:eastAsiaTheme="minorHAnsi" w:hAnsiTheme="minorHAnsi" w:cstheme="minorBidi"/>
                <w:sz w:val="22"/>
                <w:szCs w:val="22"/>
                <w:rPrChange w:id="9638" w:author="Nick.Tolimieri" w:date="2022-09-13T14:15:00Z">
                  <w:rPr>
                    <w:ins w:id="9639" w:author="Nick.Tolimieri" w:date="2022-09-13T14:15:00Z"/>
                    <w:del w:id="9640" w:author="Nick.Tolimieri [2]" w:date="2022-09-14T11:37:00Z"/>
                    <w:rFonts w:ascii="Calibri" w:hAnsi="Calibri" w:cs="Calibri"/>
                    <w:color w:val="000000"/>
                    <w:sz w:val="22"/>
                    <w:szCs w:val="22"/>
                  </w:rPr>
                </w:rPrChange>
              </w:rPr>
              <w:pPrChange w:id="9641" w:author="Nick.Tolimieri" w:date="2022-09-13T14:15:00Z">
                <w:pPr/>
              </w:pPrChange>
            </w:pPr>
            <w:ins w:id="9642" w:author="Nick.Tolimieri" w:date="2022-09-13T14:15:00Z">
              <w:del w:id="9643" w:author="Nick.Tolimieri [2]" w:date="2022-09-14T11:37:00Z">
                <w:r w:rsidRPr="00F87AA6" w:rsidDel="008A61D3">
                  <w:rPr>
                    <w:rFonts w:asciiTheme="minorHAnsi" w:eastAsiaTheme="minorHAnsi" w:hAnsiTheme="minorHAnsi" w:cstheme="minorBidi"/>
                    <w:sz w:val="22"/>
                    <w:szCs w:val="22"/>
                    <w:rPrChange w:id="9644" w:author="Nick.Tolimieri" w:date="2022-09-13T14:15:00Z">
                      <w:rPr>
                        <w:rFonts w:ascii="Calibri" w:hAnsi="Calibri" w:cs="Calibri"/>
                        <w:color w:val="000000"/>
                        <w:sz w:val="22"/>
                        <w:szCs w:val="22"/>
                      </w:rPr>
                    </w:rPrChange>
                  </w:rPr>
                  <w:delText>NA</w:delText>
                </w:r>
              </w:del>
            </w:ins>
          </w:p>
        </w:tc>
        <w:tc>
          <w:tcPr>
            <w:tcW w:w="960" w:type="dxa"/>
            <w:noWrap/>
            <w:hideMark/>
            <w:tcPrChange w:id="96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46" w:author="Nick.Tolimieri" w:date="2022-09-13T14:15:00Z"/>
                <w:del w:id="9647" w:author="Nick.Tolimieri [2]" w:date="2022-09-14T11:37:00Z"/>
                <w:rFonts w:asciiTheme="minorHAnsi" w:eastAsiaTheme="minorHAnsi" w:hAnsiTheme="minorHAnsi" w:cstheme="minorBidi"/>
                <w:sz w:val="22"/>
                <w:szCs w:val="22"/>
                <w:rPrChange w:id="9648" w:author="Nick.Tolimieri" w:date="2022-09-13T14:15:00Z">
                  <w:rPr>
                    <w:ins w:id="9649" w:author="Nick.Tolimieri" w:date="2022-09-13T14:15:00Z"/>
                    <w:del w:id="9650" w:author="Nick.Tolimieri [2]" w:date="2022-09-14T11:37:00Z"/>
                    <w:rFonts w:ascii="Calibri" w:hAnsi="Calibri" w:cs="Calibri"/>
                    <w:color w:val="000000"/>
                    <w:sz w:val="22"/>
                    <w:szCs w:val="22"/>
                  </w:rPr>
                </w:rPrChange>
              </w:rPr>
              <w:pPrChange w:id="9651" w:author="Nick.Tolimieri" w:date="2022-09-13T14:15:00Z">
                <w:pPr/>
              </w:pPrChange>
            </w:pPr>
            <w:ins w:id="9652" w:author="Nick.Tolimieri" w:date="2022-09-13T14:15:00Z">
              <w:del w:id="9653" w:author="Nick.Tolimieri [2]" w:date="2022-09-14T11:37:00Z">
                <w:r w:rsidRPr="00F87AA6" w:rsidDel="008A61D3">
                  <w:rPr>
                    <w:rFonts w:asciiTheme="minorHAnsi" w:eastAsiaTheme="minorHAnsi" w:hAnsiTheme="minorHAnsi" w:cstheme="minorBidi"/>
                    <w:sz w:val="22"/>
                    <w:szCs w:val="22"/>
                    <w:rPrChange w:id="9654" w:author="Nick.Tolimieri" w:date="2022-09-13T14:15:00Z">
                      <w:rPr>
                        <w:rFonts w:ascii="Calibri" w:hAnsi="Calibri" w:cs="Calibri"/>
                        <w:color w:val="000000"/>
                        <w:sz w:val="22"/>
                        <w:szCs w:val="22"/>
                      </w:rPr>
                    </w:rPrChange>
                  </w:rPr>
                  <w:delText>NA</w:delText>
                </w:r>
              </w:del>
            </w:ins>
          </w:p>
        </w:tc>
        <w:tc>
          <w:tcPr>
            <w:tcW w:w="960" w:type="dxa"/>
            <w:noWrap/>
            <w:hideMark/>
            <w:tcPrChange w:id="96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56" w:author="Nick.Tolimieri" w:date="2022-09-13T14:15:00Z"/>
                <w:del w:id="9657" w:author="Nick.Tolimieri [2]" w:date="2022-09-14T11:37:00Z"/>
                <w:rFonts w:asciiTheme="minorHAnsi" w:eastAsiaTheme="minorHAnsi" w:hAnsiTheme="minorHAnsi" w:cstheme="minorBidi"/>
                <w:sz w:val="22"/>
                <w:szCs w:val="22"/>
                <w:rPrChange w:id="9658" w:author="Nick.Tolimieri" w:date="2022-09-13T14:15:00Z">
                  <w:rPr>
                    <w:ins w:id="9659" w:author="Nick.Tolimieri" w:date="2022-09-13T14:15:00Z"/>
                    <w:del w:id="9660" w:author="Nick.Tolimieri [2]" w:date="2022-09-14T11:37:00Z"/>
                    <w:rFonts w:ascii="Calibri" w:hAnsi="Calibri" w:cs="Calibri"/>
                    <w:color w:val="000000"/>
                    <w:sz w:val="22"/>
                    <w:szCs w:val="22"/>
                  </w:rPr>
                </w:rPrChange>
              </w:rPr>
              <w:pPrChange w:id="9661" w:author="Nick.Tolimieri" w:date="2022-09-13T14:15:00Z">
                <w:pPr/>
              </w:pPrChange>
            </w:pPr>
            <w:ins w:id="9662" w:author="Nick.Tolimieri" w:date="2022-09-13T14:15:00Z">
              <w:del w:id="9663" w:author="Nick.Tolimieri [2]" w:date="2022-09-14T11:37:00Z">
                <w:r w:rsidRPr="00F87AA6" w:rsidDel="008A61D3">
                  <w:rPr>
                    <w:rFonts w:asciiTheme="minorHAnsi" w:eastAsiaTheme="minorHAnsi" w:hAnsiTheme="minorHAnsi" w:cstheme="minorBidi"/>
                    <w:sz w:val="22"/>
                    <w:szCs w:val="22"/>
                    <w:rPrChange w:id="9664"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665" w:author="Nick.Tolimieri" w:date="2022-09-13T14:15:00Z"/>
          <w:del w:id="9666" w:author="Nick.Tolimieri [2]" w:date="2022-09-14T11:37:00Z"/>
          <w:trPrChange w:id="9667" w:author="Nick.Tolimieri" w:date="2022-09-13T14:15:00Z">
            <w:trPr>
              <w:divId w:val="1702248301"/>
              <w:trHeight w:val="300"/>
            </w:trPr>
          </w:trPrChange>
        </w:trPr>
        <w:tc>
          <w:tcPr>
            <w:tcW w:w="960" w:type="dxa"/>
            <w:noWrap/>
            <w:hideMark/>
            <w:tcPrChange w:id="96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69" w:author="Nick.Tolimieri" w:date="2022-09-13T14:15:00Z"/>
                <w:del w:id="9670" w:author="Nick.Tolimieri [2]" w:date="2022-09-14T11:37:00Z"/>
                <w:rFonts w:asciiTheme="minorHAnsi" w:eastAsiaTheme="minorHAnsi" w:hAnsiTheme="minorHAnsi" w:cstheme="minorBidi"/>
                <w:sz w:val="22"/>
                <w:szCs w:val="22"/>
                <w:rPrChange w:id="9671" w:author="Nick.Tolimieri" w:date="2022-09-13T14:15:00Z">
                  <w:rPr>
                    <w:ins w:id="9672" w:author="Nick.Tolimieri" w:date="2022-09-13T14:15:00Z"/>
                    <w:del w:id="9673" w:author="Nick.Tolimieri [2]" w:date="2022-09-14T11:37:00Z"/>
                    <w:rFonts w:ascii="Calibri" w:hAnsi="Calibri" w:cs="Calibri"/>
                    <w:color w:val="000000"/>
                    <w:sz w:val="22"/>
                    <w:szCs w:val="22"/>
                  </w:rPr>
                </w:rPrChange>
              </w:rPr>
              <w:pPrChange w:id="9674" w:author="Nick.Tolimieri" w:date="2022-09-13T14:15:00Z">
                <w:pPr/>
              </w:pPrChange>
            </w:pPr>
            <w:ins w:id="9675" w:author="Nick.Tolimieri" w:date="2022-09-13T14:15:00Z">
              <w:del w:id="9676" w:author="Nick.Tolimieri [2]" w:date="2022-09-14T11:37:00Z">
                <w:r w:rsidRPr="00F87AA6" w:rsidDel="008A61D3">
                  <w:rPr>
                    <w:rFonts w:asciiTheme="minorHAnsi" w:eastAsiaTheme="minorHAnsi" w:hAnsiTheme="minorHAnsi" w:cstheme="minorBidi"/>
                    <w:sz w:val="22"/>
                    <w:szCs w:val="22"/>
                    <w:rPrChange w:id="9677"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6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79" w:author="Nick.Tolimieri" w:date="2022-09-13T14:15:00Z"/>
                <w:del w:id="9680" w:author="Nick.Tolimieri [2]" w:date="2022-09-14T11:37:00Z"/>
                <w:rFonts w:asciiTheme="minorHAnsi" w:eastAsiaTheme="minorHAnsi" w:hAnsiTheme="minorHAnsi" w:cstheme="minorBidi"/>
                <w:sz w:val="22"/>
                <w:szCs w:val="22"/>
                <w:rPrChange w:id="9681" w:author="Nick.Tolimieri" w:date="2022-09-13T14:15:00Z">
                  <w:rPr>
                    <w:ins w:id="9682" w:author="Nick.Tolimieri" w:date="2022-09-13T14:15:00Z"/>
                    <w:del w:id="9683" w:author="Nick.Tolimieri [2]" w:date="2022-09-14T11:37:00Z"/>
                    <w:rFonts w:ascii="Calibri" w:hAnsi="Calibri" w:cs="Calibri"/>
                    <w:color w:val="000000"/>
                    <w:sz w:val="22"/>
                    <w:szCs w:val="22"/>
                  </w:rPr>
                </w:rPrChange>
              </w:rPr>
              <w:pPrChange w:id="9684" w:author="Nick.Tolimieri" w:date="2022-09-13T14:15:00Z">
                <w:pPr>
                  <w:jc w:val="right"/>
                </w:pPr>
              </w:pPrChange>
            </w:pPr>
            <w:ins w:id="9685" w:author="Nick.Tolimieri" w:date="2022-09-13T14:15:00Z">
              <w:del w:id="9686" w:author="Nick.Tolimieri [2]" w:date="2022-09-14T11:37:00Z">
                <w:r w:rsidRPr="00F87AA6" w:rsidDel="008A61D3">
                  <w:rPr>
                    <w:rFonts w:asciiTheme="minorHAnsi" w:eastAsiaTheme="minorHAnsi" w:hAnsiTheme="minorHAnsi" w:cstheme="minorBidi"/>
                    <w:sz w:val="22"/>
                    <w:szCs w:val="22"/>
                    <w:rPrChange w:id="9687" w:author="Nick.Tolimieri" w:date="2022-09-13T14:15:00Z">
                      <w:rPr>
                        <w:rFonts w:ascii="Calibri" w:hAnsi="Calibri" w:cs="Calibri"/>
                        <w:color w:val="000000"/>
                        <w:sz w:val="22"/>
                        <w:szCs w:val="22"/>
                      </w:rPr>
                    </w:rPrChange>
                  </w:rPr>
                  <w:delText>2002</w:delText>
                </w:r>
              </w:del>
            </w:ins>
          </w:p>
        </w:tc>
        <w:tc>
          <w:tcPr>
            <w:tcW w:w="960" w:type="dxa"/>
            <w:noWrap/>
            <w:hideMark/>
            <w:tcPrChange w:id="96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89" w:author="Nick.Tolimieri" w:date="2022-09-13T14:15:00Z"/>
                <w:del w:id="9690" w:author="Nick.Tolimieri [2]" w:date="2022-09-14T11:37:00Z"/>
                <w:rFonts w:asciiTheme="minorHAnsi" w:eastAsiaTheme="minorHAnsi" w:hAnsiTheme="minorHAnsi" w:cstheme="minorBidi"/>
                <w:sz w:val="22"/>
                <w:szCs w:val="22"/>
                <w:rPrChange w:id="9691" w:author="Nick.Tolimieri" w:date="2022-09-13T14:15:00Z">
                  <w:rPr>
                    <w:ins w:id="9692" w:author="Nick.Tolimieri" w:date="2022-09-13T14:15:00Z"/>
                    <w:del w:id="9693" w:author="Nick.Tolimieri [2]" w:date="2022-09-14T11:37:00Z"/>
                    <w:rFonts w:ascii="Calibri" w:hAnsi="Calibri" w:cs="Calibri"/>
                    <w:color w:val="000000"/>
                    <w:sz w:val="22"/>
                    <w:szCs w:val="22"/>
                  </w:rPr>
                </w:rPrChange>
              </w:rPr>
              <w:pPrChange w:id="9694" w:author="Nick.Tolimieri" w:date="2022-09-13T14:15:00Z">
                <w:pPr>
                  <w:jc w:val="right"/>
                </w:pPr>
              </w:pPrChange>
            </w:pPr>
            <w:ins w:id="9695" w:author="Nick.Tolimieri" w:date="2022-09-13T14:15:00Z">
              <w:del w:id="9696" w:author="Nick.Tolimieri [2]" w:date="2022-09-14T11:37:00Z">
                <w:r w:rsidRPr="00F87AA6" w:rsidDel="008A61D3">
                  <w:rPr>
                    <w:rFonts w:asciiTheme="minorHAnsi" w:eastAsiaTheme="minorHAnsi" w:hAnsiTheme="minorHAnsi" w:cstheme="minorBidi"/>
                    <w:sz w:val="22"/>
                    <w:szCs w:val="22"/>
                    <w:rPrChange w:id="9697" w:author="Nick.Tolimieri" w:date="2022-09-13T14:15:00Z">
                      <w:rPr>
                        <w:rFonts w:ascii="Calibri" w:hAnsi="Calibri" w:cs="Calibri"/>
                        <w:color w:val="000000"/>
                        <w:sz w:val="22"/>
                        <w:szCs w:val="22"/>
                      </w:rPr>
                    </w:rPrChange>
                  </w:rPr>
                  <w:delText>0</w:delText>
                </w:r>
              </w:del>
            </w:ins>
          </w:p>
        </w:tc>
        <w:tc>
          <w:tcPr>
            <w:tcW w:w="960" w:type="dxa"/>
            <w:noWrap/>
            <w:hideMark/>
            <w:tcPrChange w:id="96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699" w:author="Nick.Tolimieri" w:date="2022-09-13T14:15:00Z"/>
                <w:del w:id="9700" w:author="Nick.Tolimieri [2]" w:date="2022-09-14T11:37:00Z"/>
                <w:rFonts w:asciiTheme="minorHAnsi" w:eastAsiaTheme="minorHAnsi" w:hAnsiTheme="minorHAnsi" w:cstheme="minorBidi"/>
                <w:sz w:val="22"/>
                <w:szCs w:val="22"/>
                <w:rPrChange w:id="9701" w:author="Nick.Tolimieri" w:date="2022-09-13T14:15:00Z">
                  <w:rPr>
                    <w:ins w:id="9702" w:author="Nick.Tolimieri" w:date="2022-09-13T14:15:00Z"/>
                    <w:del w:id="9703" w:author="Nick.Tolimieri [2]" w:date="2022-09-14T11:37:00Z"/>
                    <w:rFonts w:ascii="Calibri" w:hAnsi="Calibri" w:cs="Calibri"/>
                    <w:color w:val="000000"/>
                    <w:sz w:val="22"/>
                    <w:szCs w:val="22"/>
                  </w:rPr>
                </w:rPrChange>
              </w:rPr>
              <w:pPrChange w:id="9704" w:author="Nick.Tolimieri" w:date="2022-09-13T14:15:00Z">
                <w:pPr>
                  <w:jc w:val="right"/>
                </w:pPr>
              </w:pPrChange>
            </w:pPr>
            <w:ins w:id="9705" w:author="Nick.Tolimieri" w:date="2022-09-13T14:15:00Z">
              <w:del w:id="9706" w:author="Nick.Tolimieri [2]" w:date="2022-09-14T11:37:00Z">
                <w:r w:rsidRPr="00F87AA6" w:rsidDel="008A61D3">
                  <w:rPr>
                    <w:rFonts w:asciiTheme="minorHAnsi" w:eastAsiaTheme="minorHAnsi" w:hAnsiTheme="minorHAnsi" w:cstheme="minorBidi"/>
                    <w:sz w:val="22"/>
                    <w:szCs w:val="22"/>
                    <w:rPrChange w:id="9707" w:author="Nick.Tolimieri" w:date="2022-09-13T14:15:00Z">
                      <w:rPr>
                        <w:rFonts w:ascii="Calibri" w:hAnsi="Calibri" w:cs="Calibri"/>
                        <w:color w:val="000000"/>
                        <w:sz w:val="22"/>
                        <w:szCs w:val="22"/>
                      </w:rPr>
                    </w:rPrChange>
                  </w:rPr>
                  <w:delText>12</w:delText>
                </w:r>
              </w:del>
            </w:ins>
          </w:p>
        </w:tc>
        <w:tc>
          <w:tcPr>
            <w:tcW w:w="960" w:type="dxa"/>
            <w:noWrap/>
            <w:hideMark/>
            <w:tcPrChange w:id="97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09" w:author="Nick.Tolimieri" w:date="2022-09-13T14:15:00Z"/>
                <w:del w:id="9710" w:author="Nick.Tolimieri [2]" w:date="2022-09-14T11:37:00Z"/>
                <w:rFonts w:asciiTheme="minorHAnsi" w:eastAsiaTheme="minorHAnsi" w:hAnsiTheme="minorHAnsi" w:cstheme="minorBidi"/>
                <w:sz w:val="22"/>
                <w:szCs w:val="22"/>
                <w:rPrChange w:id="9711" w:author="Nick.Tolimieri" w:date="2022-09-13T14:15:00Z">
                  <w:rPr>
                    <w:ins w:id="9712" w:author="Nick.Tolimieri" w:date="2022-09-13T14:15:00Z"/>
                    <w:del w:id="9713" w:author="Nick.Tolimieri [2]" w:date="2022-09-14T11:37:00Z"/>
                    <w:rFonts w:ascii="Calibri" w:hAnsi="Calibri" w:cs="Calibri"/>
                    <w:color w:val="000000"/>
                    <w:sz w:val="22"/>
                    <w:szCs w:val="22"/>
                  </w:rPr>
                </w:rPrChange>
              </w:rPr>
              <w:pPrChange w:id="9714" w:author="Nick.Tolimieri" w:date="2022-09-13T14:15:00Z">
                <w:pPr>
                  <w:jc w:val="right"/>
                </w:pPr>
              </w:pPrChange>
            </w:pPr>
            <w:ins w:id="9715" w:author="Nick.Tolimieri" w:date="2022-09-13T14:15:00Z">
              <w:del w:id="9716" w:author="Nick.Tolimieri [2]" w:date="2022-09-14T11:37:00Z">
                <w:r w:rsidRPr="00F87AA6" w:rsidDel="008A61D3">
                  <w:rPr>
                    <w:rFonts w:asciiTheme="minorHAnsi" w:eastAsiaTheme="minorHAnsi" w:hAnsiTheme="minorHAnsi" w:cstheme="minorBidi"/>
                    <w:sz w:val="22"/>
                    <w:szCs w:val="22"/>
                    <w:rPrChange w:id="9717" w:author="Nick.Tolimieri" w:date="2022-09-13T14:15:00Z">
                      <w:rPr>
                        <w:rFonts w:ascii="Calibri" w:hAnsi="Calibri" w:cs="Calibri"/>
                        <w:color w:val="000000"/>
                        <w:sz w:val="22"/>
                        <w:szCs w:val="22"/>
                      </w:rPr>
                    </w:rPrChange>
                  </w:rPr>
                  <w:delText>1</w:delText>
                </w:r>
              </w:del>
            </w:ins>
          </w:p>
        </w:tc>
        <w:tc>
          <w:tcPr>
            <w:tcW w:w="960" w:type="dxa"/>
            <w:noWrap/>
            <w:hideMark/>
            <w:tcPrChange w:id="97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19" w:author="Nick.Tolimieri" w:date="2022-09-13T14:15:00Z"/>
                <w:del w:id="9720" w:author="Nick.Tolimieri [2]" w:date="2022-09-14T11:37:00Z"/>
                <w:rFonts w:asciiTheme="minorHAnsi" w:eastAsiaTheme="minorHAnsi" w:hAnsiTheme="minorHAnsi" w:cstheme="minorBidi"/>
                <w:sz w:val="22"/>
                <w:szCs w:val="22"/>
                <w:rPrChange w:id="9721" w:author="Nick.Tolimieri" w:date="2022-09-13T14:15:00Z">
                  <w:rPr>
                    <w:ins w:id="9722" w:author="Nick.Tolimieri" w:date="2022-09-13T14:15:00Z"/>
                    <w:del w:id="9723" w:author="Nick.Tolimieri [2]" w:date="2022-09-14T11:37:00Z"/>
                    <w:rFonts w:ascii="Calibri" w:hAnsi="Calibri" w:cs="Calibri"/>
                    <w:color w:val="000000"/>
                    <w:sz w:val="22"/>
                    <w:szCs w:val="22"/>
                  </w:rPr>
                </w:rPrChange>
              </w:rPr>
              <w:pPrChange w:id="9724" w:author="Nick.Tolimieri" w:date="2022-09-13T14:15:00Z">
                <w:pPr>
                  <w:jc w:val="right"/>
                </w:pPr>
              </w:pPrChange>
            </w:pPr>
            <w:ins w:id="9725" w:author="Nick.Tolimieri" w:date="2022-09-13T14:15:00Z">
              <w:del w:id="9726" w:author="Nick.Tolimieri [2]" w:date="2022-09-14T11:37:00Z">
                <w:r w:rsidRPr="00F87AA6" w:rsidDel="008A61D3">
                  <w:rPr>
                    <w:rFonts w:asciiTheme="minorHAnsi" w:eastAsiaTheme="minorHAnsi" w:hAnsiTheme="minorHAnsi" w:cstheme="minorBidi"/>
                    <w:sz w:val="22"/>
                    <w:szCs w:val="22"/>
                    <w:rPrChange w:id="9727" w:author="Nick.Tolimieri" w:date="2022-09-13T14:15:00Z">
                      <w:rPr>
                        <w:rFonts w:ascii="Calibri" w:hAnsi="Calibri" w:cs="Calibri"/>
                        <w:color w:val="000000"/>
                        <w:sz w:val="22"/>
                        <w:szCs w:val="22"/>
                      </w:rPr>
                    </w:rPrChange>
                  </w:rPr>
                  <w:delText>13</w:delText>
                </w:r>
              </w:del>
            </w:ins>
          </w:p>
        </w:tc>
        <w:tc>
          <w:tcPr>
            <w:tcW w:w="960" w:type="dxa"/>
            <w:noWrap/>
            <w:hideMark/>
            <w:tcPrChange w:id="97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29" w:author="Nick.Tolimieri" w:date="2022-09-13T14:15:00Z"/>
                <w:del w:id="9730" w:author="Nick.Tolimieri [2]" w:date="2022-09-14T11:37:00Z"/>
                <w:rFonts w:asciiTheme="minorHAnsi" w:eastAsiaTheme="minorHAnsi" w:hAnsiTheme="minorHAnsi" w:cstheme="minorBidi"/>
                <w:sz w:val="22"/>
                <w:szCs w:val="22"/>
                <w:rPrChange w:id="9731" w:author="Nick.Tolimieri" w:date="2022-09-13T14:15:00Z">
                  <w:rPr>
                    <w:ins w:id="9732" w:author="Nick.Tolimieri" w:date="2022-09-13T14:15:00Z"/>
                    <w:del w:id="9733" w:author="Nick.Tolimieri [2]" w:date="2022-09-14T11:37:00Z"/>
                    <w:rFonts w:ascii="Calibri" w:hAnsi="Calibri" w:cs="Calibri"/>
                    <w:color w:val="000000"/>
                    <w:sz w:val="22"/>
                    <w:szCs w:val="22"/>
                  </w:rPr>
                </w:rPrChange>
              </w:rPr>
              <w:pPrChange w:id="9734" w:author="Nick.Tolimieri" w:date="2022-09-13T14:15:00Z">
                <w:pPr>
                  <w:jc w:val="right"/>
                </w:pPr>
              </w:pPrChange>
            </w:pPr>
            <w:ins w:id="9735" w:author="Nick.Tolimieri" w:date="2022-09-13T14:15:00Z">
              <w:del w:id="9736" w:author="Nick.Tolimieri [2]" w:date="2022-09-14T11:37:00Z">
                <w:r w:rsidRPr="00F87AA6" w:rsidDel="008A61D3">
                  <w:rPr>
                    <w:rFonts w:asciiTheme="minorHAnsi" w:eastAsiaTheme="minorHAnsi" w:hAnsiTheme="minorHAnsi" w:cstheme="minorBidi"/>
                    <w:sz w:val="22"/>
                    <w:szCs w:val="22"/>
                    <w:rPrChange w:id="9737" w:author="Nick.Tolimieri" w:date="2022-09-13T14:15:00Z">
                      <w:rPr>
                        <w:rFonts w:ascii="Calibri" w:hAnsi="Calibri" w:cs="Calibri"/>
                        <w:color w:val="000000"/>
                        <w:sz w:val="22"/>
                        <w:szCs w:val="22"/>
                      </w:rPr>
                    </w:rPrChange>
                  </w:rPr>
                  <w:delText>13</w:delText>
                </w:r>
              </w:del>
            </w:ins>
          </w:p>
        </w:tc>
        <w:tc>
          <w:tcPr>
            <w:tcW w:w="960" w:type="dxa"/>
            <w:noWrap/>
            <w:hideMark/>
            <w:tcPrChange w:id="97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39" w:author="Nick.Tolimieri" w:date="2022-09-13T14:15:00Z"/>
                <w:del w:id="9740" w:author="Nick.Tolimieri [2]" w:date="2022-09-14T11:37:00Z"/>
                <w:rFonts w:asciiTheme="minorHAnsi" w:eastAsiaTheme="minorHAnsi" w:hAnsiTheme="minorHAnsi" w:cstheme="minorBidi"/>
                <w:sz w:val="22"/>
                <w:szCs w:val="22"/>
                <w:rPrChange w:id="9741" w:author="Nick.Tolimieri" w:date="2022-09-13T14:15:00Z">
                  <w:rPr>
                    <w:ins w:id="9742" w:author="Nick.Tolimieri" w:date="2022-09-13T14:15:00Z"/>
                    <w:del w:id="9743" w:author="Nick.Tolimieri [2]" w:date="2022-09-14T11:37:00Z"/>
                    <w:rFonts w:ascii="Calibri" w:hAnsi="Calibri" w:cs="Calibri"/>
                    <w:color w:val="000000"/>
                    <w:sz w:val="22"/>
                    <w:szCs w:val="22"/>
                  </w:rPr>
                </w:rPrChange>
              </w:rPr>
              <w:pPrChange w:id="9744" w:author="Nick.Tolimieri" w:date="2022-09-13T14:15:00Z">
                <w:pPr>
                  <w:jc w:val="right"/>
                </w:pPr>
              </w:pPrChange>
            </w:pPr>
            <w:ins w:id="9745" w:author="Nick.Tolimieri" w:date="2022-09-13T14:15:00Z">
              <w:del w:id="9746" w:author="Nick.Tolimieri [2]" w:date="2022-09-14T11:37:00Z">
                <w:r w:rsidRPr="00F87AA6" w:rsidDel="008A61D3">
                  <w:rPr>
                    <w:rFonts w:asciiTheme="minorHAnsi" w:eastAsiaTheme="minorHAnsi" w:hAnsiTheme="minorHAnsi" w:cstheme="minorBidi"/>
                    <w:sz w:val="22"/>
                    <w:szCs w:val="22"/>
                    <w:rPrChange w:id="9747" w:author="Nick.Tolimieri" w:date="2022-09-13T14:15:00Z">
                      <w:rPr>
                        <w:rFonts w:ascii="Calibri" w:hAnsi="Calibri" w:cs="Calibri"/>
                        <w:color w:val="000000"/>
                        <w:sz w:val="22"/>
                        <w:szCs w:val="22"/>
                      </w:rPr>
                    </w:rPrChange>
                  </w:rPr>
                  <w:delText>13</w:delText>
                </w:r>
              </w:del>
            </w:ins>
          </w:p>
        </w:tc>
        <w:tc>
          <w:tcPr>
            <w:tcW w:w="960" w:type="dxa"/>
            <w:noWrap/>
            <w:hideMark/>
            <w:tcPrChange w:id="97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49" w:author="Nick.Tolimieri" w:date="2022-09-13T14:15:00Z"/>
                <w:del w:id="9750" w:author="Nick.Tolimieri [2]" w:date="2022-09-14T11:37:00Z"/>
                <w:rFonts w:asciiTheme="minorHAnsi" w:eastAsiaTheme="minorHAnsi" w:hAnsiTheme="minorHAnsi" w:cstheme="minorBidi"/>
                <w:sz w:val="22"/>
                <w:szCs w:val="22"/>
                <w:rPrChange w:id="9751" w:author="Nick.Tolimieri" w:date="2022-09-13T14:15:00Z">
                  <w:rPr>
                    <w:ins w:id="9752" w:author="Nick.Tolimieri" w:date="2022-09-13T14:15:00Z"/>
                    <w:del w:id="9753" w:author="Nick.Tolimieri [2]" w:date="2022-09-14T11:37:00Z"/>
                    <w:rFonts w:ascii="Calibri" w:hAnsi="Calibri" w:cs="Calibri"/>
                    <w:color w:val="000000"/>
                    <w:sz w:val="22"/>
                    <w:szCs w:val="22"/>
                  </w:rPr>
                </w:rPrChange>
              </w:rPr>
              <w:pPrChange w:id="9754" w:author="Nick.Tolimieri" w:date="2022-09-13T14:15:00Z">
                <w:pPr>
                  <w:jc w:val="right"/>
                </w:pPr>
              </w:pPrChange>
            </w:pPr>
            <w:ins w:id="9755" w:author="Nick.Tolimieri" w:date="2022-09-13T14:15:00Z">
              <w:del w:id="9756" w:author="Nick.Tolimieri [2]" w:date="2022-09-14T11:37:00Z">
                <w:r w:rsidRPr="00F87AA6" w:rsidDel="008A61D3">
                  <w:rPr>
                    <w:rFonts w:asciiTheme="minorHAnsi" w:eastAsiaTheme="minorHAnsi" w:hAnsiTheme="minorHAnsi" w:cstheme="minorBidi"/>
                    <w:sz w:val="22"/>
                    <w:szCs w:val="22"/>
                    <w:rPrChange w:id="9757" w:author="Nick.Tolimieri" w:date="2022-09-13T14:15:00Z">
                      <w:rPr>
                        <w:rFonts w:ascii="Calibri" w:hAnsi="Calibri" w:cs="Calibri"/>
                        <w:color w:val="000000"/>
                        <w:sz w:val="22"/>
                        <w:szCs w:val="22"/>
                      </w:rPr>
                    </w:rPrChange>
                  </w:rPr>
                  <w:delText>1.55</w:delText>
                </w:r>
              </w:del>
            </w:ins>
          </w:p>
        </w:tc>
        <w:tc>
          <w:tcPr>
            <w:tcW w:w="960" w:type="dxa"/>
            <w:noWrap/>
            <w:hideMark/>
            <w:tcPrChange w:id="97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59" w:author="Nick.Tolimieri" w:date="2022-09-13T14:15:00Z"/>
                <w:del w:id="9760" w:author="Nick.Tolimieri [2]" w:date="2022-09-14T11:37:00Z"/>
                <w:rFonts w:asciiTheme="minorHAnsi" w:eastAsiaTheme="minorHAnsi" w:hAnsiTheme="minorHAnsi" w:cstheme="minorBidi"/>
                <w:sz w:val="22"/>
                <w:szCs w:val="22"/>
                <w:rPrChange w:id="9761" w:author="Nick.Tolimieri" w:date="2022-09-13T14:15:00Z">
                  <w:rPr>
                    <w:ins w:id="9762" w:author="Nick.Tolimieri" w:date="2022-09-13T14:15:00Z"/>
                    <w:del w:id="9763" w:author="Nick.Tolimieri [2]" w:date="2022-09-14T11:37:00Z"/>
                    <w:rFonts w:ascii="Calibri" w:hAnsi="Calibri" w:cs="Calibri"/>
                    <w:color w:val="000000"/>
                    <w:sz w:val="22"/>
                    <w:szCs w:val="22"/>
                  </w:rPr>
                </w:rPrChange>
              </w:rPr>
              <w:pPrChange w:id="9764" w:author="Nick.Tolimieri" w:date="2022-09-13T14:15:00Z">
                <w:pPr>
                  <w:jc w:val="right"/>
                </w:pPr>
              </w:pPrChange>
            </w:pPr>
            <w:ins w:id="9765" w:author="Nick.Tolimieri" w:date="2022-09-13T14:15:00Z">
              <w:del w:id="9766" w:author="Nick.Tolimieri [2]" w:date="2022-09-14T11:37:00Z">
                <w:r w:rsidRPr="00F87AA6" w:rsidDel="008A61D3">
                  <w:rPr>
                    <w:rFonts w:asciiTheme="minorHAnsi" w:eastAsiaTheme="minorHAnsi" w:hAnsiTheme="minorHAnsi" w:cstheme="minorBidi"/>
                    <w:sz w:val="22"/>
                    <w:szCs w:val="22"/>
                    <w:rPrChange w:id="9767" w:author="Nick.Tolimieri" w:date="2022-09-13T14:15:00Z">
                      <w:rPr>
                        <w:rFonts w:ascii="Calibri" w:hAnsi="Calibri" w:cs="Calibri"/>
                        <w:color w:val="000000"/>
                        <w:sz w:val="22"/>
                        <w:szCs w:val="22"/>
                      </w:rPr>
                    </w:rPrChange>
                  </w:rPr>
                  <w:delText>0.24</w:delText>
                </w:r>
              </w:del>
            </w:ins>
          </w:p>
        </w:tc>
      </w:tr>
      <w:tr w:rsidR="00F87AA6" w:rsidRPr="00F87AA6" w:rsidDel="008A61D3" w:rsidTr="00F87AA6">
        <w:trPr>
          <w:divId w:val="1702248301"/>
          <w:trHeight w:val="300"/>
          <w:ins w:id="9768" w:author="Nick.Tolimieri" w:date="2022-09-13T14:15:00Z"/>
          <w:del w:id="9769" w:author="Nick.Tolimieri [2]" w:date="2022-09-14T11:37:00Z"/>
          <w:trPrChange w:id="9770" w:author="Nick.Tolimieri" w:date="2022-09-13T14:15:00Z">
            <w:trPr>
              <w:divId w:val="1702248301"/>
              <w:trHeight w:val="300"/>
            </w:trPr>
          </w:trPrChange>
        </w:trPr>
        <w:tc>
          <w:tcPr>
            <w:tcW w:w="960" w:type="dxa"/>
            <w:noWrap/>
            <w:hideMark/>
            <w:tcPrChange w:id="97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72" w:author="Nick.Tolimieri" w:date="2022-09-13T14:15:00Z"/>
                <w:del w:id="9773" w:author="Nick.Tolimieri [2]" w:date="2022-09-14T11:37:00Z"/>
                <w:rFonts w:asciiTheme="minorHAnsi" w:eastAsiaTheme="minorHAnsi" w:hAnsiTheme="minorHAnsi" w:cstheme="minorBidi"/>
                <w:sz w:val="22"/>
                <w:szCs w:val="22"/>
                <w:rPrChange w:id="9774" w:author="Nick.Tolimieri" w:date="2022-09-13T14:15:00Z">
                  <w:rPr>
                    <w:ins w:id="9775" w:author="Nick.Tolimieri" w:date="2022-09-13T14:15:00Z"/>
                    <w:del w:id="9776" w:author="Nick.Tolimieri [2]" w:date="2022-09-14T11:37:00Z"/>
                    <w:rFonts w:ascii="Calibri" w:hAnsi="Calibri" w:cs="Calibri"/>
                    <w:color w:val="000000"/>
                    <w:sz w:val="22"/>
                    <w:szCs w:val="22"/>
                  </w:rPr>
                </w:rPrChange>
              </w:rPr>
              <w:pPrChange w:id="9777" w:author="Nick.Tolimieri" w:date="2022-09-13T14:15:00Z">
                <w:pPr/>
              </w:pPrChange>
            </w:pPr>
            <w:ins w:id="9778" w:author="Nick.Tolimieri" w:date="2022-09-13T14:15:00Z">
              <w:del w:id="9779" w:author="Nick.Tolimieri [2]" w:date="2022-09-14T11:37:00Z">
                <w:r w:rsidRPr="00F87AA6" w:rsidDel="008A61D3">
                  <w:rPr>
                    <w:rFonts w:asciiTheme="minorHAnsi" w:eastAsiaTheme="minorHAnsi" w:hAnsiTheme="minorHAnsi" w:cstheme="minorBidi"/>
                    <w:sz w:val="22"/>
                    <w:szCs w:val="22"/>
                    <w:rPrChange w:id="9780"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7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82" w:author="Nick.Tolimieri" w:date="2022-09-13T14:15:00Z"/>
                <w:del w:id="9783" w:author="Nick.Tolimieri [2]" w:date="2022-09-14T11:37:00Z"/>
                <w:rFonts w:asciiTheme="minorHAnsi" w:eastAsiaTheme="minorHAnsi" w:hAnsiTheme="minorHAnsi" w:cstheme="minorBidi"/>
                <w:sz w:val="22"/>
                <w:szCs w:val="22"/>
                <w:rPrChange w:id="9784" w:author="Nick.Tolimieri" w:date="2022-09-13T14:15:00Z">
                  <w:rPr>
                    <w:ins w:id="9785" w:author="Nick.Tolimieri" w:date="2022-09-13T14:15:00Z"/>
                    <w:del w:id="9786" w:author="Nick.Tolimieri [2]" w:date="2022-09-14T11:37:00Z"/>
                    <w:rFonts w:ascii="Calibri" w:hAnsi="Calibri" w:cs="Calibri"/>
                    <w:color w:val="000000"/>
                    <w:sz w:val="22"/>
                    <w:szCs w:val="22"/>
                  </w:rPr>
                </w:rPrChange>
              </w:rPr>
              <w:pPrChange w:id="9787" w:author="Nick.Tolimieri" w:date="2022-09-13T14:15:00Z">
                <w:pPr>
                  <w:jc w:val="right"/>
                </w:pPr>
              </w:pPrChange>
            </w:pPr>
            <w:ins w:id="9788" w:author="Nick.Tolimieri" w:date="2022-09-13T14:15:00Z">
              <w:del w:id="9789" w:author="Nick.Tolimieri [2]" w:date="2022-09-14T11:37:00Z">
                <w:r w:rsidRPr="00F87AA6" w:rsidDel="008A61D3">
                  <w:rPr>
                    <w:rFonts w:asciiTheme="minorHAnsi" w:eastAsiaTheme="minorHAnsi" w:hAnsiTheme="minorHAnsi" w:cstheme="minorBidi"/>
                    <w:sz w:val="22"/>
                    <w:szCs w:val="22"/>
                    <w:rPrChange w:id="9790" w:author="Nick.Tolimieri" w:date="2022-09-13T14:15:00Z">
                      <w:rPr>
                        <w:rFonts w:ascii="Calibri" w:hAnsi="Calibri" w:cs="Calibri"/>
                        <w:color w:val="000000"/>
                        <w:sz w:val="22"/>
                        <w:szCs w:val="22"/>
                      </w:rPr>
                    </w:rPrChange>
                  </w:rPr>
                  <w:delText>2003</w:delText>
                </w:r>
              </w:del>
            </w:ins>
          </w:p>
        </w:tc>
        <w:tc>
          <w:tcPr>
            <w:tcW w:w="960" w:type="dxa"/>
            <w:noWrap/>
            <w:hideMark/>
            <w:tcPrChange w:id="97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792" w:author="Nick.Tolimieri" w:date="2022-09-13T14:15:00Z"/>
                <w:del w:id="9793" w:author="Nick.Tolimieri [2]" w:date="2022-09-14T11:37:00Z"/>
                <w:rFonts w:asciiTheme="minorHAnsi" w:eastAsiaTheme="minorHAnsi" w:hAnsiTheme="minorHAnsi" w:cstheme="minorBidi"/>
                <w:sz w:val="22"/>
                <w:szCs w:val="22"/>
                <w:rPrChange w:id="9794" w:author="Nick.Tolimieri" w:date="2022-09-13T14:15:00Z">
                  <w:rPr>
                    <w:ins w:id="9795" w:author="Nick.Tolimieri" w:date="2022-09-13T14:15:00Z"/>
                    <w:del w:id="9796" w:author="Nick.Tolimieri [2]" w:date="2022-09-14T11:37:00Z"/>
                    <w:rFonts w:ascii="Calibri" w:hAnsi="Calibri" w:cs="Calibri"/>
                    <w:color w:val="000000"/>
                    <w:sz w:val="22"/>
                    <w:szCs w:val="22"/>
                  </w:rPr>
                </w:rPrChange>
              </w:rPr>
              <w:pPrChange w:id="9797" w:author="Nick.Tolimieri" w:date="2022-09-13T14:15:00Z">
                <w:pPr>
                  <w:jc w:val="right"/>
                </w:pPr>
              </w:pPrChange>
            </w:pPr>
            <w:ins w:id="9798" w:author="Nick.Tolimieri" w:date="2022-09-13T14:15:00Z">
              <w:del w:id="9799" w:author="Nick.Tolimieri [2]" w:date="2022-09-14T11:37:00Z">
                <w:r w:rsidRPr="00F87AA6" w:rsidDel="008A61D3">
                  <w:rPr>
                    <w:rFonts w:asciiTheme="minorHAnsi" w:eastAsiaTheme="minorHAnsi" w:hAnsiTheme="minorHAnsi" w:cstheme="minorBidi"/>
                    <w:sz w:val="22"/>
                    <w:szCs w:val="22"/>
                    <w:rPrChange w:id="9800" w:author="Nick.Tolimieri" w:date="2022-09-13T14:15:00Z">
                      <w:rPr>
                        <w:rFonts w:ascii="Calibri" w:hAnsi="Calibri" w:cs="Calibri"/>
                        <w:color w:val="000000"/>
                        <w:sz w:val="22"/>
                        <w:szCs w:val="22"/>
                      </w:rPr>
                    </w:rPrChange>
                  </w:rPr>
                  <w:delText>0</w:delText>
                </w:r>
              </w:del>
            </w:ins>
          </w:p>
        </w:tc>
        <w:tc>
          <w:tcPr>
            <w:tcW w:w="960" w:type="dxa"/>
            <w:noWrap/>
            <w:hideMark/>
            <w:tcPrChange w:id="98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02" w:author="Nick.Tolimieri" w:date="2022-09-13T14:15:00Z"/>
                <w:del w:id="9803" w:author="Nick.Tolimieri [2]" w:date="2022-09-14T11:37:00Z"/>
                <w:rFonts w:asciiTheme="minorHAnsi" w:eastAsiaTheme="minorHAnsi" w:hAnsiTheme="minorHAnsi" w:cstheme="minorBidi"/>
                <w:sz w:val="22"/>
                <w:szCs w:val="22"/>
                <w:rPrChange w:id="9804" w:author="Nick.Tolimieri" w:date="2022-09-13T14:15:00Z">
                  <w:rPr>
                    <w:ins w:id="9805" w:author="Nick.Tolimieri" w:date="2022-09-13T14:15:00Z"/>
                    <w:del w:id="9806" w:author="Nick.Tolimieri [2]" w:date="2022-09-14T11:37:00Z"/>
                    <w:rFonts w:ascii="Calibri" w:hAnsi="Calibri" w:cs="Calibri"/>
                    <w:color w:val="000000"/>
                    <w:sz w:val="22"/>
                    <w:szCs w:val="22"/>
                  </w:rPr>
                </w:rPrChange>
              </w:rPr>
              <w:pPrChange w:id="9807" w:author="Nick.Tolimieri" w:date="2022-09-13T14:15:00Z">
                <w:pPr>
                  <w:jc w:val="right"/>
                </w:pPr>
              </w:pPrChange>
            </w:pPr>
            <w:ins w:id="9808" w:author="Nick.Tolimieri" w:date="2022-09-13T14:15:00Z">
              <w:del w:id="9809" w:author="Nick.Tolimieri [2]" w:date="2022-09-14T11:37:00Z">
                <w:r w:rsidRPr="00F87AA6" w:rsidDel="008A61D3">
                  <w:rPr>
                    <w:rFonts w:asciiTheme="minorHAnsi" w:eastAsiaTheme="minorHAnsi" w:hAnsiTheme="minorHAnsi" w:cstheme="minorBidi"/>
                    <w:sz w:val="22"/>
                    <w:szCs w:val="22"/>
                    <w:rPrChange w:id="9810" w:author="Nick.Tolimieri" w:date="2022-09-13T14:15:00Z">
                      <w:rPr>
                        <w:rFonts w:ascii="Calibri" w:hAnsi="Calibri" w:cs="Calibri"/>
                        <w:color w:val="000000"/>
                        <w:sz w:val="22"/>
                        <w:szCs w:val="22"/>
                      </w:rPr>
                    </w:rPrChange>
                  </w:rPr>
                  <w:delText>31</w:delText>
                </w:r>
              </w:del>
            </w:ins>
          </w:p>
        </w:tc>
        <w:tc>
          <w:tcPr>
            <w:tcW w:w="960" w:type="dxa"/>
            <w:noWrap/>
            <w:hideMark/>
            <w:tcPrChange w:id="98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12" w:author="Nick.Tolimieri" w:date="2022-09-13T14:15:00Z"/>
                <w:del w:id="9813" w:author="Nick.Tolimieri [2]" w:date="2022-09-14T11:37:00Z"/>
                <w:rFonts w:asciiTheme="minorHAnsi" w:eastAsiaTheme="minorHAnsi" w:hAnsiTheme="minorHAnsi" w:cstheme="minorBidi"/>
                <w:sz w:val="22"/>
                <w:szCs w:val="22"/>
                <w:rPrChange w:id="9814" w:author="Nick.Tolimieri" w:date="2022-09-13T14:15:00Z">
                  <w:rPr>
                    <w:ins w:id="9815" w:author="Nick.Tolimieri" w:date="2022-09-13T14:15:00Z"/>
                    <w:del w:id="9816" w:author="Nick.Tolimieri [2]" w:date="2022-09-14T11:37:00Z"/>
                    <w:rFonts w:ascii="Calibri" w:hAnsi="Calibri" w:cs="Calibri"/>
                    <w:color w:val="000000"/>
                    <w:sz w:val="22"/>
                    <w:szCs w:val="22"/>
                  </w:rPr>
                </w:rPrChange>
              </w:rPr>
              <w:pPrChange w:id="9817" w:author="Nick.Tolimieri" w:date="2022-09-13T14:15:00Z">
                <w:pPr>
                  <w:jc w:val="right"/>
                </w:pPr>
              </w:pPrChange>
            </w:pPr>
            <w:ins w:id="9818" w:author="Nick.Tolimieri" w:date="2022-09-13T14:15:00Z">
              <w:del w:id="9819" w:author="Nick.Tolimieri [2]" w:date="2022-09-14T11:37:00Z">
                <w:r w:rsidRPr="00F87AA6" w:rsidDel="008A61D3">
                  <w:rPr>
                    <w:rFonts w:asciiTheme="minorHAnsi" w:eastAsiaTheme="minorHAnsi" w:hAnsiTheme="minorHAnsi" w:cstheme="minorBidi"/>
                    <w:sz w:val="22"/>
                    <w:szCs w:val="22"/>
                    <w:rPrChange w:id="9820" w:author="Nick.Tolimieri" w:date="2022-09-13T14:15:00Z">
                      <w:rPr>
                        <w:rFonts w:ascii="Calibri" w:hAnsi="Calibri" w:cs="Calibri"/>
                        <w:color w:val="000000"/>
                        <w:sz w:val="22"/>
                        <w:szCs w:val="22"/>
                      </w:rPr>
                    </w:rPrChange>
                  </w:rPr>
                  <w:delText>3</w:delText>
                </w:r>
              </w:del>
            </w:ins>
          </w:p>
        </w:tc>
        <w:tc>
          <w:tcPr>
            <w:tcW w:w="960" w:type="dxa"/>
            <w:noWrap/>
            <w:hideMark/>
            <w:tcPrChange w:id="98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22" w:author="Nick.Tolimieri" w:date="2022-09-13T14:15:00Z"/>
                <w:del w:id="9823" w:author="Nick.Tolimieri [2]" w:date="2022-09-14T11:37:00Z"/>
                <w:rFonts w:asciiTheme="minorHAnsi" w:eastAsiaTheme="minorHAnsi" w:hAnsiTheme="minorHAnsi" w:cstheme="minorBidi"/>
                <w:sz w:val="22"/>
                <w:szCs w:val="22"/>
                <w:rPrChange w:id="9824" w:author="Nick.Tolimieri" w:date="2022-09-13T14:15:00Z">
                  <w:rPr>
                    <w:ins w:id="9825" w:author="Nick.Tolimieri" w:date="2022-09-13T14:15:00Z"/>
                    <w:del w:id="9826" w:author="Nick.Tolimieri [2]" w:date="2022-09-14T11:37:00Z"/>
                    <w:rFonts w:ascii="Calibri" w:hAnsi="Calibri" w:cs="Calibri"/>
                    <w:color w:val="000000"/>
                    <w:sz w:val="22"/>
                    <w:szCs w:val="22"/>
                  </w:rPr>
                </w:rPrChange>
              </w:rPr>
              <w:pPrChange w:id="9827" w:author="Nick.Tolimieri" w:date="2022-09-13T14:15:00Z">
                <w:pPr>
                  <w:jc w:val="right"/>
                </w:pPr>
              </w:pPrChange>
            </w:pPr>
            <w:ins w:id="9828" w:author="Nick.Tolimieri" w:date="2022-09-13T14:15:00Z">
              <w:del w:id="9829" w:author="Nick.Tolimieri [2]" w:date="2022-09-14T11:37:00Z">
                <w:r w:rsidRPr="00F87AA6" w:rsidDel="008A61D3">
                  <w:rPr>
                    <w:rFonts w:asciiTheme="minorHAnsi" w:eastAsiaTheme="minorHAnsi" w:hAnsiTheme="minorHAnsi" w:cstheme="minorBidi"/>
                    <w:sz w:val="22"/>
                    <w:szCs w:val="22"/>
                    <w:rPrChange w:id="9830" w:author="Nick.Tolimieri" w:date="2022-09-13T14:15:00Z">
                      <w:rPr>
                        <w:rFonts w:ascii="Calibri" w:hAnsi="Calibri" w:cs="Calibri"/>
                        <w:color w:val="000000"/>
                        <w:sz w:val="22"/>
                        <w:szCs w:val="22"/>
                      </w:rPr>
                    </w:rPrChange>
                  </w:rPr>
                  <w:delText>23</w:delText>
                </w:r>
              </w:del>
            </w:ins>
          </w:p>
        </w:tc>
        <w:tc>
          <w:tcPr>
            <w:tcW w:w="960" w:type="dxa"/>
            <w:noWrap/>
            <w:hideMark/>
            <w:tcPrChange w:id="98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32" w:author="Nick.Tolimieri" w:date="2022-09-13T14:15:00Z"/>
                <w:del w:id="9833" w:author="Nick.Tolimieri [2]" w:date="2022-09-14T11:37:00Z"/>
                <w:rFonts w:asciiTheme="minorHAnsi" w:eastAsiaTheme="minorHAnsi" w:hAnsiTheme="minorHAnsi" w:cstheme="minorBidi"/>
                <w:sz w:val="22"/>
                <w:szCs w:val="22"/>
                <w:rPrChange w:id="9834" w:author="Nick.Tolimieri" w:date="2022-09-13T14:15:00Z">
                  <w:rPr>
                    <w:ins w:id="9835" w:author="Nick.Tolimieri" w:date="2022-09-13T14:15:00Z"/>
                    <w:del w:id="9836" w:author="Nick.Tolimieri [2]" w:date="2022-09-14T11:37:00Z"/>
                    <w:rFonts w:ascii="Calibri" w:hAnsi="Calibri" w:cs="Calibri"/>
                    <w:color w:val="000000"/>
                    <w:sz w:val="22"/>
                    <w:szCs w:val="22"/>
                  </w:rPr>
                </w:rPrChange>
              </w:rPr>
              <w:pPrChange w:id="9837" w:author="Nick.Tolimieri" w:date="2022-09-13T14:15:00Z">
                <w:pPr>
                  <w:jc w:val="right"/>
                </w:pPr>
              </w:pPrChange>
            </w:pPr>
            <w:ins w:id="9838" w:author="Nick.Tolimieri" w:date="2022-09-13T14:15:00Z">
              <w:del w:id="9839" w:author="Nick.Tolimieri [2]" w:date="2022-09-14T11:37:00Z">
                <w:r w:rsidRPr="00F87AA6" w:rsidDel="008A61D3">
                  <w:rPr>
                    <w:rFonts w:asciiTheme="minorHAnsi" w:eastAsiaTheme="minorHAnsi" w:hAnsiTheme="minorHAnsi" w:cstheme="minorBidi"/>
                    <w:sz w:val="22"/>
                    <w:szCs w:val="22"/>
                    <w:rPrChange w:id="9840" w:author="Nick.Tolimieri" w:date="2022-09-13T14:15:00Z">
                      <w:rPr>
                        <w:rFonts w:ascii="Calibri" w:hAnsi="Calibri" w:cs="Calibri"/>
                        <w:color w:val="000000"/>
                        <w:sz w:val="22"/>
                        <w:szCs w:val="22"/>
                      </w:rPr>
                    </w:rPrChange>
                  </w:rPr>
                  <w:delText>5</w:delText>
                </w:r>
              </w:del>
            </w:ins>
          </w:p>
        </w:tc>
        <w:tc>
          <w:tcPr>
            <w:tcW w:w="960" w:type="dxa"/>
            <w:noWrap/>
            <w:hideMark/>
            <w:tcPrChange w:id="98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42" w:author="Nick.Tolimieri" w:date="2022-09-13T14:15:00Z"/>
                <w:del w:id="9843" w:author="Nick.Tolimieri [2]" w:date="2022-09-14T11:37:00Z"/>
                <w:rFonts w:asciiTheme="minorHAnsi" w:eastAsiaTheme="minorHAnsi" w:hAnsiTheme="minorHAnsi" w:cstheme="minorBidi"/>
                <w:sz w:val="22"/>
                <w:szCs w:val="22"/>
                <w:rPrChange w:id="9844" w:author="Nick.Tolimieri" w:date="2022-09-13T14:15:00Z">
                  <w:rPr>
                    <w:ins w:id="9845" w:author="Nick.Tolimieri" w:date="2022-09-13T14:15:00Z"/>
                    <w:del w:id="9846" w:author="Nick.Tolimieri [2]" w:date="2022-09-14T11:37:00Z"/>
                    <w:rFonts w:ascii="Calibri" w:hAnsi="Calibri" w:cs="Calibri"/>
                    <w:color w:val="000000"/>
                    <w:sz w:val="22"/>
                    <w:szCs w:val="22"/>
                  </w:rPr>
                </w:rPrChange>
              </w:rPr>
              <w:pPrChange w:id="9847" w:author="Nick.Tolimieri" w:date="2022-09-13T14:15:00Z">
                <w:pPr>
                  <w:jc w:val="right"/>
                </w:pPr>
              </w:pPrChange>
            </w:pPr>
            <w:ins w:id="9848" w:author="Nick.Tolimieri" w:date="2022-09-13T14:15:00Z">
              <w:del w:id="9849" w:author="Nick.Tolimieri [2]" w:date="2022-09-14T11:37:00Z">
                <w:r w:rsidRPr="00F87AA6" w:rsidDel="008A61D3">
                  <w:rPr>
                    <w:rFonts w:asciiTheme="minorHAnsi" w:eastAsiaTheme="minorHAnsi" w:hAnsiTheme="minorHAnsi" w:cstheme="minorBidi"/>
                    <w:sz w:val="22"/>
                    <w:szCs w:val="22"/>
                    <w:rPrChange w:id="9850" w:author="Nick.Tolimieri" w:date="2022-09-13T14:15:00Z">
                      <w:rPr>
                        <w:rFonts w:ascii="Calibri" w:hAnsi="Calibri" w:cs="Calibri"/>
                        <w:color w:val="000000"/>
                        <w:sz w:val="22"/>
                        <w:szCs w:val="22"/>
                      </w:rPr>
                    </w:rPrChange>
                  </w:rPr>
                  <w:delText>10</w:delText>
                </w:r>
              </w:del>
            </w:ins>
          </w:p>
        </w:tc>
        <w:tc>
          <w:tcPr>
            <w:tcW w:w="960" w:type="dxa"/>
            <w:noWrap/>
            <w:hideMark/>
            <w:tcPrChange w:id="98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52" w:author="Nick.Tolimieri" w:date="2022-09-13T14:15:00Z"/>
                <w:del w:id="9853" w:author="Nick.Tolimieri [2]" w:date="2022-09-14T11:37:00Z"/>
                <w:rFonts w:asciiTheme="minorHAnsi" w:eastAsiaTheme="minorHAnsi" w:hAnsiTheme="minorHAnsi" w:cstheme="minorBidi"/>
                <w:sz w:val="22"/>
                <w:szCs w:val="22"/>
                <w:rPrChange w:id="9854" w:author="Nick.Tolimieri" w:date="2022-09-13T14:15:00Z">
                  <w:rPr>
                    <w:ins w:id="9855" w:author="Nick.Tolimieri" w:date="2022-09-13T14:15:00Z"/>
                    <w:del w:id="9856" w:author="Nick.Tolimieri [2]" w:date="2022-09-14T11:37:00Z"/>
                    <w:rFonts w:ascii="Calibri" w:hAnsi="Calibri" w:cs="Calibri"/>
                    <w:color w:val="000000"/>
                    <w:sz w:val="22"/>
                    <w:szCs w:val="22"/>
                  </w:rPr>
                </w:rPrChange>
              </w:rPr>
              <w:pPrChange w:id="9857" w:author="Nick.Tolimieri" w:date="2022-09-13T14:15:00Z">
                <w:pPr>
                  <w:jc w:val="right"/>
                </w:pPr>
              </w:pPrChange>
            </w:pPr>
            <w:ins w:id="9858" w:author="Nick.Tolimieri" w:date="2022-09-13T14:15:00Z">
              <w:del w:id="9859" w:author="Nick.Tolimieri [2]" w:date="2022-09-14T11:37:00Z">
                <w:r w:rsidRPr="00F87AA6" w:rsidDel="008A61D3">
                  <w:rPr>
                    <w:rFonts w:asciiTheme="minorHAnsi" w:eastAsiaTheme="minorHAnsi" w:hAnsiTheme="minorHAnsi" w:cstheme="minorBidi"/>
                    <w:sz w:val="22"/>
                    <w:szCs w:val="22"/>
                    <w:rPrChange w:id="9860" w:author="Nick.Tolimieri" w:date="2022-09-13T14:15:00Z">
                      <w:rPr>
                        <w:rFonts w:ascii="Calibri" w:hAnsi="Calibri" w:cs="Calibri"/>
                        <w:color w:val="000000"/>
                        <w:sz w:val="22"/>
                        <w:szCs w:val="22"/>
                      </w:rPr>
                    </w:rPrChange>
                  </w:rPr>
                  <w:delText>1.67</w:delText>
                </w:r>
              </w:del>
            </w:ins>
          </w:p>
        </w:tc>
        <w:tc>
          <w:tcPr>
            <w:tcW w:w="960" w:type="dxa"/>
            <w:noWrap/>
            <w:hideMark/>
            <w:tcPrChange w:id="98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62" w:author="Nick.Tolimieri" w:date="2022-09-13T14:15:00Z"/>
                <w:del w:id="9863" w:author="Nick.Tolimieri [2]" w:date="2022-09-14T11:37:00Z"/>
                <w:rFonts w:asciiTheme="minorHAnsi" w:eastAsiaTheme="minorHAnsi" w:hAnsiTheme="minorHAnsi" w:cstheme="minorBidi"/>
                <w:sz w:val="22"/>
                <w:szCs w:val="22"/>
                <w:rPrChange w:id="9864" w:author="Nick.Tolimieri" w:date="2022-09-13T14:15:00Z">
                  <w:rPr>
                    <w:ins w:id="9865" w:author="Nick.Tolimieri" w:date="2022-09-13T14:15:00Z"/>
                    <w:del w:id="9866" w:author="Nick.Tolimieri [2]" w:date="2022-09-14T11:37:00Z"/>
                    <w:rFonts w:ascii="Calibri" w:hAnsi="Calibri" w:cs="Calibri"/>
                    <w:color w:val="000000"/>
                    <w:sz w:val="22"/>
                    <w:szCs w:val="22"/>
                  </w:rPr>
                </w:rPrChange>
              </w:rPr>
              <w:pPrChange w:id="9867" w:author="Nick.Tolimieri" w:date="2022-09-13T14:15:00Z">
                <w:pPr>
                  <w:jc w:val="right"/>
                </w:pPr>
              </w:pPrChange>
            </w:pPr>
            <w:ins w:id="9868" w:author="Nick.Tolimieri" w:date="2022-09-13T14:15:00Z">
              <w:del w:id="9869" w:author="Nick.Tolimieri [2]" w:date="2022-09-14T11:37:00Z">
                <w:r w:rsidRPr="00F87AA6" w:rsidDel="008A61D3">
                  <w:rPr>
                    <w:rFonts w:asciiTheme="minorHAnsi" w:eastAsiaTheme="minorHAnsi" w:hAnsiTheme="minorHAnsi" w:cstheme="minorBidi"/>
                    <w:sz w:val="22"/>
                    <w:szCs w:val="22"/>
                    <w:rPrChange w:id="9870" w:author="Nick.Tolimieri" w:date="2022-09-13T14:15:00Z">
                      <w:rPr>
                        <w:rFonts w:ascii="Calibri" w:hAnsi="Calibri" w:cs="Calibri"/>
                        <w:color w:val="000000"/>
                        <w:sz w:val="22"/>
                        <w:szCs w:val="22"/>
                      </w:rPr>
                    </w:rPrChange>
                  </w:rPr>
                  <w:delText>0.27</w:delText>
                </w:r>
              </w:del>
            </w:ins>
          </w:p>
        </w:tc>
      </w:tr>
      <w:tr w:rsidR="00F87AA6" w:rsidRPr="00F87AA6" w:rsidDel="008A61D3" w:rsidTr="00F87AA6">
        <w:trPr>
          <w:divId w:val="1702248301"/>
          <w:trHeight w:val="300"/>
          <w:ins w:id="9871" w:author="Nick.Tolimieri" w:date="2022-09-13T14:15:00Z"/>
          <w:del w:id="9872" w:author="Nick.Tolimieri [2]" w:date="2022-09-14T11:37:00Z"/>
          <w:trPrChange w:id="9873" w:author="Nick.Tolimieri" w:date="2022-09-13T14:15:00Z">
            <w:trPr>
              <w:divId w:val="1702248301"/>
              <w:trHeight w:val="300"/>
            </w:trPr>
          </w:trPrChange>
        </w:trPr>
        <w:tc>
          <w:tcPr>
            <w:tcW w:w="960" w:type="dxa"/>
            <w:noWrap/>
            <w:hideMark/>
            <w:tcPrChange w:id="98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75" w:author="Nick.Tolimieri" w:date="2022-09-13T14:15:00Z"/>
                <w:del w:id="9876" w:author="Nick.Tolimieri [2]" w:date="2022-09-14T11:37:00Z"/>
                <w:rFonts w:asciiTheme="minorHAnsi" w:eastAsiaTheme="minorHAnsi" w:hAnsiTheme="minorHAnsi" w:cstheme="minorBidi"/>
                <w:sz w:val="22"/>
                <w:szCs w:val="22"/>
                <w:rPrChange w:id="9877" w:author="Nick.Tolimieri" w:date="2022-09-13T14:15:00Z">
                  <w:rPr>
                    <w:ins w:id="9878" w:author="Nick.Tolimieri" w:date="2022-09-13T14:15:00Z"/>
                    <w:del w:id="9879" w:author="Nick.Tolimieri [2]" w:date="2022-09-14T11:37:00Z"/>
                    <w:rFonts w:ascii="Calibri" w:hAnsi="Calibri" w:cs="Calibri"/>
                    <w:color w:val="000000"/>
                    <w:sz w:val="22"/>
                    <w:szCs w:val="22"/>
                  </w:rPr>
                </w:rPrChange>
              </w:rPr>
              <w:pPrChange w:id="9880" w:author="Nick.Tolimieri" w:date="2022-09-13T14:15:00Z">
                <w:pPr/>
              </w:pPrChange>
            </w:pPr>
            <w:ins w:id="9881" w:author="Nick.Tolimieri" w:date="2022-09-13T14:15:00Z">
              <w:del w:id="9882" w:author="Nick.Tolimieri [2]" w:date="2022-09-14T11:37:00Z">
                <w:r w:rsidRPr="00F87AA6" w:rsidDel="008A61D3">
                  <w:rPr>
                    <w:rFonts w:asciiTheme="minorHAnsi" w:eastAsiaTheme="minorHAnsi" w:hAnsiTheme="minorHAnsi" w:cstheme="minorBidi"/>
                    <w:sz w:val="22"/>
                    <w:szCs w:val="22"/>
                    <w:rPrChange w:id="9883"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8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85" w:author="Nick.Tolimieri" w:date="2022-09-13T14:15:00Z"/>
                <w:del w:id="9886" w:author="Nick.Tolimieri [2]" w:date="2022-09-14T11:37:00Z"/>
                <w:rFonts w:asciiTheme="minorHAnsi" w:eastAsiaTheme="minorHAnsi" w:hAnsiTheme="minorHAnsi" w:cstheme="minorBidi"/>
                <w:sz w:val="22"/>
                <w:szCs w:val="22"/>
                <w:rPrChange w:id="9887" w:author="Nick.Tolimieri" w:date="2022-09-13T14:15:00Z">
                  <w:rPr>
                    <w:ins w:id="9888" w:author="Nick.Tolimieri" w:date="2022-09-13T14:15:00Z"/>
                    <w:del w:id="9889" w:author="Nick.Tolimieri [2]" w:date="2022-09-14T11:37:00Z"/>
                    <w:rFonts w:ascii="Calibri" w:hAnsi="Calibri" w:cs="Calibri"/>
                    <w:color w:val="000000"/>
                    <w:sz w:val="22"/>
                    <w:szCs w:val="22"/>
                  </w:rPr>
                </w:rPrChange>
              </w:rPr>
              <w:pPrChange w:id="9890" w:author="Nick.Tolimieri" w:date="2022-09-13T14:15:00Z">
                <w:pPr>
                  <w:jc w:val="right"/>
                </w:pPr>
              </w:pPrChange>
            </w:pPr>
            <w:ins w:id="9891" w:author="Nick.Tolimieri" w:date="2022-09-13T14:15:00Z">
              <w:del w:id="9892" w:author="Nick.Tolimieri [2]" w:date="2022-09-14T11:37:00Z">
                <w:r w:rsidRPr="00F87AA6" w:rsidDel="008A61D3">
                  <w:rPr>
                    <w:rFonts w:asciiTheme="minorHAnsi" w:eastAsiaTheme="minorHAnsi" w:hAnsiTheme="minorHAnsi" w:cstheme="minorBidi"/>
                    <w:sz w:val="22"/>
                    <w:szCs w:val="22"/>
                    <w:rPrChange w:id="9893" w:author="Nick.Tolimieri" w:date="2022-09-13T14:15:00Z">
                      <w:rPr>
                        <w:rFonts w:ascii="Calibri" w:hAnsi="Calibri" w:cs="Calibri"/>
                        <w:color w:val="000000"/>
                        <w:sz w:val="22"/>
                        <w:szCs w:val="22"/>
                      </w:rPr>
                    </w:rPrChange>
                  </w:rPr>
                  <w:delText>2004</w:delText>
                </w:r>
              </w:del>
            </w:ins>
          </w:p>
        </w:tc>
        <w:tc>
          <w:tcPr>
            <w:tcW w:w="960" w:type="dxa"/>
            <w:noWrap/>
            <w:hideMark/>
            <w:tcPrChange w:id="98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895" w:author="Nick.Tolimieri" w:date="2022-09-13T14:15:00Z"/>
                <w:del w:id="9896" w:author="Nick.Tolimieri [2]" w:date="2022-09-14T11:37:00Z"/>
                <w:rFonts w:asciiTheme="minorHAnsi" w:eastAsiaTheme="minorHAnsi" w:hAnsiTheme="minorHAnsi" w:cstheme="minorBidi"/>
                <w:sz w:val="22"/>
                <w:szCs w:val="22"/>
                <w:rPrChange w:id="9897" w:author="Nick.Tolimieri" w:date="2022-09-13T14:15:00Z">
                  <w:rPr>
                    <w:ins w:id="9898" w:author="Nick.Tolimieri" w:date="2022-09-13T14:15:00Z"/>
                    <w:del w:id="9899" w:author="Nick.Tolimieri [2]" w:date="2022-09-14T11:37:00Z"/>
                    <w:rFonts w:ascii="Calibri" w:hAnsi="Calibri" w:cs="Calibri"/>
                    <w:color w:val="000000"/>
                    <w:sz w:val="22"/>
                    <w:szCs w:val="22"/>
                  </w:rPr>
                </w:rPrChange>
              </w:rPr>
              <w:pPrChange w:id="9900" w:author="Nick.Tolimieri" w:date="2022-09-13T14:15:00Z">
                <w:pPr>
                  <w:jc w:val="right"/>
                </w:pPr>
              </w:pPrChange>
            </w:pPr>
            <w:ins w:id="9901" w:author="Nick.Tolimieri" w:date="2022-09-13T14:15:00Z">
              <w:del w:id="9902" w:author="Nick.Tolimieri [2]" w:date="2022-09-14T11:37:00Z">
                <w:r w:rsidRPr="00F87AA6" w:rsidDel="008A61D3">
                  <w:rPr>
                    <w:rFonts w:asciiTheme="minorHAnsi" w:eastAsiaTheme="minorHAnsi" w:hAnsiTheme="minorHAnsi" w:cstheme="minorBidi"/>
                    <w:sz w:val="22"/>
                    <w:szCs w:val="22"/>
                    <w:rPrChange w:id="9903" w:author="Nick.Tolimieri" w:date="2022-09-13T14:15:00Z">
                      <w:rPr>
                        <w:rFonts w:ascii="Calibri" w:hAnsi="Calibri" w:cs="Calibri"/>
                        <w:color w:val="000000"/>
                        <w:sz w:val="22"/>
                        <w:szCs w:val="22"/>
                      </w:rPr>
                    </w:rPrChange>
                  </w:rPr>
                  <w:delText>0</w:delText>
                </w:r>
              </w:del>
            </w:ins>
          </w:p>
        </w:tc>
        <w:tc>
          <w:tcPr>
            <w:tcW w:w="960" w:type="dxa"/>
            <w:noWrap/>
            <w:hideMark/>
            <w:tcPrChange w:id="99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05" w:author="Nick.Tolimieri" w:date="2022-09-13T14:15:00Z"/>
                <w:del w:id="9906" w:author="Nick.Tolimieri [2]" w:date="2022-09-14T11:37:00Z"/>
                <w:rFonts w:asciiTheme="minorHAnsi" w:eastAsiaTheme="minorHAnsi" w:hAnsiTheme="minorHAnsi" w:cstheme="minorBidi"/>
                <w:sz w:val="22"/>
                <w:szCs w:val="22"/>
                <w:rPrChange w:id="9907" w:author="Nick.Tolimieri" w:date="2022-09-13T14:15:00Z">
                  <w:rPr>
                    <w:ins w:id="9908" w:author="Nick.Tolimieri" w:date="2022-09-13T14:15:00Z"/>
                    <w:del w:id="9909" w:author="Nick.Tolimieri [2]" w:date="2022-09-14T11:37:00Z"/>
                    <w:rFonts w:ascii="Calibri" w:hAnsi="Calibri" w:cs="Calibri"/>
                    <w:color w:val="000000"/>
                    <w:sz w:val="22"/>
                    <w:szCs w:val="22"/>
                  </w:rPr>
                </w:rPrChange>
              </w:rPr>
              <w:pPrChange w:id="9910" w:author="Nick.Tolimieri" w:date="2022-09-13T14:15:00Z">
                <w:pPr>
                  <w:jc w:val="right"/>
                </w:pPr>
              </w:pPrChange>
            </w:pPr>
            <w:ins w:id="9911" w:author="Nick.Tolimieri" w:date="2022-09-13T14:15:00Z">
              <w:del w:id="9912" w:author="Nick.Tolimieri [2]" w:date="2022-09-14T11:37:00Z">
                <w:r w:rsidRPr="00F87AA6" w:rsidDel="008A61D3">
                  <w:rPr>
                    <w:rFonts w:asciiTheme="minorHAnsi" w:eastAsiaTheme="minorHAnsi" w:hAnsiTheme="minorHAnsi" w:cstheme="minorBidi"/>
                    <w:sz w:val="22"/>
                    <w:szCs w:val="22"/>
                    <w:rPrChange w:id="9913" w:author="Nick.Tolimieri" w:date="2022-09-13T14:15:00Z">
                      <w:rPr>
                        <w:rFonts w:ascii="Calibri" w:hAnsi="Calibri" w:cs="Calibri"/>
                        <w:color w:val="000000"/>
                        <w:sz w:val="22"/>
                        <w:szCs w:val="22"/>
                      </w:rPr>
                    </w:rPrChange>
                  </w:rPr>
                  <w:delText>0</w:delText>
                </w:r>
              </w:del>
            </w:ins>
          </w:p>
        </w:tc>
        <w:tc>
          <w:tcPr>
            <w:tcW w:w="960" w:type="dxa"/>
            <w:noWrap/>
            <w:hideMark/>
            <w:tcPrChange w:id="99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15" w:author="Nick.Tolimieri" w:date="2022-09-13T14:15:00Z"/>
                <w:del w:id="9916" w:author="Nick.Tolimieri [2]" w:date="2022-09-14T11:37:00Z"/>
                <w:rFonts w:asciiTheme="minorHAnsi" w:eastAsiaTheme="minorHAnsi" w:hAnsiTheme="minorHAnsi" w:cstheme="minorBidi"/>
                <w:sz w:val="22"/>
                <w:szCs w:val="22"/>
                <w:rPrChange w:id="9917" w:author="Nick.Tolimieri" w:date="2022-09-13T14:15:00Z">
                  <w:rPr>
                    <w:ins w:id="9918" w:author="Nick.Tolimieri" w:date="2022-09-13T14:15:00Z"/>
                    <w:del w:id="9919" w:author="Nick.Tolimieri [2]" w:date="2022-09-14T11:37:00Z"/>
                    <w:rFonts w:ascii="Calibri" w:hAnsi="Calibri" w:cs="Calibri"/>
                    <w:color w:val="000000"/>
                    <w:sz w:val="22"/>
                    <w:szCs w:val="22"/>
                  </w:rPr>
                </w:rPrChange>
              </w:rPr>
              <w:pPrChange w:id="9920" w:author="Nick.Tolimieri" w:date="2022-09-13T14:15:00Z">
                <w:pPr>
                  <w:jc w:val="right"/>
                </w:pPr>
              </w:pPrChange>
            </w:pPr>
            <w:ins w:id="9921" w:author="Nick.Tolimieri" w:date="2022-09-13T14:15:00Z">
              <w:del w:id="9922" w:author="Nick.Tolimieri [2]" w:date="2022-09-14T11:37:00Z">
                <w:r w:rsidRPr="00F87AA6" w:rsidDel="008A61D3">
                  <w:rPr>
                    <w:rFonts w:asciiTheme="minorHAnsi" w:eastAsiaTheme="minorHAnsi" w:hAnsiTheme="minorHAnsi" w:cstheme="minorBidi"/>
                    <w:sz w:val="22"/>
                    <w:szCs w:val="22"/>
                    <w:rPrChange w:id="9923" w:author="Nick.Tolimieri" w:date="2022-09-13T14:15:00Z">
                      <w:rPr>
                        <w:rFonts w:ascii="Calibri" w:hAnsi="Calibri" w:cs="Calibri"/>
                        <w:color w:val="000000"/>
                        <w:sz w:val="22"/>
                        <w:szCs w:val="22"/>
                      </w:rPr>
                    </w:rPrChange>
                  </w:rPr>
                  <w:delText>0</w:delText>
                </w:r>
              </w:del>
            </w:ins>
          </w:p>
        </w:tc>
        <w:tc>
          <w:tcPr>
            <w:tcW w:w="960" w:type="dxa"/>
            <w:noWrap/>
            <w:hideMark/>
            <w:tcPrChange w:id="99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25" w:author="Nick.Tolimieri" w:date="2022-09-13T14:15:00Z"/>
                <w:del w:id="9926" w:author="Nick.Tolimieri [2]" w:date="2022-09-14T11:37:00Z"/>
                <w:rFonts w:asciiTheme="minorHAnsi" w:eastAsiaTheme="minorHAnsi" w:hAnsiTheme="minorHAnsi" w:cstheme="minorBidi"/>
                <w:sz w:val="22"/>
                <w:szCs w:val="22"/>
                <w:rPrChange w:id="9927" w:author="Nick.Tolimieri" w:date="2022-09-13T14:15:00Z">
                  <w:rPr>
                    <w:ins w:id="9928" w:author="Nick.Tolimieri" w:date="2022-09-13T14:15:00Z"/>
                    <w:del w:id="9929" w:author="Nick.Tolimieri [2]" w:date="2022-09-14T11:37:00Z"/>
                    <w:rFonts w:ascii="Calibri" w:hAnsi="Calibri" w:cs="Calibri"/>
                    <w:color w:val="000000"/>
                    <w:sz w:val="22"/>
                    <w:szCs w:val="22"/>
                  </w:rPr>
                </w:rPrChange>
              </w:rPr>
              <w:pPrChange w:id="9930" w:author="Nick.Tolimieri" w:date="2022-09-13T14:15:00Z">
                <w:pPr>
                  <w:jc w:val="right"/>
                </w:pPr>
              </w:pPrChange>
            </w:pPr>
            <w:ins w:id="9931" w:author="Nick.Tolimieri" w:date="2022-09-13T14:15:00Z">
              <w:del w:id="9932" w:author="Nick.Tolimieri [2]" w:date="2022-09-14T11:37:00Z">
                <w:r w:rsidRPr="00F87AA6" w:rsidDel="008A61D3">
                  <w:rPr>
                    <w:rFonts w:asciiTheme="minorHAnsi" w:eastAsiaTheme="minorHAnsi" w:hAnsiTheme="minorHAnsi" w:cstheme="minorBidi"/>
                    <w:sz w:val="22"/>
                    <w:szCs w:val="22"/>
                    <w:rPrChange w:id="9933" w:author="Nick.Tolimieri" w:date="2022-09-13T14:15:00Z">
                      <w:rPr>
                        <w:rFonts w:ascii="Calibri" w:hAnsi="Calibri" w:cs="Calibri"/>
                        <w:color w:val="000000"/>
                        <w:sz w:val="22"/>
                        <w:szCs w:val="22"/>
                      </w:rPr>
                    </w:rPrChange>
                  </w:rPr>
                  <w:delText>0</w:delText>
                </w:r>
              </w:del>
            </w:ins>
          </w:p>
        </w:tc>
        <w:tc>
          <w:tcPr>
            <w:tcW w:w="960" w:type="dxa"/>
            <w:noWrap/>
            <w:hideMark/>
            <w:tcPrChange w:id="99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35" w:author="Nick.Tolimieri" w:date="2022-09-13T14:15:00Z"/>
                <w:del w:id="9936" w:author="Nick.Tolimieri [2]" w:date="2022-09-14T11:37:00Z"/>
                <w:rFonts w:asciiTheme="minorHAnsi" w:eastAsiaTheme="minorHAnsi" w:hAnsiTheme="minorHAnsi" w:cstheme="minorBidi"/>
                <w:sz w:val="22"/>
                <w:szCs w:val="22"/>
                <w:rPrChange w:id="9937" w:author="Nick.Tolimieri" w:date="2022-09-13T14:15:00Z">
                  <w:rPr>
                    <w:ins w:id="9938" w:author="Nick.Tolimieri" w:date="2022-09-13T14:15:00Z"/>
                    <w:del w:id="9939" w:author="Nick.Tolimieri [2]" w:date="2022-09-14T11:37:00Z"/>
                    <w:rFonts w:ascii="Calibri" w:hAnsi="Calibri" w:cs="Calibri"/>
                    <w:color w:val="000000"/>
                    <w:sz w:val="22"/>
                    <w:szCs w:val="22"/>
                  </w:rPr>
                </w:rPrChange>
              </w:rPr>
              <w:pPrChange w:id="9940" w:author="Nick.Tolimieri" w:date="2022-09-13T14:15:00Z">
                <w:pPr/>
              </w:pPrChange>
            </w:pPr>
            <w:ins w:id="9941" w:author="Nick.Tolimieri" w:date="2022-09-13T14:15:00Z">
              <w:del w:id="9942" w:author="Nick.Tolimieri [2]" w:date="2022-09-14T11:37:00Z">
                <w:r w:rsidRPr="00F87AA6" w:rsidDel="008A61D3">
                  <w:rPr>
                    <w:rFonts w:asciiTheme="minorHAnsi" w:eastAsiaTheme="minorHAnsi" w:hAnsiTheme="minorHAnsi" w:cstheme="minorBidi"/>
                    <w:sz w:val="22"/>
                    <w:szCs w:val="22"/>
                    <w:rPrChange w:id="9943" w:author="Nick.Tolimieri" w:date="2022-09-13T14:15:00Z">
                      <w:rPr>
                        <w:rFonts w:ascii="Calibri" w:hAnsi="Calibri" w:cs="Calibri"/>
                        <w:color w:val="000000"/>
                        <w:sz w:val="22"/>
                        <w:szCs w:val="22"/>
                      </w:rPr>
                    </w:rPrChange>
                  </w:rPr>
                  <w:delText>NA</w:delText>
                </w:r>
              </w:del>
            </w:ins>
          </w:p>
        </w:tc>
        <w:tc>
          <w:tcPr>
            <w:tcW w:w="960" w:type="dxa"/>
            <w:noWrap/>
            <w:hideMark/>
            <w:tcPrChange w:id="99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45" w:author="Nick.Tolimieri" w:date="2022-09-13T14:15:00Z"/>
                <w:del w:id="9946" w:author="Nick.Tolimieri [2]" w:date="2022-09-14T11:37:00Z"/>
                <w:rFonts w:asciiTheme="minorHAnsi" w:eastAsiaTheme="minorHAnsi" w:hAnsiTheme="minorHAnsi" w:cstheme="minorBidi"/>
                <w:sz w:val="22"/>
                <w:szCs w:val="22"/>
                <w:rPrChange w:id="9947" w:author="Nick.Tolimieri" w:date="2022-09-13T14:15:00Z">
                  <w:rPr>
                    <w:ins w:id="9948" w:author="Nick.Tolimieri" w:date="2022-09-13T14:15:00Z"/>
                    <w:del w:id="9949" w:author="Nick.Tolimieri [2]" w:date="2022-09-14T11:37:00Z"/>
                    <w:rFonts w:ascii="Calibri" w:hAnsi="Calibri" w:cs="Calibri"/>
                    <w:color w:val="000000"/>
                    <w:sz w:val="22"/>
                    <w:szCs w:val="22"/>
                  </w:rPr>
                </w:rPrChange>
              </w:rPr>
              <w:pPrChange w:id="9950" w:author="Nick.Tolimieri" w:date="2022-09-13T14:15:00Z">
                <w:pPr/>
              </w:pPrChange>
            </w:pPr>
            <w:ins w:id="9951" w:author="Nick.Tolimieri" w:date="2022-09-13T14:15:00Z">
              <w:del w:id="9952" w:author="Nick.Tolimieri [2]" w:date="2022-09-14T11:37:00Z">
                <w:r w:rsidRPr="00F87AA6" w:rsidDel="008A61D3">
                  <w:rPr>
                    <w:rFonts w:asciiTheme="minorHAnsi" w:eastAsiaTheme="minorHAnsi" w:hAnsiTheme="minorHAnsi" w:cstheme="minorBidi"/>
                    <w:sz w:val="22"/>
                    <w:szCs w:val="22"/>
                    <w:rPrChange w:id="9953" w:author="Nick.Tolimieri" w:date="2022-09-13T14:15:00Z">
                      <w:rPr>
                        <w:rFonts w:ascii="Calibri" w:hAnsi="Calibri" w:cs="Calibri"/>
                        <w:color w:val="000000"/>
                        <w:sz w:val="22"/>
                        <w:szCs w:val="22"/>
                      </w:rPr>
                    </w:rPrChange>
                  </w:rPr>
                  <w:delText>NA</w:delText>
                </w:r>
              </w:del>
            </w:ins>
          </w:p>
        </w:tc>
        <w:tc>
          <w:tcPr>
            <w:tcW w:w="960" w:type="dxa"/>
            <w:noWrap/>
            <w:hideMark/>
            <w:tcPrChange w:id="99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55" w:author="Nick.Tolimieri" w:date="2022-09-13T14:15:00Z"/>
                <w:del w:id="9956" w:author="Nick.Tolimieri [2]" w:date="2022-09-14T11:37:00Z"/>
                <w:rFonts w:asciiTheme="minorHAnsi" w:eastAsiaTheme="minorHAnsi" w:hAnsiTheme="minorHAnsi" w:cstheme="minorBidi"/>
                <w:sz w:val="22"/>
                <w:szCs w:val="22"/>
                <w:rPrChange w:id="9957" w:author="Nick.Tolimieri" w:date="2022-09-13T14:15:00Z">
                  <w:rPr>
                    <w:ins w:id="9958" w:author="Nick.Tolimieri" w:date="2022-09-13T14:15:00Z"/>
                    <w:del w:id="9959" w:author="Nick.Tolimieri [2]" w:date="2022-09-14T11:37:00Z"/>
                    <w:rFonts w:ascii="Calibri" w:hAnsi="Calibri" w:cs="Calibri"/>
                    <w:color w:val="000000"/>
                    <w:sz w:val="22"/>
                    <w:szCs w:val="22"/>
                  </w:rPr>
                </w:rPrChange>
              </w:rPr>
              <w:pPrChange w:id="9960" w:author="Nick.Tolimieri" w:date="2022-09-13T14:15:00Z">
                <w:pPr/>
              </w:pPrChange>
            </w:pPr>
            <w:ins w:id="9961" w:author="Nick.Tolimieri" w:date="2022-09-13T14:15:00Z">
              <w:del w:id="9962" w:author="Nick.Tolimieri [2]" w:date="2022-09-14T11:37:00Z">
                <w:r w:rsidRPr="00F87AA6" w:rsidDel="008A61D3">
                  <w:rPr>
                    <w:rFonts w:asciiTheme="minorHAnsi" w:eastAsiaTheme="minorHAnsi" w:hAnsiTheme="minorHAnsi" w:cstheme="minorBidi"/>
                    <w:sz w:val="22"/>
                    <w:szCs w:val="22"/>
                    <w:rPrChange w:id="9963" w:author="Nick.Tolimieri" w:date="2022-09-13T14:15:00Z">
                      <w:rPr>
                        <w:rFonts w:ascii="Calibri" w:hAnsi="Calibri" w:cs="Calibri"/>
                        <w:color w:val="000000"/>
                        <w:sz w:val="22"/>
                        <w:szCs w:val="22"/>
                      </w:rPr>
                    </w:rPrChange>
                  </w:rPr>
                  <w:delText>NA</w:delText>
                </w:r>
              </w:del>
            </w:ins>
          </w:p>
        </w:tc>
        <w:tc>
          <w:tcPr>
            <w:tcW w:w="960" w:type="dxa"/>
            <w:noWrap/>
            <w:hideMark/>
            <w:tcPrChange w:id="99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65" w:author="Nick.Tolimieri" w:date="2022-09-13T14:15:00Z"/>
                <w:del w:id="9966" w:author="Nick.Tolimieri [2]" w:date="2022-09-14T11:37:00Z"/>
                <w:rFonts w:asciiTheme="minorHAnsi" w:eastAsiaTheme="minorHAnsi" w:hAnsiTheme="minorHAnsi" w:cstheme="minorBidi"/>
                <w:sz w:val="22"/>
                <w:szCs w:val="22"/>
                <w:rPrChange w:id="9967" w:author="Nick.Tolimieri" w:date="2022-09-13T14:15:00Z">
                  <w:rPr>
                    <w:ins w:id="9968" w:author="Nick.Tolimieri" w:date="2022-09-13T14:15:00Z"/>
                    <w:del w:id="9969" w:author="Nick.Tolimieri [2]" w:date="2022-09-14T11:37:00Z"/>
                    <w:rFonts w:ascii="Calibri" w:hAnsi="Calibri" w:cs="Calibri"/>
                    <w:color w:val="000000"/>
                    <w:sz w:val="22"/>
                    <w:szCs w:val="22"/>
                  </w:rPr>
                </w:rPrChange>
              </w:rPr>
              <w:pPrChange w:id="9970" w:author="Nick.Tolimieri" w:date="2022-09-13T14:15:00Z">
                <w:pPr/>
              </w:pPrChange>
            </w:pPr>
            <w:ins w:id="9971" w:author="Nick.Tolimieri" w:date="2022-09-13T14:15:00Z">
              <w:del w:id="9972" w:author="Nick.Tolimieri [2]" w:date="2022-09-14T11:37:00Z">
                <w:r w:rsidRPr="00F87AA6" w:rsidDel="008A61D3">
                  <w:rPr>
                    <w:rFonts w:asciiTheme="minorHAnsi" w:eastAsiaTheme="minorHAnsi" w:hAnsiTheme="minorHAnsi" w:cstheme="minorBidi"/>
                    <w:sz w:val="22"/>
                    <w:szCs w:val="22"/>
                    <w:rPrChange w:id="9973"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9974" w:author="Nick.Tolimieri" w:date="2022-09-13T14:15:00Z"/>
          <w:del w:id="9975" w:author="Nick.Tolimieri [2]" w:date="2022-09-14T11:37:00Z"/>
          <w:trPrChange w:id="9976" w:author="Nick.Tolimieri" w:date="2022-09-13T14:15:00Z">
            <w:trPr>
              <w:divId w:val="1702248301"/>
              <w:trHeight w:val="300"/>
            </w:trPr>
          </w:trPrChange>
        </w:trPr>
        <w:tc>
          <w:tcPr>
            <w:tcW w:w="960" w:type="dxa"/>
            <w:noWrap/>
            <w:hideMark/>
            <w:tcPrChange w:id="99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78" w:author="Nick.Tolimieri" w:date="2022-09-13T14:15:00Z"/>
                <w:del w:id="9979" w:author="Nick.Tolimieri [2]" w:date="2022-09-14T11:37:00Z"/>
                <w:rFonts w:asciiTheme="minorHAnsi" w:eastAsiaTheme="minorHAnsi" w:hAnsiTheme="minorHAnsi" w:cstheme="minorBidi"/>
                <w:sz w:val="22"/>
                <w:szCs w:val="22"/>
                <w:rPrChange w:id="9980" w:author="Nick.Tolimieri" w:date="2022-09-13T14:15:00Z">
                  <w:rPr>
                    <w:ins w:id="9981" w:author="Nick.Tolimieri" w:date="2022-09-13T14:15:00Z"/>
                    <w:del w:id="9982" w:author="Nick.Tolimieri [2]" w:date="2022-09-14T11:37:00Z"/>
                    <w:rFonts w:ascii="Calibri" w:hAnsi="Calibri" w:cs="Calibri"/>
                    <w:color w:val="000000"/>
                    <w:sz w:val="22"/>
                    <w:szCs w:val="22"/>
                  </w:rPr>
                </w:rPrChange>
              </w:rPr>
              <w:pPrChange w:id="9983" w:author="Nick.Tolimieri" w:date="2022-09-13T14:15:00Z">
                <w:pPr/>
              </w:pPrChange>
            </w:pPr>
            <w:ins w:id="9984" w:author="Nick.Tolimieri" w:date="2022-09-13T14:15:00Z">
              <w:del w:id="9985" w:author="Nick.Tolimieri [2]" w:date="2022-09-14T11:37:00Z">
                <w:r w:rsidRPr="00F87AA6" w:rsidDel="008A61D3">
                  <w:rPr>
                    <w:rFonts w:asciiTheme="minorHAnsi" w:eastAsiaTheme="minorHAnsi" w:hAnsiTheme="minorHAnsi" w:cstheme="minorBidi"/>
                    <w:sz w:val="22"/>
                    <w:szCs w:val="22"/>
                    <w:rPrChange w:id="9986"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99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88" w:author="Nick.Tolimieri" w:date="2022-09-13T14:15:00Z"/>
                <w:del w:id="9989" w:author="Nick.Tolimieri [2]" w:date="2022-09-14T11:37:00Z"/>
                <w:rFonts w:asciiTheme="minorHAnsi" w:eastAsiaTheme="minorHAnsi" w:hAnsiTheme="minorHAnsi" w:cstheme="minorBidi"/>
                <w:sz w:val="22"/>
                <w:szCs w:val="22"/>
                <w:rPrChange w:id="9990" w:author="Nick.Tolimieri" w:date="2022-09-13T14:15:00Z">
                  <w:rPr>
                    <w:ins w:id="9991" w:author="Nick.Tolimieri" w:date="2022-09-13T14:15:00Z"/>
                    <w:del w:id="9992" w:author="Nick.Tolimieri [2]" w:date="2022-09-14T11:37:00Z"/>
                    <w:rFonts w:ascii="Calibri" w:hAnsi="Calibri" w:cs="Calibri"/>
                    <w:color w:val="000000"/>
                    <w:sz w:val="22"/>
                    <w:szCs w:val="22"/>
                  </w:rPr>
                </w:rPrChange>
              </w:rPr>
              <w:pPrChange w:id="9993" w:author="Nick.Tolimieri" w:date="2022-09-13T14:15:00Z">
                <w:pPr>
                  <w:jc w:val="right"/>
                </w:pPr>
              </w:pPrChange>
            </w:pPr>
            <w:ins w:id="9994" w:author="Nick.Tolimieri" w:date="2022-09-13T14:15:00Z">
              <w:del w:id="9995" w:author="Nick.Tolimieri [2]" w:date="2022-09-14T11:37:00Z">
                <w:r w:rsidRPr="00F87AA6" w:rsidDel="008A61D3">
                  <w:rPr>
                    <w:rFonts w:asciiTheme="minorHAnsi" w:eastAsiaTheme="minorHAnsi" w:hAnsiTheme="minorHAnsi" w:cstheme="minorBidi"/>
                    <w:sz w:val="22"/>
                    <w:szCs w:val="22"/>
                    <w:rPrChange w:id="9996" w:author="Nick.Tolimieri" w:date="2022-09-13T14:15:00Z">
                      <w:rPr>
                        <w:rFonts w:ascii="Calibri" w:hAnsi="Calibri" w:cs="Calibri"/>
                        <w:color w:val="000000"/>
                        <w:sz w:val="22"/>
                        <w:szCs w:val="22"/>
                      </w:rPr>
                    </w:rPrChange>
                  </w:rPr>
                  <w:delText>2005</w:delText>
                </w:r>
              </w:del>
            </w:ins>
          </w:p>
        </w:tc>
        <w:tc>
          <w:tcPr>
            <w:tcW w:w="960" w:type="dxa"/>
            <w:noWrap/>
            <w:hideMark/>
            <w:tcPrChange w:id="99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9998" w:author="Nick.Tolimieri" w:date="2022-09-13T14:15:00Z"/>
                <w:del w:id="9999" w:author="Nick.Tolimieri [2]" w:date="2022-09-14T11:37:00Z"/>
                <w:rFonts w:asciiTheme="minorHAnsi" w:eastAsiaTheme="minorHAnsi" w:hAnsiTheme="minorHAnsi" w:cstheme="minorBidi"/>
                <w:sz w:val="22"/>
                <w:szCs w:val="22"/>
                <w:rPrChange w:id="10000" w:author="Nick.Tolimieri" w:date="2022-09-13T14:15:00Z">
                  <w:rPr>
                    <w:ins w:id="10001" w:author="Nick.Tolimieri" w:date="2022-09-13T14:15:00Z"/>
                    <w:del w:id="10002" w:author="Nick.Tolimieri [2]" w:date="2022-09-14T11:37:00Z"/>
                    <w:rFonts w:ascii="Calibri" w:hAnsi="Calibri" w:cs="Calibri"/>
                    <w:color w:val="000000"/>
                    <w:sz w:val="22"/>
                    <w:szCs w:val="22"/>
                  </w:rPr>
                </w:rPrChange>
              </w:rPr>
              <w:pPrChange w:id="10003" w:author="Nick.Tolimieri" w:date="2022-09-13T14:15:00Z">
                <w:pPr>
                  <w:jc w:val="right"/>
                </w:pPr>
              </w:pPrChange>
            </w:pPr>
            <w:ins w:id="10004" w:author="Nick.Tolimieri" w:date="2022-09-13T14:15:00Z">
              <w:del w:id="10005" w:author="Nick.Tolimieri [2]" w:date="2022-09-14T11:37:00Z">
                <w:r w:rsidRPr="00F87AA6" w:rsidDel="008A61D3">
                  <w:rPr>
                    <w:rFonts w:asciiTheme="minorHAnsi" w:eastAsiaTheme="minorHAnsi" w:hAnsiTheme="minorHAnsi" w:cstheme="minorBidi"/>
                    <w:sz w:val="22"/>
                    <w:szCs w:val="22"/>
                    <w:rPrChange w:id="10006" w:author="Nick.Tolimieri" w:date="2022-09-13T14:15:00Z">
                      <w:rPr>
                        <w:rFonts w:ascii="Calibri" w:hAnsi="Calibri" w:cs="Calibri"/>
                        <w:color w:val="000000"/>
                        <w:sz w:val="22"/>
                        <w:szCs w:val="22"/>
                      </w:rPr>
                    </w:rPrChange>
                  </w:rPr>
                  <w:delText>0</w:delText>
                </w:r>
              </w:del>
            </w:ins>
          </w:p>
        </w:tc>
        <w:tc>
          <w:tcPr>
            <w:tcW w:w="960" w:type="dxa"/>
            <w:noWrap/>
            <w:hideMark/>
            <w:tcPrChange w:id="100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08" w:author="Nick.Tolimieri" w:date="2022-09-13T14:15:00Z"/>
                <w:del w:id="10009" w:author="Nick.Tolimieri [2]" w:date="2022-09-14T11:37:00Z"/>
                <w:rFonts w:asciiTheme="minorHAnsi" w:eastAsiaTheme="minorHAnsi" w:hAnsiTheme="minorHAnsi" w:cstheme="minorBidi"/>
                <w:sz w:val="22"/>
                <w:szCs w:val="22"/>
                <w:rPrChange w:id="10010" w:author="Nick.Tolimieri" w:date="2022-09-13T14:15:00Z">
                  <w:rPr>
                    <w:ins w:id="10011" w:author="Nick.Tolimieri" w:date="2022-09-13T14:15:00Z"/>
                    <w:del w:id="10012" w:author="Nick.Tolimieri [2]" w:date="2022-09-14T11:37:00Z"/>
                    <w:rFonts w:ascii="Calibri" w:hAnsi="Calibri" w:cs="Calibri"/>
                    <w:color w:val="000000"/>
                    <w:sz w:val="22"/>
                    <w:szCs w:val="22"/>
                  </w:rPr>
                </w:rPrChange>
              </w:rPr>
              <w:pPrChange w:id="10013" w:author="Nick.Tolimieri" w:date="2022-09-13T14:15:00Z">
                <w:pPr>
                  <w:jc w:val="right"/>
                </w:pPr>
              </w:pPrChange>
            </w:pPr>
            <w:ins w:id="10014" w:author="Nick.Tolimieri" w:date="2022-09-13T14:15:00Z">
              <w:del w:id="10015" w:author="Nick.Tolimieri [2]" w:date="2022-09-14T11:37:00Z">
                <w:r w:rsidRPr="00F87AA6" w:rsidDel="008A61D3">
                  <w:rPr>
                    <w:rFonts w:asciiTheme="minorHAnsi" w:eastAsiaTheme="minorHAnsi" w:hAnsiTheme="minorHAnsi" w:cstheme="minorBidi"/>
                    <w:sz w:val="22"/>
                    <w:szCs w:val="22"/>
                    <w:rPrChange w:id="10016" w:author="Nick.Tolimieri" w:date="2022-09-13T14:15:00Z">
                      <w:rPr>
                        <w:rFonts w:ascii="Calibri" w:hAnsi="Calibri" w:cs="Calibri"/>
                        <w:color w:val="000000"/>
                        <w:sz w:val="22"/>
                        <w:szCs w:val="22"/>
                      </w:rPr>
                    </w:rPrChange>
                  </w:rPr>
                  <w:delText>39</w:delText>
                </w:r>
              </w:del>
            </w:ins>
          </w:p>
        </w:tc>
        <w:tc>
          <w:tcPr>
            <w:tcW w:w="960" w:type="dxa"/>
            <w:noWrap/>
            <w:hideMark/>
            <w:tcPrChange w:id="100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18" w:author="Nick.Tolimieri" w:date="2022-09-13T14:15:00Z"/>
                <w:del w:id="10019" w:author="Nick.Tolimieri [2]" w:date="2022-09-14T11:37:00Z"/>
                <w:rFonts w:asciiTheme="minorHAnsi" w:eastAsiaTheme="minorHAnsi" w:hAnsiTheme="minorHAnsi" w:cstheme="minorBidi"/>
                <w:sz w:val="22"/>
                <w:szCs w:val="22"/>
                <w:rPrChange w:id="10020" w:author="Nick.Tolimieri" w:date="2022-09-13T14:15:00Z">
                  <w:rPr>
                    <w:ins w:id="10021" w:author="Nick.Tolimieri" w:date="2022-09-13T14:15:00Z"/>
                    <w:del w:id="10022" w:author="Nick.Tolimieri [2]" w:date="2022-09-14T11:37:00Z"/>
                    <w:rFonts w:ascii="Calibri" w:hAnsi="Calibri" w:cs="Calibri"/>
                    <w:color w:val="000000"/>
                    <w:sz w:val="22"/>
                    <w:szCs w:val="22"/>
                  </w:rPr>
                </w:rPrChange>
              </w:rPr>
              <w:pPrChange w:id="10023" w:author="Nick.Tolimieri" w:date="2022-09-13T14:15:00Z">
                <w:pPr>
                  <w:jc w:val="right"/>
                </w:pPr>
              </w:pPrChange>
            </w:pPr>
            <w:ins w:id="10024" w:author="Nick.Tolimieri" w:date="2022-09-13T14:15:00Z">
              <w:del w:id="10025" w:author="Nick.Tolimieri [2]" w:date="2022-09-14T11:37:00Z">
                <w:r w:rsidRPr="00F87AA6" w:rsidDel="008A61D3">
                  <w:rPr>
                    <w:rFonts w:asciiTheme="minorHAnsi" w:eastAsiaTheme="minorHAnsi" w:hAnsiTheme="minorHAnsi" w:cstheme="minorBidi"/>
                    <w:sz w:val="22"/>
                    <w:szCs w:val="22"/>
                    <w:rPrChange w:id="10026" w:author="Nick.Tolimieri" w:date="2022-09-13T14:15:00Z">
                      <w:rPr>
                        <w:rFonts w:ascii="Calibri" w:hAnsi="Calibri" w:cs="Calibri"/>
                        <w:color w:val="000000"/>
                        <w:sz w:val="22"/>
                        <w:szCs w:val="22"/>
                      </w:rPr>
                    </w:rPrChange>
                  </w:rPr>
                  <w:delText>1</w:delText>
                </w:r>
              </w:del>
            </w:ins>
          </w:p>
        </w:tc>
        <w:tc>
          <w:tcPr>
            <w:tcW w:w="960" w:type="dxa"/>
            <w:noWrap/>
            <w:hideMark/>
            <w:tcPrChange w:id="100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28" w:author="Nick.Tolimieri" w:date="2022-09-13T14:15:00Z"/>
                <w:del w:id="10029" w:author="Nick.Tolimieri [2]" w:date="2022-09-14T11:37:00Z"/>
                <w:rFonts w:asciiTheme="minorHAnsi" w:eastAsiaTheme="minorHAnsi" w:hAnsiTheme="minorHAnsi" w:cstheme="minorBidi"/>
                <w:sz w:val="22"/>
                <w:szCs w:val="22"/>
                <w:rPrChange w:id="10030" w:author="Nick.Tolimieri" w:date="2022-09-13T14:15:00Z">
                  <w:rPr>
                    <w:ins w:id="10031" w:author="Nick.Tolimieri" w:date="2022-09-13T14:15:00Z"/>
                    <w:del w:id="10032" w:author="Nick.Tolimieri [2]" w:date="2022-09-14T11:37:00Z"/>
                    <w:rFonts w:ascii="Calibri" w:hAnsi="Calibri" w:cs="Calibri"/>
                    <w:color w:val="000000"/>
                    <w:sz w:val="22"/>
                    <w:szCs w:val="22"/>
                  </w:rPr>
                </w:rPrChange>
              </w:rPr>
              <w:pPrChange w:id="10033" w:author="Nick.Tolimieri" w:date="2022-09-13T14:15:00Z">
                <w:pPr>
                  <w:jc w:val="right"/>
                </w:pPr>
              </w:pPrChange>
            </w:pPr>
            <w:ins w:id="10034" w:author="Nick.Tolimieri" w:date="2022-09-13T14:15:00Z">
              <w:del w:id="10035" w:author="Nick.Tolimieri [2]" w:date="2022-09-14T11:37:00Z">
                <w:r w:rsidRPr="00F87AA6" w:rsidDel="008A61D3">
                  <w:rPr>
                    <w:rFonts w:asciiTheme="minorHAnsi" w:eastAsiaTheme="minorHAnsi" w:hAnsiTheme="minorHAnsi" w:cstheme="minorBidi"/>
                    <w:sz w:val="22"/>
                    <w:szCs w:val="22"/>
                    <w:rPrChange w:id="10036" w:author="Nick.Tolimieri" w:date="2022-09-13T14:15:00Z">
                      <w:rPr>
                        <w:rFonts w:ascii="Calibri" w:hAnsi="Calibri" w:cs="Calibri"/>
                        <w:color w:val="000000"/>
                        <w:sz w:val="22"/>
                        <w:szCs w:val="22"/>
                      </w:rPr>
                    </w:rPrChange>
                  </w:rPr>
                  <w:delText>15</w:delText>
                </w:r>
              </w:del>
            </w:ins>
          </w:p>
        </w:tc>
        <w:tc>
          <w:tcPr>
            <w:tcW w:w="960" w:type="dxa"/>
            <w:noWrap/>
            <w:hideMark/>
            <w:tcPrChange w:id="100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38" w:author="Nick.Tolimieri" w:date="2022-09-13T14:15:00Z"/>
                <w:del w:id="10039" w:author="Nick.Tolimieri [2]" w:date="2022-09-14T11:37:00Z"/>
                <w:rFonts w:asciiTheme="minorHAnsi" w:eastAsiaTheme="minorHAnsi" w:hAnsiTheme="minorHAnsi" w:cstheme="minorBidi"/>
                <w:sz w:val="22"/>
                <w:szCs w:val="22"/>
                <w:rPrChange w:id="10040" w:author="Nick.Tolimieri" w:date="2022-09-13T14:15:00Z">
                  <w:rPr>
                    <w:ins w:id="10041" w:author="Nick.Tolimieri" w:date="2022-09-13T14:15:00Z"/>
                    <w:del w:id="10042" w:author="Nick.Tolimieri [2]" w:date="2022-09-14T11:37:00Z"/>
                    <w:rFonts w:ascii="Calibri" w:hAnsi="Calibri" w:cs="Calibri"/>
                    <w:color w:val="000000"/>
                    <w:sz w:val="22"/>
                    <w:szCs w:val="22"/>
                  </w:rPr>
                </w:rPrChange>
              </w:rPr>
              <w:pPrChange w:id="10043" w:author="Nick.Tolimieri" w:date="2022-09-13T14:15:00Z">
                <w:pPr>
                  <w:jc w:val="right"/>
                </w:pPr>
              </w:pPrChange>
            </w:pPr>
            <w:ins w:id="10044" w:author="Nick.Tolimieri" w:date="2022-09-13T14:15:00Z">
              <w:del w:id="10045" w:author="Nick.Tolimieri [2]" w:date="2022-09-14T11:37:00Z">
                <w:r w:rsidRPr="00F87AA6" w:rsidDel="008A61D3">
                  <w:rPr>
                    <w:rFonts w:asciiTheme="minorHAnsi" w:eastAsiaTheme="minorHAnsi" w:hAnsiTheme="minorHAnsi" w:cstheme="minorBidi"/>
                    <w:sz w:val="22"/>
                    <w:szCs w:val="22"/>
                    <w:rPrChange w:id="10046" w:author="Nick.Tolimieri" w:date="2022-09-13T14:15:00Z">
                      <w:rPr>
                        <w:rFonts w:ascii="Calibri" w:hAnsi="Calibri" w:cs="Calibri"/>
                        <w:color w:val="000000"/>
                        <w:sz w:val="22"/>
                        <w:szCs w:val="22"/>
                      </w:rPr>
                    </w:rPrChange>
                  </w:rPr>
                  <w:delText>15</w:delText>
                </w:r>
              </w:del>
            </w:ins>
          </w:p>
        </w:tc>
        <w:tc>
          <w:tcPr>
            <w:tcW w:w="960" w:type="dxa"/>
            <w:noWrap/>
            <w:hideMark/>
            <w:tcPrChange w:id="100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48" w:author="Nick.Tolimieri" w:date="2022-09-13T14:15:00Z"/>
                <w:del w:id="10049" w:author="Nick.Tolimieri [2]" w:date="2022-09-14T11:37:00Z"/>
                <w:rFonts w:asciiTheme="minorHAnsi" w:eastAsiaTheme="minorHAnsi" w:hAnsiTheme="minorHAnsi" w:cstheme="minorBidi"/>
                <w:sz w:val="22"/>
                <w:szCs w:val="22"/>
                <w:rPrChange w:id="10050" w:author="Nick.Tolimieri" w:date="2022-09-13T14:15:00Z">
                  <w:rPr>
                    <w:ins w:id="10051" w:author="Nick.Tolimieri" w:date="2022-09-13T14:15:00Z"/>
                    <w:del w:id="10052" w:author="Nick.Tolimieri [2]" w:date="2022-09-14T11:37:00Z"/>
                    <w:rFonts w:ascii="Calibri" w:hAnsi="Calibri" w:cs="Calibri"/>
                    <w:color w:val="000000"/>
                    <w:sz w:val="22"/>
                    <w:szCs w:val="22"/>
                  </w:rPr>
                </w:rPrChange>
              </w:rPr>
              <w:pPrChange w:id="10053" w:author="Nick.Tolimieri" w:date="2022-09-13T14:15:00Z">
                <w:pPr>
                  <w:jc w:val="right"/>
                </w:pPr>
              </w:pPrChange>
            </w:pPr>
            <w:ins w:id="10054" w:author="Nick.Tolimieri" w:date="2022-09-13T14:15:00Z">
              <w:del w:id="10055" w:author="Nick.Tolimieri [2]" w:date="2022-09-14T11:37:00Z">
                <w:r w:rsidRPr="00F87AA6" w:rsidDel="008A61D3">
                  <w:rPr>
                    <w:rFonts w:asciiTheme="minorHAnsi" w:eastAsiaTheme="minorHAnsi" w:hAnsiTheme="minorHAnsi" w:cstheme="minorBidi"/>
                    <w:sz w:val="22"/>
                    <w:szCs w:val="22"/>
                    <w:rPrChange w:id="10056" w:author="Nick.Tolimieri" w:date="2022-09-13T14:15:00Z">
                      <w:rPr>
                        <w:rFonts w:ascii="Calibri" w:hAnsi="Calibri" w:cs="Calibri"/>
                        <w:color w:val="000000"/>
                        <w:sz w:val="22"/>
                        <w:szCs w:val="22"/>
                      </w:rPr>
                    </w:rPrChange>
                  </w:rPr>
                  <w:delText>15</w:delText>
                </w:r>
              </w:del>
            </w:ins>
          </w:p>
        </w:tc>
        <w:tc>
          <w:tcPr>
            <w:tcW w:w="960" w:type="dxa"/>
            <w:noWrap/>
            <w:hideMark/>
            <w:tcPrChange w:id="100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58" w:author="Nick.Tolimieri" w:date="2022-09-13T14:15:00Z"/>
                <w:del w:id="10059" w:author="Nick.Tolimieri [2]" w:date="2022-09-14T11:37:00Z"/>
                <w:rFonts w:asciiTheme="minorHAnsi" w:eastAsiaTheme="minorHAnsi" w:hAnsiTheme="minorHAnsi" w:cstheme="minorBidi"/>
                <w:sz w:val="22"/>
                <w:szCs w:val="22"/>
                <w:rPrChange w:id="10060" w:author="Nick.Tolimieri" w:date="2022-09-13T14:15:00Z">
                  <w:rPr>
                    <w:ins w:id="10061" w:author="Nick.Tolimieri" w:date="2022-09-13T14:15:00Z"/>
                    <w:del w:id="10062" w:author="Nick.Tolimieri [2]" w:date="2022-09-14T11:37:00Z"/>
                    <w:rFonts w:ascii="Calibri" w:hAnsi="Calibri" w:cs="Calibri"/>
                    <w:color w:val="000000"/>
                    <w:sz w:val="22"/>
                    <w:szCs w:val="22"/>
                  </w:rPr>
                </w:rPrChange>
              </w:rPr>
              <w:pPrChange w:id="10063" w:author="Nick.Tolimieri" w:date="2022-09-13T14:15:00Z">
                <w:pPr>
                  <w:jc w:val="right"/>
                </w:pPr>
              </w:pPrChange>
            </w:pPr>
            <w:ins w:id="10064" w:author="Nick.Tolimieri" w:date="2022-09-13T14:15:00Z">
              <w:del w:id="10065" w:author="Nick.Tolimieri [2]" w:date="2022-09-14T11:37:00Z">
                <w:r w:rsidRPr="00F87AA6" w:rsidDel="008A61D3">
                  <w:rPr>
                    <w:rFonts w:asciiTheme="minorHAnsi" w:eastAsiaTheme="minorHAnsi" w:hAnsiTheme="minorHAnsi" w:cstheme="minorBidi"/>
                    <w:sz w:val="22"/>
                    <w:szCs w:val="22"/>
                    <w:rPrChange w:id="10066" w:author="Nick.Tolimieri" w:date="2022-09-13T14:15:00Z">
                      <w:rPr>
                        <w:rFonts w:ascii="Calibri" w:hAnsi="Calibri" w:cs="Calibri"/>
                        <w:color w:val="000000"/>
                        <w:sz w:val="22"/>
                        <w:szCs w:val="22"/>
                      </w:rPr>
                    </w:rPrChange>
                  </w:rPr>
                  <w:delText>1.96</w:delText>
                </w:r>
              </w:del>
            </w:ins>
          </w:p>
        </w:tc>
        <w:tc>
          <w:tcPr>
            <w:tcW w:w="960" w:type="dxa"/>
            <w:noWrap/>
            <w:hideMark/>
            <w:tcPrChange w:id="100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68" w:author="Nick.Tolimieri" w:date="2022-09-13T14:15:00Z"/>
                <w:del w:id="10069" w:author="Nick.Tolimieri [2]" w:date="2022-09-14T11:37:00Z"/>
                <w:rFonts w:asciiTheme="minorHAnsi" w:eastAsiaTheme="minorHAnsi" w:hAnsiTheme="minorHAnsi" w:cstheme="minorBidi"/>
                <w:sz w:val="22"/>
                <w:szCs w:val="22"/>
                <w:rPrChange w:id="10070" w:author="Nick.Tolimieri" w:date="2022-09-13T14:15:00Z">
                  <w:rPr>
                    <w:ins w:id="10071" w:author="Nick.Tolimieri" w:date="2022-09-13T14:15:00Z"/>
                    <w:del w:id="10072" w:author="Nick.Tolimieri [2]" w:date="2022-09-14T11:37:00Z"/>
                    <w:rFonts w:ascii="Calibri" w:hAnsi="Calibri" w:cs="Calibri"/>
                    <w:color w:val="000000"/>
                    <w:sz w:val="22"/>
                    <w:szCs w:val="22"/>
                  </w:rPr>
                </w:rPrChange>
              </w:rPr>
              <w:pPrChange w:id="10073" w:author="Nick.Tolimieri" w:date="2022-09-13T14:15:00Z">
                <w:pPr>
                  <w:jc w:val="right"/>
                </w:pPr>
              </w:pPrChange>
            </w:pPr>
            <w:ins w:id="10074" w:author="Nick.Tolimieri" w:date="2022-09-13T14:15:00Z">
              <w:del w:id="10075" w:author="Nick.Tolimieri [2]" w:date="2022-09-14T11:37:00Z">
                <w:r w:rsidRPr="00F87AA6" w:rsidDel="008A61D3">
                  <w:rPr>
                    <w:rFonts w:asciiTheme="minorHAnsi" w:eastAsiaTheme="minorHAnsi" w:hAnsiTheme="minorHAnsi" w:cstheme="minorBidi"/>
                    <w:sz w:val="22"/>
                    <w:szCs w:val="22"/>
                    <w:rPrChange w:id="10076" w:author="Nick.Tolimieri" w:date="2022-09-13T14:15:00Z">
                      <w:rPr>
                        <w:rFonts w:ascii="Calibri" w:hAnsi="Calibri" w:cs="Calibri"/>
                        <w:color w:val="000000"/>
                        <w:sz w:val="22"/>
                        <w:szCs w:val="22"/>
                      </w:rPr>
                    </w:rPrChange>
                  </w:rPr>
                  <w:delText>0.32</w:delText>
                </w:r>
              </w:del>
            </w:ins>
          </w:p>
        </w:tc>
      </w:tr>
      <w:tr w:rsidR="00F87AA6" w:rsidRPr="00F87AA6" w:rsidDel="008A61D3" w:rsidTr="00F87AA6">
        <w:trPr>
          <w:divId w:val="1702248301"/>
          <w:trHeight w:val="300"/>
          <w:ins w:id="10077" w:author="Nick.Tolimieri" w:date="2022-09-13T14:15:00Z"/>
          <w:del w:id="10078" w:author="Nick.Tolimieri [2]" w:date="2022-09-14T11:37:00Z"/>
          <w:trPrChange w:id="10079" w:author="Nick.Tolimieri" w:date="2022-09-13T14:15:00Z">
            <w:trPr>
              <w:divId w:val="1702248301"/>
              <w:trHeight w:val="300"/>
            </w:trPr>
          </w:trPrChange>
        </w:trPr>
        <w:tc>
          <w:tcPr>
            <w:tcW w:w="960" w:type="dxa"/>
            <w:noWrap/>
            <w:hideMark/>
            <w:tcPrChange w:id="100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81" w:author="Nick.Tolimieri" w:date="2022-09-13T14:15:00Z"/>
                <w:del w:id="10082" w:author="Nick.Tolimieri [2]" w:date="2022-09-14T11:37:00Z"/>
                <w:rFonts w:asciiTheme="minorHAnsi" w:eastAsiaTheme="minorHAnsi" w:hAnsiTheme="minorHAnsi" w:cstheme="minorBidi"/>
                <w:sz w:val="22"/>
                <w:szCs w:val="22"/>
                <w:rPrChange w:id="10083" w:author="Nick.Tolimieri" w:date="2022-09-13T14:15:00Z">
                  <w:rPr>
                    <w:ins w:id="10084" w:author="Nick.Tolimieri" w:date="2022-09-13T14:15:00Z"/>
                    <w:del w:id="10085" w:author="Nick.Tolimieri [2]" w:date="2022-09-14T11:37:00Z"/>
                    <w:rFonts w:ascii="Calibri" w:hAnsi="Calibri" w:cs="Calibri"/>
                    <w:color w:val="000000"/>
                    <w:sz w:val="22"/>
                    <w:szCs w:val="22"/>
                  </w:rPr>
                </w:rPrChange>
              </w:rPr>
              <w:pPrChange w:id="10086" w:author="Nick.Tolimieri" w:date="2022-09-13T14:15:00Z">
                <w:pPr/>
              </w:pPrChange>
            </w:pPr>
            <w:ins w:id="10087" w:author="Nick.Tolimieri" w:date="2022-09-13T14:15:00Z">
              <w:del w:id="10088" w:author="Nick.Tolimieri [2]" w:date="2022-09-14T11:37:00Z">
                <w:r w:rsidRPr="00F87AA6" w:rsidDel="008A61D3">
                  <w:rPr>
                    <w:rFonts w:asciiTheme="minorHAnsi" w:eastAsiaTheme="minorHAnsi" w:hAnsiTheme="minorHAnsi" w:cstheme="minorBidi"/>
                    <w:sz w:val="22"/>
                    <w:szCs w:val="22"/>
                    <w:rPrChange w:id="10089"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0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091" w:author="Nick.Tolimieri" w:date="2022-09-13T14:15:00Z"/>
                <w:del w:id="10092" w:author="Nick.Tolimieri [2]" w:date="2022-09-14T11:37:00Z"/>
                <w:rFonts w:asciiTheme="minorHAnsi" w:eastAsiaTheme="minorHAnsi" w:hAnsiTheme="minorHAnsi" w:cstheme="minorBidi"/>
                <w:sz w:val="22"/>
                <w:szCs w:val="22"/>
                <w:rPrChange w:id="10093" w:author="Nick.Tolimieri" w:date="2022-09-13T14:15:00Z">
                  <w:rPr>
                    <w:ins w:id="10094" w:author="Nick.Tolimieri" w:date="2022-09-13T14:15:00Z"/>
                    <w:del w:id="10095" w:author="Nick.Tolimieri [2]" w:date="2022-09-14T11:37:00Z"/>
                    <w:rFonts w:ascii="Calibri" w:hAnsi="Calibri" w:cs="Calibri"/>
                    <w:color w:val="000000"/>
                    <w:sz w:val="22"/>
                    <w:szCs w:val="22"/>
                  </w:rPr>
                </w:rPrChange>
              </w:rPr>
              <w:pPrChange w:id="10096" w:author="Nick.Tolimieri" w:date="2022-09-13T14:15:00Z">
                <w:pPr>
                  <w:jc w:val="right"/>
                </w:pPr>
              </w:pPrChange>
            </w:pPr>
            <w:ins w:id="10097" w:author="Nick.Tolimieri" w:date="2022-09-13T14:15:00Z">
              <w:del w:id="10098" w:author="Nick.Tolimieri [2]" w:date="2022-09-14T11:37:00Z">
                <w:r w:rsidRPr="00F87AA6" w:rsidDel="008A61D3">
                  <w:rPr>
                    <w:rFonts w:asciiTheme="minorHAnsi" w:eastAsiaTheme="minorHAnsi" w:hAnsiTheme="minorHAnsi" w:cstheme="minorBidi"/>
                    <w:sz w:val="22"/>
                    <w:szCs w:val="22"/>
                    <w:rPrChange w:id="10099" w:author="Nick.Tolimieri" w:date="2022-09-13T14:15:00Z">
                      <w:rPr>
                        <w:rFonts w:ascii="Calibri" w:hAnsi="Calibri" w:cs="Calibri"/>
                        <w:color w:val="000000"/>
                        <w:sz w:val="22"/>
                        <w:szCs w:val="22"/>
                      </w:rPr>
                    </w:rPrChange>
                  </w:rPr>
                  <w:delText>2006</w:delText>
                </w:r>
              </w:del>
            </w:ins>
          </w:p>
        </w:tc>
        <w:tc>
          <w:tcPr>
            <w:tcW w:w="960" w:type="dxa"/>
            <w:noWrap/>
            <w:hideMark/>
            <w:tcPrChange w:id="101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01" w:author="Nick.Tolimieri" w:date="2022-09-13T14:15:00Z"/>
                <w:del w:id="10102" w:author="Nick.Tolimieri [2]" w:date="2022-09-14T11:37:00Z"/>
                <w:rFonts w:asciiTheme="minorHAnsi" w:eastAsiaTheme="minorHAnsi" w:hAnsiTheme="minorHAnsi" w:cstheme="minorBidi"/>
                <w:sz w:val="22"/>
                <w:szCs w:val="22"/>
                <w:rPrChange w:id="10103" w:author="Nick.Tolimieri" w:date="2022-09-13T14:15:00Z">
                  <w:rPr>
                    <w:ins w:id="10104" w:author="Nick.Tolimieri" w:date="2022-09-13T14:15:00Z"/>
                    <w:del w:id="10105" w:author="Nick.Tolimieri [2]" w:date="2022-09-14T11:37:00Z"/>
                    <w:rFonts w:ascii="Calibri" w:hAnsi="Calibri" w:cs="Calibri"/>
                    <w:color w:val="000000"/>
                    <w:sz w:val="22"/>
                    <w:szCs w:val="22"/>
                  </w:rPr>
                </w:rPrChange>
              </w:rPr>
              <w:pPrChange w:id="10106" w:author="Nick.Tolimieri" w:date="2022-09-13T14:15:00Z">
                <w:pPr>
                  <w:jc w:val="right"/>
                </w:pPr>
              </w:pPrChange>
            </w:pPr>
            <w:ins w:id="10107" w:author="Nick.Tolimieri" w:date="2022-09-13T14:15:00Z">
              <w:del w:id="10108" w:author="Nick.Tolimieri [2]" w:date="2022-09-14T11:37:00Z">
                <w:r w:rsidRPr="00F87AA6" w:rsidDel="008A61D3">
                  <w:rPr>
                    <w:rFonts w:asciiTheme="minorHAnsi" w:eastAsiaTheme="minorHAnsi" w:hAnsiTheme="minorHAnsi" w:cstheme="minorBidi"/>
                    <w:sz w:val="22"/>
                    <w:szCs w:val="22"/>
                    <w:rPrChange w:id="10109" w:author="Nick.Tolimieri" w:date="2022-09-13T14:15:00Z">
                      <w:rPr>
                        <w:rFonts w:ascii="Calibri" w:hAnsi="Calibri" w:cs="Calibri"/>
                        <w:color w:val="000000"/>
                        <w:sz w:val="22"/>
                        <w:szCs w:val="22"/>
                      </w:rPr>
                    </w:rPrChange>
                  </w:rPr>
                  <w:delText>0</w:delText>
                </w:r>
              </w:del>
            </w:ins>
          </w:p>
        </w:tc>
        <w:tc>
          <w:tcPr>
            <w:tcW w:w="960" w:type="dxa"/>
            <w:noWrap/>
            <w:hideMark/>
            <w:tcPrChange w:id="101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11" w:author="Nick.Tolimieri" w:date="2022-09-13T14:15:00Z"/>
                <w:del w:id="10112" w:author="Nick.Tolimieri [2]" w:date="2022-09-14T11:37:00Z"/>
                <w:rFonts w:asciiTheme="minorHAnsi" w:eastAsiaTheme="minorHAnsi" w:hAnsiTheme="minorHAnsi" w:cstheme="minorBidi"/>
                <w:sz w:val="22"/>
                <w:szCs w:val="22"/>
                <w:rPrChange w:id="10113" w:author="Nick.Tolimieri" w:date="2022-09-13T14:15:00Z">
                  <w:rPr>
                    <w:ins w:id="10114" w:author="Nick.Tolimieri" w:date="2022-09-13T14:15:00Z"/>
                    <w:del w:id="10115" w:author="Nick.Tolimieri [2]" w:date="2022-09-14T11:37:00Z"/>
                    <w:rFonts w:ascii="Calibri" w:hAnsi="Calibri" w:cs="Calibri"/>
                    <w:color w:val="000000"/>
                    <w:sz w:val="22"/>
                    <w:szCs w:val="22"/>
                  </w:rPr>
                </w:rPrChange>
              </w:rPr>
              <w:pPrChange w:id="10116" w:author="Nick.Tolimieri" w:date="2022-09-13T14:15:00Z">
                <w:pPr>
                  <w:jc w:val="right"/>
                </w:pPr>
              </w:pPrChange>
            </w:pPr>
            <w:ins w:id="10117" w:author="Nick.Tolimieri" w:date="2022-09-13T14:15:00Z">
              <w:del w:id="10118" w:author="Nick.Tolimieri [2]" w:date="2022-09-14T11:37:00Z">
                <w:r w:rsidRPr="00F87AA6" w:rsidDel="008A61D3">
                  <w:rPr>
                    <w:rFonts w:asciiTheme="minorHAnsi" w:eastAsiaTheme="minorHAnsi" w:hAnsiTheme="minorHAnsi" w:cstheme="minorBidi"/>
                    <w:sz w:val="22"/>
                    <w:szCs w:val="22"/>
                    <w:rPrChange w:id="10119" w:author="Nick.Tolimieri" w:date="2022-09-13T14:15:00Z">
                      <w:rPr>
                        <w:rFonts w:ascii="Calibri" w:hAnsi="Calibri" w:cs="Calibri"/>
                        <w:color w:val="000000"/>
                        <w:sz w:val="22"/>
                        <w:szCs w:val="22"/>
                      </w:rPr>
                    </w:rPrChange>
                  </w:rPr>
                  <w:delText>22</w:delText>
                </w:r>
              </w:del>
            </w:ins>
          </w:p>
        </w:tc>
        <w:tc>
          <w:tcPr>
            <w:tcW w:w="960" w:type="dxa"/>
            <w:noWrap/>
            <w:hideMark/>
            <w:tcPrChange w:id="101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21" w:author="Nick.Tolimieri" w:date="2022-09-13T14:15:00Z"/>
                <w:del w:id="10122" w:author="Nick.Tolimieri [2]" w:date="2022-09-14T11:37:00Z"/>
                <w:rFonts w:asciiTheme="minorHAnsi" w:eastAsiaTheme="minorHAnsi" w:hAnsiTheme="minorHAnsi" w:cstheme="minorBidi"/>
                <w:sz w:val="22"/>
                <w:szCs w:val="22"/>
                <w:rPrChange w:id="10123" w:author="Nick.Tolimieri" w:date="2022-09-13T14:15:00Z">
                  <w:rPr>
                    <w:ins w:id="10124" w:author="Nick.Tolimieri" w:date="2022-09-13T14:15:00Z"/>
                    <w:del w:id="10125" w:author="Nick.Tolimieri [2]" w:date="2022-09-14T11:37:00Z"/>
                    <w:rFonts w:ascii="Calibri" w:hAnsi="Calibri" w:cs="Calibri"/>
                    <w:color w:val="000000"/>
                    <w:sz w:val="22"/>
                    <w:szCs w:val="22"/>
                  </w:rPr>
                </w:rPrChange>
              </w:rPr>
              <w:pPrChange w:id="10126" w:author="Nick.Tolimieri" w:date="2022-09-13T14:15:00Z">
                <w:pPr>
                  <w:jc w:val="right"/>
                </w:pPr>
              </w:pPrChange>
            </w:pPr>
            <w:ins w:id="10127" w:author="Nick.Tolimieri" w:date="2022-09-13T14:15:00Z">
              <w:del w:id="10128" w:author="Nick.Tolimieri [2]" w:date="2022-09-14T11:37:00Z">
                <w:r w:rsidRPr="00F87AA6" w:rsidDel="008A61D3">
                  <w:rPr>
                    <w:rFonts w:asciiTheme="minorHAnsi" w:eastAsiaTheme="minorHAnsi" w:hAnsiTheme="minorHAnsi" w:cstheme="minorBidi"/>
                    <w:sz w:val="22"/>
                    <w:szCs w:val="22"/>
                    <w:rPrChange w:id="10129" w:author="Nick.Tolimieri" w:date="2022-09-13T14:15:00Z">
                      <w:rPr>
                        <w:rFonts w:ascii="Calibri" w:hAnsi="Calibri" w:cs="Calibri"/>
                        <w:color w:val="000000"/>
                        <w:sz w:val="22"/>
                        <w:szCs w:val="22"/>
                      </w:rPr>
                    </w:rPrChange>
                  </w:rPr>
                  <w:delText>1</w:delText>
                </w:r>
              </w:del>
            </w:ins>
          </w:p>
        </w:tc>
        <w:tc>
          <w:tcPr>
            <w:tcW w:w="960" w:type="dxa"/>
            <w:noWrap/>
            <w:hideMark/>
            <w:tcPrChange w:id="101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31" w:author="Nick.Tolimieri" w:date="2022-09-13T14:15:00Z"/>
                <w:del w:id="10132" w:author="Nick.Tolimieri [2]" w:date="2022-09-14T11:37:00Z"/>
                <w:rFonts w:asciiTheme="minorHAnsi" w:eastAsiaTheme="minorHAnsi" w:hAnsiTheme="minorHAnsi" w:cstheme="minorBidi"/>
                <w:sz w:val="22"/>
                <w:szCs w:val="22"/>
                <w:rPrChange w:id="10133" w:author="Nick.Tolimieri" w:date="2022-09-13T14:15:00Z">
                  <w:rPr>
                    <w:ins w:id="10134" w:author="Nick.Tolimieri" w:date="2022-09-13T14:15:00Z"/>
                    <w:del w:id="10135" w:author="Nick.Tolimieri [2]" w:date="2022-09-14T11:37:00Z"/>
                    <w:rFonts w:ascii="Calibri" w:hAnsi="Calibri" w:cs="Calibri"/>
                    <w:color w:val="000000"/>
                    <w:sz w:val="22"/>
                    <w:szCs w:val="22"/>
                  </w:rPr>
                </w:rPrChange>
              </w:rPr>
              <w:pPrChange w:id="10136" w:author="Nick.Tolimieri" w:date="2022-09-13T14:15:00Z">
                <w:pPr>
                  <w:jc w:val="right"/>
                </w:pPr>
              </w:pPrChange>
            </w:pPr>
            <w:ins w:id="10137" w:author="Nick.Tolimieri" w:date="2022-09-13T14:15:00Z">
              <w:del w:id="10138" w:author="Nick.Tolimieri [2]" w:date="2022-09-14T11:37:00Z">
                <w:r w:rsidRPr="00F87AA6" w:rsidDel="008A61D3">
                  <w:rPr>
                    <w:rFonts w:asciiTheme="minorHAnsi" w:eastAsiaTheme="minorHAnsi" w:hAnsiTheme="minorHAnsi" w:cstheme="minorBidi"/>
                    <w:sz w:val="22"/>
                    <w:szCs w:val="22"/>
                    <w:rPrChange w:id="10139" w:author="Nick.Tolimieri" w:date="2022-09-13T14:15:00Z">
                      <w:rPr>
                        <w:rFonts w:ascii="Calibri" w:hAnsi="Calibri" w:cs="Calibri"/>
                        <w:color w:val="000000"/>
                        <w:sz w:val="22"/>
                        <w:szCs w:val="22"/>
                      </w:rPr>
                    </w:rPrChange>
                  </w:rPr>
                  <w:delText>6</w:delText>
                </w:r>
              </w:del>
            </w:ins>
          </w:p>
        </w:tc>
        <w:tc>
          <w:tcPr>
            <w:tcW w:w="960" w:type="dxa"/>
            <w:noWrap/>
            <w:hideMark/>
            <w:tcPrChange w:id="101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41" w:author="Nick.Tolimieri" w:date="2022-09-13T14:15:00Z"/>
                <w:del w:id="10142" w:author="Nick.Tolimieri [2]" w:date="2022-09-14T11:37:00Z"/>
                <w:rFonts w:asciiTheme="minorHAnsi" w:eastAsiaTheme="minorHAnsi" w:hAnsiTheme="minorHAnsi" w:cstheme="minorBidi"/>
                <w:sz w:val="22"/>
                <w:szCs w:val="22"/>
                <w:rPrChange w:id="10143" w:author="Nick.Tolimieri" w:date="2022-09-13T14:15:00Z">
                  <w:rPr>
                    <w:ins w:id="10144" w:author="Nick.Tolimieri" w:date="2022-09-13T14:15:00Z"/>
                    <w:del w:id="10145" w:author="Nick.Tolimieri [2]" w:date="2022-09-14T11:37:00Z"/>
                    <w:rFonts w:ascii="Calibri" w:hAnsi="Calibri" w:cs="Calibri"/>
                    <w:color w:val="000000"/>
                    <w:sz w:val="22"/>
                    <w:szCs w:val="22"/>
                  </w:rPr>
                </w:rPrChange>
              </w:rPr>
              <w:pPrChange w:id="10146" w:author="Nick.Tolimieri" w:date="2022-09-13T14:15:00Z">
                <w:pPr>
                  <w:jc w:val="right"/>
                </w:pPr>
              </w:pPrChange>
            </w:pPr>
            <w:ins w:id="10147" w:author="Nick.Tolimieri" w:date="2022-09-13T14:15:00Z">
              <w:del w:id="10148" w:author="Nick.Tolimieri [2]" w:date="2022-09-14T11:37:00Z">
                <w:r w:rsidRPr="00F87AA6" w:rsidDel="008A61D3">
                  <w:rPr>
                    <w:rFonts w:asciiTheme="minorHAnsi" w:eastAsiaTheme="minorHAnsi" w:hAnsiTheme="minorHAnsi" w:cstheme="minorBidi"/>
                    <w:sz w:val="22"/>
                    <w:szCs w:val="22"/>
                    <w:rPrChange w:id="10149" w:author="Nick.Tolimieri" w:date="2022-09-13T14:15:00Z">
                      <w:rPr>
                        <w:rFonts w:ascii="Calibri" w:hAnsi="Calibri" w:cs="Calibri"/>
                        <w:color w:val="000000"/>
                        <w:sz w:val="22"/>
                        <w:szCs w:val="22"/>
                      </w:rPr>
                    </w:rPrChange>
                  </w:rPr>
                  <w:delText>6</w:delText>
                </w:r>
              </w:del>
            </w:ins>
          </w:p>
        </w:tc>
        <w:tc>
          <w:tcPr>
            <w:tcW w:w="960" w:type="dxa"/>
            <w:noWrap/>
            <w:hideMark/>
            <w:tcPrChange w:id="101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51" w:author="Nick.Tolimieri" w:date="2022-09-13T14:15:00Z"/>
                <w:del w:id="10152" w:author="Nick.Tolimieri [2]" w:date="2022-09-14T11:37:00Z"/>
                <w:rFonts w:asciiTheme="minorHAnsi" w:eastAsiaTheme="minorHAnsi" w:hAnsiTheme="minorHAnsi" w:cstheme="minorBidi"/>
                <w:sz w:val="22"/>
                <w:szCs w:val="22"/>
                <w:rPrChange w:id="10153" w:author="Nick.Tolimieri" w:date="2022-09-13T14:15:00Z">
                  <w:rPr>
                    <w:ins w:id="10154" w:author="Nick.Tolimieri" w:date="2022-09-13T14:15:00Z"/>
                    <w:del w:id="10155" w:author="Nick.Tolimieri [2]" w:date="2022-09-14T11:37:00Z"/>
                    <w:rFonts w:ascii="Calibri" w:hAnsi="Calibri" w:cs="Calibri"/>
                    <w:color w:val="000000"/>
                    <w:sz w:val="22"/>
                    <w:szCs w:val="22"/>
                  </w:rPr>
                </w:rPrChange>
              </w:rPr>
              <w:pPrChange w:id="10156" w:author="Nick.Tolimieri" w:date="2022-09-13T14:15:00Z">
                <w:pPr>
                  <w:jc w:val="right"/>
                </w:pPr>
              </w:pPrChange>
            </w:pPr>
            <w:ins w:id="10157" w:author="Nick.Tolimieri" w:date="2022-09-13T14:15:00Z">
              <w:del w:id="10158" w:author="Nick.Tolimieri [2]" w:date="2022-09-14T11:37:00Z">
                <w:r w:rsidRPr="00F87AA6" w:rsidDel="008A61D3">
                  <w:rPr>
                    <w:rFonts w:asciiTheme="minorHAnsi" w:eastAsiaTheme="minorHAnsi" w:hAnsiTheme="minorHAnsi" w:cstheme="minorBidi"/>
                    <w:sz w:val="22"/>
                    <w:szCs w:val="22"/>
                    <w:rPrChange w:id="10159" w:author="Nick.Tolimieri" w:date="2022-09-13T14:15:00Z">
                      <w:rPr>
                        <w:rFonts w:ascii="Calibri" w:hAnsi="Calibri" w:cs="Calibri"/>
                        <w:color w:val="000000"/>
                        <w:sz w:val="22"/>
                        <w:szCs w:val="22"/>
                      </w:rPr>
                    </w:rPrChange>
                  </w:rPr>
                  <w:delText>6</w:delText>
                </w:r>
              </w:del>
            </w:ins>
          </w:p>
        </w:tc>
        <w:tc>
          <w:tcPr>
            <w:tcW w:w="960" w:type="dxa"/>
            <w:noWrap/>
            <w:hideMark/>
            <w:tcPrChange w:id="101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61" w:author="Nick.Tolimieri" w:date="2022-09-13T14:15:00Z"/>
                <w:del w:id="10162" w:author="Nick.Tolimieri [2]" w:date="2022-09-14T11:37:00Z"/>
                <w:rFonts w:asciiTheme="minorHAnsi" w:eastAsiaTheme="minorHAnsi" w:hAnsiTheme="minorHAnsi" w:cstheme="minorBidi"/>
                <w:sz w:val="22"/>
                <w:szCs w:val="22"/>
                <w:rPrChange w:id="10163" w:author="Nick.Tolimieri" w:date="2022-09-13T14:15:00Z">
                  <w:rPr>
                    <w:ins w:id="10164" w:author="Nick.Tolimieri" w:date="2022-09-13T14:15:00Z"/>
                    <w:del w:id="10165" w:author="Nick.Tolimieri [2]" w:date="2022-09-14T11:37:00Z"/>
                    <w:rFonts w:ascii="Calibri" w:hAnsi="Calibri" w:cs="Calibri"/>
                    <w:color w:val="000000"/>
                    <w:sz w:val="22"/>
                    <w:szCs w:val="22"/>
                  </w:rPr>
                </w:rPrChange>
              </w:rPr>
              <w:pPrChange w:id="10166" w:author="Nick.Tolimieri" w:date="2022-09-13T14:15:00Z">
                <w:pPr>
                  <w:jc w:val="right"/>
                </w:pPr>
              </w:pPrChange>
            </w:pPr>
            <w:ins w:id="10167" w:author="Nick.Tolimieri" w:date="2022-09-13T14:15:00Z">
              <w:del w:id="10168" w:author="Nick.Tolimieri [2]" w:date="2022-09-14T11:37:00Z">
                <w:r w:rsidRPr="00F87AA6" w:rsidDel="008A61D3">
                  <w:rPr>
                    <w:rFonts w:asciiTheme="minorHAnsi" w:eastAsiaTheme="minorHAnsi" w:hAnsiTheme="minorHAnsi" w:cstheme="minorBidi"/>
                    <w:sz w:val="22"/>
                    <w:szCs w:val="22"/>
                    <w:rPrChange w:id="10169" w:author="Nick.Tolimieri" w:date="2022-09-13T14:15:00Z">
                      <w:rPr>
                        <w:rFonts w:ascii="Calibri" w:hAnsi="Calibri" w:cs="Calibri"/>
                        <w:color w:val="000000"/>
                        <w:sz w:val="22"/>
                        <w:szCs w:val="22"/>
                      </w:rPr>
                    </w:rPrChange>
                  </w:rPr>
                  <w:delText>1.9</w:delText>
                </w:r>
              </w:del>
            </w:ins>
          </w:p>
        </w:tc>
        <w:tc>
          <w:tcPr>
            <w:tcW w:w="960" w:type="dxa"/>
            <w:noWrap/>
            <w:hideMark/>
            <w:tcPrChange w:id="101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71" w:author="Nick.Tolimieri" w:date="2022-09-13T14:15:00Z"/>
                <w:del w:id="10172" w:author="Nick.Tolimieri [2]" w:date="2022-09-14T11:37:00Z"/>
                <w:rFonts w:asciiTheme="minorHAnsi" w:eastAsiaTheme="minorHAnsi" w:hAnsiTheme="minorHAnsi" w:cstheme="minorBidi"/>
                <w:sz w:val="22"/>
                <w:szCs w:val="22"/>
                <w:rPrChange w:id="10173" w:author="Nick.Tolimieri" w:date="2022-09-13T14:15:00Z">
                  <w:rPr>
                    <w:ins w:id="10174" w:author="Nick.Tolimieri" w:date="2022-09-13T14:15:00Z"/>
                    <w:del w:id="10175" w:author="Nick.Tolimieri [2]" w:date="2022-09-14T11:37:00Z"/>
                    <w:rFonts w:ascii="Calibri" w:hAnsi="Calibri" w:cs="Calibri"/>
                    <w:color w:val="000000"/>
                    <w:sz w:val="22"/>
                    <w:szCs w:val="22"/>
                  </w:rPr>
                </w:rPrChange>
              </w:rPr>
              <w:pPrChange w:id="10176" w:author="Nick.Tolimieri" w:date="2022-09-13T14:15:00Z">
                <w:pPr>
                  <w:jc w:val="right"/>
                </w:pPr>
              </w:pPrChange>
            </w:pPr>
            <w:ins w:id="10177" w:author="Nick.Tolimieri" w:date="2022-09-13T14:15:00Z">
              <w:del w:id="10178" w:author="Nick.Tolimieri [2]" w:date="2022-09-14T11:37:00Z">
                <w:r w:rsidRPr="00F87AA6" w:rsidDel="008A61D3">
                  <w:rPr>
                    <w:rFonts w:asciiTheme="minorHAnsi" w:eastAsiaTheme="minorHAnsi" w:hAnsiTheme="minorHAnsi" w:cstheme="minorBidi"/>
                    <w:sz w:val="22"/>
                    <w:szCs w:val="22"/>
                    <w:rPrChange w:id="10179" w:author="Nick.Tolimieri" w:date="2022-09-13T14:15:00Z">
                      <w:rPr>
                        <w:rFonts w:ascii="Calibri" w:hAnsi="Calibri" w:cs="Calibri"/>
                        <w:color w:val="000000"/>
                        <w:sz w:val="22"/>
                        <w:szCs w:val="22"/>
                      </w:rPr>
                    </w:rPrChange>
                  </w:rPr>
                  <w:delText>0.29</w:delText>
                </w:r>
              </w:del>
            </w:ins>
          </w:p>
        </w:tc>
      </w:tr>
      <w:tr w:rsidR="00F87AA6" w:rsidRPr="00F87AA6" w:rsidDel="008A61D3" w:rsidTr="00F87AA6">
        <w:trPr>
          <w:divId w:val="1702248301"/>
          <w:trHeight w:val="300"/>
          <w:ins w:id="10180" w:author="Nick.Tolimieri" w:date="2022-09-13T14:15:00Z"/>
          <w:del w:id="10181" w:author="Nick.Tolimieri [2]" w:date="2022-09-14T11:37:00Z"/>
          <w:trPrChange w:id="10182" w:author="Nick.Tolimieri" w:date="2022-09-13T14:15:00Z">
            <w:trPr>
              <w:divId w:val="1702248301"/>
              <w:trHeight w:val="300"/>
            </w:trPr>
          </w:trPrChange>
        </w:trPr>
        <w:tc>
          <w:tcPr>
            <w:tcW w:w="960" w:type="dxa"/>
            <w:noWrap/>
            <w:hideMark/>
            <w:tcPrChange w:id="101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84" w:author="Nick.Tolimieri" w:date="2022-09-13T14:15:00Z"/>
                <w:del w:id="10185" w:author="Nick.Tolimieri [2]" w:date="2022-09-14T11:37:00Z"/>
                <w:rFonts w:asciiTheme="minorHAnsi" w:eastAsiaTheme="minorHAnsi" w:hAnsiTheme="minorHAnsi" w:cstheme="minorBidi"/>
                <w:sz w:val="22"/>
                <w:szCs w:val="22"/>
                <w:rPrChange w:id="10186" w:author="Nick.Tolimieri" w:date="2022-09-13T14:15:00Z">
                  <w:rPr>
                    <w:ins w:id="10187" w:author="Nick.Tolimieri" w:date="2022-09-13T14:15:00Z"/>
                    <w:del w:id="10188" w:author="Nick.Tolimieri [2]" w:date="2022-09-14T11:37:00Z"/>
                    <w:rFonts w:ascii="Calibri" w:hAnsi="Calibri" w:cs="Calibri"/>
                    <w:color w:val="000000"/>
                    <w:sz w:val="22"/>
                    <w:szCs w:val="22"/>
                  </w:rPr>
                </w:rPrChange>
              </w:rPr>
              <w:pPrChange w:id="10189" w:author="Nick.Tolimieri" w:date="2022-09-13T14:15:00Z">
                <w:pPr/>
              </w:pPrChange>
            </w:pPr>
            <w:ins w:id="10190" w:author="Nick.Tolimieri" w:date="2022-09-13T14:15:00Z">
              <w:del w:id="10191" w:author="Nick.Tolimieri [2]" w:date="2022-09-14T11:37:00Z">
                <w:r w:rsidRPr="00F87AA6" w:rsidDel="008A61D3">
                  <w:rPr>
                    <w:rFonts w:asciiTheme="minorHAnsi" w:eastAsiaTheme="minorHAnsi" w:hAnsiTheme="minorHAnsi" w:cstheme="minorBidi"/>
                    <w:sz w:val="22"/>
                    <w:szCs w:val="22"/>
                    <w:rPrChange w:id="10192"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1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194" w:author="Nick.Tolimieri" w:date="2022-09-13T14:15:00Z"/>
                <w:del w:id="10195" w:author="Nick.Tolimieri [2]" w:date="2022-09-14T11:37:00Z"/>
                <w:rFonts w:asciiTheme="minorHAnsi" w:eastAsiaTheme="minorHAnsi" w:hAnsiTheme="minorHAnsi" w:cstheme="minorBidi"/>
                <w:sz w:val="22"/>
                <w:szCs w:val="22"/>
                <w:rPrChange w:id="10196" w:author="Nick.Tolimieri" w:date="2022-09-13T14:15:00Z">
                  <w:rPr>
                    <w:ins w:id="10197" w:author="Nick.Tolimieri" w:date="2022-09-13T14:15:00Z"/>
                    <w:del w:id="10198" w:author="Nick.Tolimieri [2]" w:date="2022-09-14T11:37:00Z"/>
                    <w:rFonts w:ascii="Calibri" w:hAnsi="Calibri" w:cs="Calibri"/>
                    <w:color w:val="000000"/>
                    <w:sz w:val="22"/>
                    <w:szCs w:val="22"/>
                  </w:rPr>
                </w:rPrChange>
              </w:rPr>
              <w:pPrChange w:id="10199" w:author="Nick.Tolimieri" w:date="2022-09-13T14:15:00Z">
                <w:pPr>
                  <w:jc w:val="right"/>
                </w:pPr>
              </w:pPrChange>
            </w:pPr>
            <w:ins w:id="10200" w:author="Nick.Tolimieri" w:date="2022-09-13T14:15:00Z">
              <w:del w:id="10201" w:author="Nick.Tolimieri [2]" w:date="2022-09-14T11:37:00Z">
                <w:r w:rsidRPr="00F87AA6" w:rsidDel="008A61D3">
                  <w:rPr>
                    <w:rFonts w:asciiTheme="minorHAnsi" w:eastAsiaTheme="minorHAnsi" w:hAnsiTheme="minorHAnsi" w:cstheme="minorBidi"/>
                    <w:sz w:val="22"/>
                    <w:szCs w:val="22"/>
                    <w:rPrChange w:id="10202" w:author="Nick.Tolimieri" w:date="2022-09-13T14:15:00Z">
                      <w:rPr>
                        <w:rFonts w:ascii="Calibri" w:hAnsi="Calibri" w:cs="Calibri"/>
                        <w:color w:val="000000"/>
                        <w:sz w:val="22"/>
                        <w:szCs w:val="22"/>
                      </w:rPr>
                    </w:rPrChange>
                  </w:rPr>
                  <w:delText>2007</w:delText>
                </w:r>
              </w:del>
            </w:ins>
          </w:p>
        </w:tc>
        <w:tc>
          <w:tcPr>
            <w:tcW w:w="960" w:type="dxa"/>
            <w:noWrap/>
            <w:hideMark/>
            <w:tcPrChange w:id="102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04" w:author="Nick.Tolimieri" w:date="2022-09-13T14:15:00Z"/>
                <w:del w:id="10205" w:author="Nick.Tolimieri [2]" w:date="2022-09-14T11:37:00Z"/>
                <w:rFonts w:asciiTheme="minorHAnsi" w:eastAsiaTheme="minorHAnsi" w:hAnsiTheme="minorHAnsi" w:cstheme="minorBidi"/>
                <w:sz w:val="22"/>
                <w:szCs w:val="22"/>
                <w:rPrChange w:id="10206" w:author="Nick.Tolimieri" w:date="2022-09-13T14:15:00Z">
                  <w:rPr>
                    <w:ins w:id="10207" w:author="Nick.Tolimieri" w:date="2022-09-13T14:15:00Z"/>
                    <w:del w:id="10208" w:author="Nick.Tolimieri [2]" w:date="2022-09-14T11:37:00Z"/>
                    <w:rFonts w:ascii="Calibri" w:hAnsi="Calibri" w:cs="Calibri"/>
                    <w:color w:val="000000"/>
                    <w:sz w:val="22"/>
                    <w:szCs w:val="22"/>
                  </w:rPr>
                </w:rPrChange>
              </w:rPr>
              <w:pPrChange w:id="10209" w:author="Nick.Tolimieri" w:date="2022-09-13T14:15:00Z">
                <w:pPr>
                  <w:jc w:val="right"/>
                </w:pPr>
              </w:pPrChange>
            </w:pPr>
            <w:ins w:id="10210" w:author="Nick.Tolimieri" w:date="2022-09-13T14:15:00Z">
              <w:del w:id="10211" w:author="Nick.Tolimieri [2]" w:date="2022-09-14T11:37:00Z">
                <w:r w:rsidRPr="00F87AA6" w:rsidDel="008A61D3">
                  <w:rPr>
                    <w:rFonts w:asciiTheme="minorHAnsi" w:eastAsiaTheme="minorHAnsi" w:hAnsiTheme="minorHAnsi" w:cstheme="minorBidi"/>
                    <w:sz w:val="22"/>
                    <w:szCs w:val="22"/>
                    <w:rPrChange w:id="10212" w:author="Nick.Tolimieri" w:date="2022-09-13T14:15:00Z">
                      <w:rPr>
                        <w:rFonts w:ascii="Calibri" w:hAnsi="Calibri" w:cs="Calibri"/>
                        <w:color w:val="000000"/>
                        <w:sz w:val="22"/>
                        <w:szCs w:val="22"/>
                      </w:rPr>
                    </w:rPrChange>
                  </w:rPr>
                  <w:delText>5</w:delText>
                </w:r>
              </w:del>
            </w:ins>
          </w:p>
        </w:tc>
        <w:tc>
          <w:tcPr>
            <w:tcW w:w="960" w:type="dxa"/>
            <w:noWrap/>
            <w:hideMark/>
            <w:tcPrChange w:id="102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14" w:author="Nick.Tolimieri" w:date="2022-09-13T14:15:00Z"/>
                <w:del w:id="10215" w:author="Nick.Tolimieri [2]" w:date="2022-09-14T11:37:00Z"/>
                <w:rFonts w:asciiTheme="minorHAnsi" w:eastAsiaTheme="minorHAnsi" w:hAnsiTheme="minorHAnsi" w:cstheme="minorBidi"/>
                <w:sz w:val="22"/>
                <w:szCs w:val="22"/>
                <w:rPrChange w:id="10216" w:author="Nick.Tolimieri" w:date="2022-09-13T14:15:00Z">
                  <w:rPr>
                    <w:ins w:id="10217" w:author="Nick.Tolimieri" w:date="2022-09-13T14:15:00Z"/>
                    <w:del w:id="10218" w:author="Nick.Tolimieri [2]" w:date="2022-09-14T11:37:00Z"/>
                    <w:rFonts w:ascii="Calibri" w:hAnsi="Calibri" w:cs="Calibri"/>
                    <w:color w:val="000000"/>
                    <w:sz w:val="22"/>
                    <w:szCs w:val="22"/>
                  </w:rPr>
                </w:rPrChange>
              </w:rPr>
              <w:pPrChange w:id="10219" w:author="Nick.Tolimieri" w:date="2022-09-13T14:15:00Z">
                <w:pPr>
                  <w:jc w:val="right"/>
                </w:pPr>
              </w:pPrChange>
            </w:pPr>
            <w:ins w:id="10220" w:author="Nick.Tolimieri" w:date="2022-09-13T14:15:00Z">
              <w:del w:id="10221" w:author="Nick.Tolimieri [2]" w:date="2022-09-14T11:37:00Z">
                <w:r w:rsidRPr="00F87AA6" w:rsidDel="008A61D3">
                  <w:rPr>
                    <w:rFonts w:asciiTheme="minorHAnsi" w:eastAsiaTheme="minorHAnsi" w:hAnsiTheme="minorHAnsi" w:cstheme="minorBidi"/>
                    <w:sz w:val="22"/>
                    <w:szCs w:val="22"/>
                    <w:rPrChange w:id="10222" w:author="Nick.Tolimieri" w:date="2022-09-13T14:15:00Z">
                      <w:rPr>
                        <w:rFonts w:ascii="Calibri" w:hAnsi="Calibri" w:cs="Calibri"/>
                        <w:color w:val="000000"/>
                        <w:sz w:val="22"/>
                        <w:szCs w:val="22"/>
                      </w:rPr>
                    </w:rPrChange>
                  </w:rPr>
                  <w:delText>8</w:delText>
                </w:r>
              </w:del>
            </w:ins>
          </w:p>
        </w:tc>
        <w:tc>
          <w:tcPr>
            <w:tcW w:w="960" w:type="dxa"/>
            <w:noWrap/>
            <w:hideMark/>
            <w:tcPrChange w:id="102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24" w:author="Nick.Tolimieri" w:date="2022-09-13T14:15:00Z"/>
                <w:del w:id="10225" w:author="Nick.Tolimieri [2]" w:date="2022-09-14T11:37:00Z"/>
                <w:rFonts w:asciiTheme="minorHAnsi" w:eastAsiaTheme="minorHAnsi" w:hAnsiTheme="minorHAnsi" w:cstheme="minorBidi"/>
                <w:sz w:val="22"/>
                <w:szCs w:val="22"/>
                <w:rPrChange w:id="10226" w:author="Nick.Tolimieri" w:date="2022-09-13T14:15:00Z">
                  <w:rPr>
                    <w:ins w:id="10227" w:author="Nick.Tolimieri" w:date="2022-09-13T14:15:00Z"/>
                    <w:del w:id="10228" w:author="Nick.Tolimieri [2]" w:date="2022-09-14T11:37:00Z"/>
                    <w:rFonts w:ascii="Calibri" w:hAnsi="Calibri" w:cs="Calibri"/>
                    <w:color w:val="000000"/>
                    <w:sz w:val="22"/>
                    <w:szCs w:val="22"/>
                  </w:rPr>
                </w:rPrChange>
              </w:rPr>
              <w:pPrChange w:id="10229" w:author="Nick.Tolimieri" w:date="2022-09-13T14:15:00Z">
                <w:pPr>
                  <w:jc w:val="right"/>
                </w:pPr>
              </w:pPrChange>
            </w:pPr>
            <w:ins w:id="10230" w:author="Nick.Tolimieri" w:date="2022-09-13T14:15:00Z">
              <w:del w:id="10231" w:author="Nick.Tolimieri [2]" w:date="2022-09-14T11:37:00Z">
                <w:r w:rsidRPr="00F87AA6" w:rsidDel="008A61D3">
                  <w:rPr>
                    <w:rFonts w:asciiTheme="minorHAnsi" w:eastAsiaTheme="minorHAnsi" w:hAnsiTheme="minorHAnsi" w:cstheme="minorBidi"/>
                    <w:sz w:val="22"/>
                    <w:szCs w:val="22"/>
                    <w:rPrChange w:id="10232" w:author="Nick.Tolimieri" w:date="2022-09-13T14:15:00Z">
                      <w:rPr>
                        <w:rFonts w:ascii="Calibri" w:hAnsi="Calibri" w:cs="Calibri"/>
                        <w:color w:val="000000"/>
                        <w:sz w:val="22"/>
                        <w:szCs w:val="22"/>
                      </w:rPr>
                    </w:rPrChange>
                  </w:rPr>
                  <w:delText>1</w:delText>
                </w:r>
              </w:del>
            </w:ins>
          </w:p>
        </w:tc>
        <w:tc>
          <w:tcPr>
            <w:tcW w:w="960" w:type="dxa"/>
            <w:noWrap/>
            <w:hideMark/>
            <w:tcPrChange w:id="102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34" w:author="Nick.Tolimieri" w:date="2022-09-13T14:15:00Z"/>
                <w:del w:id="10235" w:author="Nick.Tolimieri [2]" w:date="2022-09-14T11:37:00Z"/>
                <w:rFonts w:asciiTheme="minorHAnsi" w:eastAsiaTheme="minorHAnsi" w:hAnsiTheme="minorHAnsi" w:cstheme="minorBidi"/>
                <w:sz w:val="22"/>
                <w:szCs w:val="22"/>
                <w:rPrChange w:id="10236" w:author="Nick.Tolimieri" w:date="2022-09-13T14:15:00Z">
                  <w:rPr>
                    <w:ins w:id="10237" w:author="Nick.Tolimieri" w:date="2022-09-13T14:15:00Z"/>
                    <w:del w:id="10238" w:author="Nick.Tolimieri [2]" w:date="2022-09-14T11:37:00Z"/>
                    <w:rFonts w:ascii="Calibri" w:hAnsi="Calibri" w:cs="Calibri"/>
                    <w:color w:val="000000"/>
                    <w:sz w:val="22"/>
                    <w:szCs w:val="22"/>
                  </w:rPr>
                </w:rPrChange>
              </w:rPr>
              <w:pPrChange w:id="10239" w:author="Nick.Tolimieri" w:date="2022-09-13T14:15:00Z">
                <w:pPr>
                  <w:jc w:val="right"/>
                </w:pPr>
              </w:pPrChange>
            </w:pPr>
            <w:ins w:id="10240" w:author="Nick.Tolimieri" w:date="2022-09-13T14:15:00Z">
              <w:del w:id="10241" w:author="Nick.Tolimieri [2]" w:date="2022-09-14T11:37:00Z">
                <w:r w:rsidRPr="00F87AA6" w:rsidDel="008A61D3">
                  <w:rPr>
                    <w:rFonts w:asciiTheme="minorHAnsi" w:eastAsiaTheme="minorHAnsi" w:hAnsiTheme="minorHAnsi" w:cstheme="minorBidi"/>
                    <w:sz w:val="22"/>
                    <w:szCs w:val="22"/>
                    <w:rPrChange w:id="10242" w:author="Nick.Tolimieri" w:date="2022-09-13T14:15:00Z">
                      <w:rPr>
                        <w:rFonts w:ascii="Calibri" w:hAnsi="Calibri" w:cs="Calibri"/>
                        <w:color w:val="000000"/>
                        <w:sz w:val="22"/>
                        <w:szCs w:val="22"/>
                      </w:rPr>
                    </w:rPrChange>
                  </w:rPr>
                  <w:delText>8</w:delText>
                </w:r>
              </w:del>
            </w:ins>
          </w:p>
        </w:tc>
        <w:tc>
          <w:tcPr>
            <w:tcW w:w="960" w:type="dxa"/>
            <w:noWrap/>
            <w:hideMark/>
            <w:tcPrChange w:id="102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44" w:author="Nick.Tolimieri" w:date="2022-09-13T14:15:00Z"/>
                <w:del w:id="10245" w:author="Nick.Tolimieri [2]" w:date="2022-09-14T11:37:00Z"/>
                <w:rFonts w:asciiTheme="minorHAnsi" w:eastAsiaTheme="minorHAnsi" w:hAnsiTheme="minorHAnsi" w:cstheme="minorBidi"/>
                <w:sz w:val="22"/>
                <w:szCs w:val="22"/>
                <w:rPrChange w:id="10246" w:author="Nick.Tolimieri" w:date="2022-09-13T14:15:00Z">
                  <w:rPr>
                    <w:ins w:id="10247" w:author="Nick.Tolimieri" w:date="2022-09-13T14:15:00Z"/>
                    <w:del w:id="10248" w:author="Nick.Tolimieri [2]" w:date="2022-09-14T11:37:00Z"/>
                    <w:rFonts w:ascii="Calibri" w:hAnsi="Calibri" w:cs="Calibri"/>
                    <w:color w:val="000000"/>
                    <w:sz w:val="22"/>
                    <w:szCs w:val="22"/>
                  </w:rPr>
                </w:rPrChange>
              </w:rPr>
              <w:pPrChange w:id="10249" w:author="Nick.Tolimieri" w:date="2022-09-13T14:15:00Z">
                <w:pPr>
                  <w:jc w:val="right"/>
                </w:pPr>
              </w:pPrChange>
            </w:pPr>
            <w:ins w:id="10250" w:author="Nick.Tolimieri" w:date="2022-09-13T14:15:00Z">
              <w:del w:id="10251" w:author="Nick.Tolimieri [2]" w:date="2022-09-14T11:37:00Z">
                <w:r w:rsidRPr="00F87AA6" w:rsidDel="008A61D3">
                  <w:rPr>
                    <w:rFonts w:asciiTheme="minorHAnsi" w:eastAsiaTheme="minorHAnsi" w:hAnsiTheme="minorHAnsi" w:cstheme="minorBidi"/>
                    <w:sz w:val="22"/>
                    <w:szCs w:val="22"/>
                    <w:rPrChange w:id="10252" w:author="Nick.Tolimieri" w:date="2022-09-13T14:15:00Z">
                      <w:rPr>
                        <w:rFonts w:ascii="Calibri" w:hAnsi="Calibri" w:cs="Calibri"/>
                        <w:color w:val="000000"/>
                        <w:sz w:val="22"/>
                        <w:szCs w:val="22"/>
                      </w:rPr>
                    </w:rPrChange>
                  </w:rPr>
                  <w:delText>8</w:delText>
                </w:r>
              </w:del>
            </w:ins>
          </w:p>
        </w:tc>
        <w:tc>
          <w:tcPr>
            <w:tcW w:w="960" w:type="dxa"/>
            <w:noWrap/>
            <w:hideMark/>
            <w:tcPrChange w:id="102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54" w:author="Nick.Tolimieri" w:date="2022-09-13T14:15:00Z"/>
                <w:del w:id="10255" w:author="Nick.Tolimieri [2]" w:date="2022-09-14T11:37:00Z"/>
                <w:rFonts w:asciiTheme="minorHAnsi" w:eastAsiaTheme="minorHAnsi" w:hAnsiTheme="minorHAnsi" w:cstheme="minorBidi"/>
                <w:sz w:val="22"/>
                <w:szCs w:val="22"/>
                <w:rPrChange w:id="10256" w:author="Nick.Tolimieri" w:date="2022-09-13T14:15:00Z">
                  <w:rPr>
                    <w:ins w:id="10257" w:author="Nick.Tolimieri" w:date="2022-09-13T14:15:00Z"/>
                    <w:del w:id="10258" w:author="Nick.Tolimieri [2]" w:date="2022-09-14T11:37:00Z"/>
                    <w:rFonts w:ascii="Calibri" w:hAnsi="Calibri" w:cs="Calibri"/>
                    <w:color w:val="000000"/>
                    <w:sz w:val="22"/>
                    <w:szCs w:val="22"/>
                  </w:rPr>
                </w:rPrChange>
              </w:rPr>
              <w:pPrChange w:id="10259" w:author="Nick.Tolimieri" w:date="2022-09-13T14:15:00Z">
                <w:pPr>
                  <w:jc w:val="right"/>
                </w:pPr>
              </w:pPrChange>
            </w:pPr>
            <w:ins w:id="10260" w:author="Nick.Tolimieri" w:date="2022-09-13T14:15:00Z">
              <w:del w:id="10261" w:author="Nick.Tolimieri [2]" w:date="2022-09-14T11:37:00Z">
                <w:r w:rsidRPr="00F87AA6" w:rsidDel="008A61D3">
                  <w:rPr>
                    <w:rFonts w:asciiTheme="minorHAnsi" w:eastAsiaTheme="minorHAnsi" w:hAnsiTheme="minorHAnsi" w:cstheme="minorBidi"/>
                    <w:sz w:val="22"/>
                    <w:szCs w:val="22"/>
                    <w:rPrChange w:id="10262" w:author="Nick.Tolimieri" w:date="2022-09-13T14:15:00Z">
                      <w:rPr>
                        <w:rFonts w:ascii="Calibri" w:hAnsi="Calibri" w:cs="Calibri"/>
                        <w:color w:val="000000"/>
                        <w:sz w:val="22"/>
                        <w:szCs w:val="22"/>
                      </w:rPr>
                    </w:rPrChange>
                  </w:rPr>
                  <w:delText>8</w:delText>
                </w:r>
              </w:del>
            </w:ins>
          </w:p>
        </w:tc>
        <w:tc>
          <w:tcPr>
            <w:tcW w:w="960" w:type="dxa"/>
            <w:noWrap/>
            <w:hideMark/>
            <w:tcPrChange w:id="102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64" w:author="Nick.Tolimieri" w:date="2022-09-13T14:15:00Z"/>
                <w:del w:id="10265" w:author="Nick.Tolimieri [2]" w:date="2022-09-14T11:37:00Z"/>
                <w:rFonts w:asciiTheme="minorHAnsi" w:eastAsiaTheme="minorHAnsi" w:hAnsiTheme="minorHAnsi" w:cstheme="minorBidi"/>
                <w:sz w:val="22"/>
                <w:szCs w:val="22"/>
                <w:rPrChange w:id="10266" w:author="Nick.Tolimieri" w:date="2022-09-13T14:15:00Z">
                  <w:rPr>
                    <w:ins w:id="10267" w:author="Nick.Tolimieri" w:date="2022-09-13T14:15:00Z"/>
                    <w:del w:id="10268" w:author="Nick.Tolimieri [2]" w:date="2022-09-14T11:37:00Z"/>
                    <w:rFonts w:ascii="Calibri" w:hAnsi="Calibri" w:cs="Calibri"/>
                    <w:color w:val="000000"/>
                    <w:sz w:val="22"/>
                    <w:szCs w:val="22"/>
                  </w:rPr>
                </w:rPrChange>
              </w:rPr>
              <w:pPrChange w:id="10269" w:author="Nick.Tolimieri" w:date="2022-09-13T14:15:00Z">
                <w:pPr>
                  <w:jc w:val="right"/>
                </w:pPr>
              </w:pPrChange>
            </w:pPr>
            <w:ins w:id="10270" w:author="Nick.Tolimieri" w:date="2022-09-13T14:15:00Z">
              <w:del w:id="10271" w:author="Nick.Tolimieri [2]" w:date="2022-09-14T11:37:00Z">
                <w:r w:rsidRPr="00F87AA6" w:rsidDel="008A61D3">
                  <w:rPr>
                    <w:rFonts w:asciiTheme="minorHAnsi" w:eastAsiaTheme="minorHAnsi" w:hAnsiTheme="minorHAnsi" w:cstheme="minorBidi"/>
                    <w:sz w:val="22"/>
                    <w:szCs w:val="22"/>
                    <w:rPrChange w:id="10272" w:author="Nick.Tolimieri" w:date="2022-09-13T14:15:00Z">
                      <w:rPr>
                        <w:rFonts w:ascii="Calibri" w:hAnsi="Calibri" w:cs="Calibri"/>
                        <w:color w:val="000000"/>
                        <w:sz w:val="22"/>
                        <w:szCs w:val="22"/>
                      </w:rPr>
                    </w:rPrChange>
                  </w:rPr>
                  <w:delText>2.58</w:delText>
                </w:r>
              </w:del>
            </w:ins>
          </w:p>
        </w:tc>
        <w:tc>
          <w:tcPr>
            <w:tcW w:w="960" w:type="dxa"/>
            <w:noWrap/>
            <w:hideMark/>
            <w:tcPrChange w:id="102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74" w:author="Nick.Tolimieri" w:date="2022-09-13T14:15:00Z"/>
                <w:del w:id="10275" w:author="Nick.Tolimieri [2]" w:date="2022-09-14T11:37:00Z"/>
                <w:rFonts w:asciiTheme="minorHAnsi" w:eastAsiaTheme="minorHAnsi" w:hAnsiTheme="minorHAnsi" w:cstheme="minorBidi"/>
                <w:sz w:val="22"/>
                <w:szCs w:val="22"/>
                <w:rPrChange w:id="10276" w:author="Nick.Tolimieri" w:date="2022-09-13T14:15:00Z">
                  <w:rPr>
                    <w:ins w:id="10277" w:author="Nick.Tolimieri" w:date="2022-09-13T14:15:00Z"/>
                    <w:del w:id="10278" w:author="Nick.Tolimieri [2]" w:date="2022-09-14T11:37:00Z"/>
                    <w:rFonts w:ascii="Calibri" w:hAnsi="Calibri" w:cs="Calibri"/>
                    <w:color w:val="000000"/>
                    <w:sz w:val="22"/>
                    <w:szCs w:val="22"/>
                  </w:rPr>
                </w:rPrChange>
              </w:rPr>
              <w:pPrChange w:id="10279" w:author="Nick.Tolimieri" w:date="2022-09-13T14:15:00Z">
                <w:pPr>
                  <w:jc w:val="right"/>
                </w:pPr>
              </w:pPrChange>
            </w:pPr>
            <w:ins w:id="10280" w:author="Nick.Tolimieri" w:date="2022-09-13T14:15:00Z">
              <w:del w:id="10281" w:author="Nick.Tolimieri [2]" w:date="2022-09-14T11:37:00Z">
                <w:r w:rsidRPr="00F87AA6" w:rsidDel="008A61D3">
                  <w:rPr>
                    <w:rFonts w:asciiTheme="minorHAnsi" w:eastAsiaTheme="minorHAnsi" w:hAnsiTheme="minorHAnsi" w:cstheme="minorBidi"/>
                    <w:sz w:val="22"/>
                    <w:szCs w:val="22"/>
                    <w:rPrChange w:id="10282" w:author="Nick.Tolimieri" w:date="2022-09-13T14:15:00Z">
                      <w:rPr>
                        <w:rFonts w:ascii="Calibri" w:hAnsi="Calibri" w:cs="Calibri"/>
                        <w:color w:val="000000"/>
                        <w:sz w:val="22"/>
                        <w:szCs w:val="22"/>
                      </w:rPr>
                    </w:rPrChange>
                  </w:rPr>
                  <w:delText>0.67</w:delText>
                </w:r>
              </w:del>
            </w:ins>
          </w:p>
        </w:tc>
      </w:tr>
      <w:tr w:rsidR="00F87AA6" w:rsidRPr="00F87AA6" w:rsidDel="008A61D3" w:rsidTr="00F87AA6">
        <w:trPr>
          <w:divId w:val="1702248301"/>
          <w:trHeight w:val="300"/>
          <w:ins w:id="10283" w:author="Nick.Tolimieri" w:date="2022-09-13T14:15:00Z"/>
          <w:del w:id="10284" w:author="Nick.Tolimieri [2]" w:date="2022-09-14T11:37:00Z"/>
          <w:trPrChange w:id="10285" w:author="Nick.Tolimieri" w:date="2022-09-13T14:15:00Z">
            <w:trPr>
              <w:divId w:val="1702248301"/>
              <w:trHeight w:val="300"/>
            </w:trPr>
          </w:trPrChange>
        </w:trPr>
        <w:tc>
          <w:tcPr>
            <w:tcW w:w="960" w:type="dxa"/>
            <w:noWrap/>
            <w:hideMark/>
            <w:tcPrChange w:id="102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87" w:author="Nick.Tolimieri" w:date="2022-09-13T14:15:00Z"/>
                <w:del w:id="10288" w:author="Nick.Tolimieri [2]" w:date="2022-09-14T11:37:00Z"/>
                <w:rFonts w:asciiTheme="minorHAnsi" w:eastAsiaTheme="minorHAnsi" w:hAnsiTheme="minorHAnsi" w:cstheme="minorBidi"/>
                <w:sz w:val="22"/>
                <w:szCs w:val="22"/>
                <w:rPrChange w:id="10289" w:author="Nick.Tolimieri" w:date="2022-09-13T14:15:00Z">
                  <w:rPr>
                    <w:ins w:id="10290" w:author="Nick.Tolimieri" w:date="2022-09-13T14:15:00Z"/>
                    <w:del w:id="10291" w:author="Nick.Tolimieri [2]" w:date="2022-09-14T11:37:00Z"/>
                    <w:rFonts w:ascii="Calibri" w:hAnsi="Calibri" w:cs="Calibri"/>
                    <w:color w:val="000000"/>
                    <w:sz w:val="22"/>
                    <w:szCs w:val="22"/>
                  </w:rPr>
                </w:rPrChange>
              </w:rPr>
              <w:pPrChange w:id="10292" w:author="Nick.Tolimieri" w:date="2022-09-13T14:15:00Z">
                <w:pPr/>
              </w:pPrChange>
            </w:pPr>
            <w:ins w:id="10293" w:author="Nick.Tolimieri" w:date="2022-09-13T14:15:00Z">
              <w:del w:id="10294" w:author="Nick.Tolimieri [2]" w:date="2022-09-14T11:37:00Z">
                <w:r w:rsidRPr="00F87AA6" w:rsidDel="008A61D3">
                  <w:rPr>
                    <w:rFonts w:asciiTheme="minorHAnsi" w:eastAsiaTheme="minorHAnsi" w:hAnsiTheme="minorHAnsi" w:cstheme="minorBidi"/>
                    <w:sz w:val="22"/>
                    <w:szCs w:val="22"/>
                    <w:rPrChange w:id="10295"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2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297" w:author="Nick.Tolimieri" w:date="2022-09-13T14:15:00Z"/>
                <w:del w:id="10298" w:author="Nick.Tolimieri [2]" w:date="2022-09-14T11:37:00Z"/>
                <w:rFonts w:asciiTheme="minorHAnsi" w:eastAsiaTheme="minorHAnsi" w:hAnsiTheme="minorHAnsi" w:cstheme="minorBidi"/>
                <w:sz w:val="22"/>
                <w:szCs w:val="22"/>
                <w:rPrChange w:id="10299" w:author="Nick.Tolimieri" w:date="2022-09-13T14:15:00Z">
                  <w:rPr>
                    <w:ins w:id="10300" w:author="Nick.Tolimieri" w:date="2022-09-13T14:15:00Z"/>
                    <w:del w:id="10301" w:author="Nick.Tolimieri [2]" w:date="2022-09-14T11:37:00Z"/>
                    <w:rFonts w:ascii="Calibri" w:hAnsi="Calibri" w:cs="Calibri"/>
                    <w:color w:val="000000"/>
                    <w:sz w:val="22"/>
                    <w:szCs w:val="22"/>
                  </w:rPr>
                </w:rPrChange>
              </w:rPr>
              <w:pPrChange w:id="10302" w:author="Nick.Tolimieri" w:date="2022-09-13T14:15:00Z">
                <w:pPr>
                  <w:jc w:val="right"/>
                </w:pPr>
              </w:pPrChange>
            </w:pPr>
            <w:ins w:id="10303" w:author="Nick.Tolimieri" w:date="2022-09-13T14:15:00Z">
              <w:del w:id="10304" w:author="Nick.Tolimieri [2]" w:date="2022-09-14T11:37:00Z">
                <w:r w:rsidRPr="00F87AA6" w:rsidDel="008A61D3">
                  <w:rPr>
                    <w:rFonts w:asciiTheme="minorHAnsi" w:eastAsiaTheme="minorHAnsi" w:hAnsiTheme="minorHAnsi" w:cstheme="minorBidi"/>
                    <w:sz w:val="22"/>
                    <w:szCs w:val="22"/>
                    <w:rPrChange w:id="10305" w:author="Nick.Tolimieri" w:date="2022-09-13T14:15:00Z">
                      <w:rPr>
                        <w:rFonts w:ascii="Calibri" w:hAnsi="Calibri" w:cs="Calibri"/>
                        <w:color w:val="000000"/>
                        <w:sz w:val="22"/>
                        <w:szCs w:val="22"/>
                      </w:rPr>
                    </w:rPrChange>
                  </w:rPr>
                  <w:delText>2008</w:delText>
                </w:r>
              </w:del>
            </w:ins>
          </w:p>
        </w:tc>
        <w:tc>
          <w:tcPr>
            <w:tcW w:w="960" w:type="dxa"/>
            <w:noWrap/>
            <w:hideMark/>
            <w:tcPrChange w:id="103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07" w:author="Nick.Tolimieri" w:date="2022-09-13T14:15:00Z"/>
                <w:del w:id="10308" w:author="Nick.Tolimieri [2]" w:date="2022-09-14T11:37:00Z"/>
                <w:rFonts w:asciiTheme="minorHAnsi" w:eastAsiaTheme="minorHAnsi" w:hAnsiTheme="minorHAnsi" w:cstheme="minorBidi"/>
                <w:sz w:val="22"/>
                <w:szCs w:val="22"/>
                <w:rPrChange w:id="10309" w:author="Nick.Tolimieri" w:date="2022-09-13T14:15:00Z">
                  <w:rPr>
                    <w:ins w:id="10310" w:author="Nick.Tolimieri" w:date="2022-09-13T14:15:00Z"/>
                    <w:del w:id="10311" w:author="Nick.Tolimieri [2]" w:date="2022-09-14T11:37:00Z"/>
                    <w:rFonts w:ascii="Calibri" w:hAnsi="Calibri" w:cs="Calibri"/>
                    <w:color w:val="000000"/>
                    <w:sz w:val="22"/>
                    <w:szCs w:val="22"/>
                  </w:rPr>
                </w:rPrChange>
              </w:rPr>
              <w:pPrChange w:id="10312" w:author="Nick.Tolimieri" w:date="2022-09-13T14:15:00Z">
                <w:pPr>
                  <w:jc w:val="right"/>
                </w:pPr>
              </w:pPrChange>
            </w:pPr>
            <w:ins w:id="10313" w:author="Nick.Tolimieri" w:date="2022-09-13T14:15:00Z">
              <w:del w:id="10314" w:author="Nick.Tolimieri [2]" w:date="2022-09-14T11:37:00Z">
                <w:r w:rsidRPr="00F87AA6" w:rsidDel="008A61D3">
                  <w:rPr>
                    <w:rFonts w:asciiTheme="minorHAnsi" w:eastAsiaTheme="minorHAnsi" w:hAnsiTheme="minorHAnsi" w:cstheme="minorBidi"/>
                    <w:sz w:val="22"/>
                    <w:szCs w:val="22"/>
                    <w:rPrChange w:id="10315" w:author="Nick.Tolimieri" w:date="2022-09-13T14:15:00Z">
                      <w:rPr>
                        <w:rFonts w:ascii="Calibri" w:hAnsi="Calibri" w:cs="Calibri"/>
                        <w:color w:val="000000"/>
                        <w:sz w:val="22"/>
                        <w:szCs w:val="22"/>
                      </w:rPr>
                    </w:rPrChange>
                  </w:rPr>
                  <w:delText>0</w:delText>
                </w:r>
              </w:del>
            </w:ins>
          </w:p>
        </w:tc>
        <w:tc>
          <w:tcPr>
            <w:tcW w:w="960" w:type="dxa"/>
            <w:noWrap/>
            <w:hideMark/>
            <w:tcPrChange w:id="103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17" w:author="Nick.Tolimieri" w:date="2022-09-13T14:15:00Z"/>
                <w:del w:id="10318" w:author="Nick.Tolimieri [2]" w:date="2022-09-14T11:37:00Z"/>
                <w:rFonts w:asciiTheme="minorHAnsi" w:eastAsiaTheme="minorHAnsi" w:hAnsiTheme="minorHAnsi" w:cstheme="minorBidi"/>
                <w:sz w:val="22"/>
                <w:szCs w:val="22"/>
                <w:rPrChange w:id="10319" w:author="Nick.Tolimieri" w:date="2022-09-13T14:15:00Z">
                  <w:rPr>
                    <w:ins w:id="10320" w:author="Nick.Tolimieri" w:date="2022-09-13T14:15:00Z"/>
                    <w:del w:id="10321" w:author="Nick.Tolimieri [2]" w:date="2022-09-14T11:37:00Z"/>
                    <w:rFonts w:ascii="Calibri" w:hAnsi="Calibri" w:cs="Calibri"/>
                    <w:color w:val="000000"/>
                    <w:sz w:val="22"/>
                    <w:szCs w:val="22"/>
                  </w:rPr>
                </w:rPrChange>
              </w:rPr>
              <w:pPrChange w:id="10322" w:author="Nick.Tolimieri" w:date="2022-09-13T14:15:00Z">
                <w:pPr>
                  <w:jc w:val="right"/>
                </w:pPr>
              </w:pPrChange>
            </w:pPr>
            <w:ins w:id="10323" w:author="Nick.Tolimieri" w:date="2022-09-13T14:15:00Z">
              <w:del w:id="10324" w:author="Nick.Tolimieri [2]" w:date="2022-09-14T11:37:00Z">
                <w:r w:rsidRPr="00F87AA6" w:rsidDel="008A61D3">
                  <w:rPr>
                    <w:rFonts w:asciiTheme="minorHAnsi" w:eastAsiaTheme="minorHAnsi" w:hAnsiTheme="minorHAnsi" w:cstheme="minorBidi"/>
                    <w:sz w:val="22"/>
                    <w:szCs w:val="22"/>
                    <w:rPrChange w:id="10325" w:author="Nick.Tolimieri" w:date="2022-09-13T14:15:00Z">
                      <w:rPr>
                        <w:rFonts w:ascii="Calibri" w:hAnsi="Calibri" w:cs="Calibri"/>
                        <w:color w:val="000000"/>
                        <w:sz w:val="22"/>
                        <w:szCs w:val="22"/>
                      </w:rPr>
                    </w:rPrChange>
                  </w:rPr>
                  <w:delText>0</w:delText>
                </w:r>
              </w:del>
            </w:ins>
          </w:p>
        </w:tc>
        <w:tc>
          <w:tcPr>
            <w:tcW w:w="960" w:type="dxa"/>
            <w:noWrap/>
            <w:hideMark/>
            <w:tcPrChange w:id="103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27" w:author="Nick.Tolimieri" w:date="2022-09-13T14:15:00Z"/>
                <w:del w:id="10328" w:author="Nick.Tolimieri [2]" w:date="2022-09-14T11:37:00Z"/>
                <w:rFonts w:asciiTheme="minorHAnsi" w:eastAsiaTheme="minorHAnsi" w:hAnsiTheme="minorHAnsi" w:cstheme="minorBidi"/>
                <w:sz w:val="22"/>
                <w:szCs w:val="22"/>
                <w:rPrChange w:id="10329" w:author="Nick.Tolimieri" w:date="2022-09-13T14:15:00Z">
                  <w:rPr>
                    <w:ins w:id="10330" w:author="Nick.Tolimieri" w:date="2022-09-13T14:15:00Z"/>
                    <w:del w:id="10331" w:author="Nick.Tolimieri [2]" w:date="2022-09-14T11:37:00Z"/>
                    <w:rFonts w:ascii="Calibri" w:hAnsi="Calibri" w:cs="Calibri"/>
                    <w:color w:val="000000"/>
                    <w:sz w:val="22"/>
                    <w:szCs w:val="22"/>
                  </w:rPr>
                </w:rPrChange>
              </w:rPr>
              <w:pPrChange w:id="10332" w:author="Nick.Tolimieri" w:date="2022-09-13T14:15:00Z">
                <w:pPr>
                  <w:jc w:val="right"/>
                </w:pPr>
              </w:pPrChange>
            </w:pPr>
            <w:ins w:id="10333" w:author="Nick.Tolimieri" w:date="2022-09-13T14:15:00Z">
              <w:del w:id="10334" w:author="Nick.Tolimieri [2]" w:date="2022-09-14T11:37:00Z">
                <w:r w:rsidRPr="00F87AA6" w:rsidDel="008A61D3">
                  <w:rPr>
                    <w:rFonts w:asciiTheme="minorHAnsi" w:eastAsiaTheme="minorHAnsi" w:hAnsiTheme="minorHAnsi" w:cstheme="minorBidi"/>
                    <w:sz w:val="22"/>
                    <w:szCs w:val="22"/>
                    <w:rPrChange w:id="10335" w:author="Nick.Tolimieri" w:date="2022-09-13T14:15:00Z">
                      <w:rPr>
                        <w:rFonts w:ascii="Calibri" w:hAnsi="Calibri" w:cs="Calibri"/>
                        <w:color w:val="000000"/>
                        <w:sz w:val="22"/>
                        <w:szCs w:val="22"/>
                      </w:rPr>
                    </w:rPrChange>
                  </w:rPr>
                  <w:delText>0</w:delText>
                </w:r>
              </w:del>
            </w:ins>
          </w:p>
        </w:tc>
        <w:tc>
          <w:tcPr>
            <w:tcW w:w="960" w:type="dxa"/>
            <w:noWrap/>
            <w:hideMark/>
            <w:tcPrChange w:id="103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37" w:author="Nick.Tolimieri" w:date="2022-09-13T14:15:00Z"/>
                <w:del w:id="10338" w:author="Nick.Tolimieri [2]" w:date="2022-09-14T11:37:00Z"/>
                <w:rFonts w:asciiTheme="minorHAnsi" w:eastAsiaTheme="minorHAnsi" w:hAnsiTheme="minorHAnsi" w:cstheme="minorBidi"/>
                <w:sz w:val="22"/>
                <w:szCs w:val="22"/>
                <w:rPrChange w:id="10339" w:author="Nick.Tolimieri" w:date="2022-09-13T14:15:00Z">
                  <w:rPr>
                    <w:ins w:id="10340" w:author="Nick.Tolimieri" w:date="2022-09-13T14:15:00Z"/>
                    <w:del w:id="10341" w:author="Nick.Tolimieri [2]" w:date="2022-09-14T11:37:00Z"/>
                    <w:rFonts w:ascii="Calibri" w:hAnsi="Calibri" w:cs="Calibri"/>
                    <w:color w:val="000000"/>
                    <w:sz w:val="22"/>
                    <w:szCs w:val="22"/>
                  </w:rPr>
                </w:rPrChange>
              </w:rPr>
              <w:pPrChange w:id="10342" w:author="Nick.Tolimieri" w:date="2022-09-13T14:15:00Z">
                <w:pPr>
                  <w:jc w:val="right"/>
                </w:pPr>
              </w:pPrChange>
            </w:pPr>
            <w:ins w:id="10343" w:author="Nick.Tolimieri" w:date="2022-09-13T14:15:00Z">
              <w:del w:id="10344" w:author="Nick.Tolimieri [2]" w:date="2022-09-14T11:37:00Z">
                <w:r w:rsidRPr="00F87AA6" w:rsidDel="008A61D3">
                  <w:rPr>
                    <w:rFonts w:asciiTheme="minorHAnsi" w:eastAsiaTheme="minorHAnsi" w:hAnsiTheme="minorHAnsi" w:cstheme="minorBidi"/>
                    <w:sz w:val="22"/>
                    <w:szCs w:val="22"/>
                    <w:rPrChange w:id="10345" w:author="Nick.Tolimieri" w:date="2022-09-13T14:15:00Z">
                      <w:rPr>
                        <w:rFonts w:ascii="Calibri" w:hAnsi="Calibri" w:cs="Calibri"/>
                        <w:color w:val="000000"/>
                        <w:sz w:val="22"/>
                        <w:szCs w:val="22"/>
                      </w:rPr>
                    </w:rPrChange>
                  </w:rPr>
                  <w:delText>0</w:delText>
                </w:r>
              </w:del>
            </w:ins>
          </w:p>
        </w:tc>
        <w:tc>
          <w:tcPr>
            <w:tcW w:w="960" w:type="dxa"/>
            <w:noWrap/>
            <w:hideMark/>
            <w:tcPrChange w:id="103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47" w:author="Nick.Tolimieri" w:date="2022-09-13T14:15:00Z"/>
                <w:del w:id="10348" w:author="Nick.Tolimieri [2]" w:date="2022-09-14T11:37:00Z"/>
                <w:rFonts w:asciiTheme="minorHAnsi" w:eastAsiaTheme="minorHAnsi" w:hAnsiTheme="minorHAnsi" w:cstheme="minorBidi"/>
                <w:sz w:val="22"/>
                <w:szCs w:val="22"/>
                <w:rPrChange w:id="10349" w:author="Nick.Tolimieri" w:date="2022-09-13T14:15:00Z">
                  <w:rPr>
                    <w:ins w:id="10350" w:author="Nick.Tolimieri" w:date="2022-09-13T14:15:00Z"/>
                    <w:del w:id="10351" w:author="Nick.Tolimieri [2]" w:date="2022-09-14T11:37:00Z"/>
                    <w:rFonts w:ascii="Calibri" w:hAnsi="Calibri" w:cs="Calibri"/>
                    <w:color w:val="000000"/>
                    <w:sz w:val="22"/>
                    <w:szCs w:val="22"/>
                  </w:rPr>
                </w:rPrChange>
              </w:rPr>
              <w:pPrChange w:id="10352" w:author="Nick.Tolimieri" w:date="2022-09-13T14:15:00Z">
                <w:pPr/>
              </w:pPrChange>
            </w:pPr>
            <w:ins w:id="10353" w:author="Nick.Tolimieri" w:date="2022-09-13T14:15:00Z">
              <w:del w:id="10354" w:author="Nick.Tolimieri [2]" w:date="2022-09-14T11:37:00Z">
                <w:r w:rsidRPr="00F87AA6" w:rsidDel="008A61D3">
                  <w:rPr>
                    <w:rFonts w:asciiTheme="minorHAnsi" w:eastAsiaTheme="minorHAnsi" w:hAnsiTheme="minorHAnsi" w:cstheme="minorBidi"/>
                    <w:sz w:val="22"/>
                    <w:szCs w:val="22"/>
                    <w:rPrChange w:id="10355" w:author="Nick.Tolimieri" w:date="2022-09-13T14:15:00Z">
                      <w:rPr>
                        <w:rFonts w:ascii="Calibri" w:hAnsi="Calibri" w:cs="Calibri"/>
                        <w:color w:val="000000"/>
                        <w:sz w:val="22"/>
                        <w:szCs w:val="22"/>
                      </w:rPr>
                    </w:rPrChange>
                  </w:rPr>
                  <w:delText>NA</w:delText>
                </w:r>
              </w:del>
            </w:ins>
          </w:p>
        </w:tc>
        <w:tc>
          <w:tcPr>
            <w:tcW w:w="960" w:type="dxa"/>
            <w:noWrap/>
            <w:hideMark/>
            <w:tcPrChange w:id="103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57" w:author="Nick.Tolimieri" w:date="2022-09-13T14:15:00Z"/>
                <w:del w:id="10358" w:author="Nick.Tolimieri [2]" w:date="2022-09-14T11:37:00Z"/>
                <w:rFonts w:asciiTheme="minorHAnsi" w:eastAsiaTheme="minorHAnsi" w:hAnsiTheme="minorHAnsi" w:cstheme="minorBidi"/>
                <w:sz w:val="22"/>
                <w:szCs w:val="22"/>
                <w:rPrChange w:id="10359" w:author="Nick.Tolimieri" w:date="2022-09-13T14:15:00Z">
                  <w:rPr>
                    <w:ins w:id="10360" w:author="Nick.Tolimieri" w:date="2022-09-13T14:15:00Z"/>
                    <w:del w:id="10361" w:author="Nick.Tolimieri [2]" w:date="2022-09-14T11:37:00Z"/>
                    <w:rFonts w:ascii="Calibri" w:hAnsi="Calibri" w:cs="Calibri"/>
                    <w:color w:val="000000"/>
                    <w:sz w:val="22"/>
                    <w:szCs w:val="22"/>
                  </w:rPr>
                </w:rPrChange>
              </w:rPr>
              <w:pPrChange w:id="10362" w:author="Nick.Tolimieri" w:date="2022-09-13T14:15:00Z">
                <w:pPr/>
              </w:pPrChange>
            </w:pPr>
            <w:ins w:id="10363" w:author="Nick.Tolimieri" w:date="2022-09-13T14:15:00Z">
              <w:del w:id="10364" w:author="Nick.Tolimieri [2]" w:date="2022-09-14T11:37:00Z">
                <w:r w:rsidRPr="00F87AA6" w:rsidDel="008A61D3">
                  <w:rPr>
                    <w:rFonts w:asciiTheme="minorHAnsi" w:eastAsiaTheme="minorHAnsi" w:hAnsiTheme="minorHAnsi" w:cstheme="minorBidi"/>
                    <w:sz w:val="22"/>
                    <w:szCs w:val="22"/>
                    <w:rPrChange w:id="10365" w:author="Nick.Tolimieri" w:date="2022-09-13T14:15:00Z">
                      <w:rPr>
                        <w:rFonts w:ascii="Calibri" w:hAnsi="Calibri" w:cs="Calibri"/>
                        <w:color w:val="000000"/>
                        <w:sz w:val="22"/>
                        <w:szCs w:val="22"/>
                      </w:rPr>
                    </w:rPrChange>
                  </w:rPr>
                  <w:delText>NA</w:delText>
                </w:r>
              </w:del>
            </w:ins>
          </w:p>
        </w:tc>
        <w:tc>
          <w:tcPr>
            <w:tcW w:w="960" w:type="dxa"/>
            <w:noWrap/>
            <w:hideMark/>
            <w:tcPrChange w:id="103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67" w:author="Nick.Tolimieri" w:date="2022-09-13T14:15:00Z"/>
                <w:del w:id="10368" w:author="Nick.Tolimieri [2]" w:date="2022-09-14T11:37:00Z"/>
                <w:rFonts w:asciiTheme="minorHAnsi" w:eastAsiaTheme="minorHAnsi" w:hAnsiTheme="minorHAnsi" w:cstheme="minorBidi"/>
                <w:sz w:val="22"/>
                <w:szCs w:val="22"/>
                <w:rPrChange w:id="10369" w:author="Nick.Tolimieri" w:date="2022-09-13T14:15:00Z">
                  <w:rPr>
                    <w:ins w:id="10370" w:author="Nick.Tolimieri" w:date="2022-09-13T14:15:00Z"/>
                    <w:del w:id="10371" w:author="Nick.Tolimieri [2]" w:date="2022-09-14T11:37:00Z"/>
                    <w:rFonts w:ascii="Calibri" w:hAnsi="Calibri" w:cs="Calibri"/>
                    <w:color w:val="000000"/>
                    <w:sz w:val="22"/>
                    <w:szCs w:val="22"/>
                  </w:rPr>
                </w:rPrChange>
              </w:rPr>
              <w:pPrChange w:id="10372" w:author="Nick.Tolimieri" w:date="2022-09-13T14:15:00Z">
                <w:pPr/>
              </w:pPrChange>
            </w:pPr>
            <w:ins w:id="10373" w:author="Nick.Tolimieri" w:date="2022-09-13T14:15:00Z">
              <w:del w:id="10374" w:author="Nick.Tolimieri [2]" w:date="2022-09-14T11:37:00Z">
                <w:r w:rsidRPr="00F87AA6" w:rsidDel="008A61D3">
                  <w:rPr>
                    <w:rFonts w:asciiTheme="minorHAnsi" w:eastAsiaTheme="minorHAnsi" w:hAnsiTheme="minorHAnsi" w:cstheme="minorBidi"/>
                    <w:sz w:val="22"/>
                    <w:szCs w:val="22"/>
                    <w:rPrChange w:id="10375" w:author="Nick.Tolimieri" w:date="2022-09-13T14:15:00Z">
                      <w:rPr>
                        <w:rFonts w:ascii="Calibri" w:hAnsi="Calibri" w:cs="Calibri"/>
                        <w:color w:val="000000"/>
                        <w:sz w:val="22"/>
                        <w:szCs w:val="22"/>
                      </w:rPr>
                    </w:rPrChange>
                  </w:rPr>
                  <w:delText>NA</w:delText>
                </w:r>
              </w:del>
            </w:ins>
          </w:p>
        </w:tc>
        <w:tc>
          <w:tcPr>
            <w:tcW w:w="960" w:type="dxa"/>
            <w:noWrap/>
            <w:hideMark/>
            <w:tcPrChange w:id="103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77" w:author="Nick.Tolimieri" w:date="2022-09-13T14:15:00Z"/>
                <w:del w:id="10378" w:author="Nick.Tolimieri [2]" w:date="2022-09-14T11:37:00Z"/>
                <w:rFonts w:asciiTheme="minorHAnsi" w:eastAsiaTheme="minorHAnsi" w:hAnsiTheme="minorHAnsi" w:cstheme="minorBidi"/>
                <w:sz w:val="22"/>
                <w:szCs w:val="22"/>
                <w:rPrChange w:id="10379" w:author="Nick.Tolimieri" w:date="2022-09-13T14:15:00Z">
                  <w:rPr>
                    <w:ins w:id="10380" w:author="Nick.Tolimieri" w:date="2022-09-13T14:15:00Z"/>
                    <w:del w:id="10381" w:author="Nick.Tolimieri [2]" w:date="2022-09-14T11:37:00Z"/>
                    <w:rFonts w:ascii="Calibri" w:hAnsi="Calibri" w:cs="Calibri"/>
                    <w:color w:val="000000"/>
                    <w:sz w:val="22"/>
                    <w:szCs w:val="22"/>
                  </w:rPr>
                </w:rPrChange>
              </w:rPr>
              <w:pPrChange w:id="10382" w:author="Nick.Tolimieri" w:date="2022-09-13T14:15:00Z">
                <w:pPr/>
              </w:pPrChange>
            </w:pPr>
            <w:ins w:id="10383" w:author="Nick.Tolimieri" w:date="2022-09-13T14:15:00Z">
              <w:del w:id="10384" w:author="Nick.Tolimieri [2]" w:date="2022-09-14T11:37:00Z">
                <w:r w:rsidRPr="00F87AA6" w:rsidDel="008A61D3">
                  <w:rPr>
                    <w:rFonts w:asciiTheme="minorHAnsi" w:eastAsiaTheme="minorHAnsi" w:hAnsiTheme="minorHAnsi" w:cstheme="minorBidi"/>
                    <w:sz w:val="22"/>
                    <w:szCs w:val="22"/>
                    <w:rPrChange w:id="10385"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386" w:author="Nick.Tolimieri" w:date="2022-09-13T14:15:00Z"/>
          <w:del w:id="10387" w:author="Nick.Tolimieri [2]" w:date="2022-09-14T11:37:00Z"/>
          <w:trPrChange w:id="10388" w:author="Nick.Tolimieri" w:date="2022-09-13T14:15:00Z">
            <w:trPr>
              <w:divId w:val="1702248301"/>
              <w:trHeight w:val="300"/>
            </w:trPr>
          </w:trPrChange>
        </w:trPr>
        <w:tc>
          <w:tcPr>
            <w:tcW w:w="960" w:type="dxa"/>
            <w:noWrap/>
            <w:hideMark/>
            <w:tcPrChange w:id="103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390" w:author="Nick.Tolimieri" w:date="2022-09-13T14:15:00Z"/>
                <w:del w:id="10391" w:author="Nick.Tolimieri [2]" w:date="2022-09-14T11:37:00Z"/>
                <w:rFonts w:asciiTheme="minorHAnsi" w:eastAsiaTheme="minorHAnsi" w:hAnsiTheme="minorHAnsi" w:cstheme="minorBidi"/>
                <w:sz w:val="22"/>
                <w:szCs w:val="22"/>
                <w:rPrChange w:id="10392" w:author="Nick.Tolimieri" w:date="2022-09-13T14:15:00Z">
                  <w:rPr>
                    <w:ins w:id="10393" w:author="Nick.Tolimieri" w:date="2022-09-13T14:15:00Z"/>
                    <w:del w:id="10394" w:author="Nick.Tolimieri [2]" w:date="2022-09-14T11:37:00Z"/>
                    <w:rFonts w:ascii="Calibri" w:hAnsi="Calibri" w:cs="Calibri"/>
                    <w:color w:val="000000"/>
                    <w:sz w:val="22"/>
                    <w:szCs w:val="22"/>
                  </w:rPr>
                </w:rPrChange>
              </w:rPr>
              <w:pPrChange w:id="10395" w:author="Nick.Tolimieri" w:date="2022-09-13T14:15:00Z">
                <w:pPr/>
              </w:pPrChange>
            </w:pPr>
            <w:ins w:id="10396" w:author="Nick.Tolimieri" w:date="2022-09-13T14:15:00Z">
              <w:del w:id="10397" w:author="Nick.Tolimieri [2]" w:date="2022-09-14T11:37:00Z">
                <w:r w:rsidRPr="00F87AA6" w:rsidDel="008A61D3">
                  <w:rPr>
                    <w:rFonts w:asciiTheme="minorHAnsi" w:eastAsiaTheme="minorHAnsi" w:hAnsiTheme="minorHAnsi" w:cstheme="minorBidi"/>
                    <w:sz w:val="22"/>
                    <w:szCs w:val="22"/>
                    <w:rPrChange w:id="10398"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3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00" w:author="Nick.Tolimieri" w:date="2022-09-13T14:15:00Z"/>
                <w:del w:id="10401" w:author="Nick.Tolimieri [2]" w:date="2022-09-14T11:37:00Z"/>
                <w:rFonts w:asciiTheme="minorHAnsi" w:eastAsiaTheme="minorHAnsi" w:hAnsiTheme="minorHAnsi" w:cstheme="minorBidi"/>
                <w:sz w:val="22"/>
                <w:szCs w:val="22"/>
                <w:rPrChange w:id="10402" w:author="Nick.Tolimieri" w:date="2022-09-13T14:15:00Z">
                  <w:rPr>
                    <w:ins w:id="10403" w:author="Nick.Tolimieri" w:date="2022-09-13T14:15:00Z"/>
                    <w:del w:id="10404" w:author="Nick.Tolimieri [2]" w:date="2022-09-14T11:37:00Z"/>
                    <w:rFonts w:ascii="Calibri" w:hAnsi="Calibri" w:cs="Calibri"/>
                    <w:color w:val="000000"/>
                    <w:sz w:val="22"/>
                    <w:szCs w:val="22"/>
                  </w:rPr>
                </w:rPrChange>
              </w:rPr>
              <w:pPrChange w:id="10405" w:author="Nick.Tolimieri" w:date="2022-09-13T14:15:00Z">
                <w:pPr>
                  <w:jc w:val="right"/>
                </w:pPr>
              </w:pPrChange>
            </w:pPr>
            <w:ins w:id="10406" w:author="Nick.Tolimieri" w:date="2022-09-13T14:15:00Z">
              <w:del w:id="10407" w:author="Nick.Tolimieri [2]" w:date="2022-09-14T11:37:00Z">
                <w:r w:rsidRPr="00F87AA6" w:rsidDel="008A61D3">
                  <w:rPr>
                    <w:rFonts w:asciiTheme="minorHAnsi" w:eastAsiaTheme="minorHAnsi" w:hAnsiTheme="minorHAnsi" w:cstheme="minorBidi"/>
                    <w:sz w:val="22"/>
                    <w:szCs w:val="22"/>
                    <w:rPrChange w:id="10408" w:author="Nick.Tolimieri" w:date="2022-09-13T14:15:00Z">
                      <w:rPr>
                        <w:rFonts w:ascii="Calibri" w:hAnsi="Calibri" w:cs="Calibri"/>
                        <w:color w:val="000000"/>
                        <w:sz w:val="22"/>
                        <w:szCs w:val="22"/>
                      </w:rPr>
                    </w:rPrChange>
                  </w:rPr>
                  <w:delText>2009</w:delText>
                </w:r>
              </w:del>
            </w:ins>
          </w:p>
        </w:tc>
        <w:tc>
          <w:tcPr>
            <w:tcW w:w="960" w:type="dxa"/>
            <w:noWrap/>
            <w:hideMark/>
            <w:tcPrChange w:id="104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10" w:author="Nick.Tolimieri" w:date="2022-09-13T14:15:00Z"/>
                <w:del w:id="10411" w:author="Nick.Tolimieri [2]" w:date="2022-09-14T11:37:00Z"/>
                <w:rFonts w:asciiTheme="minorHAnsi" w:eastAsiaTheme="minorHAnsi" w:hAnsiTheme="minorHAnsi" w:cstheme="minorBidi"/>
                <w:sz w:val="22"/>
                <w:szCs w:val="22"/>
                <w:rPrChange w:id="10412" w:author="Nick.Tolimieri" w:date="2022-09-13T14:15:00Z">
                  <w:rPr>
                    <w:ins w:id="10413" w:author="Nick.Tolimieri" w:date="2022-09-13T14:15:00Z"/>
                    <w:del w:id="10414" w:author="Nick.Tolimieri [2]" w:date="2022-09-14T11:37:00Z"/>
                    <w:rFonts w:ascii="Calibri" w:hAnsi="Calibri" w:cs="Calibri"/>
                    <w:color w:val="000000"/>
                    <w:sz w:val="22"/>
                    <w:szCs w:val="22"/>
                  </w:rPr>
                </w:rPrChange>
              </w:rPr>
              <w:pPrChange w:id="10415" w:author="Nick.Tolimieri" w:date="2022-09-13T14:15:00Z">
                <w:pPr>
                  <w:jc w:val="right"/>
                </w:pPr>
              </w:pPrChange>
            </w:pPr>
            <w:ins w:id="10416" w:author="Nick.Tolimieri" w:date="2022-09-13T14:15:00Z">
              <w:del w:id="10417" w:author="Nick.Tolimieri [2]" w:date="2022-09-14T11:37:00Z">
                <w:r w:rsidRPr="00F87AA6" w:rsidDel="008A61D3">
                  <w:rPr>
                    <w:rFonts w:asciiTheme="minorHAnsi" w:eastAsiaTheme="minorHAnsi" w:hAnsiTheme="minorHAnsi" w:cstheme="minorBidi"/>
                    <w:sz w:val="22"/>
                    <w:szCs w:val="22"/>
                    <w:rPrChange w:id="10418" w:author="Nick.Tolimieri" w:date="2022-09-13T14:15:00Z">
                      <w:rPr>
                        <w:rFonts w:ascii="Calibri" w:hAnsi="Calibri" w:cs="Calibri"/>
                        <w:color w:val="000000"/>
                        <w:sz w:val="22"/>
                        <w:szCs w:val="22"/>
                      </w:rPr>
                    </w:rPrChange>
                  </w:rPr>
                  <w:delText>0</w:delText>
                </w:r>
              </w:del>
            </w:ins>
          </w:p>
        </w:tc>
        <w:tc>
          <w:tcPr>
            <w:tcW w:w="960" w:type="dxa"/>
            <w:noWrap/>
            <w:hideMark/>
            <w:tcPrChange w:id="104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20" w:author="Nick.Tolimieri" w:date="2022-09-13T14:15:00Z"/>
                <w:del w:id="10421" w:author="Nick.Tolimieri [2]" w:date="2022-09-14T11:37:00Z"/>
                <w:rFonts w:asciiTheme="minorHAnsi" w:eastAsiaTheme="minorHAnsi" w:hAnsiTheme="minorHAnsi" w:cstheme="minorBidi"/>
                <w:sz w:val="22"/>
                <w:szCs w:val="22"/>
                <w:rPrChange w:id="10422" w:author="Nick.Tolimieri" w:date="2022-09-13T14:15:00Z">
                  <w:rPr>
                    <w:ins w:id="10423" w:author="Nick.Tolimieri" w:date="2022-09-13T14:15:00Z"/>
                    <w:del w:id="10424" w:author="Nick.Tolimieri [2]" w:date="2022-09-14T11:37:00Z"/>
                    <w:rFonts w:ascii="Calibri" w:hAnsi="Calibri" w:cs="Calibri"/>
                    <w:color w:val="000000"/>
                    <w:sz w:val="22"/>
                    <w:szCs w:val="22"/>
                  </w:rPr>
                </w:rPrChange>
              </w:rPr>
              <w:pPrChange w:id="10425" w:author="Nick.Tolimieri" w:date="2022-09-13T14:15:00Z">
                <w:pPr>
                  <w:jc w:val="right"/>
                </w:pPr>
              </w:pPrChange>
            </w:pPr>
            <w:ins w:id="10426" w:author="Nick.Tolimieri" w:date="2022-09-13T14:15:00Z">
              <w:del w:id="10427" w:author="Nick.Tolimieri [2]" w:date="2022-09-14T11:37:00Z">
                <w:r w:rsidRPr="00F87AA6" w:rsidDel="008A61D3">
                  <w:rPr>
                    <w:rFonts w:asciiTheme="minorHAnsi" w:eastAsiaTheme="minorHAnsi" w:hAnsiTheme="minorHAnsi" w:cstheme="minorBidi"/>
                    <w:sz w:val="22"/>
                    <w:szCs w:val="22"/>
                    <w:rPrChange w:id="10428" w:author="Nick.Tolimieri" w:date="2022-09-13T14:15:00Z">
                      <w:rPr>
                        <w:rFonts w:ascii="Calibri" w:hAnsi="Calibri" w:cs="Calibri"/>
                        <w:color w:val="000000"/>
                        <w:sz w:val="22"/>
                        <w:szCs w:val="22"/>
                      </w:rPr>
                    </w:rPrChange>
                  </w:rPr>
                  <w:delText>0</w:delText>
                </w:r>
              </w:del>
            </w:ins>
          </w:p>
        </w:tc>
        <w:tc>
          <w:tcPr>
            <w:tcW w:w="960" w:type="dxa"/>
            <w:noWrap/>
            <w:hideMark/>
            <w:tcPrChange w:id="104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30" w:author="Nick.Tolimieri" w:date="2022-09-13T14:15:00Z"/>
                <w:del w:id="10431" w:author="Nick.Tolimieri [2]" w:date="2022-09-14T11:37:00Z"/>
                <w:rFonts w:asciiTheme="minorHAnsi" w:eastAsiaTheme="minorHAnsi" w:hAnsiTheme="minorHAnsi" w:cstheme="minorBidi"/>
                <w:sz w:val="22"/>
                <w:szCs w:val="22"/>
                <w:rPrChange w:id="10432" w:author="Nick.Tolimieri" w:date="2022-09-13T14:15:00Z">
                  <w:rPr>
                    <w:ins w:id="10433" w:author="Nick.Tolimieri" w:date="2022-09-13T14:15:00Z"/>
                    <w:del w:id="10434" w:author="Nick.Tolimieri [2]" w:date="2022-09-14T11:37:00Z"/>
                    <w:rFonts w:ascii="Calibri" w:hAnsi="Calibri" w:cs="Calibri"/>
                    <w:color w:val="000000"/>
                    <w:sz w:val="22"/>
                    <w:szCs w:val="22"/>
                  </w:rPr>
                </w:rPrChange>
              </w:rPr>
              <w:pPrChange w:id="10435" w:author="Nick.Tolimieri" w:date="2022-09-13T14:15:00Z">
                <w:pPr>
                  <w:jc w:val="right"/>
                </w:pPr>
              </w:pPrChange>
            </w:pPr>
            <w:ins w:id="10436" w:author="Nick.Tolimieri" w:date="2022-09-13T14:15:00Z">
              <w:del w:id="10437" w:author="Nick.Tolimieri [2]" w:date="2022-09-14T11:37:00Z">
                <w:r w:rsidRPr="00F87AA6" w:rsidDel="008A61D3">
                  <w:rPr>
                    <w:rFonts w:asciiTheme="minorHAnsi" w:eastAsiaTheme="minorHAnsi" w:hAnsiTheme="minorHAnsi" w:cstheme="minorBidi"/>
                    <w:sz w:val="22"/>
                    <w:szCs w:val="22"/>
                    <w:rPrChange w:id="10438" w:author="Nick.Tolimieri" w:date="2022-09-13T14:15:00Z">
                      <w:rPr>
                        <w:rFonts w:ascii="Calibri" w:hAnsi="Calibri" w:cs="Calibri"/>
                        <w:color w:val="000000"/>
                        <w:sz w:val="22"/>
                        <w:szCs w:val="22"/>
                      </w:rPr>
                    </w:rPrChange>
                  </w:rPr>
                  <w:delText>0</w:delText>
                </w:r>
              </w:del>
            </w:ins>
          </w:p>
        </w:tc>
        <w:tc>
          <w:tcPr>
            <w:tcW w:w="960" w:type="dxa"/>
            <w:noWrap/>
            <w:hideMark/>
            <w:tcPrChange w:id="104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40" w:author="Nick.Tolimieri" w:date="2022-09-13T14:15:00Z"/>
                <w:del w:id="10441" w:author="Nick.Tolimieri [2]" w:date="2022-09-14T11:37:00Z"/>
                <w:rFonts w:asciiTheme="minorHAnsi" w:eastAsiaTheme="minorHAnsi" w:hAnsiTheme="minorHAnsi" w:cstheme="minorBidi"/>
                <w:sz w:val="22"/>
                <w:szCs w:val="22"/>
                <w:rPrChange w:id="10442" w:author="Nick.Tolimieri" w:date="2022-09-13T14:15:00Z">
                  <w:rPr>
                    <w:ins w:id="10443" w:author="Nick.Tolimieri" w:date="2022-09-13T14:15:00Z"/>
                    <w:del w:id="10444" w:author="Nick.Tolimieri [2]" w:date="2022-09-14T11:37:00Z"/>
                    <w:rFonts w:ascii="Calibri" w:hAnsi="Calibri" w:cs="Calibri"/>
                    <w:color w:val="000000"/>
                    <w:sz w:val="22"/>
                    <w:szCs w:val="22"/>
                  </w:rPr>
                </w:rPrChange>
              </w:rPr>
              <w:pPrChange w:id="10445" w:author="Nick.Tolimieri" w:date="2022-09-13T14:15:00Z">
                <w:pPr>
                  <w:jc w:val="right"/>
                </w:pPr>
              </w:pPrChange>
            </w:pPr>
            <w:ins w:id="10446" w:author="Nick.Tolimieri" w:date="2022-09-13T14:15:00Z">
              <w:del w:id="10447" w:author="Nick.Tolimieri [2]" w:date="2022-09-14T11:37:00Z">
                <w:r w:rsidRPr="00F87AA6" w:rsidDel="008A61D3">
                  <w:rPr>
                    <w:rFonts w:asciiTheme="minorHAnsi" w:eastAsiaTheme="minorHAnsi" w:hAnsiTheme="minorHAnsi" w:cstheme="minorBidi"/>
                    <w:sz w:val="22"/>
                    <w:szCs w:val="22"/>
                    <w:rPrChange w:id="10448" w:author="Nick.Tolimieri" w:date="2022-09-13T14:15:00Z">
                      <w:rPr>
                        <w:rFonts w:ascii="Calibri" w:hAnsi="Calibri" w:cs="Calibri"/>
                        <w:color w:val="000000"/>
                        <w:sz w:val="22"/>
                        <w:szCs w:val="22"/>
                      </w:rPr>
                    </w:rPrChange>
                  </w:rPr>
                  <w:delText>0</w:delText>
                </w:r>
              </w:del>
            </w:ins>
          </w:p>
        </w:tc>
        <w:tc>
          <w:tcPr>
            <w:tcW w:w="960" w:type="dxa"/>
            <w:noWrap/>
            <w:hideMark/>
            <w:tcPrChange w:id="104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50" w:author="Nick.Tolimieri" w:date="2022-09-13T14:15:00Z"/>
                <w:del w:id="10451" w:author="Nick.Tolimieri [2]" w:date="2022-09-14T11:37:00Z"/>
                <w:rFonts w:asciiTheme="minorHAnsi" w:eastAsiaTheme="minorHAnsi" w:hAnsiTheme="minorHAnsi" w:cstheme="minorBidi"/>
                <w:sz w:val="22"/>
                <w:szCs w:val="22"/>
                <w:rPrChange w:id="10452" w:author="Nick.Tolimieri" w:date="2022-09-13T14:15:00Z">
                  <w:rPr>
                    <w:ins w:id="10453" w:author="Nick.Tolimieri" w:date="2022-09-13T14:15:00Z"/>
                    <w:del w:id="10454" w:author="Nick.Tolimieri [2]" w:date="2022-09-14T11:37:00Z"/>
                    <w:rFonts w:ascii="Calibri" w:hAnsi="Calibri" w:cs="Calibri"/>
                    <w:color w:val="000000"/>
                    <w:sz w:val="22"/>
                    <w:szCs w:val="22"/>
                  </w:rPr>
                </w:rPrChange>
              </w:rPr>
              <w:pPrChange w:id="10455" w:author="Nick.Tolimieri" w:date="2022-09-13T14:15:00Z">
                <w:pPr/>
              </w:pPrChange>
            </w:pPr>
            <w:ins w:id="10456" w:author="Nick.Tolimieri" w:date="2022-09-13T14:15:00Z">
              <w:del w:id="10457" w:author="Nick.Tolimieri [2]" w:date="2022-09-14T11:37:00Z">
                <w:r w:rsidRPr="00F87AA6" w:rsidDel="008A61D3">
                  <w:rPr>
                    <w:rFonts w:asciiTheme="minorHAnsi" w:eastAsiaTheme="minorHAnsi" w:hAnsiTheme="minorHAnsi" w:cstheme="minorBidi"/>
                    <w:sz w:val="22"/>
                    <w:szCs w:val="22"/>
                    <w:rPrChange w:id="10458" w:author="Nick.Tolimieri" w:date="2022-09-13T14:15:00Z">
                      <w:rPr>
                        <w:rFonts w:ascii="Calibri" w:hAnsi="Calibri" w:cs="Calibri"/>
                        <w:color w:val="000000"/>
                        <w:sz w:val="22"/>
                        <w:szCs w:val="22"/>
                      </w:rPr>
                    </w:rPrChange>
                  </w:rPr>
                  <w:delText>NA</w:delText>
                </w:r>
              </w:del>
            </w:ins>
          </w:p>
        </w:tc>
        <w:tc>
          <w:tcPr>
            <w:tcW w:w="960" w:type="dxa"/>
            <w:noWrap/>
            <w:hideMark/>
            <w:tcPrChange w:id="104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60" w:author="Nick.Tolimieri" w:date="2022-09-13T14:15:00Z"/>
                <w:del w:id="10461" w:author="Nick.Tolimieri [2]" w:date="2022-09-14T11:37:00Z"/>
                <w:rFonts w:asciiTheme="minorHAnsi" w:eastAsiaTheme="minorHAnsi" w:hAnsiTheme="minorHAnsi" w:cstheme="minorBidi"/>
                <w:sz w:val="22"/>
                <w:szCs w:val="22"/>
                <w:rPrChange w:id="10462" w:author="Nick.Tolimieri" w:date="2022-09-13T14:15:00Z">
                  <w:rPr>
                    <w:ins w:id="10463" w:author="Nick.Tolimieri" w:date="2022-09-13T14:15:00Z"/>
                    <w:del w:id="10464" w:author="Nick.Tolimieri [2]" w:date="2022-09-14T11:37:00Z"/>
                    <w:rFonts w:ascii="Calibri" w:hAnsi="Calibri" w:cs="Calibri"/>
                    <w:color w:val="000000"/>
                    <w:sz w:val="22"/>
                    <w:szCs w:val="22"/>
                  </w:rPr>
                </w:rPrChange>
              </w:rPr>
              <w:pPrChange w:id="10465" w:author="Nick.Tolimieri" w:date="2022-09-13T14:15:00Z">
                <w:pPr/>
              </w:pPrChange>
            </w:pPr>
            <w:ins w:id="10466" w:author="Nick.Tolimieri" w:date="2022-09-13T14:15:00Z">
              <w:del w:id="10467" w:author="Nick.Tolimieri [2]" w:date="2022-09-14T11:37:00Z">
                <w:r w:rsidRPr="00F87AA6" w:rsidDel="008A61D3">
                  <w:rPr>
                    <w:rFonts w:asciiTheme="minorHAnsi" w:eastAsiaTheme="minorHAnsi" w:hAnsiTheme="minorHAnsi" w:cstheme="minorBidi"/>
                    <w:sz w:val="22"/>
                    <w:szCs w:val="22"/>
                    <w:rPrChange w:id="10468" w:author="Nick.Tolimieri" w:date="2022-09-13T14:15:00Z">
                      <w:rPr>
                        <w:rFonts w:ascii="Calibri" w:hAnsi="Calibri" w:cs="Calibri"/>
                        <w:color w:val="000000"/>
                        <w:sz w:val="22"/>
                        <w:szCs w:val="22"/>
                      </w:rPr>
                    </w:rPrChange>
                  </w:rPr>
                  <w:delText>NA</w:delText>
                </w:r>
              </w:del>
            </w:ins>
          </w:p>
        </w:tc>
        <w:tc>
          <w:tcPr>
            <w:tcW w:w="960" w:type="dxa"/>
            <w:noWrap/>
            <w:hideMark/>
            <w:tcPrChange w:id="104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70" w:author="Nick.Tolimieri" w:date="2022-09-13T14:15:00Z"/>
                <w:del w:id="10471" w:author="Nick.Tolimieri [2]" w:date="2022-09-14T11:37:00Z"/>
                <w:rFonts w:asciiTheme="minorHAnsi" w:eastAsiaTheme="minorHAnsi" w:hAnsiTheme="minorHAnsi" w:cstheme="minorBidi"/>
                <w:sz w:val="22"/>
                <w:szCs w:val="22"/>
                <w:rPrChange w:id="10472" w:author="Nick.Tolimieri" w:date="2022-09-13T14:15:00Z">
                  <w:rPr>
                    <w:ins w:id="10473" w:author="Nick.Tolimieri" w:date="2022-09-13T14:15:00Z"/>
                    <w:del w:id="10474" w:author="Nick.Tolimieri [2]" w:date="2022-09-14T11:37:00Z"/>
                    <w:rFonts w:ascii="Calibri" w:hAnsi="Calibri" w:cs="Calibri"/>
                    <w:color w:val="000000"/>
                    <w:sz w:val="22"/>
                    <w:szCs w:val="22"/>
                  </w:rPr>
                </w:rPrChange>
              </w:rPr>
              <w:pPrChange w:id="10475" w:author="Nick.Tolimieri" w:date="2022-09-13T14:15:00Z">
                <w:pPr/>
              </w:pPrChange>
            </w:pPr>
            <w:ins w:id="10476" w:author="Nick.Tolimieri" w:date="2022-09-13T14:15:00Z">
              <w:del w:id="10477" w:author="Nick.Tolimieri [2]" w:date="2022-09-14T11:37:00Z">
                <w:r w:rsidRPr="00F87AA6" w:rsidDel="008A61D3">
                  <w:rPr>
                    <w:rFonts w:asciiTheme="minorHAnsi" w:eastAsiaTheme="minorHAnsi" w:hAnsiTheme="minorHAnsi" w:cstheme="minorBidi"/>
                    <w:sz w:val="22"/>
                    <w:szCs w:val="22"/>
                    <w:rPrChange w:id="10478" w:author="Nick.Tolimieri" w:date="2022-09-13T14:15:00Z">
                      <w:rPr>
                        <w:rFonts w:ascii="Calibri" w:hAnsi="Calibri" w:cs="Calibri"/>
                        <w:color w:val="000000"/>
                        <w:sz w:val="22"/>
                        <w:szCs w:val="22"/>
                      </w:rPr>
                    </w:rPrChange>
                  </w:rPr>
                  <w:delText>NA</w:delText>
                </w:r>
              </w:del>
            </w:ins>
          </w:p>
        </w:tc>
        <w:tc>
          <w:tcPr>
            <w:tcW w:w="960" w:type="dxa"/>
            <w:noWrap/>
            <w:hideMark/>
            <w:tcPrChange w:id="104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80" w:author="Nick.Tolimieri" w:date="2022-09-13T14:15:00Z"/>
                <w:del w:id="10481" w:author="Nick.Tolimieri [2]" w:date="2022-09-14T11:37:00Z"/>
                <w:rFonts w:asciiTheme="minorHAnsi" w:eastAsiaTheme="minorHAnsi" w:hAnsiTheme="minorHAnsi" w:cstheme="minorBidi"/>
                <w:sz w:val="22"/>
                <w:szCs w:val="22"/>
                <w:rPrChange w:id="10482" w:author="Nick.Tolimieri" w:date="2022-09-13T14:15:00Z">
                  <w:rPr>
                    <w:ins w:id="10483" w:author="Nick.Tolimieri" w:date="2022-09-13T14:15:00Z"/>
                    <w:del w:id="10484" w:author="Nick.Tolimieri [2]" w:date="2022-09-14T11:37:00Z"/>
                    <w:rFonts w:ascii="Calibri" w:hAnsi="Calibri" w:cs="Calibri"/>
                    <w:color w:val="000000"/>
                    <w:sz w:val="22"/>
                    <w:szCs w:val="22"/>
                  </w:rPr>
                </w:rPrChange>
              </w:rPr>
              <w:pPrChange w:id="10485" w:author="Nick.Tolimieri" w:date="2022-09-13T14:15:00Z">
                <w:pPr/>
              </w:pPrChange>
            </w:pPr>
            <w:ins w:id="10486" w:author="Nick.Tolimieri" w:date="2022-09-13T14:15:00Z">
              <w:del w:id="10487" w:author="Nick.Tolimieri [2]" w:date="2022-09-14T11:37:00Z">
                <w:r w:rsidRPr="00F87AA6" w:rsidDel="008A61D3">
                  <w:rPr>
                    <w:rFonts w:asciiTheme="minorHAnsi" w:eastAsiaTheme="minorHAnsi" w:hAnsiTheme="minorHAnsi" w:cstheme="minorBidi"/>
                    <w:sz w:val="22"/>
                    <w:szCs w:val="22"/>
                    <w:rPrChange w:id="10488"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489" w:author="Nick.Tolimieri" w:date="2022-09-13T14:15:00Z"/>
          <w:del w:id="10490" w:author="Nick.Tolimieri [2]" w:date="2022-09-14T11:37:00Z"/>
          <w:trPrChange w:id="10491" w:author="Nick.Tolimieri" w:date="2022-09-13T14:15:00Z">
            <w:trPr>
              <w:divId w:val="1702248301"/>
              <w:trHeight w:val="300"/>
            </w:trPr>
          </w:trPrChange>
        </w:trPr>
        <w:tc>
          <w:tcPr>
            <w:tcW w:w="960" w:type="dxa"/>
            <w:noWrap/>
            <w:hideMark/>
            <w:tcPrChange w:id="104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493" w:author="Nick.Tolimieri" w:date="2022-09-13T14:15:00Z"/>
                <w:del w:id="10494" w:author="Nick.Tolimieri [2]" w:date="2022-09-14T11:37:00Z"/>
                <w:rFonts w:asciiTheme="minorHAnsi" w:eastAsiaTheme="minorHAnsi" w:hAnsiTheme="minorHAnsi" w:cstheme="minorBidi"/>
                <w:sz w:val="22"/>
                <w:szCs w:val="22"/>
                <w:rPrChange w:id="10495" w:author="Nick.Tolimieri" w:date="2022-09-13T14:15:00Z">
                  <w:rPr>
                    <w:ins w:id="10496" w:author="Nick.Tolimieri" w:date="2022-09-13T14:15:00Z"/>
                    <w:del w:id="10497" w:author="Nick.Tolimieri [2]" w:date="2022-09-14T11:37:00Z"/>
                    <w:rFonts w:ascii="Calibri" w:hAnsi="Calibri" w:cs="Calibri"/>
                    <w:color w:val="000000"/>
                    <w:sz w:val="22"/>
                    <w:szCs w:val="22"/>
                  </w:rPr>
                </w:rPrChange>
              </w:rPr>
              <w:pPrChange w:id="10498" w:author="Nick.Tolimieri" w:date="2022-09-13T14:15:00Z">
                <w:pPr/>
              </w:pPrChange>
            </w:pPr>
            <w:ins w:id="10499" w:author="Nick.Tolimieri" w:date="2022-09-13T14:15:00Z">
              <w:del w:id="10500" w:author="Nick.Tolimieri [2]" w:date="2022-09-14T11:37:00Z">
                <w:r w:rsidRPr="00F87AA6" w:rsidDel="008A61D3">
                  <w:rPr>
                    <w:rFonts w:asciiTheme="minorHAnsi" w:eastAsiaTheme="minorHAnsi" w:hAnsiTheme="minorHAnsi" w:cstheme="minorBidi"/>
                    <w:sz w:val="22"/>
                    <w:szCs w:val="22"/>
                    <w:rPrChange w:id="10501"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5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03" w:author="Nick.Tolimieri" w:date="2022-09-13T14:15:00Z"/>
                <w:del w:id="10504" w:author="Nick.Tolimieri [2]" w:date="2022-09-14T11:37:00Z"/>
                <w:rFonts w:asciiTheme="minorHAnsi" w:eastAsiaTheme="minorHAnsi" w:hAnsiTheme="minorHAnsi" w:cstheme="minorBidi"/>
                <w:sz w:val="22"/>
                <w:szCs w:val="22"/>
                <w:rPrChange w:id="10505" w:author="Nick.Tolimieri" w:date="2022-09-13T14:15:00Z">
                  <w:rPr>
                    <w:ins w:id="10506" w:author="Nick.Tolimieri" w:date="2022-09-13T14:15:00Z"/>
                    <w:del w:id="10507" w:author="Nick.Tolimieri [2]" w:date="2022-09-14T11:37:00Z"/>
                    <w:rFonts w:ascii="Calibri" w:hAnsi="Calibri" w:cs="Calibri"/>
                    <w:color w:val="000000"/>
                    <w:sz w:val="22"/>
                    <w:szCs w:val="22"/>
                  </w:rPr>
                </w:rPrChange>
              </w:rPr>
              <w:pPrChange w:id="10508" w:author="Nick.Tolimieri" w:date="2022-09-13T14:15:00Z">
                <w:pPr>
                  <w:jc w:val="right"/>
                </w:pPr>
              </w:pPrChange>
            </w:pPr>
            <w:ins w:id="10509" w:author="Nick.Tolimieri" w:date="2022-09-13T14:15:00Z">
              <w:del w:id="10510" w:author="Nick.Tolimieri [2]" w:date="2022-09-14T11:37:00Z">
                <w:r w:rsidRPr="00F87AA6" w:rsidDel="008A61D3">
                  <w:rPr>
                    <w:rFonts w:asciiTheme="minorHAnsi" w:eastAsiaTheme="minorHAnsi" w:hAnsiTheme="minorHAnsi" w:cstheme="minorBidi"/>
                    <w:sz w:val="22"/>
                    <w:szCs w:val="22"/>
                    <w:rPrChange w:id="10511" w:author="Nick.Tolimieri" w:date="2022-09-13T14:15:00Z">
                      <w:rPr>
                        <w:rFonts w:ascii="Calibri" w:hAnsi="Calibri" w:cs="Calibri"/>
                        <w:color w:val="000000"/>
                        <w:sz w:val="22"/>
                        <w:szCs w:val="22"/>
                      </w:rPr>
                    </w:rPrChange>
                  </w:rPr>
                  <w:delText>2010</w:delText>
                </w:r>
              </w:del>
            </w:ins>
          </w:p>
        </w:tc>
        <w:tc>
          <w:tcPr>
            <w:tcW w:w="960" w:type="dxa"/>
            <w:noWrap/>
            <w:hideMark/>
            <w:tcPrChange w:id="105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13" w:author="Nick.Tolimieri" w:date="2022-09-13T14:15:00Z"/>
                <w:del w:id="10514" w:author="Nick.Tolimieri [2]" w:date="2022-09-14T11:37:00Z"/>
                <w:rFonts w:asciiTheme="minorHAnsi" w:eastAsiaTheme="minorHAnsi" w:hAnsiTheme="minorHAnsi" w:cstheme="minorBidi"/>
                <w:sz w:val="22"/>
                <w:szCs w:val="22"/>
                <w:rPrChange w:id="10515" w:author="Nick.Tolimieri" w:date="2022-09-13T14:15:00Z">
                  <w:rPr>
                    <w:ins w:id="10516" w:author="Nick.Tolimieri" w:date="2022-09-13T14:15:00Z"/>
                    <w:del w:id="10517" w:author="Nick.Tolimieri [2]" w:date="2022-09-14T11:37:00Z"/>
                    <w:rFonts w:ascii="Calibri" w:hAnsi="Calibri" w:cs="Calibri"/>
                    <w:color w:val="000000"/>
                    <w:sz w:val="22"/>
                    <w:szCs w:val="22"/>
                  </w:rPr>
                </w:rPrChange>
              </w:rPr>
              <w:pPrChange w:id="10518" w:author="Nick.Tolimieri" w:date="2022-09-13T14:15:00Z">
                <w:pPr>
                  <w:jc w:val="right"/>
                </w:pPr>
              </w:pPrChange>
            </w:pPr>
            <w:ins w:id="10519" w:author="Nick.Tolimieri" w:date="2022-09-13T14:15:00Z">
              <w:del w:id="10520" w:author="Nick.Tolimieri [2]" w:date="2022-09-14T11:37:00Z">
                <w:r w:rsidRPr="00F87AA6" w:rsidDel="008A61D3">
                  <w:rPr>
                    <w:rFonts w:asciiTheme="minorHAnsi" w:eastAsiaTheme="minorHAnsi" w:hAnsiTheme="minorHAnsi" w:cstheme="minorBidi"/>
                    <w:sz w:val="22"/>
                    <w:szCs w:val="22"/>
                    <w:rPrChange w:id="10521" w:author="Nick.Tolimieri" w:date="2022-09-13T14:15:00Z">
                      <w:rPr>
                        <w:rFonts w:ascii="Calibri" w:hAnsi="Calibri" w:cs="Calibri"/>
                        <w:color w:val="000000"/>
                        <w:sz w:val="22"/>
                        <w:szCs w:val="22"/>
                      </w:rPr>
                    </w:rPrChange>
                  </w:rPr>
                  <w:delText>0</w:delText>
                </w:r>
              </w:del>
            </w:ins>
          </w:p>
        </w:tc>
        <w:tc>
          <w:tcPr>
            <w:tcW w:w="960" w:type="dxa"/>
            <w:noWrap/>
            <w:hideMark/>
            <w:tcPrChange w:id="105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23" w:author="Nick.Tolimieri" w:date="2022-09-13T14:15:00Z"/>
                <w:del w:id="10524" w:author="Nick.Tolimieri [2]" w:date="2022-09-14T11:37:00Z"/>
                <w:rFonts w:asciiTheme="minorHAnsi" w:eastAsiaTheme="minorHAnsi" w:hAnsiTheme="minorHAnsi" w:cstheme="minorBidi"/>
                <w:sz w:val="22"/>
                <w:szCs w:val="22"/>
                <w:rPrChange w:id="10525" w:author="Nick.Tolimieri" w:date="2022-09-13T14:15:00Z">
                  <w:rPr>
                    <w:ins w:id="10526" w:author="Nick.Tolimieri" w:date="2022-09-13T14:15:00Z"/>
                    <w:del w:id="10527" w:author="Nick.Tolimieri [2]" w:date="2022-09-14T11:37:00Z"/>
                    <w:rFonts w:ascii="Calibri" w:hAnsi="Calibri" w:cs="Calibri"/>
                    <w:color w:val="000000"/>
                    <w:sz w:val="22"/>
                    <w:szCs w:val="22"/>
                  </w:rPr>
                </w:rPrChange>
              </w:rPr>
              <w:pPrChange w:id="10528" w:author="Nick.Tolimieri" w:date="2022-09-13T14:15:00Z">
                <w:pPr>
                  <w:jc w:val="right"/>
                </w:pPr>
              </w:pPrChange>
            </w:pPr>
            <w:ins w:id="10529" w:author="Nick.Tolimieri" w:date="2022-09-13T14:15:00Z">
              <w:del w:id="10530" w:author="Nick.Tolimieri [2]" w:date="2022-09-14T11:37:00Z">
                <w:r w:rsidRPr="00F87AA6" w:rsidDel="008A61D3">
                  <w:rPr>
                    <w:rFonts w:asciiTheme="minorHAnsi" w:eastAsiaTheme="minorHAnsi" w:hAnsiTheme="minorHAnsi" w:cstheme="minorBidi"/>
                    <w:sz w:val="22"/>
                    <w:szCs w:val="22"/>
                    <w:rPrChange w:id="10531" w:author="Nick.Tolimieri" w:date="2022-09-13T14:15:00Z">
                      <w:rPr>
                        <w:rFonts w:ascii="Calibri" w:hAnsi="Calibri" w:cs="Calibri"/>
                        <w:color w:val="000000"/>
                        <w:sz w:val="22"/>
                        <w:szCs w:val="22"/>
                      </w:rPr>
                    </w:rPrChange>
                  </w:rPr>
                  <w:delText>29</w:delText>
                </w:r>
              </w:del>
            </w:ins>
          </w:p>
        </w:tc>
        <w:tc>
          <w:tcPr>
            <w:tcW w:w="960" w:type="dxa"/>
            <w:noWrap/>
            <w:hideMark/>
            <w:tcPrChange w:id="105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33" w:author="Nick.Tolimieri" w:date="2022-09-13T14:15:00Z"/>
                <w:del w:id="10534" w:author="Nick.Tolimieri [2]" w:date="2022-09-14T11:37:00Z"/>
                <w:rFonts w:asciiTheme="minorHAnsi" w:eastAsiaTheme="minorHAnsi" w:hAnsiTheme="minorHAnsi" w:cstheme="minorBidi"/>
                <w:sz w:val="22"/>
                <w:szCs w:val="22"/>
                <w:rPrChange w:id="10535" w:author="Nick.Tolimieri" w:date="2022-09-13T14:15:00Z">
                  <w:rPr>
                    <w:ins w:id="10536" w:author="Nick.Tolimieri" w:date="2022-09-13T14:15:00Z"/>
                    <w:del w:id="10537" w:author="Nick.Tolimieri [2]" w:date="2022-09-14T11:37:00Z"/>
                    <w:rFonts w:ascii="Calibri" w:hAnsi="Calibri" w:cs="Calibri"/>
                    <w:color w:val="000000"/>
                    <w:sz w:val="22"/>
                    <w:szCs w:val="22"/>
                  </w:rPr>
                </w:rPrChange>
              </w:rPr>
              <w:pPrChange w:id="10538" w:author="Nick.Tolimieri" w:date="2022-09-13T14:15:00Z">
                <w:pPr>
                  <w:jc w:val="right"/>
                </w:pPr>
              </w:pPrChange>
            </w:pPr>
            <w:ins w:id="10539" w:author="Nick.Tolimieri" w:date="2022-09-13T14:15:00Z">
              <w:del w:id="10540" w:author="Nick.Tolimieri [2]" w:date="2022-09-14T11:37:00Z">
                <w:r w:rsidRPr="00F87AA6" w:rsidDel="008A61D3">
                  <w:rPr>
                    <w:rFonts w:asciiTheme="minorHAnsi" w:eastAsiaTheme="minorHAnsi" w:hAnsiTheme="minorHAnsi" w:cstheme="minorBidi"/>
                    <w:sz w:val="22"/>
                    <w:szCs w:val="22"/>
                    <w:rPrChange w:id="10541" w:author="Nick.Tolimieri" w:date="2022-09-13T14:15:00Z">
                      <w:rPr>
                        <w:rFonts w:ascii="Calibri" w:hAnsi="Calibri" w:cs="Calibri"/>
                        <w:color w:val="000000"/>
                        <w:sz w:val="22"/>
                        <w:szCs w:val="22"/>
                      </w:rPr>
                    </w:rPrChange>
                  </w:rPr>
                  <w:delText>2</w:delText>
                </w:r>
              </w:del>
            </w:ins>
          </w:p>
        </w:tc>
        <w:tc>
          <w:tcPr>
            <w:tcW w:w="960" w:type="dxa"/>
            <w:noWrap/>
            <w:hideMark/>
            <w:tcPrChange w:id="105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43" w:author="Nick.Tolimieri" w:date="2022-09-13T14:15:00Z"/>
                <w:del w:id="10544" w:author="Nick.Tolimieri [2]" w:date="2022-09-14T11:37:00Z"/>
                <w:rFonts w:asciiTheme="minorHAnsi" w:eastAsiaTheme="minorHAnsi" w:hAnsiTheme="minorHAnsi" w:cstheme="minorBidi"/>
                <w:sz w:val="22"/>
                <w:szCs w:val="22"/>
                <w:rPrChange w:id="10545" w:author="Nick.Tolimieri" w:date="2022-09-13T14:15:00Z">
                  <w:rPr>
                    <w:ins w:id="10546" w:author="Nick.Tolimieri" w:date="2022-09-13T14:15:00Z"/>
                    <w:del w:id="10547" w:author="Nick.Tolimieri [2]" w:date="2022-09-14T11:37:00Z"/>
                    <w:rFonts w:ascii="Calibri" w:hAnsi="Calibri" w:cs="Calibri"/>
                    <w:color w:val="000000"/>
                    <w:sz w:val="22"/>
                    <w:szCs w:val="22"/>
                  </w:rPr>
                </w:rPrChange>
              </w:rPr>
              <w:pPrChange w:id="10548" w:author="Nick.Tolimieri" w:date="2022-09-13T14:15:00Z">
                <w:pPr>
                  <w:jc w:val="right"/>
                </w:pPr>
              </w:pPrChange>
            </w:pPr>
            <w:ins w:id="10549" w:author="Nick.Tolimieri" w:date="2022-09-13T14:15:00Z">
              <w:del w:id="10550" w:author="Nick.Tolimieri [2]" w:date="2022-09-14T11:37:00Z">
                <w:r w:rsidRPr="00F87AA6" w:rsidDel="008A61D3">
                  <w:rPr>
                    <w:rFonts w:asciiTheme="minorHAnsi" w:eastAsiaTheme="minorHAnsi" w:hAnsiTheme="minorHAnsi" w:cstheme="minorBidi"/>
                    <w:sz w:val="22"/>
                    <w:szCs w:val="22"/>
                    <w:rPrChange w:id="10551" w:author="Nick.Tolimieri" w:date="2022-09-13T14:15:00Z">
                      <w:rPr>
                        <w:rFonts w:ascii="Calibri" w:hAnsi="Calibri" w:cs="Calibri"/>
                        <w:color w:val="000000"/>
                        <w:sz w:val="22"/>
                        <w:szCs w:val="22"/>
                      </w:rPr>
                    </w:rPrChange>
                  </w:rPr>
                  <w:delText>15</w:delText>
                </w:r>
              </w:del>
            </w:ins>
          </w:p>
        </w:tc>
        <w:tc>
          <w:tcPr>
            <w:tcW w:w="960" w:type="dxa"/>
            <w:noWrap/>
            <w:hideMark/>
            <w:tcPrChange w:id="105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53" w:author="Nick.Tolimieri" w:date="2022-09-13T14:15:00Z"/>
                <w:del w:id="10554" w:author="Nick.Tolimieri [2]" w:date="2022-09-14T11:37:00Z"/>
                <w:rFonts w:asciiTheme="minorHAnsi" w:eastAsiaTheme="minorHAnsi" w:hAnsiTheme="minorHAnsi" w:cstheme="minorBidi"/>
                <w:sz w:val="22"/>
                <w:szCs w:val="22"/>
                <w:rPrChange w:id="10555" w:author="Nick.Tolimieri" w:date="2022-09-13T14:15:00Z">
                  <w:rPr>
                    <w:ins w:id="10556" w:author="Nick.Tolimieri" w:date="2022-09-13T14:15:00Z"/>
                    <w:del w:id="10557" w:author="Nick.Tolimieri [2]" w:date="2022-09-14T11:37:00Z"/>
                    <w:rFonts w:ascii="Calibri" w:hAnsi="Calibri" w:cs="Calibri"/>
                    <w:color w:val="000000"/>
                    <w:sz w:val="22"/>
                    <w:szCs w:val="22"/>
                  </w:rPr>
                </w:rPrChange>
              </w:rPr>
              <w:pPrChange w:id="10558" w:author="Nick.Tolimieri" w:date="2022-09-13T14:15:00Z">
                <w:pPr>
                  <w:jc w:val="right"/>
                </w:pPr>
              </w:pPrChange>
            </w:pPr>
            <w:ins w:id="10559" w:author="Nick.Tolimieri" w:date="2022-09-13T14:15:00Z">
              <w:del w:id="10560" w:author="Nick.Tolimieri [2]" w:date="2022-09-14T11:37:00Z">
                <w:r w:rsidRPr="00F87AA6" w:rsidDel="008A61D3">
                  <w:rPr>
                    <w:rFonts w:asciiTheme="minorHAnsi" w:eastAsiaTheme="minorHAnsi" w:hAnsiTheme="minorHAnsi" w:cstheme="minorBidi"/>
                    <w:sz w:val="22"/>
                    <w:szCs w:val="22"/>
                    <w:rPrChange w:id="10561" w:author="Nick.Tolimieri" w:date="2022-09-13T14:15:00Z">
                      <w:rPr>
                        <w:rFonts w:ascii="Calibri" w:hAnsi="Calibri" w:cs="Calibri"/>
                        <w:color w:val="000000"/>
                        <w:sz w:val="22"/>
                        <w:szCs w:val="22"/>
                      </w:rPr>
                    </w:rPrChange>
                  </w:rPr>
                  <w:delText>7</w:delText>
                </w:r>
              </w:del>
            </w:ins>
          </w:p>
        </w:tc>
        <w:tc>
          <w:tcPr>
            <w:tcW w:w="960" w:type="dxa"/>
            <w:noWrap/>
            <w:hideMark/>
            <w:tcPrChange w:id="105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63" w:author="Nick.Tolimieri" w:date="2022-09-13T14:15:00Z"/>
                <w:del w:id="10564" w:author="Nick.Tolimieri [2]" w:date="2022-09-14T11:37:00Z"/>
                <w:rFonts w:asciiTheme="minorHAnsi" w:eastAsiaTheme="minorHAnsi" w:hAnsiTheme="minorHAnsi" w:cstheme="minorBidi"/>
                <w:sz w:val="22"/>
                <w:szCs w:val="22"/>
                <w:rPrChange w:id="10565" w:author="Nick.Tolimieri" w:date="2022-09-13T14:15:00Z">
                  <w:rPr>
                    <w:ins w:id="10566" w:author="Nick.Tolimieri" w:date="2022-09-13T14:15:00Z"/>
                    <w:del w:id="10567" w:author="Nick.Tolimieri [2]" w:date="2022-09-14T11:37:00Z"/>
                    <w:rFonts w:ascii="Calibri" w:hAnsi="Calibri" w:cs="Calibri"/>
                    <w:color w:val="000000"/>
                    <w:sz w:val="22"/>
                    <w:szCs w:val="22"/>
                  </w:rPr>
                </w:rPrChange>
              </w:rPr>
              <w:pPrChange w:id="10568" w:author="Nick.Tolimieri" w:date="2022-09-13T14:15:00Z">
                <w:pPr>
                  <w:jc w:val="right"/>
                </w:pPr>
              </w:pPrChange>
            </w:pPr>
            <w:ins w:id="10569" w:author="Nick.Tolimieri" w:date="2022-09-13T14:15:00Z">
              <w:del w:id="10570" w:author="Nick.Tolimieri [2]" w:date="2022-09-14T11:37:00Z">
                <w:r w:rsidRPr="00F87AA6" w:rsidDel="008A61D3">
                  <w:rPr>
                    <w:rFonts w:asciiTheme="minorHAnsi" w:eastAsiaTheme="minorHAnsi" w:hAnsiTheme="minorHAnsi" w:cstheme="minorBidi"/>
                    <w:sz w:val="22"/>
                    <w:szCs w:val="22"/>
                    <w:rPrChange w:id="10571" w:author="Nick.Tolimieri" w:date="2022-09-13T14:15:00Z">
                      <w:rPr>
                        <w:rFonts w:ascii="Calibri" w:hAnsi="Calibri" w:cs="Calibri"/>
                        <w:color w:val="000000"/>
                        <w:sz w:val="22"/>
                        <w:szCs w:val="22"/>
                      </w:rPr>
                    </w:rPrChange>
                  </w:rPr>
                  <w:delText>8</w:delText>
                </w:r>
              </w:del>
            </w:ins>
          </w:p>
        </w:tc>
        <w:tc>
          <w:tcPr>
            <w:tcW w:w="960" w:type="dxa"/>
            <w:noWrap/>
            <w:hideMark/>
            <w:tcPrChange w:id="105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73" w:author="Nick.Tolimieri" w:date="2022-09-13T14:15:00Z"/>
                <w:del w:id="10574" w:author="Nick.Tolimieri [2]" w:date="2022-09-14T11:37:00Z"/>
                <w:rFonts w:asciiTheme="minorHAnsi" w:eastAsiaTheme="minorHAnsi" w:hAnsiTheme="minorHAnsi" w:cstheme="minorBidi"/>
                <w:sz w:val="22"/>
                <w:szCs w:val="22"/>
                <w:rPrChange w:id="10575" w:author="Nick.Tolimieri" w:date="2022-09-13T14:15:00Z">
                  <w:rPr>
                    <w:ins w:id="10576" w:author="Nick.Tolimieri" w:date="2022-09-13T14:15:00Z"/>
                    <w:del w:id="10577" w:author="Nick.Tolimieri [2]" w:date="2022-09-14T11:37:00Z"/>
                    <w:rFonts w:ascii="Calibri" w:hAnsi="Calibri" w:cs="Calibri"/>
                    <w:color w:val="000000"/>
                    <w:sz w:val="22"/>
                    <w:szCs w:val="22"/>
                  </w:rPr>
                </w:rPrChange>
              </w:rPr>
              <w:pPrChange w:id="10578" w:author="Nick.Tolimieri" w:date="2022-09-13T14:15:00Z">
                <w:pPr>
                  <w:jc w:val="right"/>
                </w:pPr>
              </w:pPrChange>
            </w:pPr>
            <w:ins w:id="10579" w:author="Nick.Tolimieri" w:date="2022-09-13T14:15:00Z">
              <w:del w:id="10580" w:author="Nick.Tolimieri [2]" w:date="2022-09-14T11:37:00Z">
                <w:r w:rsidRPr="00F87AA6" w:rsidDel="008A61D3">
                  <w:rPr>
                    <w:rFonts w:asciiTheme="minorHAnsi" w:eastAsiaTheme="minorHAnsi" w:hAnsiTheme="minorHAnsi" w:cstheme="minorBidi"/>
                    <w:sz w:val="22"/>
                    <w:szCs w:val="22"/>
                    <w:rPrChange w:id="10581" w:author="Nick.Tolimieri" w:date="2022-09-13T14:15:00Z">
                      <w:rPr>
                        <w:rFonts w:ascii="Calibri" w:hAnsi="Calibri" w:cs="Calibri"/>
                        <w:color w:val="000000"/>
                        <w:sz w:val="22"/>
                        <w:szCs w:val="22"/>
                      </w:rPr>
                    </w:rPrChange>
                  </w:rPr>
                  <w:delText>1.51</w:delText>
                </w:r>
              </w:del>
            </w:ins>
          </w:p>
        </w:tc>
        <w:tc>
          <w:tcPr>
            <w:tcW w:w="960" w:type="dxa"/>
            <w:noWrap/>
            <w:hideMark/>
            <w:tcPrChange w:id="105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83" w:author="Nick.Tolimieri" w:date="2022-09-13T14:15:00Z"/>
                <w:del w:id="10584" w:author="Nick.Tolimieri [2]" w:date="2022-09-14T11:37:00Z"/>
                <w:rFonts w:asciiTheme="minorHAnsi" w:eastAsiaTheme="minorHAnsi" w:hAnsiTheme="minorHAnsi" w:cstheme="minorBidi"/>
                <w:sz w:val="22"/>
                <w:szCs w:val="22"/>
                <w:rPrChange w:id="10585" w:author="Nick.Tolimieri" w:date="2022-09-13T14:15:00Z">
                  <w:rPr>
                    <w:ins w:id="10586" w:author="Nick.Tolimieri" w:date="2022-09-13T14:15:00Z"/>
                    <w:del w:id="10587" w:author="Nick.Tolimieri [2]" w:date="2022-09-14T11:37:00Z"/>
                    <w:rFonts w:ascii="Calibri" w:hAnsi="Calibri" w:cs="Calibri"/>
                    <w:color w:val="000000"/>
                    <w:sz w:val="22"/>
                    <w:szCs w:val="22"/>
                  </w:rPr>
                </w:rPrChange>
              </w:rPr>
              <w:pPrChange w:id="10588" w:author="Nick.Tolimieri" w:date="2022-09-13T14:15:00Z">
                <w:pPr>
                  <w:jc w:val="right"/>
                </w:pPr>
              </w:pPrChange>
            </w:pPr>
            <w:ins w:id="10589" w:author="Nick.Tolimieri" w:date="2022-09-13T14:15:00Z">
              <w:del w:id="10590" w:author="Nick.Tolimieri [2]" w:date="2022-09-14T11:37:00Z">
                <w:r w:rsidRPr="00F87AA6" w:rsidDel="008A61D3">
                  <w:rPr>
                    <w:rFonts w:asciiTheme="minorHAnsi" w:eastAsiaTheme="minorHAnsi" w:hAnsiTheme="minorHAnsi" w:cstheme="minorBidi"/>
                    <w:sz w:val="22"/>
                    <w:szCs w:val="22"/>
                    <w:rPrChange w:id="10591" w:author="Nick.Tolimieri" w:date="2022-09-13T14:15:00Z">
                      <w:rPr>
                        <w:rFonts w:ascii="Calibri" w:hAnsi="Calibri" w:cs="Calibri"/>
                        <w:color w:val="000000"/>
                        <w:sz w:val="22"/>
                        <w:szCs w:val="22"/>
                      </w:rPr>
                    </w:rPrChange>
                  </w:rPr>
                  <w:delText>0.09</w:delText>
                </w:r>
              </w:del>
            </w:ins>
          </w:p>
        </w:tc>
      </w:tr>
      <w:tr w:rsidR="00F87AA6" w:rsidRPr="00F87AA6" w:rsidDel="008A61D3" w:rsidTr="00F87AA6">
        <w:trPr>
          <w:divId w:val="1702248301"/>
          <w:trHeight w:val="300"/>
          <w:ins w:id="10592" w:author="Nick.Tolimieri" w:date="2022-09-13T14:15:00Z"/>
          <w:del w:id="10593" w:author="Nick.Tolimieri [2]" w:date="2022-09-14T11:37:00Z"/>
          <w:trPrChange w:id="10594" w:author="Nick.Tolimieri" w:date="2022-09-13T14:15:00Z">
            <w:trPr>
              <w:divId w:val="1702248301"/>
              <w:trHeight w:val="300"/>
            </w:trPr>
          </w:trPrChange>
        </w:trPr>
        <w:tc>
          <w:tcPr>
            <w:tcW w:w="960" w:type="dxa"/>
            <w:noWrap/>
            <w:hideMark/>
            <w:tcPrChange w:id="105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596" w:author="Nick.Tolimieri" w:date="2022-09-13T14:15:00Z"/>
                <w:del w:id="10597" w:author="Nick.Tolimieri [2]" w:date="2022-09-14T11:37:00Z"/>
                <w:rFonts w:asciiTheme="minorHAnsi" w:eastAsiaTheme="minorHAnsi" w:hAnsiTheme="minorHAnsi" w:cstheme="minorBidi"/>
                <w:sz w:val="22"/>
                <w:szCs w:val="22"/>
                <w:rPrChange w:id="10598" w:author="Nick.Tolimieri" w:date="2022-09-13T14:15:00Z">
                  <w:rPr>
                    <w:ins w:id="10599" w:author="Nick.Tolimieri" w:date="2022-09-13T14:15:00Z"/>
                    <w:del w:id="10600" w:author="Nick.Tolimieri [2]" w:date="2022-09-14T11:37:00Z"/>
                    <w:rFonts w:ascii="Calibri" w:hAnsi="Calibri" w:cs="Calibri"/>
                    <w:color w:val="000000"/>
                    <w:sz w:val="22"/>
                    <w:szCs w:val="22"/>
                  </w:rPr>
                </w:rPrChange>
              </w:rPr>
              <w:pPrChange w:id="10601" w:author="Nick.Tolimieri" w:date="2022-09-13T14:15:00Z">
                <w:pPr/>
              </w:pPrChange>
            </w:pPr>
            <w:ins w:id="10602" w:author="Nick.Tolimieri" w:date="2022-09-13T14:15:00Z">
              <w:del w:id="10603" w:author="Nick.Tolimieri [2]" w:date="2022-09-14T11:37:00Z">
                <w:r w:rsidRPr="00F87AA6" w:rsidDel="008A61D3">
                  <w:rPr>
                    <w:rFonts w:asciiTheme="minorHAnsi" w:eastAsiaTheme="minorHAnsi" w:hAnsiTheme="minorHAnsi" w:cstheme="minorBidi"/>
                    <w:sz w:val="22"/>
                    <w:szCs w:val="22"/>
                    <w:rPrChange w:id="10604"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6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06" w:author="Nick.Tolimieri" w:date="2022-09-13T14:15:00Z"/>
                <w:del w:id="10607" w:author="Nick.Tolimieri [2]" w:date="2022-09-14T11:37:00Z"/>
                <w:rFonts w:asciiTheme="minorHAnsi" w:eastAsiaTheme="minorHAnsi" w:hAnsiTheme="minorHAnsi" w:cstheme="minorBidi"/>
                <w:sz w:val="22"/>
                <w:szCs w:val="22"/>
                <w:rPrChange w:id="10608" w:author="Nick.Tolimieri" w:date="2022-09-13T14:15:00Z">
                  <w:rPr>
                    <w:ins w:id="10609" w:author="Nick.Tolimieri" w:date="2022-09-13T14:15:00Z"/>
                    <w:del w:id="10610" w:author="Nick.Tolimieri [2]" w:date="2022-09-14T11:37:00Z"/>
                    <w:rFonts w:ascii="Calibri" w:hAnsi="Calibri" w:cs="Calibri"/>
                    <w:color w:val="000000"/>
                    <w:sz w:val="22"/>
                    <w:szCs w:val="22"/>
                  </w:rPr>
                </w:rPrChange>
              </w:rPr>
              <w:pPrChange w:id="10611" w:author="Nick.Tolimieri" w:date="2022-09-13T14:15:00Z">
                <w:pPr>
                  <w:jc w:val="right"/>
                </w:pPr>
              </w:pPrChange>
            </w:pPr>
            <w:ins w:id="10612" w:author="Nick.Tolimieri" w:date="2022-09-13T14:15:00Z">
              <w:del w:id="10613" w:author="Nick.Tolimieri [2]" w:date="2022-09-14T11:37:00Z">
                <w:r w:rsidRPr="00F87AA6" w:rsidDel="008A61D3">
                  <w:rPr>
                    <w:rFonts w:asciiTheme="minorHAnsi" w:eastAsiaTheme="minorHAnsi" w:hAnsiTheme="minorHAnsi" w:cstheme="minorBidi"/>
                    <w:sz w:val="22"/>
                    <w:szCs w:val="22"/>
                    <w:rPrChange w:id="10614" w:author="Nick.Tolimieri" w:date="2022-09-13T14:15:00Z">
                      <w:rPr>
                        <w:rFonts w:ascii="Calibri" w:hAnsi="Calibri" w:cs="Calibri"/>
                        <w:color w:val="000000"/>
                        <w:sz w:val="22"/>
                        <w:szCs w:val="22"/>
                      </w:rPr>
                    </w:rPrChange>
                  </w:rPr>
                  <w:delText>2011</w:delText>
                </w:r>
              </w:del>
            </w:ins>
          </w:p>
        </w:tc>
        <w:tc>
          <w:tcPr>
            <w:tcW w:w="960" w:type="dxa"/>
            <w:noWrap/>
            <w:hideMark/>
            <w:tcPrChange w:id="106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16" w:author="Nick.Tolimieri" w:date="2022-09-13T14:15:00Z"/>
                <w:del w:id="10617" w:author="Nick.Tolimieri [2]" w:date="2022-09-14T11:37:00Z"/>
                <w:rFonts w:asciiTheme="minorHAnsi" w:eastAsiaTheme="minorHAnsi" w:hAnsiTheme="minorHAnsi" w:cstheme="minorBidi"/>
                <w:sz w:val="22"/>
                <w:szCs w:val="22"/>
                <w:rPrChange w:id="10618" w:author="Nick.Tolimieri" w:date="2022-09-13T14:15:00Z">
                  <w:rPr>
                    <w:ins w:id="10619" w:author="Nick.Tolimieri" w:date="2022-09-13T14:15:00Z"/>
                    <w:del w:id="10620" w:author="Nick.Tolimieri [2]" w:date="2022-09-14T11:37:00Z"/>
                    <w:rFonts w:ascii="Calibri" w:hAnsi="Calibri" w:cs="Calibri"/>
                    <w:color w:val="000000"/>
                    <w:sz w:val="22"/>
                    <w:szCs w:val="22"/>
                  </w:rPr>
                </w:rPrChange>
              </w:rPr>
              <w:pPrChange w:id="10621" w:author="Nick.Tolimieri" w:date="2022-09-13T14:15:00Z">
                <w:pPr>
                  <w:jc w:val="right"/>
                </w:pPr>
              </w:pPrChange>
            </w:pPr>
            <w:ins w:id="10622" w:author="Nick.Tolimieri" w:date="2022-09-13T14:15:00Z">
              <w:del w:id="10623" w:author="Nick.Tolimieri [2]" w:date="2022-09-14T11:37:00Z">
                <w:r w:rsidRPr="00F87AA6" w:rsidDel="008A61D3">
                  <w:rPr>
                    <w:rFonts w:asciiTheme="minorHAnsi" w:eastAsiaTheme="minorHAnsi" w:hAnsiTheme="minorHAnsi" w:cstheme="minorBidi"/>
                    <w:sz w:val="22"/>
                    <w:szCs w:val="22"/>
                    <w:rPrChange w:id="10624" w:author="Nick.Tolimieri" w:date="2022-09-13T14:15:00Z">
                      <w:rPr>
                        <w:rFonts w:ascii="Calibri" w:hAnsi="Calibri" w:cs="Calibri"/>
                        <w:color w:val="000000"/>
                        <w:sz w:val="22"/>
                        <w:szCs w:val="22"/>
                      </w:rPr>
                    </w:rPrChange>
                  </w:rPr>
                  <w:delText>0</w:delText>
                </w:r>
              </w:del>
            </w:ins>
          </w:p>
        </w:tc>
        <w:tc>
          <w:tcPr>
            <w:tcW w:w="960" w:type="dxa"/>
            <w:noWrap/>
            <w:hideMark/>
            <w:tcPrChange w:id="106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26" w:author="Nick.Tolimieri" w:date="2022-09-13T14:15:00Z"/>
                <w:del w:id="10627" w:author="Nick.Tolimieri [2]" w:date="2022-09-14T11:37:00Z"/>
                <w:rFonts w:asciiTheme="minorHAnsi" w:eastAsiaTheme="minorHAnsi" w:hAnsiTheme="minorHAnsi" w:cstheme="minorBidi"/>
                <w:sz w:val="22"/>
                <w:szCs w:val="22"/>
                <w:rPrChange w:id="10628" w:author="Nick.Tolimieri" w:date="2022-09-13T14:15:00Z">
                  <w:rPr>
                    <w:ins w:id="10629" w:author="Nick.Tolimieri" w:date="2022-09-13T14:15:00Z"/>
                    <w:del w:id="10630" w:author="Nick.Tolimieri [2]" w:date="2022-09-14T11:37:00Z"/>
                    <w:rFonts w:ascii="Calibri" w:hAnsi="Calibri" w:cs="Calibri"/>
                    <w:color w:val="000000"/>
                    <w:sz w:val="22"/>
                    <w:szCs w:val="22"/>
                  </w:rPr>
                </w:rPrChange>
              </w:rPr>
              <w:pPrChange w:id="10631" w:author="Nick.Tolimieri" w:date="2022-09-13T14:15:00Z">
                <w:pPr>
                  <w:jc w:val="right"/>
                </w:pPr>
              </w:pPrChange>
            </w:pPr>
            <w:ins w:id="10632" w:author="Nick.Tolimieri" w:date="2022-09-13T14:15:00Z">
              <w:del w:id="10633" w:author="Nick.Tolimieri [2]" w:date="2022-09-14T11:37:00Z">
                <w:r w:rsidRPr="00F87AA6" w:rsidDel="008A61D3">
                  <w:rPr>
                    <w:rFonts w:asciiTheme="minorHAnsi" w:eastAsiaTheme="minorHAnsi" w:hAnsiTheme="minorHAnsi" w:cstheme="minorBidi"/>
                    <w:sz w:val="22"/>
                    <w:szCs w:val="22"/>
                    <w:rPrChange w:id="10634" w:author="Nick.Tolimieri" w:date="2022-09-13T14:15:00Z">
                      <w:rPr>
                        <w:rFonts w:ascii="Calibri" w:hAnsi="Calibri" w:cs="Calibri"/>
                        <w:color w:val="000000"/>
                        <w:sz w:val="22"/>
                        <w:szCs w:val="22"/>
                      </w:rPr>
                    </w:rPrChange>
                  </w:rPr>
                  <w:delText>7</w:delText>
                </w:r>
              </w:del>
            </w:ins>
          </w:p>
        </w:tc>
        <w:tc>
          <w:tcPr>
            <w:tcW w:w="960" w:type="dxa"/>
            <w:noWrap/>
            <w:hideMark/>
            <w:tcPrChange w:id="106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36" w:author="Nick.Tolimieri" w:date="2022-09-13T14:15:00Z"/>
                <w:del w:id="10637" w:author="Nick.Tolimieri [2]" w:date="2022-09-14T11:37:00Z"/>
                <w:rFonts w:asciiTheme="minorHAnsi" w:eastAsiaTheme="minorHAnsi" w:hAnsiTheme="minorHAnsi" w:cstheme="minorBidi"/>
                <w:sz w:val="22"/>
                <w:szCs w:val="22"/>
                <w:rPrChange w:id="10638" w:author="Nick.Tolimieri" w:date="2022-09-13T14:15:00Z">
                  <w:rPr>
                    <w:ins w:id="10639" w:author="Nick.Tolimieri" w:date="2022-09-13T14:15:00Z"/>
                    <w:del w:id="10640" w:author="Nick.Tolimieri [2]" w:date="2022-09-14T11:37:00Z"/>
                    <w:rFonts w:ascii="Calibri" w:hAnsi="Calibri" w:cs="Calibri"/>
                    <w:color w:val="000000"/>
                    <w:sz w:val="22"/>
                    <w:szCs w:val="22"/>
                  </w:rPr>
                </w:rPrChange>
              </w:rPr>
              <w:pPrChange w:id="10641" w:author="Nick.Tolimieri" w:date="2022-09-13T14:15:00Z">
                <w:pPr>
                  <w:jc w:val="right"/>
                </w:pPr>
              </w:pPrChange>
            </w:pPr>
            <w:ins w:id="10642" w:author="Nick.Tolimieri" w:date="2022-09-13T14:15:00Z">
              <w:del w:id="10643" w:author="Nick.Tolimieri [2]" w:date="2022-09-14T11:37:00Z">
                <w:r w:rsidRPr="00F87AA6" w:rsidDel="008A61D3">
                  <w:rPr>
                    <w:rFonts w:asciiTheme="minorHAnsi" w:eastAsiaTheme="minorHAnsi" w:hAnsiTheme="minorHAnsi" w:cstheme="minorBidi"/>
                    <w:sz w:val="22"/>
                    <w:szCs w:val="22"/>
                    <w:rPrChange w:id="10644" w:author="Nick.Tolimieri" w:date="2022-09-13T14:15:00Z">
                      <w:rPr>
                        <w:rFonts w:ascii="Calibri" w:hAnsi="Calibri" w:cs="Calibri"/>
                        <w:color w:val="000000"/>
                        <w:sz w:val="22"/>
                        <w:szCs w:val="22"/>
                      </w:rPr>
                    </w:rPrChange>
                  </w:rPr>
                  <w:delText>1</w:delText>
                </w:r>
              </w:del>
            </w:ins>
          </w:p>
        </w:tc>
        <w:tc>
          <w:tcPr>
            <w:tcW w:w="960" w:type="dxa"/>
            <w:noWrap/>
            <w:hideMark/>
            <w:tcPrChange w:id="106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46" w:author="Nick.Tolimieri" w:date="2022-09-13T14:15:00Z"/>
                <w:del w:id="10647" w:author="Nick.Tolimieri [2]" w:date="2022-09-14T11:37:00Z"/>
                <w:rFonts w:asciiTheme="minorHAnsi" w:eastAsiaTheme="minorHAnsi" w:hAnsiTheme="minorHAnsi" w:cstheme="minorBidi"/>
                <w:sz w:val="22"/>
                <w:szCs w:val="22"/>
                <w:rPrChange w:id="10648" w:author="Nick.Tolimieri" w:date="2022-09-13T14:15:00Z">
                  <w:rPr>
                    <w:ins w:id="10649" w:author="Nick.Tolimieri" w:date="2022-09-13T14:15:00Z"/>
                    <w:del w:id="10650" w:author="Nick.Tolimieri [2]" w:date="2022-09-14T11:37:00Z"/>
                    <w:rFonts w:ascii="Calibri" w:hAnsi="Calibri" w:cs="Calibri"/>
                    <w:color w:val="000000"/>
                    <w:sz w:val="22"/>
                    <w:szCs w:val="22"/>
                  </w:rPr>
                </w:rPrChange>
              </w:rPr>
              <w:pPrChange w:id="10651" w:author="Nick.Tolimieri" w:date="2022-09-13T14:15:00Z">
                <w:pPr>
                  <w:jc w:val="right"/>
                </w:pPr>
              </w:pPrChange>
            </w:pPr>
            <w:ins w:id="10652" w:author="Nick.Tolimieri" w:date="2022-09-13T14:15:00Z">
              <w:del w:id="10653" w:author="Nick.Tolimieri [2]" w:date="2022-09-14T11:37:00Z">
                <w:r w:rsidRPr="00F87AA6" w:rsidDel="008A61D3">
                  <w:rPr>
                    <w:rFonts w:asciiTheme="minorHAnsi" w:eastAsiaTheme="minorHAnsi" w:hAnsiTheme="minorHAnsi" w:cstheme="minorBidi"/>
                    <w:sz w:val="22"/>
                    <w:szCs w:val="22"/>
                    <w:rPrChange w:id="10654" w:author="Nick.Tolimieri" w:date="2022-09-13T14:15:00Z">
                      <w:rPr>
                        <w:rFonts w:ascii="Calibri" w:hAnsi="Calibri" w:cs="Calibri"/>
                        <w:color w:val="000000"/>
                        <w:sz w:val="22"/>
                        <w:szCs w:val="22"/>
                      </w:rPr>
                    </w:rPrChange>
                  </w:rPr>
                  <w:delText>7</w:delText>
                </w:r>
              </w:del>
            </w:ins>
          </w:p>
        </w:tc>
        <w:tc>
          <w:tcPr>
            <w:tcW w:w="960" w:type="dxa"/>
            <w:noWrap/>
            <w:hideMark/>
            <w:tcPrChange w:id="106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56" w:author="Nick.Tolimieri" w:date="2022-09-13T14:15:00Z"/>
                <w:del w:id="10657" w:author="Nick.Tolimieri [2]" w:date="2022-09-14T11:37:00Z"/>
                <w:rFonts w:asciiTheme="minorHAnsi" w:eastAsiaTheme="minorHAnsi" w:hAnsiTheme="minorHAnsi" w:cstheme="minorBidi"/>
                <w:sz w:val="22"/>
                <w:szCs w:val="22"/>
                <w:rPrChange w:id="10658" w:author="Nick.Tolimieri" w:date="2022-09-13T14:15:00Z">
                  <w:rPr>
                    <w:ins w:id="10659" w:author="Nick.Tolimieri" w:date="2022-09-13T14:15:00Z"/>
                    <w:del w:id="10660" w:author="Nick.Tolimieri [2]" w:date="2022-09-14T11:37:00Z"/>
                    <w:rFonts w:ascii="Calibri" w:hAnsi="Calibri" w:cs="Calibri"/>
                    <w:color w:val="000000"/>
                    <w:sz w:val="22"/>
                    <w:szCs w:val="22"/>
                  </w:rPr>
                </w:rPrChange>
              </w:rPr>
              <w:pPrChange w:id="10661" w:author="Nick.Tolimieri" w:date="2022-09-13T14:15:00Z">
                <w:pPr>
                  <w:jc w:val="right"/>
                </w:pPr>
              </w:pPrChange>
            </w:pPr>
            <w:ins w:id="10662" w:author="Nick.Tolimieri" w:date="2022-09-13T14:15:00Z">
              <w:del w:id="10663" w:author="Nick.Tolimieri [2]" w:date="2022-09-14T11:37:00Z">
                <w:r w:rsidRPr="00F87AA6" w:rsidDel="008A61D3">
                  <w:rPr>
                    <w:rFonts w:asciiTheme="minorHAnsi" w:eastAsiaTheme="minorHAnsi" w:hAnsiTheme="minorHAnsi" w:cstheme="minorBidi"/>
                    <w:sz w:val="22"/>
                    <w:szCs w:val="22"/>
                    <w:rPrChange w:id="10664" w:author="Nick.Tolimieri" w:date="2022-09-13T14:15:00Z">
                      <w:rPr>
                        <w:rFonts w:ascii="Calibri" w:hAnsi="Calibri" w:cs="Calibri"/>
                        <w:color w:val="000000"/>
                        <w:sz w:val="22"/>
                        <w:szCs w:val="22"/>
                      </w:rPr>
                    </w:rPrChange>
                  </w:rPr>
                  <w:delText>7</w:delText>
                </w:r>
              </w:del>
            </w:ins>
          </w:p>
        </w:tc>
        <w:tc>
          <w:tcPr>
            <w:tcW w:w="960" w:type="dxa"/>
            <w:noWrap/>
            <w:hideMark/>
            <w:tcPrChange w:id="106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66" w:author="Nick.Tolimieri" w:date="2022-09-13T14:15:00Z"/>
                <w:del w:id="10667" w:author="Nick.Tolimieri [2]" w:date="2022-09-14T11:37:00Z"/>
                <w:rFonts w:asciiTheme="minorHAnsi" w:eastAsiaTheme="minorHAnsi" w:hAnsiTheme="minorHAnsi" w:cstheme="minorBidi"/>
                <w:sz w:val="22"/>
                <w:szCs w:val="22"/>
                <w:rPrChange w:id="10668" w:author="Nick.Tolimieri" w:date="2022-09-13T14:15:00Z">
                  <w:rPr>
                    <w:ins w:id="10669" w:author="Nick.Tolimieri" w:date="2022-09-13T14:15:00Z"/>
                    <w:del w:id="10670" w:author="Nick.Tolimieri [2]" w:date="2022-09-14T11:37:00Z"/>
                    <w:rFonts w:ascii="Calibri" w:hAnsi="Calibri" w:cs="Calibri"/>
                    <w:color w:val="000000"/>
                    <w:sz w:val="22"/>
                    <w:szCs w:val="22"/>
                  </w:rPr>
                </w:rPrChange>
              </w:rPr>
              <w:pPrChange w:id="10671" w:author="Nick.Tolimieri" w:date="2022-09-13T14:15:00Z">
                <w:pPr>
                  <w:jc w:val="right"/>
                </w:pPr>
              </w:pPrChange>
            </w:pPr>
            <w:ins w:id="10672" w:author="Nick.Tolimieri" w:date="2022-09-13T14:15:00Z">
              <w:del w:id="10673" w:author="Nick.Tolimieri [2]" w:date="2022-09-14T11:37:00Z">
                <w:r w:rsidRPr="00F87AA6" w:rsidDel="008A61D3">
                  <w:rPr>
                    <w:rFonts w:asciiTheme="minorHAnsi" w:eastAsiaTheme="minorHAnsi" w:hAnsiTheme="minorHAnsi" w:cstheme="minorBidi"/>
                    <w:sz w:val="22"/>
                    <w:szCs w:val="22"/>
                    <w:rPrChange w:id="10674" w:author="Nick.Tolimieri" w:date="2022-09-13T14:15:00Z">
                      <w:rPr>
                        <w:rFonts w:ascii="Calibri" w:hAnsi="Calibri" w:cs="Calibri"/>
                        <w:color w:val="000000"/>
                        <w:sz w:val="22"/>
                        <w:szCs w:val="22"/>
                      </w:rPr>
                    </w:rPrChange>
                  </w:rPr>
                  <w:delText>7</w:delText>
                </w:r>
              </w:del>
            </w:ins>
          </w:p>
        </w:tc>
        <w:tc>
          <w:tcPr>
            <w:tcW w:w="960" w:type="dxa"/>
            <w:noWrap/>
            <w:hideMark/>
            <w:tcPrChange w:id="106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76" w:author="Nick.Tolimieri" w:date="2022-09-13T14:15:00Z"/>
                <w:del w:id="10677" w:author="Nick.Tolimieri [2]" w:date="2022-09-14T11:37:00Z"/>
                <w:rFonts w:asciiTheme="minorHAnsi" w:eastAsiaTheme="minorHAnsi" w:hAnsiTheme="minorHAnsi" w:cstheme="minorBidi"/>
                <w:sz w:val="22"/>
                <w:szCs w:val="22"/>
                <w:rPrChange w:id="10678" w:author="Nick.Tolimieri" w:date="2022-09-13T14:15:00Z">
                  <w:rPr>
                    <w:ins w:id="10679" w:author="Nick.Tolimieri" w:date="2022-09-13T14:15:00Z"/>
                    <w:del w:id="10680" w:author="Nick.Tolimieri [2]" w:date="2022-09-14T11:37:00Z"/>
                    <w:rFonts w:ascii="Calibri" w:hAnsi="Calibri" w:cs="Calibri"/>
                    <w:color w:val="000000"/>
                    <w:sz w:val="22"/>
                    <w:szCs w:val="22"/>
                  </w:rPr>
                </w:rPrChange>
              </w:rPr>
              <w:pPrChange w:id="10681" w:author="Nick.Tolimieri" w:date="2022-09-13T14:15:00Z">
                <w:pPr>
                  <w:jc w:val="right"/>
                </w:pPr>
              </w:pPrChange>
            </w:pPr>
            <w:ins w:id="10682" w:author="Nick.Tolimieri" w:date="2022-09-13T14:15:00Z">
              <w:del w:id="10683" w:author="Nick.Tolimieri [2]" w:date="2022-09-14T11:37:00Z">
                <w:r w:rsidRPr="00F87AA6" w:rsidDel="008A61D3">
                  <w:rPr>
                    <w:rFonts w:asciiTheme="minorHAnsi" w:eastAsiaTheme="minorHAnsi" w:hAnsiTheme="minorHAnsi" w:cstheme="minorBidi"/>
                    <w:sz w:val="22"/>
                    <w:szCs w:val="22"/>
                    <w:rPrChange w:id="10684" w:author="Nick.Tolimieri" w:date="2022-09-13T14:15:00Z">
                      <w:rPr>
                        <w:rFonts w:ascii="Calibri" w:hAnsi="Calibri" w:cs="Calibri"/>
                        <w:color w:val="000000"/>
                        <w:sz w:val="22"/>
                        <w:szCs w:val="22"/>
                      </w:rPr>
                    </w:rPrChange>
                  </w:rPr>
                  <w:delText>1.9</w:delText>
                </w:r>
              </w:del>
            </w:ins>
          </w:p>
        </w:tc>
        <w:tc>
          <w:tcPr>
            <w:tcW w:w="960" w:type="dxa"/>
            <w:noWrap/>
            <w:hideMark/>
            <w:tcPrChange w:id="106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86" w:author="Nick.Tolimieri" w:date="2022-09-13T14:15:00Z"/>
                <w:del w:id="10687" w:author="Nick.Tolimieri [2]" w:date="2022-09-14T11:37:00Z"/>
                <w:rFonts w:asciiTheme="minorHAnsi" w:eastAsiaTheme="minorHAnsi" w:hAnsiTheme="minorHAnsi" w:cstheme="minorBidi"/>
                <w:sz w:val="22"/>
                <w:szCs w:val="22"/>
                <w:rPrChange w:id="10688" w:author="Nick.Tolimieri" w:date="2022-09-13T14:15:00Z">
                  <w:rPr>
                    <w:ins w:id="10689" w:author="Nick.Tolimieri" w:date="2022-09-13T14:15:00Z"/>
                    <w:del w:id="10690" w:author="Nick.Tolimieri [2]" w:date="2022-09-14T11:37:00Z"/>
                    <w:rFonts w:ascii="Calibri" w:hAnsi="Calibri" w:cs="Calibri"/>
                    <w:color w:val="000000"/>
                    <w:sz w:val="22"/>
                    <w:szCs w:val="22"/>
                  </w:rPr>
                </w:rPrChange>
              </w:rPr>
              <w:pPrChange w:id="10691" w:author="Nick.Tolimieri" w:date="2022-09-13T14:15:00Z">
                <w:pPr>
                  <w:jc w:val="right"/>
                </w:pPr>
              </w:pPrChange>
            </w:pPr>
            <w:ins w:id="10692" w:author="Nick.Tolimieri" w:date="2022-09-13T14:15:00Z">
              <w:del w:id="10693" w:author="Nick.Tolimieri [2]" w:date="2022-09-14T11:37:00Z">
                <w:r w:rsidRPr="00F87AA6" w:rsidDel="008A61D3">
                  <w:rPr>
                    <w:rFonts w:asciiTheme="minorHAnsi" w:eastAsiaTheme="minorHAnsi" w:hAnsiTheme="minorHAnsi" w:cstheme="minorBidi"/>
                    <w:sz w:val="22"/>
                    <w:szCs w:val="22"/>
                    <w:rPrChange w:id="10694" w:author="Nick.Tolimieri" w:date="2022-09-13T14:15:00Z">
                      <w:rPr>
                        <w:rFonts w:ascii="Calibri" w:hAnsi="Calibri" w:cs="Calibri"/>
                        <w:color w:val="000000"/>
                        <w:sz w:val="22"/>
                        <w:szCs w:val="22"/>
                      </w:rPr>
                    </w:rPrChange>
                  </w:rPr>
                  <w:delText>0.13</w:delText>
                </w:r>
              </w:del>
            </w:ins>
          </w:p>
        </w:tc>
      </w:tr>
      <w:tr w:rsidR="00F87AA6" w:rsidRPr="00F87AA6" w:rsidDel="008A61D3" w:rsidTr="00F87AA6">
        <w:trPr>
          <w:divId w:val="1702248301"/>
          <w:trHeight w:val="300"/>
          <w:ins w:id="10695" w:author="Nick.Tolimieri" w:date="2022-09-13T14:15:00Z"/>
          <w:del w:id="10696" w:author="Nick.Tolimieri [2]" w:date="2022-09-14T11:37:00Z"/>
          <w:trPrChange w:id="10697" w:author="Nick.Tolimieri" w:date="2022-09-13T14:15:00Z">
            <w:trPr>
              <w:divId w:val="1702248301"/>
              <w:trHeight w:val="300"/>
            </w:trPr>
          </w:trPrChange>
        </w:trPr>
        <w:tc>
          <w:tcPr>
            <w:tcW w:w="960" w:type="dxa"/>
            <w:noWrap/>
            <w:hideMark/>
            <w:tcPrChange w:id="106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699" w:author="Nick.Tolimieri" w:date="2022-09-13T14:15:00Z"/>
                <w:del w:id="10700" w:author="Nick.Tolimieri [2]" w:date="2022-09-14T11:37:00Z"/>
                <w:rFonts w:asciiTheme="minorHAnsi" w:eastAsiaTheme="minorHAnsi" w:hAnsiTheme="minorHAnsi" w:cstheme="minorBidi"/>
                <w:sz w:val="22"/>
                <w:szCs w:val="22"/>
                <w:rPrChange w:id="10701" w:author="Nick.Tolimieri" w:date="2022-09-13T14:15:00Z">
                  <w:rPr>
                    <w:ins w:id="10702" w:author="Nick.Tolimieri" w:date="2022-09-13T14:15:00Z"/>
                    <w:del w:id="10703" w:author="Nick.Tolimieri [2]" w:date="2022-09-14T11:37:00Z"/>
                    <w:rFonts w:ascii="Calibri" w:hAnsi="Calibri" w:cs="Calibri"/>
                    <w:color w:val="000000"/>
                    <w:sz w:val="22"/>
                    <w:szCs w:val="22"/>
                  </w:rPr>
                </w:rPrChange>
              </w:rPr>
              <w:pPrChange w:id="10704" w:author="Nick.Tolimieri" w:date="2022-09-13T14:15:00Z">
                <w:pPr/>
              </w:pPrChange>
            </w:pPr>
            <w:ins w:id="10705" w:author="Nick.Tolimieri" w:date="2022-09-13T14:15:00Z">
              <w:del w:id="10706" w:author="Nick.Tolimieri [2]" w:date="2022-09-14T11:37:00Z">
                <w:r w:rsidRPr="00F87AA6" w:rsidDel="008A61D3">
                  <w:rPr>
                    <w:rFonts w:asciiTheme="minorHAnsi" w:eastAsiaTheme="minorHAnsi" w:hAnsiTheme="minorHAnsi" w:cstheme="minorBidi"/>
                    <w:sz w:val="22"/>
                    <w:szCs w:val="22"/>
                    <w:rPrChange w:id="10707"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7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09" w:author="Nick.Tolimieri" w:date="2022-09-13T14:15:00Z"/>
                <w:del w:id="10710" w:author="Nick.Tolimieri [2]" w:date="2022-09-14T11:37:00Z"/>
                <w:rFonts w:asciiTheme="minorHAnsi" w:eastAsiaTheme="minorHAnsi" w:hAnsiTheme="minorHAnsi" w:cstheme="minorBidi"/>
                <w:sz w:val="22"/>
                <w:szCs w:val="22"/>
                <w:rPrChange w:id="10711" w:author="Nick.Tolimieri" w:date="2022-09-13T14:15:00Z">
                  <w:rPr>
                    <w:ins w:id="10712" w:author="Nick.Tolimieri" w:date="2022-09-13T14:15:00Z"/>
                    <w:del w:id="10713" w:author="Nick.Tolimieri [2]" w:date="2022-09-14T11:37:00Z"/>
                    <w:rFonts w:ascii="Calibri" w:hAnsi="Calibri" w:cs="Calibri"/>
                    <w:color w:val="000000"/>
                    <w:sz w:val="22"/>
                    <w:szCs w:val="22"/>
                  </w:rPr>
                </w:rPrChange>
              </w:rPr>
              <w:pPrChange w:id="10714" w:author="Nick.Tolimieri" w:date="2022-09-13T14:15:00Z">
                <w:pPr>
                  <w:jc w:val="right"/>
                </w:pPr>
              </w:pPrChange>
            </w:pPr>
            <w:ins w:id="10715" w:author="Nick.Tolimieri" w:date="2022-09-13T14:15:00Z">
              <w:del w:id="10716" w:author="Nick.Tolimieri [2]" w:date="2022-09-14T11:37:00Z">
                <w:r w:rsidRPr="00F87AA6" w:rsidDel="008A61D3">
                  <w:rPr>
                    <w:rFonts w:asciiTheme="minorHAnsi" w:eastAsiaTheme="minorHAnsi" w:hAnsiTheme="minorHAnsi" w:cstheme="minorBidi"/>
                    <w:sz w:val="22"/>
                    <w:szCs w:val="22"/>
                    <w:rPrChange w:id="10717" w:author="Nick.Tolimieri" w:date="2022-09-13T14:15:00Z">
                      <w:rPr>
                        <w:rFonts w:ascii="Calibri" w:hAnsi="Calibri" w:cs="Calibri"/>
                        <w:color w:val="000000"/>
                        <w:sz w:val="22"/>
                        <w:szCs w:val="22"/>
                      </w:rPr>
                    </w:rPrChange>
                  </w:rPr>
                  <w:delText>2012</w:delText>
                </w:r>
              </w:del>
            </w:ins>
          </w:p>
        </w:tc>
        <w:tc>
          <w:tcPr>
            <w:tcW w:w="960" w:type="dxa"/>
            <w:noWrap/>
            <w:hideMark/>
            <w:tcPrChange w:id="107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19" w:author="Nick.Tolimieri" w:date="2022-09-13T14:15:00Z"/>
                <w:del w:id="10720" w:author="Nick.Tolimieri [2]" w:date="2022-09-14T11:37:00Z"/>
                <w:rFonts w:asciiTheme="minorHAnsi" w:eastAsiaTheme="minorHAnsi" w:hAnsiTheme="minorHAnsi" w:cstheme="minorBidi"/>
                <w:sz w:val="22"/>
                <w:szCs w:val="22"/>
                <w:rPrChange w:id="10721" w:author="Nick.Tolimieri" w:date="2022-09-13T14:15:00Z">
                  <w:rPr>
                    <w:ins w:id="10722" w:author="Nick.Tolimieri" w:date="2022-09-13T14:15:00Z"/>
                    <w:del w:id="10723" w:author="Nick.Tolimieri [2]" w:date="2022-09-14T11:37:00Z"/>
                    <w:rFonts w:ascii="Calibri" w:hAnsi="Calibri" w:cs="Calibri"/>
                    <w:color w:val="000000"/>
                    <w:sz w:val="22"/>
                    <w:szCs w:val="22"/>
                  </w:rPr>
                </w:rPrChange>
              </w:rPr>
              <w:pPrChange w:id="10724" w:author="Nick.Tolimieri" w:date="2022-09-13T14:15:00Z">
                <w:pPr>
                  <w:jc w:val="right"/>
                </w:pPr>
              </w:pPrChange>
            </w:pPr>
            <w:ins w:id="10725" w:author="Nick.Tolimieri" w:date="2022-09-13T14:15:00Z">
              <w:del w:id="10726" w:author="Nick.Tolimieri [2]" w:date="2022-09-14T11:37:00Z">
                <w:r w:rsidRPr="00F87AA6" w:rsidDel="008A61D3">
                  <w:rPr>
                    <w:rFonts w:asciiTheme="minorHAnsi" w:eastAsiaTheme="minorHAnsi" w:hAnsiTheme="minorHAnsi" w:cstheme="minorBidi"/>
                    <w:sz w:val="22"/>
                    <w:szCs w:val="22"/>
                    <w:rPrChange w:id="10727" w:author="Nick.Tolimieri" w:date="2022-09-13T14:15:00Z">
                      <w:rPr>
                        <w:rFonts w:ascii="Calibri" w:hAnsi="Calibri" w:cs="Calibri"/>
                        <w:color w:val="000000"/>
                        <w:sz w:val="22"/>
                        <w:szCs w:val="22"/>
                      </w:rPr>
                    </w:rPrChange>
                  </w:rPr>
                  <w:delText>0</w:delText>
                </w:r>
              </w:del>
            </w:ins>
          </w:p>
        </w:tc>
        <w:tc>
          <w:tcPr>
            <w:tcW w:w="960" w:type="dxa"/>
            <w:noWrap/>
            <w:hideMark/>
            <w:tcPrChange w:id="107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29" w:author="Nick.Tolimieri" w:date="2022-09-13T14:15:00Z"/>
                <w:del w:id="10730" w:author="Nick.Tolimieri [2]" w:date="2022-09-14T11:37:00Z"/>
                <w:rFonts w:asciiTheme="minorHAnsi" w:eastAsiaTheme="minorHAnsi" w:hAnsiTheme="minorHAnsi" w:cstheme="minorBidi"/>
                <w:sz w:val="22"/>
                <w:szCs w:val="22"/>
                <w:rPrChange w:id="10731" w:author="Nick.Tolimieri" w:date="2022-09-13T14:15:00Z">
                  <w:rPr>
                    <w:ins w:id="10732" w:author="Nick.Tolimieri" w:date="2022-09-13T14:15:00Z"/>
                    <w:del w:id="10733" w:author="Nick.Tolimieri [2]" w:date="2022-09-14T11:37:00Z"/>
                    <w:rFonts w:ascii="Calibri" w:hAnsi="Calibri" w:cs="Calibri"/>
                    <w:color w:val="000000"/>
                    <w:sz w:val="22"/>
                    <w:szCs w:val="22"/>
                  </w:rPr>
                </w:rPrChange>
              </w:rPr>
              <w:pPrChange w:id="10734" w:author="Nick.Tolimieri" w:date="2022-09-13T14:15:00Z">
                <w:pPr>
                  <w:jc w:val="right"/>
                </w:pPr>
              </w:pPrChange>
            </w:pPr>
            <w:ins w:id="10735" w:author="Nick.Tolimieri" w:date="2022-09-13T14:15:00Z">
              <w:del w:id="10736" w:author="Nick.Tolimieri [2]" w:date="2022-09-14T11:37:00Z">
                <w:r w:rsidRPr="00F87AA6" w:rsidDel="008A61D3">
                  <w:rPr>
                    <w:rFonts w:asciiTheme="minorHAnsi" w:eastAsiaTheme="minorHAnsi" w:hAnsiTheme="minorHAnsi" w:cstheme="minorBidi"/>
                    <w:sz w:val="22"/>
                    <w:szCs w:val="22"/>
                    <w:rPrChange w:id="10737" w:author="Nick.Tolimieri" w:date="2022-09-13T14:15:00Z">
                      <w:rPr>
                        <w:rFonts w:ascii="Calibri" w:hAnsi="Calibri" w:cs="Calibri"/>
                        <w:color w:val="000000"/>
                        <w:sz w:val="22"/>
                        <w:szCs w:val="22"/>
                      </w:rPr>
                    </w:rPrChange>
                  </w:rPr>
                  <w:delText>0</w:delText>
                </w:r>
              </w:del>
            </w:ins>
          </w:p>
        </w:tc>
        <w:tc>
          <w:tcPr>
            <w:tcW w:w="960" w:type="dxa"/>
            <w:noWrap/>
            <w:hideMark/>
            <w:tcPrChange w:id="107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39" w:author="Nick.Tolimieri" w:date="2022-09-13T14:15:00Z"/>
                <w:del w:id="10740" w:author="Nick.Tolimieri [2]" w:date="2022-09-14T11:37:00Z"/>
                <w:rFonts w:asciiTheme="minorHAnsi" w:eastAsiaTheme="minorHAnsi" w:hAnsiTheme="minorHAnsi" w:cstheme="minorBidi"/>
                <w:sz w:val="22"/>
                <w:szCs w:val="22"/>
                <w:rPrChange w:id="10741" w:author="Nick.Tolimieri" w:date="2022-09-13T14:15:00Z">
                  <w:rPr>
                    <w:ins w:id="10742" w:author="Nick.Tolimieri" w:date="2022-09-13T14:15:00Z"/>
                    <w:del w:id="10743" w:author="Nick.Tolimieri [2]" w:date="2022-09-14T11:37:00Z"/>
                    <w:rFonts w:ascii="Calibri" w:hAnsi="Calibri" w:cs="Calibri"/>
                    <w:color w:val="000000"/>
                    <w:sz w:val="22"/>
                    <w:szCs w:val="22"/>
                  </w:rPr>
                </w:rPrChange>
              </w:rPr>
              <w:pPrChange w:id="10744" w:author="Nick.Tolimieri" w:date="2022-09-13T14:15:00Z">
                <w:pPr>
                  <w:jc w:val="right"/>
                </w:pPr>
              </w:pPrChange>
            </w:pPr>
            <w:ins w:id="10745" w:author="Nick.Tolimieri" w:date="2022-09-13T14:15:00Z">
              <w:del w:id="10746" w:author="Nick.Tolimieri [2]" w:date="2022-09-14T11:37:00Z">
                <w:r w:rsidRPr="00F87AA6" w:rsidDel="008A61D3">
                  <w:rPr>
                    <w:rFonts w:asciiTheme="minorHAnsi" w:eastAsiaTheme="minorHAnsi" w:hAnsiTheme="minorHAnsi" w:cstheme="minorBidi"/>
                    <w:sz w:val="22"/>
                    <w:szCs w:val="22"/>
                    <w:rPrChange w:id="10747" w:author="Nick.Tolimieri" w:date="2022-09-13T14:15:00Z">
                      <w:rPr>
                        <w:rFonts w:ascii="Calibri" w:hAnsi="Calibri" w:cs="Calibri"/>
                        <w:color w:val="000000"/>
                        <w:sz w:val="22"/>
                        <w:szCs w:val="22"/>
                      </w:rPr>
                    </w:rPrChange>
                  </w:rPr>
                  <w:delText>0</w:delText>
                </w:r>
              </w:del>
            </w:ins>
          </w:p>
        </w:tc>
        <w:tc>
          <w:tcPr>
            <w:tcW w:w="960" w:type="dxa"/>
            <w:noWrap/>
            <w:hideMark/>
            <w:tcPrChange w:id="107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49" w:author="Nick.Tolimieri" w:date="2022-09-13T14:15:00Z"/>
                <w:del w:id="10750" w:author="Nick.Tolimieri [2]" w:date="2022-09-14T11:37:00Z"/>
                <w:rFonts w:asciiTheme="minorHAnsi" w:eastAsiaTheme="minorHAnsi" w:hAnsiTheme="minorHAnsi" w:cstheme="minorBidi"/>
                <w:sz w:val="22"/>
                <w:szCs w:val="22"/>
                <w:rPrChange w:id="10751" w:author="Nick.Tolimieri" w:date="2022-09-13T14:15:00Z">
                  <w:rPr>
                    <w:ins w:id="10752" w:author="Nick.Tolimieri" w:date="2022-09-13T14:15:00Z"/>
                    <w:del w:id="10753" w:author="Nick.Tolimieri [2]" w:date="2022-09-14T11:37:00Z"/>
                    <w:rFonts w:ascii="Calibri" w:hAnsi="Calibri" w:cs="Calibri"/>
                    <w:color w:val="000000"/>
                    <w:sz w:val="22"/>
                    <w:szCs w:val="22"/>
                  </w:rPr>
                </w:rPrChange>
              </w:rPr>
              <w:pPrChange w:id="10754" w:author="Nick.Tolimieri" w:date="2022-09-13T14:15:00Z">
                <w:pPr>
                  <w:jc w:val="right"/>
                </w:pPr>
              </w:pPrChange>
            </w:pPr>
            <w:ins w:id="10755" w:author="Nick.Tolimieri" w:date="2022-09-13T14:15:00Z">
              <w:del w:id="10756" w:author="Nick.Tolimieri [2]" w:date="2022-09-14T11:37:00Z">
                <w:r w:rsidRPr="00F87AA6" w:rsidDel="008A61D3">
                  <w:rPr>
                    <w:rFonts w:asciiTheme="minorHAnsi" w:eastAsiaTheme="minorHAnsi" w:hAnsiTheme="minorHAnsi" w:cstheme="minorBidi"/>
                    <w:sz w:val="22"/>
                    <w:szCs w:val="22"/>
                    <w:rPrChange w:id="10757" w:author="Nick.Tolimieri" w:date="2022-09-13T14:15:00Z">
                      <w:rPr>
                        <w:rFonts w:ascii="Calibri" w:hAnsi="Calibri" w:cs="Calibri"/>
                        <w:color w:val="000000"/>
                        <w:sz w:val="22"/>
                        <w:szCs w:val="22"/>
                      </w:rPr>
                    </w:rPrChange>
                  </w:rPr>
                  <w:delText>0</w:delText>
                </w:r>
              </w:del>
            </w:ins>
          </w:p>
        </w:tc>
        <w:tc>
          <w:tcPr>
            <w:tcW w:w="960" w:type="dxa"/>
            <w:noWrap/>
            <w:hideMark/>
            <w:tcPrChange w:id="107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59" w:author="Nick.Tolimieri" w:date="2022-09-13T14:15:00Z"/>
                <w:del w:id="10760" w:author="Nick.Tolimieri [2]" w:date="2022-09-14T11:37:00Z"/>
                <w:rFonts w:asciiTheme="minorHAnsi" w:eastAsiaTheme="minorHAnsi" w:hAnsiTheme="minorHAnsi" w:cstheme="minorBidi"/>
                <w:sz w:val="22"/>
                <w:szCs w:val="22"/>
                <w:rPrChange w:id="10761" w:author="Nick.Tolimieri" w:date="2022-09-13T14:15:00Z">
                  <w:rPr>
                    <w:ins w:id="10762" w:author="Nick.Tolimieri" w:date="2022-09-13T14:15:00Z"/>
                    <w:del w:id="10763" w:author="Nick.Tolimieri [2]" w:date="2022-09-14T11:37:00Z"/>
                    <w:rFonts w:ascii="Calibri" w:hAnsi="Calibri" w:cs="Calibri"/>
                    <w:color w:val="000000"/>
                    <w:sz w:val="22"/>
                    <w:szCs w:val="22"/>
                  </w:rPr>
                </w:rPrChange>
              </w:rPr>
              <w:pPrChange w:id="10764" w:author="Nick.Tolimieri" w:date="2022-09-13T14:15:00Z">
                <w:pPr/>
              </w:pPrChange>
            </w:pPr>
            <w:ins w:id="10765" w:author="Nick.Tolimieri" w:date="2022-09-13T14:15:00Z">
              <w:del w:id="10766" w:author="Nick.Tolimieri [2]" w:date="2022-09-14T11:37:00Z">
                <w:r w:rsidRPr="00F87AA6" w:rsidDel="008A61D3">
                  <w:rPr>
                    <w:rFonts w:asciiTheme="minorHAnsi" w:eastAsiaTheme="minorHAnsi" w:hAnsiTheme="minorHAnsi" w:cstheme="minorBidi"/>
                    <w:sz w:val="22"/>
                    <w:szCs w:val="22"/>
                    <w:rPrChange w:id="10767" w:author="Nick.Tolimieri" w:date="2022-09-13T14:15:00Z">
                      <w:rPr>
                        <w:rFonts w:ascii="Calibri" w:hAnsi="Calibri" w:cs="Calibri"/>
                        <w:color w:val="000000"/>
                        <w:sz w:val="22"/>
                        <w:szCs w:val="22"/>
                      </w:rPr>
                    </w:rPrChange>
                  </w:rPr>
                  <w:delText>NA</w:delText>
                </w:r>
              </w:del>
            </w:ins>
          </w:p>
        </w:tc>
        <w:tc>
          <w:tcPr>
            <w:tcW w:w="960" w:type="dxa"/>
            <w:noWrap/>
            <w:hideMark/>
            <w:tcPrChange w:id="107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69" w:author="Nick.Tolimieri" w:date="2022-09-13T14:15:00Z"/>
                <w:del w:id="10770" w:author="Nick.Tolimieri [2]" w:date="2022-09-14T11:37:00Z"/>
                <w:rFonts w:asciiTheme="minorHAnsi" w:eastAsiaTheme="minorHAnsi" w:hAnsiTheme="minorHAnsi" w:cstheme="minorBidi"/>
                <w:sz w:val="22"/>
                <w:szCs w:val="22"/>
                <w:rPrChange w:id="10771" w:author="Nick.Tolimieri" w:date="2022-09-13T14:15:00Z">
                  <w:rPr>
                    <w:ins w:id="10772" w:author="Nick.Tolimieri" w:date="2022-09-13T14:15:00Z"/>
                    <w:del w:id="10773" w:author="Nick.Tolimieri [2]" w:date="2022-09-14T11:37:00Z"/>
                    <w:rFonts w:ascii="Calibri" w:hAnsi="Calibri" w:cs="Calibri"/>
                    <w:color w:val="000000"/>
                    <w:sz w:val="22"/>
                    <w:szCs w:val="22"/>
                  </w:rPr>
                </w:rPrChange>
              </w:rPr>
              <w:pPrChange w:id="10774" w:author="Nick.Tolimieri" w:date="2022-09-13T14:15:00Z">
                <w:pPr/>
              </w:pPrChange>
            </w:pPr>
            <w:ins w:id="10775" w:author="Nick.Tolimieri" w:date="2022-09-13T14:15:00Z">
              <w:del w:id="10776" w:author="Nick.Tolimieri [2]" w:date="2022-09-14T11:37:00Z">
                <w:r w:rsidRPr="00F87AA6" w:rsidDel="008A61D3">
                  <w:rPr>
                    <w:rFonts w:asciiTheme="minorHAnsi" w:eastAsiaTheme="minorHAnsi" w:hAnsiTheme="minorHAnsi" w:cstheme="minorBidi"/>
                    <w:sz w:val="22"/>
                    <w:szCs w:val="22"/>
                    <w:rPrChange w:id="10777" w:author="Nick.Tolimieri" w:date="2022-09-13T14:15:00Z">
                      <w:rPr>
                        <w:rFonts w:ascii="Calibri" w:hAnsi="Calibri" w:cs="Calibri"/>
                        <w:color w:val="000000"/>
                        <w:sz w:val="22"/>
                        <w:szCs w:val="22"/>
                      </w:rPr>
                    </w:rPrChange>
                  </w:rPr>
                  <w:delText>NA</w:delText>
                </w:r>
              </w:del>
            </w:ins>
          </w:p>
        </w:tc>
        <w:tc>
          <w:tcPr>
            <w:tcW w:w="960" w:type="dxa"/>
            <w:noWrap/>
            <w:hideMark/>
            <w:tcPrChange w:id="107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79" w:author="Nick.Tolimieri" w:date="2022-09-13T14:15:00Z"/>
                <w:del w:id="10780" w:author="Nick.Tolimieri [2]" w:date="2022-09-14T11:37:00Z"/>
                <w:rFonts w:asciiTheme="minorHAnsi" w:eastAsiaTheme="minorHAnsi" w:hAnsiTheme="minorHAnsi" w:cstheme="minorBidi"/>
                <w:sz w:val="22"/>
                <w:szCs w:val="22"/>
                <w:rPrChange w:id="10781" w:author="Nick.Tolimieri" w:date="2022-09-13T14:15:00Z">
                  <w:rPr>
                    <w:ins w:id="10782" w:author="Nick.Tolimieri" w:date="2022-09-13T14:15:00Z"/>
                    <w:del w:id="10783" w:author="Nick.Tolimieri [2]" w:date="2022-09-14T11:37:00Z"/>
                    <w:rFonts w:ascii="Calibri" w:hAnsi="Calibri" w:cs="Calibri"/>
                    <w:color w:val="000000"/>
                    <w:sz w:val="22"/>
                    <w:szCs w:val="22"/>
                  </w:rPr>
                </w:rPrChange>
              </w:rPr>
              <w:pPrChange w:id="10784" w:author="Nick.Tolimieri" w:date="2022-09-13T14:15:00Z">
                <w:pPr/>
              </w:pPrChange>
            </w:pPr>
            <w:ins w:id="10785" w:author="Nick.Tolimieri" w:date="2022-09-13T14:15:00Z">
              <w:del w:id="10786" w:author="Nick.Tolimieri [2]" w:date="2022-09-14T11:37:00Z">
                <w:r w:rsidRPr="00F87AA6" w:rsidDel="008A61D3">
                  <w:rPr>
                    <w:rFonts w:asciiTheme="minorHAnsi" w:eastAsiaTheme="minorHAnsi" w:hAnsiTheme="minorHAnsi" w:cstheme="minorBidi"/>
                    <w:sz w:val="22"/>
                    <w:szCs w:val="22"/>
                    <w:rPrChange w:id="10787" w:author="Nick.Tolimieri" w:date="2022-09-13T14:15:00Z">
                      <w:rPr>
                        <w:rFonts w:ascii="Calibri" w:hAnsi="Calibri" w:cs="Calibri"/>
                        <w:color w:val="000000"/>
                        <w:sz w:val="22"/>
                        <w:szCs w:val="22"/>
                      </w:rPr>
                    </w:rPrChange>
                  </w:rPr>
                  <w:delText>NA</w:delText>
                </w:r>
              </w:del>
            </w:ins>
          </w:p>
        </w:tc>
        <w:tc>
          <w:tcPr>
            <w:tcW w:w="960" w:type="dxa"/>
            <w:noWrap/>
            <w:hideMark/>
            <w:tcPrChange w:id="107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789" w:author="Nick.Tolimieri" w:date="2022-09-13T14:15:00Z"/>
                <w:del w:id="10790" w:author="Nick.Tolimieri [2]" w:date="2022-09-14T11:37:00Z"/>
                <w:rFonts w:asciiTheme="minorHAnsi" w:eastAsiaTheme="minorHAnsi" w:hAnsiTheme="minorHAnsi" w:cstheme="minorBidi"/>
                <w:sz w:val="22"/>
                <w:szCs w:val="22"/>
                <w:rPrChange w:id="10791" w:author="Nick.Tolimieri" w:date="2022-09-13T14:15:00Z">
                  <w:rPr>
                    <w:ins w:id="10792" w:author="Nick.Tolimieri" w:date="2022-09-13T14:15:00Z"/>
                    <w:del w:id="10793" w:author="Nick.Tolimieri [2]" w:date="2022-09-14T11:37:00Z"/>
                    <w:rFonts w:ascii="Calibri" w:hAnsi="Calibri" w:cs="Calibri"/>
                    <w:color w:val="000000"/>
                    <w:sz w:val="22"/>
                    <w:szCs w:val="22"/>
                  </w:rPr>
                </w:rPrChange>
              </w:rPr>
              <w:pPrChange w:id="10794" w:author="Nick.Tolimieri" w:date="2022-09-13T14:15:00Z">
                <w:pPr/>
              </w:pPrChange>
            </w:pPr>
            <w:ins w:id="10795" w:author="Nick.Tolimieri" w:date="2022-09-13T14:15:00Z">
              <w:del w:id="10796" w:author="Nick.Tolimieri [2]" w:date="2022-09-14T11:37:00Z">
                <w:r w:rsidRPr="00F87AA6" w:rsidDel="008A61D3">
                  <w:rPr>
                    <w:rFonts w:asciiTheme="minorHAnsi" w:eastAsiaTheme="minorHAnsi" w:hAnsiTheme="minorHAnsi" w:cstheme="minorBidi"/>
                    <w:sz w:val="22"/>
                    <w:szCs w:val="22"/>
                    <w:rPrChange w:id="10797"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0798" w:author="Nick.Tolimieri" w:date="2022-09-13T14:15:00Z"/>
          <w:del w:id="10799" w:author="Nick.Tolimieri [2]" w:date="2022-09-14T11:37:00Z"/>
          <w:trPrChange w:id="10800" w:author="Nick.Tolimieri" w:date="2022-09-13T14:15:00Z">
            <w:trPr>
              <w:divId w:val="1702248301"/>
              <w:trHeight w:val="300"/>
            </w:trPr>
          </w:trPrChange>
        </w:trPr>
        <w:tc>
          <w:tcPr>
            <w:tcW w:w="960" w:type="dxa"/>
            <w:noWrap/>
            <w:hideMark/>
            <w:tcPrChange w:id="108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02" w:author="Nick.Tolimieri" w:date="2022-09-13T14:15:00Z"/>
                <w:del w:id="10803" w:author="Nick.Tolimieri [2]" w:date="2022-09-14T11:37:00Z"/>
                <w:rFonts w:asciiTheme="minorHAnsi" w:eastAsiaTheme="minorHAnsi" w:hAnsiTheme="minorHAnsi" w:cstheme="minorBidi"/>
                <w:sz w:val="22"/>
                <w:szCs w:val="22"/>
                <w:rPrChange w:id="10804" w:author="Nick.Tolimieri" w:date="2022-09-13T14:15:00Z">
                  <w:rPr>
                    <w:ins w:id="10805" w:author="Nick.Tolimieri" w:date="2022-09-13T14:15:00Z"/>
                    <w:del w:id="10806" w:author="Nick.Tolimieri [2]" w:date="2022-09-14T11:37:00Z"/>
                    <w:rFonts w:ascii="Calibri" w:hAnsi="Calibri" w:cs="Calibri"/>
                    <w:color w:val="000000"/>
                    <w:sz w:val="22"/>
                    <w:szCs w:val="22"/>
                  </w:rPr>
                </w:rPrChange>
              </w:rPr>
              <w:pPrChange w:id="10807" w:author="Nick.Tolimieri" w:date="2022-09-13T14:15:00Z">
                <w:pPr/>
              </w:pPrChange>
            </w:pPr>
            <w:ins w:id="10808" w:author="Nick.Tolimieri" w:date="2022-09-13T14:15:00Z">
              <w:del w:id="10809" w:author="Nick.Tolimieri [2]" w:date="2022-09-14T11:37:00Z">
                <w:r w:rsidRPr="00F87AA6" w:rsidDel="008A61D3">
                  <w:rPr>
                    <w:rFonts w:asciiTheme="minorHAnsi" w:eastAsiaTheme="minorHAnsi" w:hAnsiTheme="minorHAnsi" w:cstheme="minorBidi"/>
                    <w:sz w:val="22"/>
                    <w:szCs w:val="22"/>
                    <w:rPrChange w:id="10810"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8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12" w:author="Nick.Tolimieri" w:date="2022-09-13T14:15:00Z"/>
                <w:del w:id="10813" w:author="Nick.Tolimieri [2]" w:date="2022-09-14T11:37:00Z"/>
                <w:rFonts w:asciiTheme="minorHAnsi" w:eastAsiaTheme="minorHAnsi" w:hAnsiTheme="minorHAnsi" w:cstheme="minorBidi"/>
                <w:sz w:val="22"/>
                <w:szCs w:val="22"/>
                <w:rPrChange w:id="10814" w:author="Nick.Tolimieri" w:date="2022-09-13T14:15:00Z">
                  <w:rPr>
                    <w:ins w:id="10815" w:author="Nick.Tolimieri" w:date="2022-09-13T14:15:00Z"/>
                    <w:del w:id="10816" w:author="Nick.Tolimieri [2]" w:date="2022-09-14T11:37:00Z"/>
                    <w:rFonts w:ascii="Calibri" w:hAnsi="Calibri" w:cs="Calibri"/>
                    <w:color w:val="000000"/>
                    <w:sz w:val="22"/>
                    <w:szCs w:val="22"/>
                  </w:rPr>
                </w:rPrChange>
              </w:rPr>
              <w:pPrChange w:id="10817" w:author="Nick.Tolimieri" w:date="2022-09-13T14:15:00Z">
                <w:pPr>
                  <w:jc w:val="right"/>
                </w:pPr>
              </w:pPrChange>
            </w:pPr>
            <w:ins w:id="10818" w:author="Nick.Tolimieri" w:date="2022-09-13T14:15:00Z">
              <w:del w:id="10819" w:author="Nick.Tolimieri [2]" w:date="2022-09-14T11:37:00Z">
                <w:r w:rsidRPr="00F87AA6" w:rsidDel="008A61D3">
                  <w:rPr>
                    <w:rFonts w:asciiTheme="minorHAnsi" w:eastAsiaTheme="minorHAnsi" w:hAnsiTheme="minorHAnsi" w:cstheme="minorBidi"/>
                    <w:sz w:val="22"/>
                    <w:szCs w:val="22"/>
                    <w:rPrChange w:id="10820" w:author="Nick.Tolimieri" w:date="2022-09-13T14:15:00Z">
                      <w:rPr>
                        <w:rFonts w:ascii="Calibri" w:hAnsi="Calibri" w:cs="Calibri"/>
                        <w:color w:val="000000"/>
                        <w:sz w:val="22"/>
                        <w:szCs w:val="22"/>
                      </w:rPr>
                    </w:rPrChange>
                  </w:rPr>
                  <w:delText>2013</w:delText>
                </w:r>
              </w:del>
            </w:ins>
          </w:p>
        </w:tc>
        <w:tc>
          <w:tcPr>
            <w:tcW w:w="960" w:type="dxa"/>
            <w:noWrap/>
            <w:hideMark/>
            <w:tcPrChange w:id="108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22" w:author="Nick.Tolimieri" w:date="2022-09-13T14:15:00Z"/>
                <w:del w:id="10823" w:author="Nick.Tolimieri [2]" w:date="2022-09-14T11:37:00Z"/>
                <w:rFonts w:asciiTheme="minorHAnsi" w:eastAsiaTheme="minorHAnsi" w:hAnsiTheme="minorHAnsi" w:cstheme="minorBidi"/>
                <w:sz w:val="22"/>
                <w:szCs w:val="22"/>
                <w:rPrChange w:id="10824" w:author="Nick.Tolimieri" w:date="2022-09-13T14:15:00Z">
                  <w:rPr>
                    <w:ins w:id="10825" w:author="Nick.Tolimieri" w:date="2022-09-13T14:15:00Z"/>
                    <w:del w:id="10826" w:author="Nick.Tolimieri [2]" w:date="2022-09-14T11:37:00Z"/>
                    <w:rFonts w:ascii="Calibri" w:hAnsi="Calibri" w:cs="Calibri"/>
                    <w:color w:val="000000"/>
                    <w:sz w:val="22"/>
                    <w:szCs w:val="22"/>
                  </w:rPr>
                </w:rPrChange>
              </w:rPr>
              <w:pPrChange w:id="10827" w:author="Nick.Tolimieri" w:date="2022-09-13T14:15:00Z">
                <w:pPr>
                  <w:jc w:val="right"/>
                </w:pPr>
              </w:pPrChange>
            </w:pPr>
            <w:ins w:id="10828" w:author="Nick.Tolimieri" w:date="2022-09-13T14:15:00Z">
              <w:del w:id="10829" w:author="Nick.Tolimieri [2]" w:date="2022-09-14T11:37:00Z">
                <w:r w:rsidRPr="00F87AA6" w:rsidDel="008A61D3">
                  <w:rPr>
                    <w:rFonts w:asciiTheme="minorHAnsi" w:eastAsiaTheme="minorHAnsi" w:hAnsiTheme="minorHAnsi" w:cstheme="minorBidi"/>
                    <w:sz w:val="22"/>
                    <w:szCs w:val="22"/>
                    <w:rPrChange w:id="10830" w:author="Nick.Tolimieri" w:date="2022-09-13T14:15:00Z">
                      <w:rPr>
                        <w:rFonts w:ascii="Calibri" w:hAnsi="Calibri" w:cs="Calibri"/>
                        <w:color w:val="000000"/>
                        <w:sz w:val="22"/>
                        <w:szCs w:val="22"/>
                      </w:rPr>
                    </w:rPrChange>
                  </w:rPr>
                  <w:delText>5</w:delText>
                </w:r>
              </w:del>
            </w:ins>
          </w:p>
        </w:tc>
        <w:tc>
          <w:tcPr>
            <w:tcW w:w="960" w:type="dxa"/>
            <w:noWrap/>
            <w:hideMark/>
            <w:tcPrChange w:id="108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32" w:author="Nick.Tolimieri" w:date="2022-09-13T14:15:00Z"/>
                <w:del w:id="10833" w:author="Nick.Tolimieri [2]" w:date="2022-09-14T11:37:00Z"/>
                <w:rFonts w:asciiTheme="minorHAnsi" w:eastAsiaTheme="minorHAnsi" w:hAnsiTheme="minorHAnsi" w:cstheme="minorBidi"/>
                <w:sz w:val="22"/>
                <w:szCs w:val="22"/>
                <w:rPrChange w:id="10834" w:author="Nick.Tolimieri" w:date="2022-09-13T14:15:00Z">
                  <w:rPr>
                    <w:ins w:id="10835" w:author="Nick.Tolimieri" w:date="2022-09-13T14:15:00Z"/>
                    <w:del w:id="10836" w:author="Nick.Tolimieri [2]" w:date="2022-09-14T11:37:00Z"/>
                    <w:rFonts w:ascii="Calibri" w:hAnsi="Calibri" w:cs="Calibri"/>
                    <w:color w:val="000000"/>
                    <w:sz w:val="22"/>
                    <w:szCs w:val="22"/>
                  </w:rPr>
                </w:rPrChange>
              </w:rPr>
              <w:pPrChange w:id="10837" w:author="Nick.Tolimieri" w:date="2022-09-13T14:15:00Z">
                <w:pPr>
                  <w:jc w:val="right"/>
                </w:pPr>
              </w:pPrChange>
            </w:pPr>
            <w:ins w:id="10838" w:author="Nick.Tolimieri" w:date="2022-09-13T14:15:00Z">
              <w:del w:id="10839" w:author="Nick.Tolimieri [2]" w:date="2022-09-14T11:37:00Z">
                <w:r w:rsidRPr="00F87AA6" w:rsidDel="008A61D3">
                  <w:rPr>
                    <w:rFonts w:asciiTheme="minorHAnsi" w:eastAsiaTheme="minorHAnsi" w:hAnsiTheme="minorHAnsi" w:cstheme="minorBidi"/>
                    <w:sz w:val="22"/>
                    <w:szCs w:val="22"/>
                    <w:rPrChange w:id="10840" w:author="Nick.Tolimieri" w:date="2022-09-13T14:15:00Z">
                      <w:rPr>
                        <w:rFonts w:ascii="Calibri" w:hAnsi="Calibri" w:cs="Calibri"/>
                        <w:color w:val="000000"/>
                        <w:sz w:val="22"/>
                        <w:szCs w:val="22"/>
                      </w:rPr>
                    </w:rPrChange>
                  </w:rPr>
                  <w:delText>26</w:delText>
                </w:r>
              </w:del>
            </w:ins>
          </w:p>
        </w:tc>
        <w:tc>
          <w:tcPr>
            <w:tcW w:w="960" w:type="dxa"/>
            <w:noWrap/>
            <w:hideMark/>
            <w:tcPrChange w:id="108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42" w:author="Nick.Tolimieri" w:date="2022-09-13T14:15:00Z"/>
                <w:del w:id="10843" w:author="Nick.Tolimieri [2]" w:date="2022-09-14T11:37:00Z"/>
                <w:rFonts w:asciiTheme="minorHAnsi" w:eastAsiaTheme="minorHAnsi" w:hAnsiTheme="minorHAnsi" w:cstheme="minorBidi"/>
                <w:sz w:val="22"/>
                <w:szCs w:val="22"/>
                <w:rPrChange w:id="10844" w:author="Nick.Tolimieri" w:date="2022-09-13T14:15:00Z">
                  <w:rPr>
                    <w:ins w:id="10845" w:author="Nick.Tolimieri" w:date="2022-09-13T14:15:00Z"/>
                    <w:del w:id="10846" w:author="Nick.Tolimieri [2]" w:date="2022-09-14T11:37:00Z"/>
                    <w:rFonts w:ascii="Calibri" w:hAnsi="Calibri" w:cs="Calibri"/>
                    <w:color w:val="000000"/>
                    <w:sz w:val="22"/>
                    <w:szCs w:val="22"/>
                  </w:rPr>
                </w:rPrChange>
              </w:rPr>
              <w:pPrChange w:id="10847" w:author="Nick.Tolimieri" w:date="2022-09-13T14:15:00Z">
                <w:pPr>
                  <w:jc w:val="right"/>
                </w:pPr>
              </w:pPrChange>
            </w:pPr>
            <w:ins w:id="10848" w:author="Nick.Tolimieri" w:date="2022-09-13T14:15:00Z">
              <w:del w:id="10849" w:author="Nick.Tolimieri [2]" w:date="2022-09-14T11:37:00Z">
                <w:r w:rsidRPr="00F87AA6" w:rsidDel="008A61D3">
                  <w:rPr>
                    <w:rFonts w:asciiTheme="minorHAnsi" w:eastAsiaTheme="minorHAnsi" w:hAnsiTheme="minorHAnsi" w:cstheme="minorBidi"/>
                    <w:sz w:val="22"/>
                    <w:szCs w:val="22"/>
                    <w:rPrChange w:id="10850" w:author="Nick.Tolimieri" w:date="2022-09-13T14:15:00Z">
                      <w:rPr>
                        <w:rFonts w:ascii="Calibri" w:hAnsi="Calibri" w:cs="Calibri"/>
                        <w:color w:val="000000"/>
                        <w:sz w:val="22"/>
                        <w:szCs w:val="22"/>
                      </w:rPr>
                    </w:rPrChange>
                  </w:rPr>
                  <w:delText>3</w:delText>
                </w:r>
              </w:del>
            </w:ins>
          </w:p>
        </w:tc>
        <w:tc>
          <w:tcPr>
            <w:tcW w:w="960" w:type="dxa"/>
            <w:noWrap/>
            <w:hideMark/>
            <w:tcPrChange w:id="108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52" w:author="Nick.Tolimieri" w:date="2022-09-13T14:15:00Z"/>
                <w:del w:id="10853" w:author="Nick.Tolimieri [2]" w:date="2022-09-14T11:37:00Z"/>
                <w:rFonts w:asciiTheme="minorHAnsi" w:eastAsiaTheme="minorHAnsi" w:hAnsiTheme="minorHAnsi" w:cstheme="minorBidi"/>
                <w:sz w:val="22"/>
                <w:szCs w:val="22"/>
                <w:rPrChange w:id="10854" w:author="Nick.Tolimieri" w:date="2022-09-13T14:15:00Z">
                  <w:rPr>
                    <w:ins w:id="10855" w:author="Nick.Tolimieri" w:date="2022-09-13T14:15:00Z"/>
                    <w:del w:id="10856" w:author="Nick.Tolimieri [2]" w:date="2022-09-14T11:37:00Z"/>
                    <w:rFonts w:ascii="Calibri" w:hAnsi="Calibri" w:cs="Calibri"/>
                    <w:color w:val="000000"/>
                    <w:sz w:val="22"/>
                    <w:szCs w:val="22"/>
                  </w:rPr>
                </w:rPrChange>
              </w:rPr>
              <w:pPrChange w:id="10857" w:author="Nick.Tolimieri" w:date="2022-09-13T14:15:00Z">
                <w:pPr>
                  <w:jc w:val="right"/>
                </w:pPr>
              </w:pPrChange>
            </w:pPr>
            <w:ins w:id="10858" w:author="Nick.Tolimieri" w:date="2022-09-13T14:15:00Z">
              <w:del w:id="10859" w:author="Nick.Tolimieri [2]" w:date="2022-09-14T11:37:00Z">
                <w:r w:rsidRPr="00F87AA6" w:rsidDel="008A61D3">
                  <w:rPr>
                    <w:rFonts w:asciiTheme="minorHAnsi" w:eastAsiaTheme="minorHAnsi" w:hAnsiTheme="minorHAnsi" w:cstheme="minorBidi"/>
                    <w:sz w:val="22"/>
                    <w:szCs w:val="22"/>
                    <w:rPrChange w:id="10860" w:author="Nick.Tolimieri" w:date="2022-09-13T14:15:00Z">
                      <w:rPr>
                        <w:rFonts w:ascii="Calibri" w:hAnsi="Calibri" w:cs="Calibri"/>
                        <w:color w:val="000000"/>
                        <w:sz w:val="22"/>
                        <w:szCs w:val="22"/>
                      </w:rPr>
                    </w:rPrChange>
                  </w:rPr>
                  <w:delText>19</w:delText>
                </w:r>
              </w:del>
            </w:ins>
          </w:p>
        </w:tc>
        <w:tc>
          <w:tcPr>
            <w:tcW w:w="960" w:type="dxa"/>
            <w:noWrap/>
            <w:hideMark/>
            <w:tcPrChange w:id="108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62" w:author="Nick.Tolimieri" w:date="2022-09-13T14:15:00Z"/>
                <w:del w:id="10863" w:author="Nick.Tolimieri [2]" w:date="2022-09-14T11:37:00Z"/>
                <w:rFonts w:asciiTheme="minorHAnsi" w:eastAsiaTheme="minorHAnsi" w:hAnsiTheme="minorHAnsi" w:cstheme="minorBidi"/>
                <w:sz w:val="22"/>
                <w:szCs w:val="22"/>
                <w:rPrChange w:id="10864" w:author="Nick.Tolimieri" w:date="2022-09-13T14:15:00Z">
                  <w:rPr>
                    <w:ins w:id="10865" w:author="Nick.Tolimieri" w:date="2022-09-13T14:15:00Z"/>
                    <w:del w:id="10866" w:author="Nick.Tolimieri [2]" w:date="2022-09-14T11:37:00Z"/>
                    <w:rFonts w:ascii="Calibri" w:hAnsi="Calibri" w:cs="Calibri"/>
                    <w:color w:val="000000"/>
                    <w:sz w:val="22"/>
                    <w:szCs w:val="22"/>
                  </w:rPr>
                </w:rPrChange>
              </w:rPr>
              <w:pPrChange w:id="10867" w:author="Nick.Tolimieri" w:date="2022-09-13T14:15:00Z">
                <w:pPr>
                  <w:jc w:val="right"/>
                </w:pPr>
              </w:pPrChange>
            </w:pPr>
            <w:ins w:id="10868" w:author="Nick.Tolimieri" w:date="2022-09-13T14:15:00Z">
              <w:del w:id="10869" w:author="Nick.Tolimieri [2]" w:date="2022-09-14T11:37:00Z">
                <w:r w:rsidRPr="00F87AA6" w:rsidDel="008A61D3">
                  <w:rPr>
                    <w:rFonts w:asciiTheme="minorHAnsi" w:eastAsiaTheme="minorHAnsi" w:hAnsiTheme="minorHAnsi" w:cstheme="minorBidi"/>
                    <w:sz w:val="22"/>
                    <w:szCs w:val="22"/>
                    <w:rPrChange w:id="10870" w:author="Nick.Tolimieri" w:date="2022-09-13T14:15:00Z">
                      <w:rPr>
                        <w:rFonts w:ascii="Calibri" w:hAnsi="Calibri" w:cs="Calibri"/>
                        <w:color w:val="000000"/>
                        <w:sz w:val="22"/>
                        <w:szCs w:val="22"/>
                      </w:rPr>
                    </w:rPrChange>
                  </w:rPr>
                  <w:delText>5</w:delText>
                </w:r>
              </w:del>
            </w:ins>
          </w:p>
        </w:tc>
        <w:tc>
          <w:tcPr>
            <w:tcW w:w="960" w:type="dxa"/>
            <w:noWrap/>
            <w:hideMark/>
            <w:tcPrChange w:id="108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72" w:author="Nick.Tolimieri" w:date="2022-09-13T14:15:00Z"/>
                <w:del w:id="10873" w:author="Nick.Tolimieri [2]" w:date="2022-09-14T11:37:00Z"/>
                <w:rFonts w:asciiTheme="minorHAnsi" w:eastAsiaTheme="minorHAnsi" w:hAnsiTheme="minorHAnsi" w:cstheme="minorBidi"/>
                <w:sz w:val="22"/>
                <w:szCs w:val="22"/>
                <w:rPrChange w:id="10874" w:author="Nick.Tolimieri" w:date="2022-09-13T14:15:00Z">
                  <w:rPr>
                    <w:ins w:id="10875" w:author="Nick.Tolimieri" w:date="2022-09-13T14:15:00Z"/>
                    <w:del w:id="10876" w:author="Nick.Tolimieri [2]" w:date="2022-09-14T11:37:00Z"/>
                    <w:rFonts w:ascii="Calibri" w:hAnsi="Calibri" w:cs="Calibri"/>
                    <w:color w:val="000000"/>
                    <w:sz w:val="22"/>
                    <w:szCs w:val="22"/>
                  </w:rPr>
                </w:rPrChange>
              </w:rPr>
              <w:pPrChange w:id="10877" w:author="Nick.Tolimieri" w:date="2022-09-13T14:15:00Z">
                <w:pPr>
                  <w:jc w:val="right"/>
                </w:pPr>
              </w:pPrChange>
            </w:pPr>
            <w:ins w:id="10878" w:author="Nick.Tolimieri" w:date="2022-09-13T14:15:00Z">
              <w:del w:id="10879" w:author="Nick.Tolimieri [2]" w:date="2022-09-14T11:37:00Z">
                <w:r w:rsidRPr="00F87AA6" w:rsidDel="008A61D3">
                  <w:rPr>
                    <w:rFonts w:asciiTheme="minorHAnsi" w:eastAsiaTheme="minorHAnsi" w:hAnsiTheme="minorHAnsi" w:cstheme="minorBidi"/>
                    <w:sz w:val="22"/>
                    <w:szCs w:val="22"/>
                    <w:rPrChange w:id="10880" w:author="Nick.Tolimieri" w:date="2022-09-13T14:15:00Z">
                      <w:rPr>
                        <w:rFonts w:ascii="Calibri" w:hAnsi="Calibri" w:cs="Calibri"/>
                        <w:color w:val="000000"/>
                        <w:sz w:val="22"/>
                        <w:szCs w:val="22"/>
                      </w:rPr>
                    </w:rPrChange>
                  </w:rPr>
                  <w:delText>8</w:delText>
                </w:r>
              </w:del>
            </w:ins>
          </w:p>
        </w:tc>
        <w:tc>
          <w:tcPr>
            <w:tcW w:w="960" w:type="dxa"/>
            <w:noWrap/>
            <w:hideMark/>
            <w:tcPrChange w:id="108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82" w:author="Nick.Tolimieri" w:date="2022-09-13T14:15:00Z"/>
                <w:del w:id="10883" w:author="Nick.Tolimieri [2]" w:date="2022-09-14T11:37:00Z"/>
                <w:rFonts w:asciiTheme="minorHAnsi" w:eastAsiaTheme="minorHAnsi" w:hAnsiTheme="minorHAnsi" w:cstheme="minorBidi"/>
                <w:sz w:val="22"/>
                <w:szCs w:val="22"/>
                <w:rPrChange w:id="10884" w:author="Nick.Tolimieri" w:date="2022-09-13T14:15:00Z">
                  <w:rPr>
                    <w:ins w:id="10885" w:author="Nick.Tolimieri" w:date="2022-09-13T14:15:00Z"/>
                    <w:del w:id="10886" w:author="Nick.Tolimieri [2]" w:date="2022-09-14T11:37:00Z"/>
                    <w:rFonts w:ascii="Calibri" w:hAnsi="Calibri" w:cs="Calibri"/>
                    <w:color w:val="000000"/>
                    <w:sz w:val="22"/>
                    <w:szCs w:val="22"/>
                  </w:rPr>
                </w:rPrChange>
              </w:rPr>
              <w:pPrChange w:id="10887" w:author="Nick.Tolimieri" w:date="2022-09-13T14:15:00Z">
                <w:pPr>
                  <w:jc w:val="right"/>
                </w:pPr>
              </w:pPrChange>
            </w:pPr>
            <w:ins w:id="10888" w:author="Nick.Tolimieri" w:date="2022-09-13T14:15:00Z">
              <w:del w:id="10889" w:author="Nick.Tolimieri [2]" w:date="2022-09-14T11:37:00Z">
                <w:r w:rsidRPr="00F87AA6" w:rsidDel="008A61D3">
                  <w:rPr>
                    <w:rFonts w:asciiTheme="minorHAnsi" w:eastAsiaTheme="minorHAnsi" w:hAnsiTheme="minorHAnsi" w:cstheme="minorBidi"/>
                    <w:sz w:val="22"/>
                    <w:szCs w:val="22"/>
                    <w:rPrChange w:id="10890" w:author="Nick.Tolimieri" w:date="2022-09-13T14:15:00Z">
                      <w:rPr>
                        <w:rFonts w:ascii="Calibri" w:hAnsi="Calibri" w:cs="Calibri"/>
                        <w:color w:val="000000"/>
                        <w:sz w:val="22"/>
                        <w:szCs w:val="22"/>
                      </w:rPr>
                    </w:rPrChange>
                  </w:rPr>
                  <w:delText>2.49</w:delText>
                </w:r>
              </w:del>
            </w:ins>
          </w:p>
        </w:tc>
        <w:tc>
          <w:tcPr>
            <w:tcW w:w="960" w:type="dxa"/>
            <w:noWrap/>
            <w:hideMark/>
            <w:tcPrChange w:id="108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892" w:author="Nick.Tolimieri" w:date="2022-09-13T14:15:00Z"/>
                <w:del w:id="10893" w:author="Nick.Tolimieri [2]" w:date="2022-09-14T11:37:00Z"/>
                <w:rFonts w:asciiTheme="minorHAnsi" w:eastAsiaTheme="minorHAnsi" w:hAnsiTheme="minorHAnsi" w:cstheme="minorBidi"/>
                <w:sz w:val="22"/>
                <w:szCs w:val="22"/>
                <w:rPrChange w:id="10894" w:author="Nick.Tolimieri" w:date="2022-09-13T14:15:00Z">
                  <w:rPr>
                    <w:ins w:id="10895" w:author="Nick.Tolimieri" w:date="2022-09-13T14:15:00Z"/>
                    <w:del w:id="10896" w:author="Nick.Tolimieri [2]" w:date="2022-09-14T11:37:00Z"/>
                    <w:rFonts w:ascii="Calibri" w:hAnsi="Calibri" w:cs="Calibri"/>
                    <w:color w:val="000000"/>
                    <w:sz w:val="22"/>
                    <w:szCs w:val="22"/>
                  </w:rPr>
                </w:rPrChange>
              </w:rPr>
              <w:pPrChange w:id="10897" w:author="Nick.Tolimieri" w:date="2022-09-13T14:15:00Z">
                <w:pPr>
                  <w:jc w:val="right"/>
                </w:pPr>
              </w:pPrChange>
            </w:pPr>
            <w:ins w:id="10898" w:author="Nick.Tolimieri" w:date="2022-09-13T14:15:00Z">
              <w:del w:id="10899" w:author="Nick.Tolimieri [2]" w:date="2022-09-14T11:37:00Z">
                <w:r w:rsidRPr="00F87AA6" w:rsidDel="008A61D3">
                  <w:rPr>
                    <w:rFonts w:asciiTheme="minorHAnsi" w:eastAsiaTheme="minorHAnsi" w:hAnsiTheme="minorHAnsi" w:cstheme="minorBidi"/>
                    <w:sz w:val="22"/>
                    <w:szCs w:val="22"/>
                    <w:rPrChange w:id="10900" w:author="Nick.Tolimieri" w:date="2022-09-13T14:15:00Z">
                      <w:rPr>
                        <w:rFonts w:ascii="Calibri" w:hAnsi="Calibri" w:cs="Calibri"/>
                        <w:color w:val="000000"/>
                        <w:sz w:val="22"/>
                        <w:szCs w:val="22"/>
                      </w:rPr>
                    </w:rPrChange>
                  </w:rPr>
                  <w:delText>0.64</w:delText>
                </w:r>
              </w:del>
            </w:ins>
          </w:p>
        </w:tc>
      </w:tr>
      <w:tr w:rsidR="00F87AA6" w:rsidRPr="00F87AA6" w:rsidDel="008A61D3" w:rsidTr="00F87AA6">
        <w:trPr>
          <w:divId w:val="1702248301"/>
          <w:trHeight w:val="300"/>
          <w:ins w:id="10901" w:author="Nick.Tolimieri" w:date="2022-09-13T14:15:00Z"/>
          <w:del w:id="10902" w:author="Nick.Tolimieri [2]" w:date="2022-09-14T11:37:00Z"/>
          <w:trPrChange w:id="10903" w:author="Nick.Tolimieri" w:date="2022-09-13T14:15:00Z">
            <w:trPr>
              <w:divId w:val="1702248301"/>
              <w:trHeight w:val="300"/>
            </w:trPr>
          </w:trPrChange>
        </w:trPr>
        <w:tc>
          <w:tcPr>
            <w:tcW w:w="960" w:type="dxa"/>
            <w:noWrap/>
            <w:hideMark/>
            <w:tcPrChange w:id="109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05" w:author="Nick.Tolimieri" w:date="2022-09-13T14:15:00Z"/>
                <w:del w:id="10906" w:author="Nick.Tolimieri [2]" w:date="2022-09-14T11:37:00Z"/>
                <w:rFonts w:asciiTheme="minorHAnsi" w:eastAsiaTheme="minorHAnsi" w:hAnsiTheme="minorHAnsi" w:cstheme="minorBidi"/>
                <w:sz w:val="22"/>
                <w:szCs w:val="22"/>
                <w:rPrChange w:id="10907" w:author="Nick.Tolimieri" w:date="2022-09-13T14:15:00Z">
                  <w:rPr>
                    <w:ins w:id="10908" w:author="Nick.Tolimieri" w:date="2022-09-13T14:15:00Z"/>
                    <w:del w:id="10909" w:author="Nick.Tolimieri [2]" w:date="2022-09-14T11:37:00Z"/>
                    <w:rFonts w:ascii="Calibri" w:hAnsi="Calibri" w:cs="Calibri"/>
                    <w:color w:val="000000"/>
                    <w:sz w:val="22"/>
                    <w:szCs w:val="22"/>
                  </w:rPr>
                </w:rPrChange>
              </w:rPr>
              <w:pPrChange w:id="10910" w:author="Nick.Tolimieri" w:date="2022-09-13T14:15:00Z">
                <w:pPr/>
              </w:pPrChange>
            </w:pPr>
            <w:ins w:id="10911" w:author="Nick.Tolimieri" w:date="2022-09-13T14:15:00Z">
              <w:del w:id="10912" w:author="Nick.Tolimieri [2]" w:date="2022-09-14T11:37:00Z">
                <w:r w:rsidRPr="00F87AA6" w:rsidDel="008A61D3">
                  <w:rPr>
                    <w:rFonts w:asciiTheme="minorHAnsi" w:eastAsiaTheme="minorHAnsi" w:hAnsiTheme="minorHAnsi" w:cstheme="minorBidi"/>
                    <w:sz w:val="22"/>
                    <w:szCs w:val="22"/>
                    <w:rPrChange w:id="10913"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09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15" w:author="Nick.Tolimieri" w:date="2022-09-13T14:15:00Z"/>
                <w:del w:id="10916" w:author="Nick.Tolimieri [2]" w:date="2022-09-14T11:37:00Z"/>
                <w:rFonts w:asciiTheme="minorHAnsi" w:eastAsiaTheme="minorHAnsi" w:hAnsiTheme="minorHAnsi" w:cstheme="minorBidi"/>
                <w:sz w:val="22"/>
                <w:szCs w:val="22"/>
                <w:rPrChange w:id="10917" w:author="Nick.Tolimieri" w:date="2022-09-13T14:15:00Z">
                  <w:rPr>
                    <w:ins w:id="10918" w:author="Nick.Tolimieri" w:date="2022-09-13T14:15:00Z"/>
                    <w:del w:id="10919" w:author="Nick.Tolimieri [2]" w:date="2022-09-14T11:37:00Z"/>
                    <w:rFonts w:ascii="Calibri" w:hAnsi="Calibri" w:cs="Calibri"/>
                    <w:color w:val="000000"/>
                    <w:sz w:val="22"/>
                    <w:szCs w:val="22"/>
                  </w:rPr>
                </w:rPrChange>
              </w:rPr>
              <w:pPrChange w:id="10920" w:author="Nick.Tolimieri" w:date="2022-09-13T14:15:00Z">
                <w:pPr>
                  <w:jc w:val="right"/>
                </w:pPr>
              </w:pPrChange>
            </w:pPr>
            <w:ins w:id="10921" w:author="Nick.Tolimieri" w:date="2022-09-13T14:15:00Z">
              <w:del w:id="10922" w:author="Nick.Tolimieri [2]" w:date="2022-09-14T11:37:00Z">
                <w:r w:rsidRPr="00F87AA6" w:rsidDel="008A61D3">
                  <w:rPr>
                    <w:rFonts w:asciiTheme="minorHAnsi" w:eastAsiaTheme="minorHAnsi" w:hAnsiTheme="minorHAnsi" w:cstheme="minorBidi"/>
                    <w:sz w:val="22"/>
                    <w:szCs w:val="22"/>
                    <w:rPrChange w:id="10923" w:author="Nick.Tolimieri" w:date="2022-09-13T14:15:00Z">
                      <w:rPr>
                        <w:rFonts w:ascii="Calibri" w:hAnsi="Calibri" w:cs="Calibri"/>
                        <w:color w:val="000000"/>
                        <w:sz w:val="22"/>
                        <w:szCs w:val="22"/>
                      </w:rPr>
                    </w:rPrChange>
                  </w:rPr>
                  <w:delText>2014</w:delText>
                </w:r>
              </w:del>
            </w:ins>
          </w:p>
        </w:tc>
        <w:tc>
          <w:tcPr>
            <w:tcW w:w="960" w:type="dxa"/>
            <w:noWrap/>
            <w:hideMark/>
            <w:tcPrChange w:id="109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25" w:author="Nick.Tolimieri" w:date="2022-09-13T14:15:00Z"/>
                <w:del w:id="10926" w:author="Nick.Tolimieri [2]" w:date="2022-09-14T11:37:00Z"/>
                <w:rFonts w:asciiTheme="minorHAnsi" w:eastAsiaTheme="minorHAnsi" w:hAnsiTheme="minorHAnsi" w:cstheme="minorBidi"/>
                <w:sz w:val="22"/>
                <w:szCs w:val="22"/>
                <w:rPrChange w:id="10927" w:author="Nick.Tolimieri" w:date="2022-09-13T14:15:00Z">
                  <w:rPr>
                    <w:ins w:id="10928" w:author="Nick.Tolimieri" w:date="2022-09-13T14:15:00Z"/>
                    <w:del w:id="10929" w:author="Nick.Tolimieri [2]" w:date="2022-09-14T11:37:00Z"/>
                    <w:rFonts w:ascii="Calibri" w:hAnsi="Calibri" w:cs="Calibri"/>
                    <w:color w:val="000000"/>
                    <w:sz w:val="22"/>
                    <w:szCs w:val="22"/>
                  </w:rPr>
                </w:rPrChange>
              </w:rPr>
              <w:pPrChange w:id="10930" w:author="Nick.Tolimieri" w:date="2022-09-13T14:15:00Z">
                <w:pPr>
                  <w:jc w:val="right"/>
                </w:pPr>
              </w:pPrChange>
            </w:pPr>
            <w:ins w:id="10931" w:author="Nick.Tolimieri" w:date="2022-09-13T14:15:00Z">
              <w:del w:id="10932" w:author="Nick.Tolimieri [2]" w:date="2022-09-14T11:37:00Z">
                <w:r w:rsidRPr="00F87AA6" w:rsidDel="008A61D3">
                  <w:rPr>
                    <w:rFonts w:asciiTheme="minorHAnsi" w:eastAsiaTheme="minorHAnsi" w:hAnsiTheme="minorHAnsi" w:cstheme="minorBidi"/>
                    <w:sz w:val="22"/>
                    <w:szCs w:val="22"/>
                    <w:rPrChange w:id="10933" w:author="Nick.Tolimieri" w:date="2022-09-13T14:15:00Z">
                      <w:rPr>
                        <w:rFonts w:ascii="Calibri" w:hAnsi="Calibri" w:cs="Calibri"/>
                        <w:color w:val="000000"/>
                        <w:sz w:val="22"/>
                        <w:szCs w:val="22"/>
                      </w:rPr>
                    </w:rPrChange>
                  </w:rPr>
                  <w:delText>2</w:delText>
                </w:r>
              </w:del>
            </w:ins>
          </w:p>
        </w:tc>
        <w:tc>
          <w:tcPr>
            <w:tcW w:w="960" w:type="dxa"/>
            <w:noWrap/>
            <w:hideMark/>
            <w:tcPrChange w:id="109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35" w:author="Nick.Tolimieri" w:date="2022-09-13T14:15:00Z"/>
                <w:del w:id="10936" w:author="Nick.Tolimieri [2]" w:date="2022-09-14T11:37:00Z"/>
                <w:rFonts w:asciiTheme="minorHAnsi" w:eastAsiaTheme="minorHAnsi" w:hAnsiTheme="minorHAnsi" w:cstheme="minorBidi"/>
                <w:sz w:val="22"/>
                <w:szCs w:val="22"/>
                <w:rPrChange w:id="10937" w:author="Nick.Tolimieri" w:date="2022-09-13T14:15:00Z">
                  <w:rPr>
                    <w:ins w:id="10938" w:author="Nick.Tolimieri" w:date="2022-09-13T14:15:00Z"/>
                    <w:del w:id="10939" w:author="Nick.Tolimieri [2]" w:date="2022-09-14T11:37:00Z"/>
                    <w:rFonts w:ascii="Calibri" w:hAnsi="Calibri" w:cs="Calibri"/>
                    <w:color w:val="000000"/>
                    <w:sz w:val="22"/>
                    <w:szCs w:val="22"/>
                  </w:rPr>
                </w:rPrChange>
              </w:rPr>
              <w:pPrChange w:id="10940" w:author="Nick.Tolimieri" w:date="2022-09-13T14:15:00Z">
                <w:pPr>
                  <w:jc w:val="right"/>
                </w:pPr>
              </w:pPrChange>
            </w:pPr>
            <w:ins w:id="10941" w:author="Nick.Tolimieri" w:date="2022-09-13T14:15:00Z">
              <w:del w:id="10942" w:author="Nick.Tolimieri [2]" w:date="2022-09-14T11:37:00Z">
                <w:r w:rsidRPr="00F87AA6" w:rsidDel="008A61D3">
                  <w:rPr>
                    <w:rFonts w:asciiTheme="minorHAnsi" w:eastAsiaTheme="minorHAnsi" w:hAnsiTheme="minorHAnsi" w:cstheme="minorBidi"/>
                    <w:sz w:val="22"/>
                    <w:szCs w:val="22"/>
                    <w:rPrChange w:id="10943" w:author="Nick.Tolimieri" w:date="2022-09-13T14:15:00Z">
                      <w:rPr>
                        <w:rFonts w:ascii="Calibri" w:hAnsi="Calibri" w:cs="Calibri"/>
                        <w:color w:val="000000"/>
                        <w:sz w:val="22"/>
                        <w:szCs w:val="22"/>
                      </w:rPr>
                    </w:rPrChange>
                  </w:rPr>
                  <w:delText>83</w:delText>
                </w:r>
              </w:del>
            </w:ins>
          </w:p>
        </w:tc>
        <w:tc>
          <w:tcPr>
            <w:tcW w:w="960" w:type="dxa"/>
            <w:noWrap/>
            <w:hideMark/>
            <w:tcPrChange w:id="109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45" w:author="Nick.Tolimieri" w:date="2022-09-13T14:15:00Z"/>
                <w:del w:id="10946" w:author="Nick.Tolimieri [2]" w:date="2022-09-14T11:37:00Z"/>
                <w:rFonts w:asciiTheme="minorHAnsi" w:eastAsiaTheme="minorHAnsi" w:hAnsiTheme="minorHAnsi" w:cstheme="minorBidi"/>
                <w:sz w:val="22"/>
                <w:szCs w:val="22"/>
                <w:rPrChange w:id="10947" w:author="Nick.Tolimieri" w:date="2022-09-13T14:15:00Z">
                  <w:rPr>
                    <w:ins w:id="10948" w:author="Nick.Tolimieri" w:date="2022-09-13T14:15:00Z"/>
                    <w:del w:id="10949" w:author="Nick.Tolimieri [2]" w:date="2022-09-14T11:37:00Z"/>
                    <w:rFonts w:ascii="Calibri" w:hAnsi="Calibri" w:cs="Calibri"/>
                    <w:color w:val="000000"/>
                    <w:sz w:val="22"/>
                    <w:szCs w:val="22"/>
                  </w:rPr>
                </w:rPrChange>
              </w:rPr>
              <w:pPrChange w:id="10950" w:author="Nick.Tolimieri" w:date="2022-09-13T14:15:00Z">
                <w:pPr>
                  <w:jc w:val="right"/>
                </w:pPr>
              </w:pPrChange>
            </w:pPr>
            <w:ins w:id="10951" w:author="Nick.Tolimieri" w:date="2022-09-13T14:15:00Z">
              <w:del w:id="10952" w:author="Nick.Tolimieri [2]" w:date="2022-09-14T11:37:00Z">
                <w:r w:rsidRPr="00F87AA6" w:rsidDel="008A61D3">
                  <w:rPr>
                    <w:rFonts w:asciiTheme="minorHAnsi" w:eastAsiaTheme="minorHAnsi" w:hAnsiTheme="minorHAnsi" w:cstheme="minorBidi"/>
                    <w:sz w:val="22"/>
                    <w:szCs w:val="22"/>
                    <w:rPrChange w:id="10953" w:author="Nick.Tolimieri" w:date="2022-09-13T14:15:00Z">
                      <w:rPr>
                        <w:rFonts w:ascii="Calibri" w:hAnsi="Calibri" w:cs="Calibri"/>
                        <w:color w:val="000000"/>
                        <w:sz w:val="22"/>
                        <w:szCs w:val="22"/>
                      </w:rPr>
                    </w:rPrChange>
                  </w:rPr>
                  <w:delText>4</w:delText>
                </w:r>
              </w:del>
            </w:ins>
          </w:p>
        </w:tc>
        <w:tc>
          <w:tcPr>
            <w:tcW w:w="960" w:type="dxa"/>
            <w:noWrap/>
            <w:hideMark/>
            <w:tcPrChange w:id="109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55" w:author="Nick.Tolimieri" w:date="2022-09-13T14:15:00Z"/>
                <w:del w:id="10956" w:author="Nick.Tolimieri [2]" w:date="2022-09-14T11:37:00Z"/>
                <w:rFonts w:asciiTheme="minorHAnsi" w:eastAsiaTheme="minorHAnsi" w:hAnsiTheme="minorHAnsi" w:cstheme="minorBidi"/>
                <w:sz w:val="22"/>
                <w:szCs w:val="22"/>
                <w:rPrChange w:id="10957" w:author="Nick.Tolimieri" w:date="2022-09-13T14:15:00Z">
                  <w:rPr>
                    <w:ins w:id="10958" w:author="Nick.Tolimieri" w:date="2022-09-13T14:15:00Z"/>
                    <w:del w:id="10959" w:author="Nick.Tolimieri [2]" w:date="2022-09-14T11:37:00Z"/>
                    <w:rFonts w:ascii="Calibri" w:hAnsi="Calibri" w:cs="Calibri"/>
                    <w:color w:val="000000"/>
                    <w:sz w:val="22"/>
                    <w:szCs w:val="22"/>
                  </w:rPr>
                </w:rPrChange>
              </w:rPr>
              <w:pPrChange w:id="10960" w:author="Nick.Tolimieri" w:date="2022-09-13T14:15:00Z">
                <w:pPr>
                  <w:jc w:val="right"/>
                </w:pPr>
              </w:pPrChange>
            </w:pPr>
            <w:ins w:id="10961" w:author="Nick.Tolimieri" w:date="2022-09-13T14:15:00Z">
              <w:del w:id="10962" w:author="Nick.Tolimieri [2]" w:date="2022-09-14T11:37:00Z">
                <w:r w:rsidRPr="00F87AA6" w:rsidDel="008A61D3">
                  <w:rPr>
                    <w:rFonts w:asciiTheme="minorHAnsi" w:eastAsiaTheme="minorHAnsi" w:hAnsiTheme="minorHAnsi" w:cstheme="minorBidi"/>
                    <w:sz w:val="22"/>
                    <w:szCs w:val="22"/>
                    <w:rPrChange w:id="10963" w:author="Nick.Tolimieri" w:date="2022-09-13T14:15:00Z">
                      <w:rPr>
                        <w:rFonts w:ascii="Calibri" w:hAnsi="Calibri" w:cs="Calibri"/>
                        <w:color w:val="000000"/>
                        <w:sz w:val="22"/>
                        <w:szCs w:val="22"/>
                      </w:rPr>
                    </w:rPrChange>
                  </w:rPr>
                  <w:delText>77</w:delText>
                </w:r>
              </w:del>
            </w:ins>
          </w:p>
        </w:tc>
        <w:tc>
          <w:tcPr>
            <w:tcW w:w="960" w:type="dxa"/>
            <w:noWrap/>
            <w:hideMark/>
            <w:tcPrChange w:id="109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65" w:author="Nick.Tolimieri" w:date="2022-09-13T14:15:00Z"/>
                <w:del w:id="10966" w:author="Nick.Tolimieri [2]" w:date="2022-09-14T11:37:00Z"/>
                <w:rFonts w:asciiTheme="minorHAnsi" w:eastAsiaTheme="minorHAnsi" w:hAnsiTheme="minorHAnsi" w:cstheme="minorBidi"/>
                <w:sz w:val="22"/>
                <w:szCs w:val="22"/>
                <w:rPrChange w:id="10967" w:author="Nick.Tolimieri" w:date="2022-09-13T14:15:00Z">
                  <w:rPr>
                    <w:ins w:id="10968" w:author="Nick.Tolimieri" w:date="2022-09-13T14:15:00Z"/>
                    <w:del w:id="10969" w:author="Nick.Tolimieri [2]" w:date="2022-09-14T11:37:00Z"/>
                    <w:rFonts w:ascii="Calibri" w:hAnsi="Calibri" w:cs="Calibri"/>
                    <w:color w:val="000000"/>
                    <w:sz w:val="22"/>
                    <w:szCs w:val="22"/>
                  </w:rPr>
                </w:rPrChange>
              </w:rPr>
              <w:pPrChange w:id="10970" w:author="Nick.Tolimieri" w:date="2022-09-13T14:15:00Z">
                <w:pPr>
                  <w:jc w:val="right"/>
                </w:pPr>
              </w:pPrChange>
            </w:pPr>
            <w:ins w:id="10971" w:author="Nick.Tolimieri" w:date="2022-09-13T14:15:00Z">
              <w:del w:id="10972" w:author="Nick.Tolimieri [2]" w:date="2022-09-14T11:37:00Z">
                <w:r w:rsidRPr="00F87AA6" w:rsidDel="008A61D3">
                  <w:rPr>
                    <w:rFonts w:asciiTheme="minorHAnsi" w:eastAsiaTheme="minorHAnsi" w:hAnsiTheme="minorHAnsi" w:cstheme="minorBidi"/>
                    <w:sz w:val="22"/>
                    <w:szCs w:val="22"/>
                    <w:rPrChange w:id="10973" w:author="Nick.Tolimieri" w:date="2022-09-13T14:15:00Z">
                      <w:rPr>
                        <w:rFonts w:ascii="Calibri" w:hAnsi="Calibri" w:cs="Calibri"/>
                        <w:color w:val="000000"/>
                        <w:sz w:val="22"/>
                        <w:szCs w:val="22"/>
                      </w:rPr>
                    </w:rPrChange>
                  </w:rPr>
                  <w:delText>6</w:delText>
                </w:r>
              </w:del>
            </w:ins>
          </w:p>
        </w:tc>
        <w:tc>
          <w:tcPr>
            <w:tcW w:w="960" w:type="dxa"/>
            <w:noWrap/>
            <w:hideMark/>
            <w:tcPrChange w:id="109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75" w:author="Nick.Tolimieri" w:date="2022-09-13T14:15:00Z"/>
                <w:del w:id="10976" w:author="Nick.Tolimieri [2]" w:date="2022-09-14T11:37:00Z"/>
                <w:rFonts w:asciiTheme="minorHAnsi" w:eastAsiaTheme="minorHAnsi" w:hAnsiTheme="minorHAnsi" w:cstheme="minorBidi"/>
                <w:sz w:val="22"/>
                <w:szCs w:val="22"/>
                <w:rPrChange w:id="10977" w:author="Nick.Tolimieri" w:date="2022-09-13T14:15:00Z">
                  <w:rPr>
                    <w:ins w:id="10978" w:author="Nick.Tolimieri" w:date="2022-09-13T14:15:00Z"/>
                    <w:del w:id="10979" w:author="Nick.Tolimieri [2]" w:date="2022-09-14T11:37:00Z"/>
                    <w:rFonts w:ascii="Calibri" w:hAnsi="Calibri" w:cs="Calibri"/>
                    <w:color w:val="000000"/>
                    <w:sz w:val="22"/>
                    <w:szCs w:val="22"/>
                  </w:rPr>
                </w:rPrChange>
              </w:rPr>
              <w:pPrChange w:id="10980" w:author="Nick.Tolimieri" w:date="2022-09-13T14:15:00Z">
                <w:pPr>
                  <w:jc w:val="right"/>
                </w:pPr>
              </w:pPrChange>
            </w:pPr>
            <w:ins w:id="10981" w:author="Nick.Tolimieri" w:date="2022-09-13T14:15:00Z">
              <w:del w:id="10982" w:author="Nick.Tolimieri [2]" w:date="2022-09-14T11:37:00Z">
                <w:r w:rsidRPr="00F87AA6" w:rsidDel="008A61D3">
                  <w:rPr>
                    <w:rFonts w:asciiTheme="minorHAnsi" w:eastAsiaTheme="minorHAnsi" w:hAnsiTheme="minorHAnsi" w:cstheme="minorBidi"/>
                    <w:sz w:val="22"/>
                    <w:szCs w:val="22"/>
                    <w:rPrChange w:id="10983" w:author="Nick.Tolimieri" w:date="2022-09-13T14:15:00Z">
                      <w:rPr>
                        <w:rFonts w:ascii="Calibri" w:hAnsi="Calibri" w:cs="Calibri"/>
                        <w:color w:val="000000"/>
                        <w:sz w:val="22"/>
                        <w:szCs w:val="22"/>
                      </w:rPr>
                    </w:rPrChange>
                  </w:rPr>
                  <w:delText>29</w:delText>
                </w:r>
              </w:del>
            </w:ins>
          </w:p>
        </w:tc>
        <w:tc>
          <w:tcPr>
            <w:tcW w:w="960" w:type="dxa"/>
            <w:noWrap/>
            <w:hideMark/>
            <w:tcPrChange w:id="109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85" w:author="Nick.Tolimieri" w:date="2022-09-13T14:15:00Z"/>
                <w:del w:id="10986" w:author="Nick.Tolimieri [2]" w:date="2022-09-14T11:37:00Z"/>
                <w:rFonts w:asciiTheme="minorHAnsi" w:eastAsiaTheme="minorHAnsi" w:hAnsiTheme="minorHAnsi" w:cstheme="minorBidi"/>
                <w:sz w:val="22"/>
                <w:szCs w:val="22"/>
                <w:rPrChange w:id="10987" w:author="Nick.Tolimieri" w:date="2022-09-13T14:15:00Z">
                  <w:rPr>
                    <w:ins w:id="10988" w:author="Nick.Tolimieri" w:date="2022-09-13T14:15:00Z"/>
                    <w:del w:id="10989" w:author="Nick.Tolimieri [2]" w:date="2022-09-14T11:37:00Z"/>
                    <w:rFonts w:ascii="Calibri" w:hAnsi="Calibri" w:cs="Calibri"/>
                    <w:color w:val="000000"/>
                    <w:sz w:val="22"/>
                    <w:szCs w:val="22"/>
                  </w:rPr>
                </w:rPrChange>
              </w:rPr>
              <w:pPrChange w:id="10990" w:author="Nick.Tolimieri" w:date="2022-09-13T14:15:00Z">
                <w:pPr>
                  <w:jc w:val="right"/>
                </w:pPr>
              </w:pPrChange>
            </w:pPr>
            <w:ins w:id="10991" w:author="Nick.Tolimieri" w:date="2022-09-13T14:15:00Z">
              <w:del w:id="10992" w:author="Nick.Tolimieri [2]" w:date="2022-09-14T11:37:00Z">
                <w:r w:rsidRPr="00F87AA6" w:rsidDel="008A61D3">
                  <w:rPr>
                    <w:rFonts w:asciiTheme="minorHAnsi" w:eastAsiaTheme="minorHAnsi" w:hAnsiTheme="minorHAnsi" w:cstheme="minorBidi"/>
                    <w:sz w:val="22"/>
                    <w:szCs w:val="22"/>
                    <w:rPrChange w:id="10993" w:author="Nick.Tolimieri" w:date="2022-09-13T14:15:00Z">
                      <w:rPr>
                        <w:rFonts w:ascii="Calibri" w:hAnsi="Calibri" w:cs="Calibri"/>
                        <w:color w:val="000000"/>
                        <w:sz w:val="22"/>
                        <w:szCs w:val="22"/>
                      </w:rPr>
                    </w:rPrChange>
                  </w:rPr>
                  <w:delText>2.59</w:delText>
                </w:r>
              </w:del>
            </w:ins>
          </w:p>
        </w:tc>
        <w:tc>
          <w:tcPr>
            <w:tcW w:w="960" w:type="dxa"/>
            <w:noWrap/>
            <w:hideMark/>
            <w:tcPrChange w:id="109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0995" w:author="Nick.Tolimieri" w:date="2022-09-13T14:15:00Z"/>
                <w:del w:id="10996" w:author="Nick.Tolimieri [2]" w:date="2022-09-14T11:37:00Z"/>
                <w:rFonts w:asciiTheme="minorHAnsi" w:eastAsiaTheme="minorHAnsi" w:hAnsiTheme="minorHAnsi" w:cstheme="minorBidi"/>
                <w:sz w:val="22"/>
                <w:szCs w:val="22"/>
                <w:rPrChange w:id="10997" w:author="Nick.Tolimieri" w:date="2022-09-13T14:15:00Z">
                  <w:rPr>
                    <w:ins w:id="10998" w:author="Nick.Tolimieri" w:date="2022-09-13T14:15:00Z"/>
                    <w:del w:id="10999" w:author="Nick.Tolimieri [2]" w:date="2022-09-14T11:37:00Z"/>
                    <w:rFonts w:ascii="Calibri" w:hAnsi="Calibri" w:cs="Calibri"/>
                    <w:color w:val="000000"/>
                    <w:sz w:val="22"/>
                    <w:szCs w:val="22"/>
                  </w:rPr>
                </w:rPrChange>
              </w:rPr>
              <w:pPrChange w:id="11000" w:author="Nick.Tolimieri" w:date="2022-09-13T14:15:00Z">
                <w:pPr>
                  <w:jc w:val="right"/>
                </w:pPr>
              </w:pPrChange>
            </w:pPr>
            <w:ins w:id="11001" w:author="Nick.Tolimieri" w:date="2022-09-13T14:15:00Z">
              <w:del w:id="11002" w:author="Nick.Tolimieri [2]" w:date="2022-09-14T11:37:00Z">
                <w:r w:rsidRPr="00F87AA6" w:rsidDel="008A61D3">
                  <w:rPr>
                    <w:rFonts w:asciiTheme="minorHAnsi" w:eastAsiaTheme="minorHAnsi" w:hAnsiTheme="minorHAnsi" w:cstheme="minorBidi"/>
                    <w:sz w:val="22"/>
                    <w:szCs w:val="22"/>
                    <w:rPrChange w:id="11003" w:author="Nick.Tolimieri" w:date="2022-09-13T14:15:00Z">
                      <w:rPr>
                        <w:rFonts w:ascii="Calibri" w:hAnsi="Calibri" w:cs="Calibri"/>
                        <w:color w:val="000000"/>
                        <w:sz w:val="22"/>
                        <w:szCs w:val="22"/>
                      </w:rPr>
                    </w:rPrChange>
                  </w:rPr>
                  <w:delText>0.5</w:delText>
                </w:r>
              </w:del>
            </w:ins>
          </w:p>
        </w:tc>
      </w:tr>
      <w:tr w:rsidR="00F87AA6" w:rsidRPr="00F87AA6" w:rsidDel="008A61D3" w:rsidTr="00F87AA6">
        <w:trPr>
          <w:divId w:val="1702248301"/>
          <w:trHeight w:val="300"/>
          <w:ins w:id="11004" w:author="Nick.Tolimieri" w:date="2022-09-13T14:15:00Z"/>
          <w:del w:id="11005" w:author="Nick.Tolimieri [2]" w:date="2022-09-14T11:37:00Z"/>
          <w:trPrChange w:id="11006" w:author="Nick.Tolimieri" w:date="2022-09-13T14:15:00Z">
            <w:trPr>
              <w:divId w:val="1702248301"/>
              <w:trHeight w:val="300"/>
            </w:trPr>
          </w:trPrChange>
        </w:trPr>
        <w:tc>
          <w:tcPr>
            <w:tcW w:w="960" w:type="dxa"/>
            <w:noWrap/>
            <w:hideMark/>
            <w:tcPrChange w:id="110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08" w:author="Nick.Tolimieri" w:date="2022-09-13T14:15:00Z"/>
                <w:del w:id="11009" w:author="Nick.Tolimieri [2]" w:date="2022-09-14T11:37:00Z"/>
                <w:rFonts w:asciiTheme="minorHAnsi" w:eastAsiaTheme="minorHAnsi" w:hAnsiTheme="minorHAnsi" w:cstheme="minorBidi"/>
                <w:sz w:val="22"/>
                <w:szCs w:val="22"/>
                <w:rPrChange w:id="11010" w:author="Nick.Tolimieri" w:date="2022-09-13T14:15:00Z">
                  <w:rPr>
                    <w:ins w:id="11011" w:author="Nick.Tolimieri" w:date="2022-09-13T14:15:00Z"/>
                    <w:del w:id="11012" w:author="Nick.Tolimieri [2]" w:date="2022-09-14T11:37:00Z"/>
                    <w:rFonts w:ascii="Calibri" w:hAnsi="Calibri" w:cs="Calibri"/>
                    <w:color w:val="000000"/>
                    <w:sz w:val="22"/>
                    <w:szCs w:val="22"/>
                  </w:rPr>
                </w:rPrChange>
              </w:rPr>
              <w:pPrChange w:id="11013" w:author="Nick.Tolimieri" w:date="2022-09-13T14:15:00Z">
                <w:pPr/>
              </w:pPrChange>
            </w:pPr>
            <w:ins w:id="11014" w:author="Nick.Tolimieri" w:date="2022-09-13T14:15:00Z">
              <w:del w:id="11015" w:author="Nick.Tolimieri [2]" w:date="2022-09-14T11:37:00Z">
                <w:r w:rsidRPr="00F87AA6" w:rsidDel="008A61D3">
                  <w:rPr>
                    <w:rFonts w:asciiTheme="minorHAnsi" w:eastAsiaTheme="minorHAnsi" w:hAnsiTheme="minorHAnsi" w:cstheme="minorBidi"/>
                    <w:sz w:val="22"/>
                    <w:szCs w:val="22"/>
                    <w:rPrChange w:id="11016"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0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18" w:author="Nick.Tolimieri" w:date="2022-09-13T14:15:00Z"/>
                <w:del w:id="11019" w:author="Nick.Tolimieri [2]" w:date="2022-09-14T11:37:00Z"/>
                <w:rFonts w:asciiTheme="minorHAnsi" w:eastAsiaTheme="minorHAnsi" w:hAnsiTheme="minorHAnsi" w:cstheme="minorBidi"/>
                <w:sz w:val="22"/>
                <w:szCs w:val="22"/>
                <w:rPrChange w:id="11020" w:author="Nick.Tolimieri" w:date="2022-09-13T14:15:00Z">
                  <w:rPr>
                    <w:ins w:id="11021" w:author="Nick.Tolimieri" w:date="2022-09-13T14:15:00Z"/>
                    <w:del w:id="11022" w:author="Nick.Tolimieri [2]" w:date="2022-09-14T11:37:00Z"/>
                    <w:rFonts w:ascii="Calibri" w:hAnsi="Calibri" w:cs="Calibri"/>
                    <w:color w:val="000000"/>
                    <w:sz w:val="22"/>
                    <w:szCs w:val="22"/>
                  </w:rPr>
                </w:rPrChange>
              </w:rPr>
              <w:pPrChange w:id="11023" w:author="Nick.Tolimieri" w:date="2022-09-13T14:15:00Z">
                <w:pPr>
                  <w:jc w:val="right"/>
                </w:pPr>
              </w:pPrChange>
            </w:pPr>
            <w:ins w:id="11024" w:author="Nick.Tolimieri" w:date="2022-09-13T14:15:00Z">
              <w:del w:id="11025" w:author="Nick.Tolimieri [2]" w:date="2022-09-14T11:37:00Z">
                <w:r w:rsidRPr="00F87AA6" w:rsidDel="008A61D3">
                  <w:rPr>
                    <w:rFonts w:asciiTheme="minorHAnsi" w:eastAsiaTheme="minorHAnsi" w:hAnsiTheme="minorHAnsi" w:cstheme="minorBidi"/>
                    <w:sz w:val="22"/>
                    <w:szCs w:val="22"/>
                    <w:rPrChange w:id="11026" w:author="Nick.Tolimieri" w:date="2022-09-13T14:15:00Z">
                      <w:rPr>
                        <w:rFonts w:ascii="Calibri" w:hAnsi="Calibri" w:cs="Calibri"/>
                        <w:color w:val="000000"/>
                        <w:sz w:val="22"/>
                        <w:szCs w:val="22"/>
                      </w:rPr>
                    </w:rPrChange>
                  </w:rPr>
                  <w:delText>2015</w:delText>
                </w:r>
              </w:del>
            </w:ins>
          </w:p>
        </w:tc>
        <w:tc>
          <w:tcPr>
            <w:tcW w:w="960" w:type="dxa"/>
            <w:noWrap/>
            <w:hideMark/>
            <w:tcPrChange w:id="110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28" w:author="Nick.Tolimieri" w:date="2022-09-13T14:15:00Z"/>
                <w:del w:id="11029" w:author="Nick.Tolimieri [2]" w:date="2022-09-14T11:37:00Z"/>
                <w:rFonts w:asciiTheme="minorHAnsi" w:eastAsiaTheme="minorHAnsi" w:hAnsiTheme="minorHAnsi" w:cstheme="minorBidi"/>
                <w:sz w:val="22"/>
                <w:szCs w:val="22"/>
                <w:rPrChange w:id="11030" w:author="Nick.Tolimieri" w:date="2022-09-13T14:15:00Z">
                  <w:rPr>
                    <w:ins w:id="11031" w:author="Nick.Tolimieri" w:date="2022-09-13T14:15:00Z"/>
                    <w:del w:id="11032" w:author="Nick.Tolimieri [2]" w:date="2022-09-14T11:37:00Z"/>
                    <w:rFonts w:ascii="Calibri" w:hAnsi="Calibri" w:cs="Calibri"/>
                    <w:color w:val="000000"/>
                    <w:sz w:val="22"/>
                    <w:szCs w:val="22"/>
                  </w:rPr>
                </w:rPrChange>
              </w:rPr>
              <w:pPrChange w:id="11033" w:author="Nick.Tolimieri" w:date="2022-09-13T14:15:00Z">
                <w:pPr>
                  <w:jc w:val="right"/>
                </w:pPr>
              </w:pPrChange>
            </w:pPr>
            <w:ins w:id="11034" w:author="Nick.Tolimieri" w:date="2022-09-13T14:15:00Z">
              <w:del w:id="11035" w:author="Nick.Tolimieri [2]" w:date="2022-09-14T11:37:00Z">
                <w:r w:rsidRPr="00F87AA6" w:rsidDel="008A61D3">
                  <w:rPr>
                    <w:rFonts w:asciiTheme="minorHAnsi" w:eastAsiaTheme="minorHAnsi" w:hAnsiTheme="minorHAnsi" w:cstheme="minorBidi"/>
                    <w:sz w:val="22"/>
                    <w:szCs w:val="22"/>
                    <w:rPrChange w:id="11036" w:author="Nick.Tolimieri" w:date="2022-09-13T14:15:00Z">
                      <w:rPr>
                        <w:rFonts w:ascii="Calibri" w:hAnsi="Calibri" w:cs="Calibri"/>
                        <w:color w:val="000000"/>
                        <w:sz w:val="22"/>
                        <w:szCs w:val="22"/>
                      </w:rPr>
                    </w:rPrChange>
                  </w:rPr>
                  <w:delText>0</w:delText>
                </w:r>
              </w:del>
            </w:ins>
          </w:p>
        </w:tc>
        <w:tc>
          <w:tcPr>
            <w:tcW w:w="960" w:type="dxa"/>
            <w:noWrap/>
            <w:hideMark/>
            <w:tcPrChange w:id="110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38" w:author="Nick.Tolimieri" w:date="2022-09-13T14:15:00Z"/>
                <w:del w:id="11039" w:author="Nick.Tolimieri [2]" w:date="2022-09-14T11:37:00Z"/>
                <w:rFonts w:asciiTheme="minorHAnsi" w:eastAsiaTheme="minorHAnsi" w:hAnsiTheme="minorHAnsi" w:cstheme="minorBidi"/>
                <w:sz w:val="22"/>
                <w:szCs w:val="22"/>
                <w:rPrChange w:id="11040" w:author="Nick.Tolimieri" w:date="2022-09-13T14:15:00Z">
                  <w:rPr>
                    <w:ins w:id="11041" w:author="Nick.Tolimieri" w:date="2022-09-13T14:15:00Z"/>
                    <w:del w:id="11042" w:author="Nick.Tolimieri [2]" w:date="2022-09-14T11:37:00Z"/>
                    <w:rFonts w:ascii="Calibri" w:hAnsi="Calibri" w:cs="Calibri"/>
                    <w:color w:val="000000"/>
                    <w:sz w:val="22"/>
                    <w:szCs w:val="22"/>
                  </w:rPr>
                </w:rPrChange>
              </w:rPr>
              <w:pPrChange w:id="11043" w:author="Nick.Tolimieri" w:date="2022-09-13T14:15:00Z">
                <w:pPr>
                  <w:jc w:val="right"/>
                </w:pPr>
              </w:pPrChange>
            </w:pPr>
            <w:ins w:id="11044" w:author="Nick.Tolimieri" w:date="2022-09-13T14:15:00Z">
              <w:del w:id="11045" w:author="Nick.Tolimieri [2]" w:date="2022-09-14T11:37:00Z">
                <w:r w:rsidRPr="00F87AA6" w:rsidDel="008A61D3">
                  <w:rPr>
                    <w:rFonts w:asciiTheme="minorHAnsi" w:eastAsiaTheme="minorHAnsi" w:hAnsiTheme="minorHAnsi" w:cstheme="minorBidi"/>
                    <w:sz w:val="22"/>
                    <w:szCs w:val="22"/>
                    <w:rPrChange w:id="11046" w:author="Nick.Tolimieri" w:date="2022-09-13T14:15:00Z">
                      <w:rPr>
                        <w:rFonts w:ascii="Calibri" w:hAnsi="Calibri" w:cs="Calibri"/>
                        <w:color w:val="000000"/>
                        <w:sz w:val="22"/>
                        <w:szCs w:val="22"/>
                      </w:rPr>
                    </w:rPrChange>
                  </w:rPr>
                  <w:delText>98</w:delText>
                </w:r>
              </w:del>
            </w:ins>
          </w:p>
        </w:tc>
        <w:tc>
          <w:tcPr>
            <w:tcW w:w="960" w:type="dxa"/>
            <w:noWrap/>
            <w:hideMark/>
            <w:tcPrChange w:id="110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48" w:author="Nick.Tolimieri" w:date="2022-09-13T14:15:00Z"/>
                <w:del w:id="11049" w:author="Nick.Tolimieri [2]" w:date="2022-09-14T11:37:00Z"/>
                <w:rFonts w:asciiTheme="minorHAnsi" w:eastAsiaTheme="minorHAnsi" w:hAnsiTheme="minorHAnsi" w:cstheme="minorBidi"/>
                <w:sz w:val="22"/>
                <w:szCs w:val="22"/>
                <w:rPrChange w:id="11050" w:author="Nick.Tolimieri" w:date="2022-09-13T14:15:00Z">
                  <w:rPr>
                    <w:ins w:id="11051" w:author="Nick.Tolimieri" w:date="2022-09-13T14:15:00Z"/>
                    <w:del w:id="11052" w:author="Nick.Tolimieri [2]" w:date="2022-09-14T11:37:00Z"/>
                    <w:rFonts w:ascii="Calibri" w:hAnsi="Calibri" w:cs="Calibri"/>
                    <w:color w:val="000000"/>
                    <w:sz w:val="22"/>
                    <w:szCs w:val="22"/>
                  </w:rPr>
                </w:rPrChange>
              </w:rPr>
              <w:pPrChange w:id="11053" w:author="Nick.Tolimieri" w:date="2022-09-13T14:15:00Z">
                <w:pPr>
                  <w:jc w:val="right"/>
                </w:pPr>
              </w:pPrChange>
            </w:pPr>
            <w:ins w:id="11054" w:author="Nick.Tolimieri" w:date="2022-09-13T14:15:00Z">
              <w:del w:id="11055" w:author="Nick.Tolimieri [2]" w:date="2022-09-14T11:37:00Z">
                <w:r w:rsidRPr="00F87AA6" w:rsidDel="008A61D3">
                  <w:rPr>
                    <w:rFonts w:asciiTheme="minorHAnsi" w:eastAsiaTheme="minorHAnsi" w:hAnsiTheme="minorHAnsi" w:cstheme="minorBidi"/>
                    <w:sz w:val="22"/>
                    <w:szCs w:val="22"/>
                    <w:rPrChange w:id="11056" w:author="Nick.Tolimieri" w:date="2022-09-13T14:15:00Z">
                      <w:rPr>
                        <w:rFonts w:ascii="Calibri" w:hAnsi="Calibri" w:cs="Calibri"/>
                        <w:color w:val="000000"/>
                        <w:sz w:val="22"/>
                        <w:szCs w:val="22"/>
                      </w:rPr>
                    </w:rPrChange>
                  </w:rPr>
                  <w:delText>6</w:delText>
                </w:r>
              </w:del>
            </w:ins>
          </w:p>
        </w:tc>
        <w:tc>
          <w:tcPr>
            <w:tcW w:w="960" w:type="dxa"/>
            <w:noWrap/>
            <w:hideMark/>
            <w:tcPrChange w:id="110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58" w:author="Nick.Tolimieri" w:date="2022-09-13T14:15:00Z"/>
                <w:del w:id="11059" w:author="Nick.Tolimieri [2]" w:date="2022-09-14T11:37:00Z"/>
                <w:rFonts w:asciiTheme="minorHAnsi" w:eastAsiaTheme="minorHAnsi" w:hAnsiTheme="minorHAnsi" w:cstheme="minorBidi"/>
                <w:sz w:val="22"/>
                <w:szCs w:val="22"/>
                <w:rPrChange w:id="11060" w:author="Nick.Tolimieri" w:date="2022-09-13T14:15:00Z">
                  <w:rPr>
                    <w:ins w:id="11061" w:author="Nick.Tolimieri" w:date="2022-09-13T14:15:00Z"/>
                    <w:del w:id="11062" w:author="Nick.Tolimieri [2]" w:date="2022-09-14T11:37:00Z"/>
                    <w:rFonts w:ascii="Calibri" w:hAnsi="Calibri" w:cs="Calibri"/>
                    <w:color w:val="000000"/>
                    <w:sz w:val="22"/>
                    <w:szCs w:val="22"/>
                  </w:rPr>
                </w:rPrChange>
              </w:rPr>
              <w:pPrChange w:id="11063" w:author="Nick.Tolimieri" w:date="2022-09-13T14:15:00Z">
                <w:pPr>
                  <w:jc w:val="right"/>
                </w:pPr>
              </w:pPrChange>
            </w:pPr>
            <w:ins w:id="11064" w:author="Nick.Tolimieri" w:date="2022-09-13T14:15:00Z">
              <w:del w:id="11065" w:author="Nick.Tolimieri [2]" w:date="2022-09-14T11:37:00Z">
                <w:r w:rsidRPr="00F87AA6" w:rsidDel="008A61D3">
                  <w:rPr>
                    <w:rFonts w:asciiTheme="minorHAnsi" w:eastAsiaTheme="minorHAnsi" w:hAnsiTheme="minorHAnsi" w:cstheme="minorBidi"/>
                    <w:sz w:val="22"/>
                    <w:szCs w:val="22"/>
                    <w:rPrChange w:id="11066" w:author="Nick.Tolimieri" w:date="2022-09-13T14:15:00Z">
                      <w:rPr>
                        <w:rFonts w:ascii="Calibri" w:hAnsi="Calibri" w:cs="Calibri"/>
                        <w:color w:val="000000"/>
                        <w:sz w:val="22"/>
                        <w:szCs w:val="22"/>
                      </w:rPr>
                    </w:rPrChange>
                  </w:rPr>
                  <w:delText>77</w:delText>
                </w:r>
              </w:del>
            </w:ins>
          </w:p>
        </w:tc>
        <w:tc>
          <w:tcPr>
            <w:tcW w:w="960" w:type="dxa"/>
            <w:noWrap/>
            <w:hideMark/>
            <w:tcPrChange w:id="110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68" w:author="Nick.Tolimieri" w:date="2022-09-13T14:15:00Z"/>
                <w:del w:id="11069" w:author="Nick.Tolimieri [2]" w:date="2022-09-14T11:37:00Z"/>
                <w:rFonts w:asciiTheme="minorHAnsi" w:eastAsiaTheme="minorHAnsi" w:hAnsiTheme="minorHAnsi" w:cstheme="minorBidi"/>
                <w:sz w:val="22"/>
                <w:szCs w:val="22"/>
                <w:rPrChange w:id="11070" w:author="Nick.Tolimieri" w:date="2022-09-13T14:15:00Z">
                  <w:rPr>
                    <w:ins w:id="11071" w:author="Nick.Tolimieri" w:date="2022-09-13T14:15:00Z"/>
                    <w:del w:id="11072" w:author="Nick.Tolimieri [2]" w:date="2022-09-14T11:37:00Z"/>
                    <w:rFonts w:ascii="Calibri" w:hAnsi="Calibri" w:cs="Calibri"/>
                    <w:color w:val="000000"/>
                    <w:sz w:val="22"/>
                    <w:szCs w:val="22"/>
                  </w:rPr>
                </w:rPrChange>
              </w:rPr>
              <w:pPrChange w:id="11073" w:author="Nick.Tolimieri" w:date="2022-09-13T14:15:00Z">
                <w:pPr>
                  <w:jc w:val="right"/>
                </w:pPr>
              </w:pPrChange>
            </w:pPr>
            <w:ins w:id="11074" w:author="Nick.Tolimieri" w:date="2022-09-13T14:15:00Z">
              <w:del w:id="11075" w:author="Nick.Tolimieri [2]" w:date="2022-09-14T11:37:00Z">
                <w:r w:rsidRPr="00F87AA6" w:rsidDel="008A61D3">
                  <w:rPr>
                    <w:rFonts w:asciiTheme="minorHAnsi" w:eastAsiaTheme="minorHAnsi" w:hAnsiTheme="minorHAnsi" w:cstheme="minorBidi"/>
                    <w:sz w:val="22"/>
                    <w:szCs w:val="22"/>
                    <w:rPrChange w:id="11076" w:author="Nick.Tolimieri" w:date="2022-09-13T14:15:00Z">
                      <w:rPr>
                        <w:rFonts w:ascii="Calibri" w:hAnsi="Calibri" w:cs="Calibri"/>
                        <w:color w:val="000000"/>
                        <w:sz w:val="22"/>
                        <w:szCs w:val="22"/>
                      </w:rPr>
                    </w:rPrChange>
                  </w:rPr>
                  <w:delText>5</w:delText>
                </w:r>
              </w:del>
            </w:ins>
          </w:p>
        </w:tc>
        <w:tc>
          <w:tcPr>
            <w:tcW w:w="960" w:type="dxa"/>
            <w:noWrap/>
            <w:hideMark/>
            <w:tcPrChange w:id="110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78" w:author="Nick.Tolimieri" w:date="2022-09-13T14:15:00Z"/>
                <w:del w:id="11079" w:author="Nick.Tolimieri [2]" w:date="2022-09-14T11:37:00Z"/>
                <w:rFonts w:asciiTheme="minorHAnsi" w:eastAsiaTheme="minorHAnsi" w:hAnsiTheme="minorHAnsi" w:cstheme="minorBidi"/>
                <w:sz w:val="22"/>
                <w:szCs w:val="22"/>
                <w:rPrChange w:id="11080" w:author="Nick.Tolimieri" w:date="2022-09-13T14:15:00Z">
                  <w:rPr>
                    <w:ins w:id="11081" w:author="Nick.Tolimieri" w:date="2022-09-13T14:15:00Z"/>
                    <w:del w:id="11082" w:author="Nick.Tolimieri [2]" w:date="2022-09-14T11:37:00Z"/>
                    <w:rFonts w:ascii="Calibri" w:hAnsi="Calibri" w:cs="Calibri"/>
                    <w:color w:val="000000"/>
                    <w:sz w:val="22"/>
                    <w:szCs w:val="22"/>
                  </w:rPr>
                </w:rPrChange>
              </w:rPr>
              <w:pPrChange w:id="11083" w:author="Nick.Tolimieri" w:date="2022-09-13T14:15:00Z">
                <w:pPr>
                  <w:jc w:val="right"/>
                </w:pPr>
              </w:pPrChange>
            </w:pPr>
            <w:ins w:id="11084" w:author="Nick.Tolimieri" w:date="2022-09-13T14:15:00Z">
              <w:del w:id="11085" w:author="Nick.Tolimieri [2]" w:date="2022-09-14T11:37:00Z">
                <w:r w:rsidRPr="00F87AA6" w:rsidDel="008A61D3">
                  <w:rPr>
                    <w:rFonts w:asciiTheme="minorHAnsi" w:eastAsiaTheme="minorHAnsi" w:hAnsiTheme="minorHAnsi" w:cstheme="minorBidi"/>
                    <w:sz w:val="22"/>
                    <w:szCs w:val="22"/>
                    <w:rPrChange w:id="11086" w:author="Nick.Tolimieri" w:date="2022-09-13T14:15:00Z">
                      <w:rPr>
                        <w:rFonts w:ascii="Calibri" w:hAnsi="Calibri" w:cs="Calibri"/>
                        <w:color w:val="000000"/>
                        <w:sz w:val="22"/>
                        <w:szCs w:val="22"/>
                      </w:rPr>
                    </w:rPrChange>
                  </w:rPr>
                  <w:delText>22</w:delText>
                </w:r>
              </w:del>
            </w:ins>
          </w:p>
        </w:tc>
        <w:tc>
          <w:tcPr>
            <w:tcW w:w="960" w:type="dxa"/>
            <w:noWrap/>
            <w:hideMark/>
            <w:tcPrChange w:id="110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88" w:author="Nick.Tolimieri" w:date="2022-09-13T14:15:00Z"/>
                <w:del w:id="11089" w:author="Nick.Tolimieri [2]" w:date="2022-09-14T11:37:00Z"/>
                <w:rFonts w:asciiTheme="minorHAnsi" w:eastAsiaTheme="minorHAnsi" w:hAnsiTheme="minorHAnsi" w:cstheme="minorBidi"/>
                <w:sz w:val="22"/>
                <w:szCs w:val="22"/>
                <w:rPrChange w:id="11090" w:author="Nick.Tolimieri" w:date="2022-09-13T14:15:00Z">
                  <w:rPr>
                    <w:ins w:id="11091" w:author="Nick.Tolimieri" w:date="2022-09-13T14:15:00Z"/>
                    <w:del w:id="11092" w:author="Nick.Tolimieri [2]" w:date="2022-09-14T11:37:00Z"/>
                    <w:rFonts w:ascii="Calibri" w:hAnsi="Calibri" w:cs="Calibri"/>
                    <w:color w:val="000000"/>
                    <w:sz w:val="22"/>
                    <w:szCs w:val="22"/>
                  </w:rPr>
                </w:rPrChange>
              </w:rPr>
              <w:pPrChange w:id="11093" w:author="Nick.Tolimieri" w:date="2022-09-13T14:15:00Z">
                <w:pPr>
                  <w:jc w:val="right"/>
                </w:pPr>
              </w:pPrChange>
            </w:pPr>
            <w:ins w:id="11094" w:author="Nick.Tolimieri" w:date="2022-09-13T14:15:00Z">
              <w:del w:id="11095" w:author="Nick.Tolimieri [2]" w:date="2022-09-14T11:37:00Z">
                <w:r w:rsidRPr="00F87AA6" w:rsidDel="008A61D3">
                  <w:rPr>
                    <w:rFonts w:asciiTheme="minorHAnsi" w:eastAsiaTheme="minorHAnsi" w:hAnsiTheme="minorHAnsi" w:cstheme="minorBidi"/>
                    <w:sz w:val="22"/>
                    <w:szCs w:val="22"/>
                    <w:rPrChange w:id="11096" w:author="Nick.Tolimieri" w:date="2022-09-13T14:15:00Z">
                      <w:rPr>
                        <w:rFonts w:ascii="Calibri" w:hAnsi="Calibri" w:cs="Calibri"/>
                        <w:color w:val="000000"/>
                        <w:sz w:val="22"/>
                        <w:szCs w:val="22"/>
                      </w:rPr>
                    </w:rPrChange>
                  </w:rPr>
                  <w:delText>1.73</w:delText>
                </w:r>
              </w:del>
            </w:ins>
          </w:p>
        </w:tc>
        <w:tc>
          <w:tcPr>
            <w:tcW w:w="960" w:type="dxa"/>
            <w:noWrap/>
            <w:hideMark/>
            <w:tcPrChange w:id="110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098" w:author="Nick.Tolimieri" w:date="2022-09-13T14:15:00Z"/>
                <w:del w:id="11099" w:author="Nick.Tolimieri [2]" w:date="2022-09-14T11:37:00Z"/>
                <w:rFonts w:asciiTheme="minorHAnsi" w:eastAsiaTheme="minorHAnsi" w:hAnsiTheme="minorHAnsi" w:cstheme="minorBidi"/>
                <w:sz w:val="22"/>
                <w:szCs w:val="22"/>
                <w:rPrChange w:id="11100" w:author="Nick.Tolimieri" w:date="2022-09-13T14:15:00Z">
                  <w:rPr>
                    <w:ins w:id="11101" w:author="Nick.Tolimieri" w:date="2022-09-13T14:15:00Z"/>
                    <w:del w:id="11102" w:author="Nick.Tolimieri [2]" w:date="2022-09-14T11:37:00Z"/>
                    <w:rFonts w:ascii="Calibri" w:hAnsi="Calibri" w:cs="Calibri"/>
                    <w:color w:val="000000"/>
                    <w:sz w:val="22"/>
                    <w:szCs w:val="22"/>
                  </w:rPr>
                </w:rPrChange>
              </w:rPr>
              <w:pPrChange w:id="11103" w:author="Nick.Tolimieri" w:date="2022-09-13T14:15:00Z">
                <w:pPr>
                  <w:jc w:val="right"/>
                </w:pPr>
              </w:pPrChange>
            </w:pPr>
            <w:ins w:id="11104" w:author="Nick.Tolimieri" w:date="2022-09-13T14:15:00Z">
              <w:del w:id="11105" w:author="Nick.Tolimieri [2]" w:date="2022-09-14T11:37:00Z">
                <w:r w:rsidRPr="00F87AA6" w:rsidDel="008A61D3">
                  <w:rPr>
                    <w:rFonts w:asciiTheme="minorHAnsi" w:eastAsiaTheme="minorHAnsi" w:hAnsiTheme="minorHAnsi" w:cstheme="minorBidi"/>
                    <w:sz w:val="22"/>
                    <w:szCs w:val="22"/>
                    <w:rPrChange w:id="11106" w:author="Nick.Tolimieri" w:date="2022-09-13T14:15:00Z">
                      <w:rPr>
                        <w:rFonts w:ascii="Calibri" w:hAnsi="Calibri" w:cs="Calibri"/>
                        <w:color w:val="000000"/>
                        <w:sz w:val="22"/>
                        <w:szCs w:val="22"/>
                      </w:rPr>
                    </w:rPrChange>
                  </w:rPr>
                  <w:delText>0.26</w:delText>
                </w:r>
              </w:del>
            </w:ins>
          </w:p>
        </w:tc>
      </w:tr>
      <w:tr w:rsidR="00F87AA6" w:rsidRPr="00F87AA6" w:rsidDel="008A61D3" w:rsidTr="00F87AA6">
        <w:trPr>
          <w:divId w:val="1702248301"/>
          <w:trHeight w:val="300"/>
          <w:ins w:id="11107" w:author="Nick.Tolimieri" w:date="2022-09-13T14:15:00Z"/>
          <w:del w:id="11108" w:author="Nick.Tolimieri [2]" w:date="2022-09-14T11:37:00Z"/>
          <w:trPrChange w:id="11109" w:author="Nick.Tolimieri" w:date="2022-09-13T14:15:00Z">
            <w:trPr>
              <w:divId w:val="1702248301"/>
              <w:trHeight w:val="300"/>
            </w:trPr>
          </w:trPrChange>
        </w:trPr>
        <w:tc>
          <w:tcPr>
            <w:tcW w:w="960" w:type="dxa"/>
            <w:noWrap/>
            <w:hideMark/>
            <w:tcPrChange w:id="111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11" w:author="Nick.Tolimieri" w:date="2022-09-13T14:15:00Z"/>
                <w:del w:id="11112" w:author="Nick.Tolimieri [2]" w:date="2022-09-14T11:37:00Z"/>
                <w:rFonts w:asciiTheme="minorHAnsi" w:eastAsiaTheme="minorHAnsi" w:hAnsiTheme="minorHAnsi" w:cstheme="minorBidi"/>
                <w:sz w:val="22"/>
                <w:szCs w:val="22"/>
                <w:rPrChange w:id="11113" w:author="Nick.Tolimieri" w:date="2022-09-13T14:15:00Z">
                  <w:rPr>
                    <w:ins w:id="11114" w:author="Nick.Tolimieri" w:date="2022-09-13T14:15:00Z"/>
                    <w:del w:id="11115" w:author="Nick.Tolimieri [2]" w:date="2022-09-14T11:37:00Z"/>
                    <w:rFonts w:ascii="Calibri" w:hAnsi="Calibri" w:cs="Calibri"/>
                    <w:color w:val="000000"/>
                    <w:sz w:val="22"/>
                    <w:szCs w:val="22"/>
                  </w:rPr>
                </w:rPrChange>
              </w:rPr>
              <w:pPrChange w:id="11116" w:author="Nick.Tolimieri" w:date="2022-09-13T14:15:00Z">
                <w:pPr/>
              </w:pPrChange>
            </w:pPr>
            <w:ins w:id="11117" w:author="Nick.Tolimieri" w:date="2022-09-13T14:15:00Z">
              <w:del w:id="11118" w:author="Nick.Tolimieri [2]" w:date="2022-09-14T11:37:00Z">
                <w:r w:rsidRPr="00F87AA6" w:rsidDel="008A61D3">
                  <w:rPr>
                    <w:rFonts w:asciiTheme="minorHAnsi" w:eastAsiaTheme="minorHAnsi" w:hAnsiTheme="minorHAnsi" w:cstheme="minorBidi"/>
                    <w:sz w:val="22"/>
                    <w:szCs w:val="22"/>
                    <w:rPrChange w:id="11119"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1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21" w:author="Nick.Tolimieri" w:date="2022-09-13T14:15:00Z"/>
                <w:del w:id="11122" w:author="Nick.Tolimieri [2]" w:date="2022-09-14T11:37:00Z"/>
                <w:rFonts w:asciiTheme="minorHAnsi" w:eastAsiaTheme="minorHAnsi" w:hAnsiTheme="minorHAnsi" w:cstheme="minorBidi"/>
                <w:sz w:val="22"/>
                <w:szCs w:val="22"/>
                <w:rPrChange w:id="11123" w:author="Nick.Tolimieri" w:date="2022-09-13T14:15:00Z">
                  <w:rPr>
                    <w:ins w:id="11124" w:author="Nick.Tolimieri" w:date="2022-09-13T14:15:00Z"/>
                    <w:del w:id="11125" w:author="Nick.Tolimieri [2]" w:date="2022-09-14T11:37:00Z"/>
                    <w:rFonts w:ascii="Calibri" w:hAnsi="Calibri" w:cs="Calibri"/>
                    <w:color w:val="000000"/>
                    <w:sz w:val="22"/>
                    <w:szCs w:val="22"/>
                  </w:rPr>
                </w:rPrChange>
              </w:rPr>
              <w:pPrChange w:id="11126" w:author="Nick.Tolimieri" w:date="2022-09-13T14:15:00Z">
                <w:pPr>
                  <w:jc w:val="right"/>
                </w:pPr>
              </w:pPrChange>
            </w:pPr>
            <w:ins w:id="11127" w:author="Nick.Tolimieri" w:date="2022-09-13T14:15:00Z">
              <w:del w:id="11128" w:author="Nick.Tolimieri [2]" w:date="2022-09-14T11:37:00Z">
                <w:r w:rsidRPr="00F87AA6" w:rsidDel="008A61D3">
                  <w:rPr>
                    <w:rFonts w:asciiTheme="minorHAnsi" w:eastAsiaTheme="minorHAnsi" w:hAnsiTheme="minorHAnsi" w:cstheme="minorBidi"/>
                    <w:sz w:val="22"/>
                    <w:szCs w:val="22"/>
                    <w:rPrChange w:id="11129" w:author="Nick.Tolimieri" w:date="2022-09-13T14:15:00Z">
                      <w:rPr>
                        <w:rFonts w:ascii="Calibri" w:hAnsi="Calibri" w:cs="Calibri"/>
                        <w:color w:val="000000"/>
                        <w:sz w:val="22"/>
                        <w:szCs w:val="22"/>
                      </w:rPr>
                    </w:rPrChange>
                  </w:rPr>
                  <w:delText>2016</w:delText>
                </w:r>
              </w:del>
            </w:ins>
          </w:p>
        </w:tc>
        <w:tc>
          <w:tcPr>
            <w:tcW w:w="960" w:type="dxa"/>
            <w:noWrap/>
            <w:hideMark/>
            <w:tcPrChange w:id="111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31" w:author="Nick.Tolimieri" w:date="2022-09-13T14:15:00Z"/>
                <w:del w:id="11132" w:author="Nick.Tolimieri [2]" w:date="2022-09-14T11:37:00Z"/>
                <w:rFonts w:asciiTheme="minorHAnsi" w:eastAsiaTheme="minorHAnsi" w:hAnsiTheme="minorHAnsi" w:cstheme="minorBidi"/>
                <w:sz w:val="22"/>
                <w:szCs w:val="22"/>
                <w:rPrChange w:id="11133" w:author="Nick.Tolimieri" w:date="2022-09-13T14:15:00Z">
                  <w:rPr>
                    <w:ins w:id="11134" w:author="Nick.Tolimieri" w:date="2022-09-13T14:15:00Z"/>
                    <w:del w:id="11135" w:author="Nick.Tolimieri [2]" w:date="2022-09-14T11:37:00Z"/>
                    <w:rFonts w:ascii="Calibri" w:hAnsi="Calibri" w:cs="Calibri"/>
                    <w:color w:val="000000"/>
                    <w:sz w:val="22"/>
                    <w:szCs w:val="22"/>
                  </w:rPr>
                </w:rPrChange>
              </w:rPr>
              <w:pPrChange w:id="11136" w:author="Nick.Tolimieri" w:date="2022-09-13T14:15:00Z">
                <w:pPr>
                  <w:jc w:val="right"/>
                </w:pPr>
              </w:pPrChange>
            </w:pPr>
            <w:ins w:id="11137" w:author="Nick.Tolimieri" w:date="2022-09-13T14:15:00Z">
              <w:del w:id="11138" w:author="Nick.Tolimieri [2]" w:date="2022-09-14T11:37:00Z">
                <w:r w:rsidRPr="00F87AA6" w:rsidDel="008A61D3">
                  <w:rPr>
                    <w:rFonts w:asciiTheme="minorHAnsi" w:eastAsiaTheme="minorHAnsi" w:hAnsiTheme="minorHAnsi" w:cstheme="minorBidi"/>
                    <w:sz w:val="22"/>
                    <w:szCs w:val="22"/>
                    <w:rPrChange w:id="11139" w:author="Nick.Tolimieri" w:date="2022-09-13T14:15:00Z">
                      <w:rPr>
                        <w:rFonts w:ascii="Calibri" w:hAnsi="Calibri" w:cs="Calibri"/>
                        <w:color w:val="000000"/>
                        <w:sz w:val="22"/>
                        <w:szCs w:val="22"/>
                      </w:rPr>
                    </w:rPrChange>
                  </w:rPr>
                  <w:delText>0</w:delText>
                </w:r>
              </w:del>
            </w:ins>
          </w:p>
        </w:tc>
        <w:tc>
          <w:tcPr>
            <w:tcW w:w="960" w:type="dxa"/>
            <w:noWrap/>
            <w:hideMark/>
            <w:tcPrChange w:id="111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41" w:author="Nick.Tolimieri" w:date="2022-09-13T14:15:00Z"/>
                <w:del w:id="11142" w:author="Nick.Tolimieri [2]" w:date="2022-09-14T11:37:00Z"/>
                <w:rFonts w:asciiTheme="minorHAnsi" w:eastAsiaTheme="minorHAnsi" w:hAnsiTheme="minorHAnsi" w:cstheme="minorBidi"/>
                <w:sz w:val="22"/>
                <w:szCs w:val="22"/>
                <w:rPrChange w:id="11143" w:author="Nick.Tolimieri" w:date="2022-09-13T14:15:00Z">
                  <w:rPr>
                    <w:ins w:id="11144" w:author="Nick.Tolimieri" w:date="2022-09-13T14:15:00Z"/>
                    <w:del w:id="11145" w:author="Nick.Tolimieri [2]" w:date="2022-09-14T11:37:00Z"/>
                    <w:rFonts w:ascii="Calibri" w:hAnsi="Calibri" w:cs="Calibri"/>
                    <w:color w:val="000000"/>
                    <w:sz w:val="22"/>
                    <w:szCs w:val="22"/>
                  </w:rPr>
                </w:rPrChange>
              </w:rPr>
              <w:pPrChange w:id="11146" w:author="Nick.Tolimieri" w:date="2022-09-13T14:15:00Z">
                <w:pPr>
                  <w:jc w:val="right"/>
                </w:pPr>
              </w:pPrChange>
            </w:pPr>
            <w:ins w:id="11147" w:author="Nick.Tolimieri" w:date="2022-09-13T14:15:00Z">
              <w:del w:id="11148" w:author="Nick.Tolimieri [2]" w:date="2022-09-14T11:37:00Z">
                <w:r w:rsidRPr="00F87AA6" w:rsidDel="008A61D3">
                  <w:rPr>
                    <w:rFonts w:asciiTheme="minorHAnsi" w:eastAsiaTheme="minorHAnsi" w:hAnsiTheme="minorHAnsi" w:cstheme="minorBidi"/>
                    <w:sz w:val="22"/>
                    <w:szCs w:val="22"/>
                    <w:rPrChange w:id="11149" w:author="Nick.Tolimieri" w:date="2022-09-13T14:15:00Z">
                      <w:rPr>
                        <w:rFonts w:ascii="Calibri" w:hAnsi="Calibri" w:cs="Calibri"/>
                        <w:color w:val="000000"/>
                        <w:sz w:val="22"/>
                        <w:szCs w:val="22"/>
                      </w:rPr>
                    </w:rPrChange>
                  </w:rPr>
                  <w:delText>116</w:delText>
                </w:r>
              </w:del>
            </w:ins>
          </w:p>
        </w:tc>
        <w:tc>
          <w:tcPr>
            <w:tcW w:w="960" w:type="dxa"/>
            <w:noWrap/>
            <w:hideMark/>
            <w:tcPrChange w:id="111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51" w:author="Nick.Tolimieri" w:date="2022-09-13T14:15:00Z"/>
                <w:del w:id="11152" w:author="Nick.Tolimieri [2]" w:date="2022-09-14T11:37:00Z"/>
                <w:rFonts w:asciiTheme="minorHAnsi" w:eastAsiaTheme="minorHAnsi" w:hAnsiTheme="minorHAnsi" w:cstheme="minorBidi"/>
                <w:sz w:val="22"/>
                <w:szCs w:val="22"/>
                <w:rPrChange w:id="11153" w:author="Nick.Tolimieri" w:date="2022-09-13T14:15:00Z">
                  <w:rPr>
                    <w:ins w:id="11154" w:author="Nick.Tolimieri" w:date="2022-09-13T14:15:00Z"/>
                    <w:del w:id="11155" w:author="Nick.Tolimieri [2]" w:date="2022-09-14T11:37:00Z"/>
                    <w:rFonts w:ascii="Calibri" w:hAnsi="Calibri" w:cs="Calibri"/>
                    <w:color w:val="000000"/>
                    <w:sz w:val="22"/>
                    <w:szCs w:val="22"/>
                  </w:rPr>
                </w:rPrChange>
              </w:rPr>
              <w:pPrChange w:id="11156" w:author="Nick.Tolimieri" w:date="2022-09-13T14:15:00Z">
                <w:pPr>
                  <w:jc w:val="right"/>
                </w:pPr>
              </w:pPrChange>
            </w:pPr>
            <w:ins w:id="11157" w:author="Nick.Tolimieri" w:date="2022-09-13T14:15:00Z">
              <w:del w:id="11158" w:author="Nick.Tolimieri [2]" w:date="2022-09-14T11:37:00Z">
                <w:r w:rsidRPr="00F87AA6" w:rsidDel="008A61D3">
                  <w:rPr>
                    <w:rFonts w:asciiTheme="minorHAnsi" w:eastAsiaTheme="minorHAnsi" w:hAnsiTheme="minorHAnsi" w:cstheme="minorBidi"/>
                    <w:sz w:val="22"/>
                    <w:szCs w:val="22"/>
                    <w:rPrChange w:id="11159" w:author="Nick.Tolimieri" w:date="2022-09-13T14:15:00Z">
                      <w:rPr>
                        <w:rFonts w:ascii="Calibri" w:hAnsi="Calibri" w:cs="Calibri"/>
                        <w:color w:val="000000"/>
                        <w:sz w:val="22"/>
                        <w:szCs w:val="22"/>
                      </w:rPr>
                    </w:rPrChange>
                  </w:rPr>
                  <w:delText>5</w:delText>
                </w:r>
              </w:del>
            </w:ins>
          </w:p>
        </w:tc>
        <w:tc>
          <w:tcPr>
            <w:tcW w:w="960" w:type="dxa"/>
            <w:noWrap/>
            <w:hideMark/>
            <w:tcPrChange w:id="111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61" w:author="Nick.Tolimieri" w:date="2022-09-13T14:15:00Z"/>
                <w:del w:id="11162" w:author="Nick.Tolimieri [2]" w:date="2022-09-14T11:37:00Z"/>
                <w:rFonts w:asciiTheme="minorHAnsi" w:eastAsiaTheme="minorHAnsi" w:hAnsiTheme="minorHAnsi" w:cstheme="minorBidi"/>
                <w:sz w:val="22"/>
                <w:szCs w:val="22"/>
                <w:rPrChange w:id="11163" w:author="Nick.Tolimieri" w:date="2022-09-13T14:15:00Z">
                  <w:rPr>
                    <w:ins w:id="11164" w:author="Nick.Tolimieri" w:date="2022-09-13T14:15:00Z"/>
                    <w:del w:id="11165" w:author="Nick.Tolimieri [2]" w:date="2022-09-14T11:37:00Z"/>
                    <w:rFonts w:ascii="Calibri" w:hAnsi="Calibri" w:cs="Calibri"/>
                    <w:color w:val="000000"/>
                    <w:sz w:val="22"/>
                    <w:szCs w:val="22"/>
                  </w:rPr>
                </w:rPrChange>
              </w:rPr>
              <w:pPrChange w:id="11166" w:author="Nick.Tolimieri" w:date="2022-09-13T14:15:00Z">
                <w:pPr>
                  <w:jc w:val="right"/>
                </w:pPr>
              </w:pPrChange>
            </w:pPr>
            <w:ins w:id="11167" w:author="Nick.Tolimieri" w:date="2022-09-13T14:15:00Z">
              <w:del w:id="11168" w:author="Nick.Tolimieri [2]" w:date="2022-09-14T11:37:00Z">
                <w:r w:rsidRPr="00F87AA6" w:rsidDel="008A61D3">
                  <w:rPr>
                    <w:rFonts w:asciiTheme="minorHAnsi" w:eastAsiaTheme="minorHAnsi" w:hAnsiTheme="minorHAnsi" w:cstheme="minorBidi"/>
                    <w:sz w:val="22"/>
                    <w:szCs w:val="22"/>
                    <w:rPrChange w:id="11169" w:author="Nick.Tolimieri" w:date="2022-09-13T14:15:00Z">
                      <w:rPr>
                        <w:rFonts w:ascii="Calibri" w:hAnsi="Calibri" w:cs="Calibri"/>
                        <w:color w:val="000000"/>
                        <w:sz w:val="22"/>
                        <w:szCs w:val="22"/>
                      </w:rPr>
                    </w:rPrChange>
                  </w:rPr>
                  <w:delText>108</w:delText>
                </w:r>
              </w:del>
            </w:ins>
          </w:p>
        </w:tc>
        <w:tc>
          <w:tcPr>
            <w:tcW w:w="960" w:type="dxa"/>
            <w:noWrap/>
            <w:hideMark/>
            <w:tcPrChange w:id="111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71" w:author="Nick.Tolimieri" w:date="2022-09-13T14:15:00Z"/>
                <w:del w:id="11172" w:author="Nick.Tolimieri [2]" w:date="2022-09-14T11:37:00Z"/>
                <w:rFonts w:asciiTheme="minorHAnsi" w:eastAsiaTheme="minorHAnsi" w:hAnsiTheme="minorHAnsi" w:cstheme="minorBidi"/>
                <w:sz w:val="22"/>
                <w:szCs w:val="22"/>
                <w:rPrChange w:id="11173" w:author="Nick.Tolimieri" w:date="2022-09-13T14:15:00Z">
                  <w:rPr>
                    <w:ins w:id="11174" w:author="Nick.Tolimieri" w:date="2022-09-13T14:15:00Z"/>
                    <w:del w:id="11175" w:author="Nick.Tolimieri [2]" w:date="2022-09-14T11:37:00Z"/>
                    <w:rFonts w:ascii="Calibri" w:hAnsi="Calibri" w:cs="Calibri"/>
                    <w:color w:val="000000"/>
                    <w:sz w:val="22"/>
                    <w:szCs w:val="22"/>
                  </w:rPr>
                </w:rPrChange>
              </w:rPr>
              <w:pPrChange w:id="11176" w:author="Nick.Tolimieri" w:date="2022-09-13T14:15:00Z">
                <w:pPr>
                  <w:jc w:val="right"/>
                </w:pPr>
              </w:pPrChange>
            </w:pPr>
            <w:ins w:id="11177" w:author="Nick.Tolimieri" w:date="2022-09-13T14:15:00Z">
              <w:del w:id="11178" w:author="Nick.Tolimieri [2]" w:date="2022-09-14T11:37:00Z">
                <w:r w:rsidRPr="00F87AA6" w:rsidDel="008A61D3">
                  <w:rPr>
                    <w:rFonts w:asciiTheme="minorHAnsi" w:eastAsiaTheme="minorHAnsi" w:hAnsiTheme="minorHAnsi" w:cstheme="minorBidi"/>
                    <w:sz w:val="22"/>
                    <w:szCs w:val="22"/>
                    <w:rPrChange w:id="11179" w:author="Nick.Tolimieri" w:date="2022-09-13T14:15:00Z">
                      <w:rPr>
                        <w:rFonts w:ascii="Calibri" w:hAnsi="Calibri" w:cs="Calibri"/>
                        <w:color w:val="000000"/>
                        <w:sz w:val="22"/>
                        <w:szCs w:val="22"/>
                      </w:rPr>
                    </w:rPrChange>
                  </w:rPr>
                  <w:delText>5</w:delText>
                </w:r>
              </w:del>
            </w:ins>
          </w:p>
        </w:tc>
        <w:tc>
          <w:tcPr>
            <w:tcW w:w="960" w:type="dxa"/>
            <w:noWrap/>
            <w:hideMark/>
            <w:tcPrChange w:id="111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81" w:author="Nick.Tolimieri" w:date="2022-09-13T14:15:00Z"/>
                <w:del w:id="11182" w:author="Nick.Tolimieri [2]" w:date="2022-09-14T11:37:00Z"/>
                <w:rFonts w:asciiTheme="minorHAnsi" w:eastAsiaTheme="minorHAnsi" w:hAnsiTheme="minorHAnsi" w:cstheme="minorBidi"/>
                <w:sz w:val="22"/>
                <w:szCs w:val="22"/>
                <w:rPrChange w:id="11183" w:author="Nick.Tolimieri" w:date="2022-09-13T14:15:00Z">
                  <w:rPr>
                    <w:ins w:id="11184" w:author="Nick.Tolimieri" w:date="2022-09-13T14:15:00Z"/>
                    <w:del w:id="11185" w:author="Nick.Tolimieri [2]" w:date="2022-09-14T11:37:00Z"/>
                    <w:rFonts w:ascii="Calibri" w:hAnsi="Calibri" w:cs="Calibri"/>
                    <w:color w:val="000000"/>
                    <w:sz w:val="22"/>
                    <w:szCs w:val="22"/>
                  </w:rPr>
                </w:rPrChange>
              </w:rPr>
              <w:pPrChange w:id="11186" w:author="Nick.Tolimieri" w:date="2022-09-13T14:15:00Z">
                <w:pPr>
                  <w:jc w:val="right"/>
                </w:pPr>
              </w:pPrChange>
            </w:pPr>
            <w:ins w:id="11187" w:author="Nick.Tolimieri" w:date="2022-09-13T14:15:00Z">
              <w:del w:id="11188" w:author="Nick.Tolimieri [2]" w:date="2022-09-14T11:37:00Z">
                <w:r w:rsidRPr="00F87AA6" w:rsidDel="008A61D3">
                  <w:rPr>
                    <w:rFonts w:asciiTheme="minorHAnsi" w:eastAsiaTheme="minorHAnsi" w:hAnsiTheme="minorHAnsi" w:cstheme="minorBidi"/>
                    <w:sz w:val="22"/>
                    <w:szCs w:val="22"/>
                    <w:rPrChange w:id="11189" w:author="Nick.Tolimieri" w:date="2022-09-13T14:15:00Z">
                      <w:rPr>
                        <w:rFonts w:ascii="Calibri" w:hAnsi="Calibri" w:cs="Calibri"/>
                        <w:color w:val="000000"/>
                        <w:sz w:val="22"/>
                        <w:szCs w:val="22"/>
                      </w:rPr>
                    </w:rPrChange>
                  </w:rPr>
                  <w:delText>38</w:delText>
                </w:r>
              </w:del>
            </w:ins>
          </w:p>
        </w:tc>
        <w:tc>
          <w:tcPr>
            <w:tcW w:w="960" w:type="dxa"/>
            <w:noWrap/>
            <w:hideMark/>
            <w:tcPrChange w:id="111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191" w:author="Nick.Tolimieri" w:date="2022-09-13T14:15:00Z"/>
                <w:del w:id="11192" w:author="Nick.Tolimieri [2]" w:date="2022-09-14T11:37:00Z"/>
                <w:rFonts w:asciiTheme="minorHAnsi" w:eastAsiaTheme="minorHAnsi" w:hAnsiTheme="minorHAnsi" w:cstheme="minorBidi"/>
                <w:sz w:val="22"/>
                <w:szCs w:val="22"/>
                <w:rPrChange w:id="11193" w:author="Nick.Tolimieri" w:date="2022-09-13T14:15:00Z">
                  <w:rPr>
                    <w:ins w:id="11194" w:author="Nick.Tolimieri" w:date="2022-09-13T14:15:00Z"/>
                    <w:del w:id="11195" w:author="Nick.Tolimieri [2]" w:date="2022-09-14T11:37:00Z"/>
                    <w:rFonts w:ascii="Calibri" w:hAnsi="Calibri" w:cs="Calibri"/>
                    <w:color w:val="000000"/>
                    <w:sz w:val="22"/>
                    <w:szCs w:val="22"/>
                  </w:rPr>
                </w:rPrChange>
              </w:rPr>
              <w:pPrChange w:id="11196" w:author="Nick.Tolimieri" w:date="2022-09-13T14:15:00Z">
                <w:pPr>
                  <w:jc w:val="right"/>
                </w:pPr>
              </w:pPrChange>
            </w:pPr>
            <w:ins w:id="11197" w:author="Nick.Tolimieri" w:date="2022-09-13T14:15:00Z">
              <w:del w:id="11198" w:author="Nick.Tolimieri [2]" w:date="2022-09-14T11:37:00Z">
                <w:r w:rsidRPr="00F87AA6" w:rsidDel="008A61D3">
                  <w:rPr>
                    <w:rFonts w:asciiTheme="minorHAnsi" w:eastAsiaTheme="minorHAnsi" w:hAnsiTheme="minorHAnsi" w:cstheme="minorBidi"/>
                    <w:sz w:val="22"/>
                    <w:szCs w:val="22"/>
                    <w:rPrChange w:id="11199" w:author="Nick.Tolimieri" w:date="2022-09-13T14:15:00Z">
                      <w:rPr>
                        <w:rFonts w:ascii="Calibri" w:hAnsi="Calibri" w:cs="Calibri"/>
                        <w:color w:val="000000"/>
                        <w:sz w:val="22"/>
                        <w:szCs w:val="22"/>
                      </w:rPr>
                    </w:rPrChange>
                  </w:rPr>
                  <w:delText>1.72</w:delText>
                </w:r>
              </w:del>
            </w:ins>
          </w:p>
        </w:tc>
        <w:tc>
          <w:tcPr>
            <w:tcW w:w="960" w:type="dxa"/>
            <w:noWrap/>
            <w:hideMark/>
            <w:tcPrChange w:id="112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01" w:author="Nick.Tolimieri" w:date="2022-09-13T14:15:00Z"/>
                <w:del w:id="11202" w:author="Nick.Tolimieri [2]" w:date="2022-09-14T11:37:00Z"/>
                <w:rFonts w:asciiTheme="minorHAnsi" w:eastAsiaTheme="minorHAnsi" w:hAnsiTheme="minorHAnsi" w:cstheme="minorBidi"/>
                <w:sz w:val="22"/>
                <w:szCs w:val="22"/>
                <w:rPrChange w:id="11203" w:author="Nick.Tolimieri" w:date="2022-09-13T14:15:00Z">
                  <w:rPr>
                    <w:ins w:id="11204" w:author="Nick.Tolimieri" w:date="2022-09-13T14:15:00Z"/>
                    <w:del w:id="11205" w:author="Nick.Tolimieri [2]" w:date="2022-09-14T11:37:00Z"/>
                    <w:rFonts w:ascii="Calibri" w:hAnsi="Calibri" w:cs="Calibri"/>
                    <w:color w:val="000000"/>
                    <w:sz w:val="22"/>
                    <w:szCs w:val="22"/>
                  </w:rPr>
                </w:rPrChange>
              </w:rPr>
              <w:pPrChange w:id="11206" w:author="Nick.Tolimieri" w:date="2022-09-13T14:15:00Z">
                <w:pPr>
                  <w:jc w:val="right"/>
                </w:pPr>
              </w:pPrChange>
            </w:pPr>
            <w:ins w:id="11207" w:author="Nick.Tolimieri" w:date="2022-09-13T14:15:00Z">
              <w:del w:id="11208" w:author="Nick.Tolimieri [2]" w:date="2022-09-14T11:37:00Z">
                <w:r w:rsidRPr="00F87AA6" w:rsidDel="008A61D3">
                  <w:rPr>
                    <w:rFonts w:asciiTheme="minorHAnsi" w:eastAsiaTheme="minorHAnsi" w:hAnsiTheme="minorHAnsi" w:cstheme="minorBidi"/>
                    <w:sz w:val="22"/>
                    <w:szCs w:val="22"/>
                    <w:rPrChange w:id="11209" w:author="Nick.Tolimieri" w:date="2022-09-13T14:15:00Z">
                      <w:rPr>
                        <w:rFonts w:ascii="Calibri" w:hAnsi="Calibri" w:cs="Calibri"/>
                        <w:color w:val="000000"/>
                        <w:sz w:val="22"/>
                        <w:szCs w:val="22"/>
                      </w:rPr>
                    </w:rPrChange>
                  </w:rPr>
                  <w:delText>0.27</w:delText>
                </w:r>
              </w:del>
            </w:ins>
          </w:p>
        </w:tc>
      </w:tr>
      <w:tr w:rsidR="00F87AA6" w:rsidRPr="00F87AA6" w:rsidDel="008A61D3" w:rsidTr="00F87AA6">
        <w:trPr>
          <w:divId w:val="1702248301"/>
          <w:trHeight w:val="300"/>
          <w:ins w:id="11210" w:author="Nick.Tolimieri" w:date="2022-09-13T14:15:00Z"/>
          <w:del w:id="11211" w:author="Nick.Tolimieri [2]" w:date="2022-09-14T11:37:00Z"/>
          <w:trPrChange w:id="11212" w:author="Nick.Tolimieri" w:date="2022-09-13T14:15:00Z">
            <w:trPr>
              <w:divId w:val="1702248301"/>
              <w:trHeight w:val="300"/>
            </w:trPr>
          </w:trPrChange>
        </w:trPr>
        <w:tc>
          <w:tcPr>
            <w:tcW w:w="960" w:type="dxa"/>
            <w:noWrap/>
            <w:hideMark/>
            <w:tcPrChange w:id="112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14" w:author="Nick.Tolimieri" w:date="2022-09-13T14:15:00Z"/>
                <w:del w:id="11215" w:author="Nick.Tolimieri [2]" w:date="2022-09-14T11:37:00Z"/>
                <w:rFonts w:asciiTheme="minorHAnsi" w:eastAsiaTheme="minorHAnsi" w:hAnsiTheme="minorHAnsi" w:cstheme="minorBidi"/>
                <w:sz w:val="22"/>
                <w:szCs w:val="22"/>
                <w:rPrChange w:id="11216" w:author="Nick.Tolimieri" w:date="2022-09-13T14:15:00Z">
                  <w:rPr>
                    <w:ins w:id="11217" w:author="Nick.Tolimieri" w:date="2022-09-13T14:15:00Z"/>
                    <w:del w:id="11218" w:author="Nick.Tolimieri [2]" w:date="2022-09-14T11:37:00Z"/>
                    <w:rFonts w:ascii="Calibri" w:hAnsi="Calibri" w:cs="Calibri"/>
                    <w:color w:val="000000"/>
                    <w:sz w:val="22"/>
                    <w:szCs w:val="22"/>
                  </w:rPr>
                </w:rPrChange>
              </w:rPr>
              <w:pPrChange w:id="11219" w:author="Nick.Tolimieri" w:date="2022-09-13T14:15:00Z">
                <w:pPr/>
              </w:pPrChange>
            </w:pPr>
            <w:ins w:id="11220" w:author="Nick.Tolimieri" w:date="2022-09-13T14:15:00Z">
              <w:del w:id="11221" w:author="Nick.Tolimieri [2]" w:date="2022-09-14T11:37:00Z">
                <w:r w:rsidRPr="00F87AA6" w:rsidDel="008A61D3">
                  <w:rPr>
                    <w:rFonts w:asciiTheme="minorHAnsi" w:eastAsiaTheme="minorHAnsi" w:hAnsiTheme="minorHAnsi" w:cstheme="minorBidi"/>
                    <w:sz w:val="22"/>
                    <w:szCs w:val="22"/>
                    <w:rPrChange w:id="11222"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2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24" w:author="Nick.Tolimieri" w:date="2022-09-13T14:15:00Z"/>
                <w:del w:id="11225" w:author="Nick.Tolimieri [2]" w:date="2022-09-14T11:37:00Z"/>
                <w:rFonts w:asciiTheme="minorHAnsi" w:eastAsiaTheme="minorHAnsi" w:hAnsiTheme="minorHAnsi" w:cstheme="minorBidi"/>
                <w:sz w:val="22"/>
                <w:szCs w:val="22"/>
                <w:rPrChange w:id="11226" w:author="Nick.Tolimieri" w:date="2022-09-13T14:15:00Z">
                  <w:rPr>
                    <w:ins w:id="11227" w:author="Nick.Tolimieri" w:date="2022-09-13T14:15:00Z"/>
                    <w:del w:id="11228" w:author="Nick.Tolimieri [2]" w:date="2022-09-14T11:37:00Z"/>
                    <w:rFonts w:ascii="Calibri" w:hAnsi="Calibri" w:cs="Calibri"/>
                    <w:color w:val="000000"/>
                    <w:sz w:val="22"/>
                    <w:szCs w:val="22"/>
                  </w:rPr>
                </w:rPrChange>
              </w:rPr>
              <w:pPrChange w:id="11229" w:author="Nick.Tolimieri" w:date="2022-09-13T14:15:00Z">
                <w:pPr>
                  <w:jc w:val="right"/>
                </w:pPr>
              </w:pPrChange>
            </w:pPr>
            <w:ins w:id="11230" w:author="Nick.Tolimieri" w:date="2022-09-13T14:15:00Z">
              <w:del w:id="11231" w:author="Nick.Tolimieri [2]" w:date="2022-09-14T11:37:00Z">
                <w:r w:rsidRPr="00F87AA6" w:rsidDel="008A61D3">
                  <w:rPr>
                    <w:rFonts w:asciiTheme="minorHAnsi" w:eastAsiaTheme="minorHAnsi" w:hAnsiTheme="minorHAnsi" w:cstheme="minorBidi"/>
                    <w:sz w:val="22"/>
                    <w:szCs w:val="22"/>
                    <w:rPrChange w:id="11232" w:author="Nick.Tolimieri" w:date="2022-09-13T14:15:00Z">
                      <w:rPr>
                        <w:rFonts w:ascii="Calibri" w:hAnsi="Calibri" w:cs="Calibri"/>
                        <w:color w:val="000000"/>
                        <w:sz w:val="22"/>
                        <w:szCs w:val="22"/>
                      </w:rPr>
                    </w:rPrChange>
                  </w:rPr>
                  <w:delText>2017</w:delText>
                </w:r>
              </w:del>
            </w:ins>
          </w:p>
        </w:tc>
        <w:tc>
          <w:tcPr>
            <w:tcW w:w="960" w:type="dxa"/>
            <w:noWrap/>
            <w:hideMark/>
            <w:tcPrChange w:id="112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34" w:author="Nick.Tolimieri" w:date="2022-09-13T14:15:00Z"/>
                <w:del w:id="11235" w:author="Nick.Tolimieri [2]" w:date="2022-09-14T11:37:00Z"/>
                <w:rFonts w:asciiTheme="minorHAnsi" w:eastAsiaTheme="minorHAnsi" w:hAnsiTheme="minorHAnsi" w:cstheme="minorBidi"/>
                <w:sz w:val="22"/>
                <w:szCs w:val="22"/>
                <w:rPrChange w:id="11236" w:author="Nick.Tolimieri" w:date="2022-09-13T14:15:00Z">
                  <w:rPr>
                    <w:ins w:id="11237" w:author="Nick.Tolimieri" w:date="2022-09-13T14:15:00Z"/>
                    <w:del w:id="11238" w:author="Nick.Tolimieri [2]" w:date="2022-09-14T11:37:00Z"/>
                    <w:rFonts w:ascii="Calibri" w:hAnsi="Calibri" w:cs="Calibri"/>
                    <w:color w:val="000000"/>
                    <w:sz w:val="22"/>
                    <w:szCs w:val="22"/>
                  </w:rPr>
                </w:rPrChange>
              </w:rPr>
              <w:pPrChange w:id="11239" w:author="Nick.Tolimieri" w:date="2022-09-13T14:15:00Z">
                <w:pPr>
                  <w:jc w:val="right"/>
                </w:pPr>
              </w:pPrChange>
            </w:pPr>
            <w:ins w:id="11240" w:author="Nick.Tolimieri" w:date="2022-09-13T14:15:00Z">
              <w:del w:id="11241" w:author="Nick.Tolimieri [2]" w:date="2022-09-14T11:37:00Z">
                <w:r w:rsidRPr="00F87AA6" w:rsidDel="008A61D3">
                  <w:rPr>
                    <w:rFonts w:asciiTheme="minorHAnsi" w:eastAsiaTheme="minorHAnsi" w:hAnsiTheme="minorHAnsi" w:cstheme="minorBidi"/>
                    <w:sz w:val="22"/>
                    <w:szCs w:val="22"/>
                    <w:rPrChange w:id="11242" w:author="Nick.Tolimieri" w:date="2022-09-13T14:15:00Z">
                      <w:rPr>
                        <w:rFonts w:ascii="Calibri" w:hAnsi="Calibri" w:cs="Calibri"/>
                        <w:color w:val="000000"/>
                        <w:sz w:val="22"/>
                        <w:szCs w:val="22"/>
                      </w:rPr>
                    </w:rPrChange>
                  </w:rPr>
                  <w:delText>0</w:delText>
                </w:r>
              </w:del>
            </w:ins>
          </w:p>
        </w:tc>
        <w:tc>
          <w:tcPr>
            <w:tcW w:w="960" w:type="dxa"/>
            <w:noWrap/>
            <w:hideMark/>
            <w:tcPrChange w:id="112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44" w:author="Nick.Tolimieri" w:date="2022-09-13T14:15:00Z"/>
                <w:del w:id="11245" w:author="Nick.Tolimieri [2]" w:date="2022-09-14T11:37:00Z"/>
                <w:rFonts w:asciiTheme="minorHAnsi" w:eastAsiaTheme="minorHAnsi" w:hAnsiTheme="minorHAnsi" w:cstheme="minorBidi"/>
                <w:sz w:val="22"/>
                <w:szCs w:val="22"/>
                <w:rPrChange w:id="11246" w:author="Nick.Tolimieri" w:date="2022-09-13T14:15:00Z">
                  <w:rPr>
                    <w:ins w:id="11247" w:author="Nick.Tolimieri" w:date="2022-09-13T14:15:00Z"/>
                    <w:del w:id="11248" w:author="Nick.Tolimieri [2]" w:date="2022-09-14T11:37:00Z"/>
                    <w:rFonts w:ascii="Calibri" w:hAnsi="Calibri" w:cs="Calibri"/>
                    <w:color w:val="000000"/>
                    <w:sz w:val="22"/>
                    <w:szCs w:val="22"/>
                  </w:rPr>
                </w:rPrChange>
              </w:rPr>
              <w:pPrChange w:id="11249" w:author="Nick.Tolimieri" w:date="2022-09-13T14:15:00Z">
                <w:pPr>
                  <w:jc w:val="right"/>
                </w:pPr>
              </w:pPrChange>
            </w:pPr>
            <w:ins w:id="11250" w:author="Nick.Tolimieri" w:date="2022-09-13T14:15:00Z">
              <w:del w:id="11251" w:author="Nick.Tolimieri [2]" w:date="2022-09-14T11:37:00Z">
                <w:r w:rsidRPr="00F87AA6" w:rsidDel="008A61D3">
                  <w:rPr>
                    <w:rFonts w:asciiTheme="minorHAnsi" w:eastAsiaTheme="minorHAnsi" w:hAnsiTheme="minorHAnsi" w:cstheme="minorBidi"/>
                    <w:sz w:val="22"/>
                    <w:szCs w:val="22"/>
                    <w:rPrChange w:id="11252" w:author="Nick.Tolimieri" w:date="2022-09-13T14:15:00Z">
                      <w:rPr>
                        <w:rFonts w:ascii="Calibri" w:hAnsi="Calibri" w:cs="Calibri"/>
                        <w:color w:val="000000"/>
                        <w:sz w:val="22"/>
                        <w:szCs w:val="22"/>
                      </w:rPr>
                    </w:rPrChange>
                  </w:rPr>
                  <w:delText>0</w:delText>
                </w:r>
              </w:del>
            </w:ins>
          </w:p>
        </w:tc>
        <w:tc>
          <w:tcPr>
            <w:tcW w:w="960" w:type="dxa"/>
            <w:noWrap/>
            <w:hideMark/>
            <w:tcPrChange w:id="112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54" w:author="Nick.Tolimieri" w:date="2022-09-13T14:15:00Z"/>
                <w:del w:id="11255" w:author="Nick.Tolimieri [2]" w:date="2022-09-14T11:37:00Z"/>
                <w:rFonts w:asciiTheme="minorHAnsi" w:eastAsiaTheme="minorHAnsi" w:hAnsiTheme="minorHAnsi" w:cstheme="minorBidi"/>
                <w:sz w:val="22"/>
                <w:szCs w:val="22"/>
                <w:rPrChange w:id="11256" w:author="Nick.Tolimieri" w:date="2022-09-13T14:15:00Z">
                  <w:rPr>
                    <w:ins w:id="11257" w:author="Nick.Tolimieri" w:date="2022-09-13T14:15:00Z"/>
                    <w:del w:id="11258" w:author="Nick.Tolimieri [2]" w:date="2022-09-14T11:37:00Z"/>
                    <w:rFonts w:ascii="Calibri" w:hAnsi="Calibri" w:cs="Calibri"/>
                    <w:color w:val="000000"/>
                    <w:sz w:val="22"/>
                    <w:szCs w:val="22"/>
                  </w:rPr>
                </w:rPrChange>
              </w:rPr>
              <w:pPrChange w:id="11259" w:author="Nick.Tolimieri" w:date="2022-09-13T14:15:00Z">
                <w:pPr>
                  <w:jc w:val="right"/>
                </w:pPr>
              </w:pPrChange>
            </w:pPr>
            <w:ins w:id="11260" w:author="Nick.Tolimieri" w:date="2022-09-13T14:15:00Z">
              <w:del w:id="11261" w:author="Nick.Tolimieri [2]" w:date="2022-09-14T11:37:00Z">
                <w:r w:rsidRPr="00F87AA6" w:rsidDel="008A61D3">
                  <w:rPr>
                    <w:rFonts w:asciiTheme="minorHAnsi" w:eastAsiaTheme="minorHAnsi" w:hAnsiTheme="minorHAnsi" w:cstheme="minorBidi"/>
                    <w:sz w:val="22"/>
                    <w:szCs w:val="22"/>
                    <w:rPrChange w:id="11262" w:author="Nick.Tolimieri" w:date="2022-09-13T14:15:00Z">
                      <w:rPr>
                        <w:rFonts w:ascii="Calibri" w:hAnsi="Calibri" w:cs="Calibri"/>
                        <w:color w:val="000000"/>
                        <w:sz w:val="22"/>
                        <w:szCs w:val="22"/>
                      </w:rPr>
                    </w:rPrChange>
                  </w:rPr>
                  <w:delText>0</w:delText>
                </w:r>
              </w:del>
            </w:ins>
          </w:p>
        </w:tc>
        <w:tc>
          <w:tcPr>
            <w:tcW w:w="960" w:type="dxa"/>
            <w:noWrap/>
            <w:hideMark/>
            <w:tcPrChange w:id="112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64" w:author="Nick.Tolimieri" w:date="2022-09-13T14:15:00Z"/>
                <w:del w:id="11265" w:author="Nick.Tolimieri [2]" w:date="2022-09-14T11:37:00Z"/>
                <w:rFonts w:asciiTheme="minorHAnsi" w:eastAsiaTheme="minorHAnsi" w:hAnsiTheme="minorHAnsi" w:cstheme="minorBidi"/>
                <w:sz w:val="22"/>
                <w:szCs w:val="22"/>
                <w:rPrChange w:id="11266" w:author="Nick.Tolimieri" w:date="2022-09-13T14:15:00Z">
                  <w:rPr>
                    <w:ins w:id="11267" w:author="Nick.Tolimieri" w:date="2022-09-13T14:15:00Z"/>
                    <w:del w:id="11268" w:author="Nick.Tolimieri [2]" w:date="2022-09-14T11:37:00Z"/>
                    <w:rFonts w:ascii="Calibri" w:hAnsi="Calibri" w:cs="Calibri"/>
                    <w:color w:val="000000"/>
                    <w:sz w:val="22"/>
                    <w:szCs w:val="22"/>
                  </w:rPr>
                </w:rPrChange>
              </w:rPr>
              <w:pPrChange w:id="11269" w:author="Nick.Tolimieri" w:date="2022-09-13T14:15:00Z">
                <w:pPr>
                  <w:jc w:val="right"/>
                </w:pPr>
              </w:pPrChange>
            </w:pPr>
            <w:ins w:id="11270" w:author="Nick.Tolimieri" w:date="2022-09-13T14:15:00Z">
              <w:del w:id="11271" w:author="Nick.Tolimieri [2]" w:date="2022-09-14T11:37:00Z">
                <w:r w:rsidRPr="00F87AA6" w:rsidDel="008A61D3">
                  <w:rPr>
                    <w:rFonts w:asciiTheme="minorHAnsi" w:eastAsiaTheme="minorHAnsi" w:hAnsiTheme="minorHAnsi" w:cstheme="minorBidi"/>
                    <w:sz w:val="22"/>
                    <w:szCs w:val="22"/>
                    <w:rPrChange w:id="11272" w:author="Nick.Tolimieri" w:date="2022-09-13T14:15:00Z">
                      <w:rPr>
                        <w:rFonts w:ascii="Calibri" w:hAnsi="Calibri" w:cs="Calibri"/>
                        <w:color w:val="000000"/>
                        <w:sz w:val="22"/>
                        <w:szCs w:val="22"/>
                      </w:rPr>
                    </w:rPrChange>
                  </w:rPr>
                  <w:delText>0</w:delText>
                </w:r>
              </w:del>
            </w:ins>
          </w:p>
        </w:tc>
        <w:tc>
          <w:tcPr>
            <w:tcW w:w="960" w:type="dxa"/>
            <w:noWrap/>
            <w:hideMark/>
            <w:tcPrChange w:id="112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74" w:author="Nick.Tolimieri" w:date="2022-09-13T14:15:00Z"/>
                <w:del w:id="11275" w:author="Nick.Tolimieri [2]" w:date="2022-09-14T11:37:00Z"/>
                <w:rFonts w:asciiTheme="minorHAnsi" w:eastAsiaTheme="minorHAnsi" w:hAnsiTheme="minorHAnsi" w:cstheme="minorBidi"/>
                <w:sz w:val="22"/>
                <w:szCs w:val="22"/>
                <w:rPrChange w:id="11276" w:author="Nick.Tolimieri" w:date="2022-09-13T14:15:00Z">
                  <w:rPr>
                    <w:ins w:id="11277" w:author="Nick.Tolimieri" w:date="2022-09-13T14:15:00Z"/>
                    <w:del w:id="11278" w:author="Nick.Tolimieri [2]" w:date="2022-09-14T11:37:00Z"/>
                    <w:rFonts w:ascii="Calibri" w:hAnsi="Calibri" w:cs="Calibri"/>
                    <w:color w:val="000000"/>
                    <w:sz w:val="22"/>
                    <w:szCs w:val="22"/>
                  </w:rPr>
                </w:rPrChange>
              </w:rPr>
              <w:pPrChange w:id="11279" w:author="Nick.Tolimieri" w:date="2022-09-13T14:15:00Z">
                <w:pPr/>
              </w:pPrChange>
            </w:pPr>
            <w:ins w:id="11280" w:author="Nick.Tolimieri" w:date="2022-09-13T14:15:00Z">
              <w:del w:id="11281" w:author="Nick.Tolimieri [2]" w:date="2022-09-14T11:37:00Z">
                <w:r w:rsidRPr="00F87AA6" w:rsidDel="008A61D3">
                  <w:rPr>
                    <w:rFonts w:asciiTheme="minorHAnsi" w:eastAsiaTheme="minorHAnsi" w:hAnsiTheme="minorHAnsi" w:cstheme="minorBidi"/>
                    <w:sz w:val="22"/>
                    <w:szCs w:val="22"/>
                    <w:rPrChange w:id="11282" w:author="Nick.Tolimieri" w:date="2022-09-13T14:15:00Z">
                      <w:rPr>
                        <w:rFonts w:ascii="Calibri" w:hAnsi="Calibri" w:cs="Calibri"/>
                        <w:color w:val="000000"/>
                        <w:sz w:val="22"/>
                        <w:szCs w:val="22"/>
                      </w:rPr>
                    </w:rPrChange>
                  </w:rPr>
                  <w:delText>NA</w:delText>
                </w:r>
              </w:del>
            </w:ins>
          </w:p>
        </w:tc>
        <w:tc>
          <w:tcPr>
            <w:tcW w:w="960" w:type="dxa"/>
            <w:noWrap/>
            <w:hideMark/>
            <w:tcPrChange w:id="112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84" w:author="Nick.Tolimieri" w:date="2022-09-13T14:15:00Z"/>
                <w:del w:id="11285" w:author="Nick.Tolimieri [2]" w:date="2022-09-14T11:37:00Z"/>
                <w:rFonts w:asciiTheme="minorHAnsi" w:eastAsiaTheme="minorHAnsi" w:hAnsiTheme="minorHAnsi" w:cstheme="minorBidi"/>
                <w:sz w:val="22"/>
                <w:szCs w:val="22"/>
                <w:rPrChange w:id="11286" w:author="Nick.Tolimieri" w:date="2022-09-13T14:15:00Z">
                  <w:rPr>
                    <w:ins w:id="11287" w:author="Nick.Tolimieri" w:date="2022-09-13T14:15:00Z"/>
                    <w:del w:id="11288" w:author="Nick.Tolimieri [2]" w:date="2022-09-14T11:37:00Z"/>
                    <w:rFonts w:ascii="Calibri" w:hAnsi="Calibri" w:cs="Calibri"/>
                    <w:color w:val="000000"/>
                    <w:sz w:val="22"/>
                    <w:szCs w:val="22"/>
                  </w:rPr>
                </w:rPrChange>
              </w:rPr>
              <w:pPrChange w:id="11289" w:author="Nick.Tolimieri" w:date="2022-09-13T14:15:00Z">
                <w:pPr/>
              </w:pPrChange>
            </w:pPr>
            <w:ins w:id="11290" w:author="Nick.Tolimieri" w:date="2022-09-13T14:15:00Z">
              <w:del w:id="11291" w:author="Nick.Tolimieri [2]" w:date="2022-09-14T11:37:00Z">
                <w:r w:rsidRPr="00F87AA6" w:rsidDel="008A61D3">
                  <w:rPr>
                    <w:rFonts w:asciiTheme="minorHAnsi" w:eastAsiaTheme="minorHAnsi" w:hAnsiTheme="minorHAnsi" w:cstheme="minorBidi"/>
                    <w:sz w:val="22"/>
                    <w:szCs w:val="22"/>
                    <w:rPrChange w:id="11292" w:author="Nick.Tolimieri" w:date="2022-09-13T14:15:00Z">
                      <w:rPr>
                        <w:rFonts w:ascii="Calibri" w:hAnsi="Calibri" w:cs="Calibri"/>
                        <w:color w:val="000000"/>
                        <w:sz w:val="22"/>
                        <w:szCs w:val="22"/>
                      </w:rPr>
                    </w:rPrChange>
                  </w:rPr>
                  <w:delText>NA</w:delText>
                </w:r>
              </w:del>
            </w:ins>
          </w:p>
        </w:tc>
        <w:tc>
          <w:tcPr>
            <w:tcW w:w="960" w:type="dxa"/>
            <w:noWrap/>
            <w:hideMark/>
            <w:tcPrChange w:id="112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294" w:author="Nick.Tolimieri" w:date="2022-09-13T14:15:00Z"/>
                <w:del w:id="11295" w:author="Nick.Tolimieri [2]" w:date="2022-09-14T11:37:00Z"/>
                <w:rFonts w:asciiTheme="minorHAnsi" w:eastAsiaTheme="minorHAnsi" w:hAnsiTheme="minorHAnsi" w:cstheme="minorBidi"/>
                <w:sz w:val="22"/>
                <w:szCs w:val="22"/>
                <w:rPrChange w:id="11296" w:author="Nick.Tolimieri" w:date="2022-09-13T14:15:00Z">
                  <w:rPr>
                    <w:ins w:id="11297" w:author="Nick.Tolimieri" w:date="2022-09-13T14:15:00Z"/>
                    <w:del w:id="11298" w:author="Nick.Tolimieri [2]" w:date="2022-09-14T11:37:00Z"/>
                    <w:rFonts w:ascii="Calibri" w:hAnsi="Calibri" w:cs="Calibri"/>
                    <w:color w:val="000000"/>
                    <w:sz w:val="22"/>
                    <w:szCs w:val="22"/>
                  </w:rPr>
                </w:rPrChange>
              </w:rPr>
              <w:pPrChange w:id="11299" w:author="Nick.Tolimieri" w:date="2022-09-13T14:15:00Z">
                <w:pPr/>
              </w:pPrChange>
            </w:pPr>
            <w:ins w:id="11300" w:author="Nick.Tolimieri" w:date="2022-09-13T14:15:00Z">
              <w:del w:id="11301" w:author="Nick.Tolimieri [2]" w:date="2022-09-14T11:37:00Z">
                <w:r w:rsidRPr="00F87AA6" w:rsidDel="008A61D3">
                  <w:rPr>
                    <w:rFonts w:asciiTheme="minorHAnsi" w:eastAsiaTheme="minorHAnsi" w:hAnsiTheme="minorHAnsi" w:cstheme="minorBidi"/>
                    <w:sz w:val="22"/>
                    <w:szCs w:val="22"/>
                    <w:rPrChange w:id="11302" w:author="Nick.Tolimieri" w:date="2022-09-13T14:15:00Z">
                      <w:rPr>
                        <w:rFonts w:ascii="Calibri" w:hAnsi="Calibri" w:cs="Calibri"/>
                        <w:color w:val="000000"/>
                        <w:sz w:val="22"/>
                        <w:szCs w:val="22"/>
                      </w:rPr>
                    </w:rPrChange>
                  </w:rPr>
                  <w:delText>NA</w:delText>
                </w:r>
              </w:del>
            </w:ins>
          </w:p>
        </w:tc>
        <w:tc>
          <w:tcPr>
            <w:tcW w:w="960" w:type="dxa"/>
            <w:noWrap/>
            <w:hideMark/>
            <w:tcPrChange w:id="113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04" w:author="Nick.Tolimieri" w:date="2022-09-13T14:15:00Z"/>
                <w:del w:id="11305" w:author="Nick.Tolimieri [2]" w:date="2022-09-14T11:37:00Z"/>
                <w:rFonts w:asciiTheme="minorHAnsi" w:eastAsiaTheme="minorHAnsi" w:hAnsiTheme="minorHAnsi" w:cstheme="minorBidi"/>
                <w:sz w:val="22"/>
                <w:szCs w:val="22"/>
                <w:rPrChange w:id="11306" w:author="Nick.Tolimieri" w:date="2022-09-13T14:15:00Z">
                  <w:rPr>
                    <w:ins w:id="11307" w:author="Nick.Tolimieri" w:date="2022-09-13T14:15:00Z"/>
                    <w:del w:id="11308" w:author="Nick.Tolimieri [2]" w:date="2022-09-14T11:37:00Z"/>
                    <w:rFonts w:ascii="Calibri" w:hAnsi="Calibri" w:cs="Calibri"/>
                    <w:color w:val="000000"/>
                    <w:sz w:val="22"/>
                    <w:szCs w:val="22"/>
                  </w:rPr>
                </w:rPrChange>
              </w:rPr>
              <w:pPrChange w:id="11309" w:author="Nick.Tolimieri" w:date="2022-09-13T14:15:00Z">
                <w:pPr/>
              </w:pPrChange>
            </w:pPr>
            <w:ins w:id="11310" w:author="Nick.Tolimieri" w:date="2022-09-13T14:15:00Z">
              <w:del w:id="11311" w:author="Nick.Tolimieri [2]" w:date="2022-09-14T11:37:00Z">
                <w:r w:rsidRPr="00F87AA6" w:rsidDel="008A61D3">
                  <w:rPr>
                    <w:rFonts w:asciiTheme="minorHAnsi" w:eastAsiaTheme="minorHAnsi" w:hAnsiTheme="minorHAnsi" w:cstheme="minorBidi"/>
                    <w:sz w:val="22"/>
                    <w:szCs w:val="22"/>
                    <w:rPrChange w:id="11312"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1313" w:author="Nick.Tolimieri" w:date="2022-09-13T14:15:00Z"/>
          <w:del w:id="11314" w:author="Nick.Tolimieri [2]" w:date="2022-09-14T11:37:00Z"/>
          <w:trPrChange w:id="11315" w:author="Nick.Tolimieri" w:date="2022-09-13T14:15:00Z">
            <w:trPr>
              <w:divId w:val="1702248301"/>
              <w:trHeight w:val="300"/>
            </w:trPr>
          </w:trPrChange>
        </w:trPr>
        <w:tc>
          <w:tcPr>
            <w:tcW w:w="960" w:type="dxa"/>
            <w:noWrap/>
            <w:hideMark/>
            <w:tcPrChange w:id="113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17" w:author="Nick.Tolimieri" w:date="2022-09-13T14:15:00Z"/>
                <w:del w:id="11318" w:author="Nick.Tolimieri [2]" w:date="2022-09-14T11:37:00Z"/>
                <w:rFonts w:asciiTheme="minorHAnsi" w:eastAsiaTheme="minorHAnsi" w:hAnsiTheme="minorHAnsi" w:cstheme="minorBidi"/>
                <w:sz w:val="22"/>
                <w:szCs w:val="22"/>
                <w:rPrChange w:id="11319" w:author="Nick.Tolimieri" w:date="2022-09-13T14:15:00Z">
                  <w:rPr>
                    <w:ins w:id="11320" w:author="Nick.Tolimieri" w:date="2022-09-13T14:15:00Z"/>
                    <w:del w:id="11321" w:author="Nick.Tolimieri [2]" w:date="2022-09-14T11:37:00Z"/>
                    <w:rFonts w:ascii="Calibri" w:hAnsi="Calibri" w:cs="Calibri"/>
                    <w:color w:val="000000"/>
                    <w:sz w:val="22"/>
                    <w:szCs w:val="22"/>
                  </w:rPr>
                </w:rPrChange>
              </w:rPr>
              <w:pPrChange w:id="11322" w:author="Nick.Tolimieri" w:date="2022-09-13T14:15:00Z">
                <w:pPr/>
              </w:pPrChange>
            </w:pPr>
            <w:ins w:id="11323" w:author="Nick.Tolimieri" w:date="2022-09-13T14:15:00Z">
              <w:del w:id="11324" w:author="Nick.Tolimieri [2]" w:date="2022-09-14T11:37:00Z">
                <w:r w:rsidRPr="00F87AA6" w:rsidDel="008A61D3">
                  <w:rPr>
                    <w:rFonts w:asciiTheme="minorHAnsi" w:eastAsiaTheme="minorHAnsi" w:hAnsiTheme="minorHAnsi" w:cstheme="minorBidi"/>
                    <w:sz w:val="22"/>
                    <w:szCs w:val="22"/>
                    <w:rPrChange w:id="11325"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3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27" w:author="Nick.Tolimieri" w:date="2022-09-13T14:15:00Z"/>
                <w:del w:id="11328" w:author="Nick.Tolimieri [2]" w:date="2022-09-14T11:37:00Z"/>
                <w:rFonts w:asciiTheme="minorHAnsi" w:eastAsiaTheme="minorHAnsi" w:hAnsiTheme="minorHAnsi" w:cstheme="minorBidi"/>
                <w:sz w:val="22"/>
                <w:szCs w:val="22"/>
                <w:rPrChange w:id="11329" w:author="Nick.Tolimieri" w:date="2022-09-13T14:15:00Z">
                  <w:rPr>
                    <w:ins w:id="11330" w:author="Nick.Tolimieri" w:date="2022-09-13T14:15:00Z"/>
                    <w:del w:id="11331" w:author="Nick.Tolimieri [2]" w:date="2022-09-14T11:37:00Z"/>
                    <w:rFonts w:ascii="Calibri" w:hAnsi="Calibri" w:cs="Calibri"/>
                    <w:color w:val="000000"/>
                    <w:sz w:val="22"/>
                    <w:szCs w:val="22"/>
                  </w:rPr>
                </w:rPrChange>
              </w:rPr>
              <w:pPrChange w:id="11332" w:author="Nick.Tolimieri" w:date="2022-09-13T14:15:00Z">
                <w:pPr>
                  <w:jc w:val="right"/>
                </w:pPr>
              </w:pPrChange>
            </w:pPr>
            <w:ins w:id="11333" w:author="Nick.Tolimieri" w:date="2022-09-13T14:15:00Z">
              <w:del w:id="11334" w:author="Nick.Tolimieri [2]" w:date="2022-09-14T11:37:00Z">
                <w:r w:rsidRPr="00F87AA6" w:rsidDel="008A61D3">
                  <w:rPr>
                    <w:rFonts w:asciiTheme="minorHAnsi" w:eastAsiaTheme="minorHAnsi" w:hAnsiTheme="minorHAnsi" w:cstheme="minorBidi"/>
                    <w:sz w:val="22"/>
                    <w:szCs w:val="22"/>
                    <w:rPrChange w:id="11335" w:author="Nick.Tolimieri" w:date="2022-09-13T14:15:00Z">
                      <w:rPr>
                        <w:rFonts w:ascii="Calibri" w:hAnsi="Calibri" w:cs="Calibri"/>
                        <w:color w:val="000000"/>
                        <w:sz w:val="22"/>
                        <w:szCs w:val="22"/>
                      </w:rPr>
                    </w:rPrChange>
                  </w:rPr>
                  <w:delText>2018</w:delText>
                </w:r>
              </w:del>
            </w:ins>
          </w:p>
        </w:tc>
        <w:tc>
          <w:tcPr>
            <w:tcW w:w="960" w:type="dxa"/>
            <w:noWrap/>
            <w:hideMark/>
            <w:tcPrChange w:id="113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37" w:author="Nick.Tolimieri" w:date="2022-09-13T14:15:00Z"/>
                <w:del w:id="11338" w:author="Nick.Tolimieri [2]" w:date="2022-09-14T11:37:00Z"/>
                <w:rFonts w:asciiTheme="minorHAnsi" w:eastAsiaTheme="minorHAnsi" w:hAnsiTheme="minorHAnsi" w:cstheme="minorBidi"/>
                <w:sz w:val="22"/>
                <w:szCs w:val="22"/>
                <w:rPrChange w:id="11339" w:author="Nick.Tolimieri" w:date="2022-09-13T14:15:00Z">
                  <w:rPr>
                    <w:ins w:id="11340" w:author="Nick.Tolimieri" w:date="2022-09-13T14:15:00Z"/>
                    <w:del w:id="11341" w:author="Nick.Tolimieri [2]" w:date="2022-09-14T11:37:00Z"/>
                    <w:rFonts w:ascii="Calibri" w:hAnsi="Calibri" w:cs="Calibri"/>
                    <w:color w:val="000000"/>
                    <w:sz w:val="22"/>
                    <w:szCs w:val="22"/>
                  </w:rPr>
                </w:rPrChange>
              </w:rPr>
              <w:pPrChange w:id="11342" w:author="Nick.Tolimieri" w:date="2022-09-13T14:15:00Z">
                <w:pPr>
                  <w:jc w:val="right"/>
                </w:pPr>
              </w:pPrChange>
            </w:pPr>
            <w:ins w:id="11343" w:author="Nick.Tolimieri" w:date="2022-09-13T14:15:00Z">
              <w:del w:id="11344" w:author="Nick.Tolimieri [2]" w:date="2022-09-14T11:37:00Z">
                <w:r w:rsidRPr="00F87AA6" w:rsidDel="008A61D3">
                  <w:rPr>
                    <w:rFonts w:asciiTheme="minorHAnsi" w:eastAsiaTheme="minorHAnsi" w:hAnsiTheme="minorHAnsi" w:cstheme="minorBidi"/>
                    <w:sz w:val="22"/>
                    <w:szCs w:val="22"/>
                    <w:rPrChange w:id="11345" w:author="Nick.Tolimieri" w:date="2022-09-13T14:15:00Z">
                      <w:rPr>
                        <w:rFonts w:ascii="Calibri" w:hAnsi="Calibri" w:cs="Calibri"/>
                        <w:color w:val="000000"/>
                        <w:sz w:val="22"/>
                        <w:szCs w:val="22"/>
                      </w:rPr>
                    </w:rPrChange>
                  </w:rPr>
                  <w:delText>0</w:delText>
                </w:r>
              </w:del>
            </w:ins>
          </w:p>
        </w:tc>
        <w:tc>
          <w:tcPr>
            <w:tcW w:w="960" w:type="dxa"/>
            <w:noWrap/>
            <w:hideMark/>
            <w:tcPrChange w:id="113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47" w:author="Nick.Tolimieri" w:date="2022-09-13T14:15:00Z"/>
                <w:del w:id="11348" w:author="Nick.Tolimieri [2]" w:date="2022-09-14T11:37:00Z"/>
                <w:rFonts w:asciiTheme="minorHAnsi" w:eastAsiaTheme="minorHAnsi" w:hAnsiTheme="minorHAnsi" w:cstheme="minorBidi"/>
                <w:sz w:val="22"/>
                <w:szCs w:val="22"/>
                <w:rPrChange w:id="11349" w:author="Nick.Tolimieri" w:date="2022-09-13T14:15:00Z">
                  <w:rPr>
                    <w:ins w:id="11350" w:author="Nick.Tolimieri" w:date="2022-09-13T14:15:00Z"/>
                    <w:del w:id="11351" w:author="Nick.Tolimieri [2]" w:date="2022-09-14T11:37:00Z"/>
                    <w:rFonts w:ascii="Calibri" w:hAnsi="Calibri" w:cs="Calibri"/>
                    <w:color w:val="000000"/>
                    <w:sz w:val="22"/>
                    <w:szCs w:val="22"/>
                  </w:rPr>
                </w:rPrChange>
              </w:rPr>
              <w:pPrChange w:id="11352" w:author="Nick.Tolimieri" w:date="2022-09-13T14:15:00Z">
                <w:pPr>
                  <w:jc w:val="right"/>
                </w:pPr>
              </w:pPrChange>
            </w:pPr>
            <w:ins w:id="11353" w:author="Nick.Tolimieri" w:date="2022-09-13T14:15:00Z">
              <w:del w:id="11354" w:author="Nick.Tolimieri [2]" w:date="2022-09-14T11:37:00Z">
                <w:r w:rsidRPr="00F87AA6" w:rsidDel="008A61D3">
                  <w:rPr>
                    <w:rFonts w:asciiTheme="minorHAnsi" w:eastAsiaTheme="minorHAnsi" w:hAnsiTheme="minorHAnsi" w:cstheme="minorBidi"/>
                    <w:sz w:val="22"/>
                    <w:szCs w:val="22"/>
                    <w:rPrChange w:id="11355" w:author="Nick.Tolimieri" w:date="2022-09-13T14:15:00Z">
                      <w:rPr>
                        <w:rFonts w:ascii="Calibri" w:hAnsi="Calibri" w:cs="Calibri"/>
                        <w:color w:val="000000"/>
                        <w:sz w:val="22"/>
                        <w:szCs w:val="22"/>
                      </w:rPr>
                    </w:rPrChange>
                  </w:rPr>
                  <w:delText>0</w:delText>
                </w:r>
              </w:del>
            </w:ins>
          </w:p>
        </w:tc>
        <w:tc>
          <w:tcPr>
            <w:tcW w:w="960" w:type="dxa"/>
            <w:noWrap/>
            <w:hideMark/>
            <w:tcPrChange w:id="113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57" w:author="Nick.Tolimieri" w:date="2022-09-13T14:15:00Z"/>
                <w:del w:id="11358" w:author="Nick.Tolimieri [2]" w:date="2022-09-14T11:37:00Z"/>
                <w:rFonts w:asciiTheme="minorHAnsi" w:eastAsiaTheme="minorHAnsi" w:hAnsiTheme="minorHAnsi" w:cstheme="minorBidi"/>
                <w:sz w:val="22"/>
                <w:szCs w:val="22"/>
                <w:rPrChange w:id="11359" w:author="Nick.Tolimieri" w:date="2022-09-13T14:15:00Z">
                  <w:rPr>
                    <w:ins w:id="11360" w:author="Nick.Tolimieri" w:date="2022-09-13T14:15:00Z"/>
                    <w:del w:id="11361" w:author="Nick.Tolimieri [2]" w:date="2022-09-14T11:37:00Z"/>
                    <w:rFonts w:ascii="Calibri" w:hAnsi="Calibri" w:cs="Calibri"/>
                    <w:color w:val="000000"/>
                    <w:sz w:val="22"/>
                    <w:szCs w:val="22"/>
                  </w:rPr>
                </w:rPrChange>
              </w:rPr>
              <w:pPrChange w:id="11362" w:author="Nick.Tolimieri" w:date="2022-09-13T14:15:00Z">
                <w:pPr>
                  <w:jc w:val="right"/>
                </w:pPr>
              </w:pPrChange>
            </w:pPr>
            <w:ins w:id="11363" w:author="Nick.Tolimieri" w:date="2022-09-13T14:15:00Z">
              <w:del w:id="11364" w:author="Nick.Tolimieri [2]" w:date="2022-09-14T11:37:00Z">
                <w:r w:rsidRPr="00F87AA6" w:rsidDel="008A61D3">
                  <w:rPr>
                    <w:rFonts w:asciiTheme="minorHAnsi" w:eastAsiaTheme="minorHAnsi" w:hAnsiTheme="minorHAnsi" w:cstheme="minorBidi"/>
                    <w:sz w:val="22"/>
                    <w:szCs w:val="22"/>
                    <w:rPrChange w:id="11365" w:author="Nick.Tolimieri" w:date="2022-09-13T14:15:00Z">
                      <w:rPr>
                        <w:rFonts w:ascii="Calibri" w:hAnsi="Calibri" w:cs="Calibri"/>
                        <w:color w:val="000000"/>
                        <w:sz w:val="22"/>
                        <w:szCs w:val="22"/>
                      </w:rPr>
                    </w:rPrChange>
                  </w:rPr>
                  <w:delText>0</w:delText>
                </w:r>
              </w:del>
            </w:ins>
          </w:p>
        </w:tc>
        <w:tc>
          <w:tcPr>
            <w:tcW w:w="960" w:type="dxa"/>
            <w:noWrap/>
            <w:hideMark/>
            <w:tcPrChange w:id="113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67" w:author="Nick.Tolimieri" w:date="2022-09-13T14:15:00Z"/>
                <w:del w:id="11368" w:author="Nick.Tolimieri [2]" w:date="2022-09-14T11:37:00Z"/>
                <w:rFonts w:asciiTheme="minorHAnsi" w:eastAsiaTheme="minorHAnsi" w:hAnsiTheme="minorHAnsi" w:cstheme="minorBidi"/>
                <w:sz w:val="22"/>
                <w:szCs w:val="22"/>
                <w:rPrChange w:id="11369" w:author="Nick.Tolimieri" w:date="2022-09-13T14:15:00Z">
                  <w:rPr>
                    <w:ins w:id="11370" w:author="Nick.Tolimieri" w:date="2022-09-13T14:15:00Z"/>
                    <w:del w:id="11371" w:author="Nick.Tolimieri [2]" w:date="2022-09-14T11:37:00Z"/>
                    <w:rFonts w:ascii="Calibri" w:hAnsi="Calibri" w:cs="Calibri"/>
                    <w:color w:val="000000"/>
                    <w:sz w:val="22"/>
                    <w:szCs w:val="22"/>
                  </w:rPr>
                </w:rPrChange>
              </w:rPr>
              <w:pPrChange w:id="11372" w:author="Nick.Tolimieri" w:date="2022-09-13T14:15:00Z">
                <w:pPr>
                  <w:jc w:val="right"/>
                </w:pPr>
              </w:pPrChange>
            </w:pPr>
            <w:ins w:id="11373" w:author="Nick.Tolimieri" w:date="2022-09-13T14:15:00Z">
              <w:del w:id="11374" w:author="Nick.Tolimieri [2]" w:date="2022-09-14T11:37:00Z">
                <w:r w:rsidRPr="00F87AA6" w:rsidDel="008A61D3">
                  <w:rPr>
                    <w:rFonts w:asciiTheme="minorHAnsi" w:eastAsiaTheme="minorHAnsi" w:hAnsiTheme="minorHAnsi" w:cstheme="minorBidi"/>
                    <w:sz w:val="22"/>
                    <w:szCs w:val="22"/>
                    <w:rPrChange w:id="11375" w:author="Nick.Tolimieri" w:date="2022-09-13T14:15:00Z">
                      <w:rPr>
                        <w:rFonts w:ascii="Calibri" w:hAnsi="Calibri" w:cs="Calibri"/>
                        <w:color w:val="000000"/>
                        <w:sz w:val="22"/>
                        <w:szCs w:val="22"/>
                      </w:rPr>
                    </w:rPrChange>
                  </w:rPr>
                  <w:delText>0</w:delText>
                </w:r>
              </w:del>
            </w:ins>
          </w:p>
        </w:tc>
        <w:tc>
          <w:tcPr>
            <w:tcW w:w="960" w:type="dxa"/>
            <w:noWrap/>
            <w:hideMark/>
            <w:tcPrChange w:id="113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77" w:author="Nick.Tolimieri" w:date="2022-09-13T14:15:00Z"/>
                <w:del w:id="11378" w:author="Nick.Tolimieri [2]" w:date="2022-09-14T11:37:00Z"/>
                <w:rFonts w:asciiTheme="minorHAnsi" w:eastAsiaTheme="minorHAnsi" w:hAnsiTheme="minorHAnsi" w:cstheme="minorBidi"/>
                <w:sz w:val="22"/>
                <w:szCs w:val="22"/>
                <w:rPrChange w:id="11379" w:author="Nick.Tolimieri" w:date="2022-09-13T14:15:00Z">
                  <w:rPr>
                    <w:ins w:id="11380" w:author="Nick.Tolimieri" w:date="2022-09-13T14:15:00Z"/>
                    <w:del w:id="11381" w:author="Nick.Tolimieri [2]" w:date="2022-09-14T11:37:00Z"/>
                    <w:rFonts w:ascii="Calibri" w:hAnsi="Calibri" w:cs="Calibri"/>
                    <w:color w:val="000000"/>
                    <w:sz w:val="22"/>
                    <w:szCs w:val="22"/>
                  </w:rPr>
                </w:rPrChange>
              </w:rPr>
              <w:pPrChange w:id="11382" w:author="Nick.Tolimieri" w:date="2022-09-13T14:15:00Z">
                <w:pPr/>
              </w:pPrChange>
            </w:pPr>
            <w:ins w:id="11383" w:author="Nick.Tolimieri" w:date="2022-09-13T14:15:00Z">
              <w:del w:id="11384" w:author="Nick.Tolimieri [2]" w:date="2022-09-14T11:37:00Z">
                <w:r w:rsidRPr="00F87AA6" w:rsidDel="008A61D3">
                  <w:rPr>
                    <w:rFonts w:asciiTheme="minorHAnsi" w:eastAsiaTheme="minorHAnsi" w:hAnsiTheme="minorHAnsi" w:cstheme="minorBidi"/>
                    <w:sz w:val="22"/>
                    <w:szCs w:val="22"/>
                    <w:rPrChange w:id="11385" w:author="Nick.Tolimieri" w:date="2022-09-13T14:15:00Z">
                      <w:rPr>
                        <w:rFonts w:ascii="Calibri" w:hAnsi="Calibri" w:cs="Calibri"/>
                        <w:color w:val="000000"/>
                        <w:sz w:val="22"/>
                        <w:szCs w:val="22"/>
                      </w:rPr>
                    </w:rPrChange>
                  </w:rPr>
                  <w:delText>NA</w:delText>
                </w:r>
              </w:del>
            </w:ins>
          </w:p>
        </w:tc>
        <w:tc>
          <w:tcPr>
            <w:tcW w:w="960" w:type="dxa"/>
            <w:noWrap/>
            <w:hideMark/>
            <w:tcPrChange w:id="113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87" w:author="Nick.Tolimieri" w:date="2022-09-13T14:15:00Z"/>
                <w:del w:id="11388" w:author="Nick.Tolimieri [2]" w:date="2022-09-14T11:37:00Z"/>
                <w:rFonts w:asciiTheme="minorHAnsi" w:eastAsiaTheme="minorHAnsi" w:hAnsiTheme="minorHAnsi" w:cstheme="minorBidi"/>
                <w:sz w:val="22"/>
                <w:szCs w:val="22"/>
                <w:rPrChange w:id="11389" w:author="Nick.Tolimieri" w:date="2022-09-13T14:15:00Z">
                  <w:rPr>
                    <w:ins w:id="11390" w:author="Nick.Tolimieri" w:date="2022-09-13T14:15:00Z"/>
                    <w:del w:id="11391" w:author="Nick.Tolimieri [2]" w:date="2022-09-14T11:37:00Z"/>
                    <w:rFonts w:ascii="Calibri" w:hAnsi="Calibri" w:cs="Calibri"/>
                    <w:color w:val="000000"/>
                    <w:sz w:val="22"/>
                    <w:szCs w:val="22"/>
                  </w:rPr>
                </w:rPrChange>
              </w:rPr>
              <w:pPrChange w:id="11392" w:author="Nick.Tolimieri" w:date="2022-09-13T14:15:00Z">
                <w:pPr/>
              </w:pPrChange>
            </w:pPr>
            <w:ins w:id="11393" w:author="Nick.Tolimieri" w:date="2022-09-13T14:15:00Z">
              <w:del w:id="11394" w:author="Nick.Tolimieri [2]" w:date="2022-09-14T11:37:00Z">
                <w:r w:rsidRPr="00F87AA6" w:rsidDel="008A61D3">
                  <w:rPr>
                    <w:rFonts w:asciiTheme="minorHAnsi" w:eastAsiaTheme="minorHAnsi" w:hAnsiTheme="minorHAnsi" w:cstheme="minorBidi"/>
                    <w:sz w:val="22"/>
                    <w:szCs w:val="22"/>
                    <w:rPrChange w:id="11395" w:author="Nick.Tolimieri" w:date="2022-09-13T14:15:00Z">
                      <w:rPr>
                        <w:rFonts w:ascii="Calibri" w:hAnsi="Calibri" w:cs="Calibri"/>
                        <w:color w:val="000000"/>
                        <w:sz w:val="22"/>
                        <w:szCs w:val="22"/>
                      </w:rPr>
                    </w:rPrChange>
                  </w:rPr>
                  <w:delText>NA</w:delText>
                </w:r>
              </w:del>
            </w:ins>
          </w:p>
        </w:tc>
        <w:tc>
          <w:tcPr>
            <w:tcW w:w="960" w:type="dxa"/>
            <w:noWrap/>
            <w:hideMark/>
            <w:tcPrChange w:id="113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397" w:author="Nick.Tolimieri" w:date="2022-09-13T14:15:00Z"/>
                <w:del w:id="11398" w:author="Nick.Tolimieri [2]" w:date="2022-09-14T11:37:00Z"/>
                <w:rFonts w:asciiTheme="minorHAnsi" w:eastAsiaTheme="minorHAnsi" w:hAnsiTheme="minorHAnsi" w:cstheme="minorBidi"/>
                <w:sz w:val="22"/>
                <w:szCs w:val="22"/>
                <w:rPrChange w:id="11399" w:author="Nick.Tolimieri" w:date="2022-09-13T14:15:00Z">
                  <w:rPr>
                    <w:ins w:id="11400" w:author="Nick.Tolimieri" w:date="2022-09-13T14:15:00Z"/>
                    <w:del w:id="11401" w:author="Nick.Tolimieri [2]" w:date="2022-09-14T11:37:00Z"/>
                    <w:rFonts w:ascii="Calibri" w:hAnsi="Calibri" w:cs="Calibri"/>
                    <w:color w:val="000000"/>
                    <w:sz w:val="22"/>
                    <w:szCs w:val="22"/>
                  </w:rPr>
                </w:rPrChange>
              </w:rPr>
              <w:pPrChange w:id="11402" w:author="Nick.Tolimieri" w:date="2022-09-13T14:15:00Z">
                <w:pPr/>
              </w:pPrChange>
            </w:pPr>
            <w:ins w:id="11403" w:author="Nick.Tolimieri" w:date="2022-09-13T14:15:00Z">
              <w:del w:id="11404" w:author="Nick.Tolimieri [2]" w:date="2022-09-14T11:37:00Z">
                <w:r w:rsidRPr="00F87AA6" w:rsidDel="008A61D3">
                  <w:rPr>
                    <w:rFonts w:asciiTheme="minorHAnsi" w:eastAsiaTheme="minorHAnsi" w:hAnsiTheme="minorHAnsi" w:cstheme="minorBidi"/>
                    <w:sz w:val="22"/>
                    <w:szCs w:val="22"/>
                    <w:rPrChange w:id="11405" w:author="Nick.Tolimieri" w:date="2022-09-13T14:15:00Z">
                      <w:rPr>
                        <w:rFonts w:ascii="Calibri" w:hAnsi="Calibri" w:cs="Calibri"/>
                        <w:color w:val="000000"/>
                        <w:sz w:val="22"/>
                        <w:szCs w:val="22"/>
                      </w:rPr>
                    </w:rPrChange>
                  </w:rPr>
                  <w:delText>NA</w:delText>
                </w:r>
              </w:del>
            </w:ins>
          </w:p>
        </w:tc>
        <w:tc>
          <w:tcPr>
            <w:tcW w:w="960" w:type="dxa"/>
            <w:noWrap/>
            <w:hideMark/>
            <w:tcPrChange w:id="114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07" w:author="Nick.Tolimieri" w:date="2022-09-13T14:15:00Z"/>
                <w:del w:id="11408" w:author="Nick.Tolimieri [2]" w:date="2022-09-14T11:37:00Z"/>
                <w:rFonts w:asciiTheme="minorHAnsi" w:eastAsiaTheme="minorHAnsi" w:hAnsiTheme="minorHAnsi" w:cstheme="minorBidi"/>
                <w:sz w:val="22"/>
                <w:szCs w:val="22"/>
                <w:rPrChange w:id="11409" w:author="Nick.Tolimieri" w:date="2022-09-13T14:15:00Z">
                  <w:rPr>
                    <w:ins w:id="11410" w:author="Nick.Tolimieri" w:date="2022-09-13T14:15:00Z"/>
                    <w:del w:id="11411" w:author="Nick.Tolimieri [2]" w:date="2022-09-14T11:37:00Z"/>
                    <w:rFonts w:ascii="Calibri" w:hAnsi="Calibri" w:cs="Calibri"/>
                    <w:color w:val="000000"/>
                    <w:sz w:val="22"/>
                    <w:szCs w:val="22"/>
                  </w:rPr>
                </w:rPrChange>
              </w:rPr>
              <w:pPrChange w:id="11412" w:author="Nick.Tolimieri" w:date="2022-09-13T14:15:00Z">
                <w:pPr/>
              </w:pPrChange>
            </w:pPr>
            <w:ins w:id="11413" w:author="Nick.Tolimieri" w:date="2022-09-13T14:15:00Z">
              <w:del w:id="11414" w:author="Nick.Tolimieri [2]" w:date="2022-09-14T11:37:00Z">
                <w:r w:rsidRPr="00F87AA6" w:rsidDel="008A61D3">
                  <w:rPr>
                    <w:rFonts w:asciiTheme="minorHAnsi" w:eastAsiaTheme="minorHAnsi" w:hAnsiTheme="minorHAnsi" w:cstheme="minorBidi"/>
                    <w:sz w:val="22"/>
                    <w:szCs w:val="22"/>
                    <w:rPrChange w:id="11415"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1416" w:author="Nick.Tolimieri" w:date="2022-09-13T14:15:00Z"/>
          <w:del w:id="11417" w:author="Nick.Tolimieri [2]" w:date="2022-09-14T11:37:00Z"/>
          <w:trPrChange w:id="11418" w:author="Nick.Tolimieri" w:date="2022-09-13T14:15:00Z">
            <w:trPr>
              <w:divId w:val="1702248301"/>
              <w:trHeight w:val="300"/>
            </w:trPr>
          </w:trPrChange>
        </w:trPr>
        <w:tc>
          <w:tcPr>
            <w:tcW w:w="960" w:type="dxa"/>
            <w:noWrap/>
            <w:hideMark/>
            <w:tcPrChange w:id="114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20" w:author="Nick.Tolimieri" w:date="2022-09-13T14:15:00Z"/>
                <w:del w:id="11421" w:author="Nick.Tolimieri [2]" w:date="2022-09-14T11:37:00Z"/>
                <w:rFonts w:asciiTheme="minorHAnsi" w:eastAsiaTheme="minorHAnsi" w:hAnsiTheme="minorHAnsi" w:cstheme="minorBidi"/>
                <w:sz w:val="22"/>
                <w:szCs w:val="22"/>
                <w:rPrChange w:id="11422" w:author="Nick.Tolimieri" w:date="2022-09-13T14:15:00Z">
                  <w:rPr>
                    <w:ins w:id="11423" w:author="Nick.Tolimieri" w:date="2022-09-13T14:15:00Z"/>
                    <w:del w:id="11424" w:author="Nick.Tolimieri [2]" w:date="2022-09-14T11:37:00Z"/>
                    <w:rFonts w:ascii="Calibri" w:hAnsi="Calibri" w:cs="Calibri"/>
                    <w:color w:val="000000"/>
                    <w:sz w:val="22"/>
                    <w:szCs w:val="22"/>
                  </w:rPr>
                </w:rPrChange>
              </w:rPr>
              <w:pPrChange w:id="11425" w:author="Nick.Tolimieri" w:date="2022-09-13T14:15:00Z">
                <w:pPr/>
              </w:pPrChange>
            </w:pPr>
            <w:ins w:id="11426" w:author="Nick.Tolimieri" w:date="2022-09-13T14:15:00Z">
              <w:del w:id="11427" w:author="Nick.Tolimieri [2]" w:date="2022-09-14T11:37:00Z">
                <w:r w:rsidRPr="00F87AA6" w:rsidDel="008A61D3">
                  <w:rPr>
                    <w:rFonts w:asciiTheme="minorHAnsi" w:eastAsiaTheme="minorHAnsi" w:hAnsiTheme="minorHAnsi" w:cstheme="minorBidi"/>
                    <w:sz w:val="22"/>
                    <w:szCs w:val="22"/>
                    <w:rPrChange w:id="11428"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4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30" w:author="Nick.Tolimieri" w:date="2022-09-13T14:15:00Z"/>
                <w:del w:id="11431" w:author="Nick.Tolimieri [2]" w:date="2022-09-14T11:37:00Z"/>
                <w:rFonts w:asciiTheme="minorHAnsi" w:eastAsiaTheme="minorHAnsi" w:hAnsiTheme="minorHAnsi" w:cstheme="minorBidi"/>
                <w:sz w:val="22"/>
                <w:szCs w:val="22"/>
                <w:rPrChange w:id="11432" w:author="Nick.Tolimieri" w:date="2022-09-13T14:15:00Z">
                  <w:rPr>
                    <w:ins w:id="11433" w:author="Nick.Tolimieri" w:date="2022-09-13T14:15:00Z"/>
                    <w:del w:id="11434" w:author="Nick.Tolimieri [2]" w:date="2022-09-14T11:37:00Z"/>
                    <w:rFonts w:ascii="Calibri" w:hAnsi="Calibri" w:cs="Calibri"/>
                    <w:color w:val="000000"/>
                    <w:sz w:val="22"/>
                    <w:szCs w:val="22"/>
                  </w:rPr>
                </w:rPrChange>
              </w:rPr>
              <w:pPrChange w:id="11435" w:author="Nick.Tolimieri" w:date="2022-09-13T14:15:00Z">
                <w:pPr>
                  <w:jc w:val="right"/>
                </w:pPr>
              </w:pPrChange>
            </w:pPr>
            <w:ins w:id="11436" w:author="Nick.Tolimieri" w:date="2022-09-13T14:15:00Z">
              <w:del w:id="11437" w:author="Nick.Tolimieri [2]" w:date="2022-09-14T11:37:00Z">
                <w:r w:rsidRPr="00F87AA6" w:rsidDel="008A61D3">
                  <w:rPr>
                    <w:rFonts w:asciiTheme="minorHAnsi" w:eastAsiaTheme="minorHAnsi" w:hAnsiTheme="minorHAnsi" w:cstheme="minorBidi"/>
                    <w:sz w:val="22"/>
                    <w:szCs w:val="22"/>
                    <w:rPrChange w:id="11438" w:author="Nick.Tolimieri" w:date="2022-09-13T14:15:00Z">
                      <w:rPr>
                        <w:rFonts w:ascii="Calibri" w:hAnsi="Calibri" w:cs="Calibri"/>
                        <w:color w:val="000000"/>
                        <w:sz w:val="22"/>
                        <w:szCs w:val="22"/>
                      </w:rPr>
                    </w:rPrChange>
                  </w:rPr>
                  <w:delText>2019</w:delText>
                </w:r>
              </w:del>
            </w:ins>
          </w:p>
        </w:tc>
        <w:tc>
          <w:tcPr>
            <w:tcW w:w="960" w:type="dxa"/>
            <w:noWrap/>
            <w:hideMark/>
            <w:tcPrChange w:id="114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40" w:author="Nick.Tolimieri" w:date="2022-09-13T14:15:00Z"/>
                <w:del w:id="11441" w:author="Nick.Tolimieri [2]" w:date="2022-09-14T11:37:00Z"/>
                <w:rFonts w:asciiTheme="minorHAnsi" w:eastAsiaTheme="minorHAnsi" w:hAnsiTheme="minorHAnsi" w:cstheme="minorBidi"/>
                <w:sz w:val="22"/>
                <w:szCs w:val="22"/>
                <w:rPrChange w:id="11442" w:author="Nick.Tolimieri" w:date="2022-09-13T14:15:00Z">
                  <w:rPr>
                    <w:ins w:id="11443" w:author="Nick.Tolimieri" w:date="2022-09-13T14:15:00Z"/>
                    <w:del w:id="11444" w:author="Nick.Tolimieri [2]" w:date="2022-09-14T11:37:00Z"/>
                    <w:rFonts w:ascii="Calibri" w:hAnsi="Calibri" w:cs="Calibri"/>
                    <w:color w:val="000000"/>
                    <w:sz w:val="22"/>
                    <w:szCs w:val="22"/>
                  </w:rPr>
                </w:rPrChange>
              </w:rPr>
              <w:pPrChange w:id="11445" w:author="Nick.Tolimieri" w:date="2022-09-13T14:15:00Z">
                <w:pPr>
                  <w:jc w:val="right"/>
                </w:pPr>
              </w:pPrChange>
            </w:pPr>
            <w:ins w:id="11446" w:author="Nick.Tolimieri" w:date="2022-09-13T14:15:00Z">
              <w:del w:id="11447" w:author="Nick.Tolimieri [2]" w:date="2022-09-14T11:37:00Z">
                <w:r w:rsidRPr="00F87AA6" w:rsidDel="008A61D3">
                  <w:rPr>
                    <w:rFonts w:asciiTheme="minorHAnsi" w:eastAsiaTheme="minorHAnsi" w:hAnsiTheme="minorHAnsi" w:cstheme="minorBidi"/>
                    <w:sz w:val="22"/>
                    <w:szCs w:val="22"/>
                    <w:rPrChange w:id="11448" w:author="Nick.Tolimieri" w:date="2022-09-13T14:15:00Z">
                      <w:rPr>
                        <w:rFonts w:ascii="Calibri" w:hAnsi="Calibri" w:cs="Calibri"/>
                        <w:color w:val="000000"/>
                        <w:sz w:val="22"/>
                        <w:szCs w:val="22"/>
                      </w:rPr>
                    </w:rPrChange>
                  </w:rPr>
                  <w:delText>9</w:delText>
                </w:r>
              </w:del>
            </w:ins>
          </w:p>
        </w:tc>
        <w:tc>
          <w:tcPr>
            <w:tcW w:w="960" w:type="dxa"/>
            <w:noWrap/>
            <w:hideMark/>
            <w:tcPrChange w:id="114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50" w:author="Nick.Tolimieri" w:date="2022-09-13T14:15:00Z"/>
                <w:del w:id="11451" w:author="Nick.Tolimieri [2]" w:date="2022-09-14T11:37:00Z"/>
                <w:rFonts w:asciiTheme="minorHAnsi" w:eastAsiaTheme="minorHAnsi" w:hAnsiTheme="minorHAnsi" w:cstheme="minorBidi"/>
                <w:sz w:val="22"/>
                <w:szCs w:val="22"/>
                <w:rPrChange w:id="11452" w:author="Nick.Tolimieri" w:date="2022-09-13T14:15:00Z">
                  <w:rPr>
                    <w:ins w:id="11453" w:author="Nick.Tolimieri" w:date="2022-09-13T14:15:00Z"/>
                    <w:del w:id="11454" w:author="Nick.Tolimieri [2]" w:date="2022-09-14T11:37:00Z"/>
                    <w:rFonts w:ascii="Calibri" w:hAnsi="Calibri" w:cs="Calibri"/>
                    <w:color w:val="000000"/>
                    <w:sz w:val="22"/>
                    <w:szCs w:val="22"/>
                  </w:rPr>
                </w:rPrChange>
              </w:rPr>
              <w:pPrChange w:id="11455" w:author="Nick.Tolimieri" w:date="2022-09-13T14:15:00Z">
                <w:pPr>
                  <w:jc w:val="right"/>
                </w:pPr>
              </w:pPrChange>
            </w:pPr>
            <w:ins w:id="11456" w:author="Nick.Tolimieri" w:date="2022-09-13T14:15:00Z">
              <w:del w:id="11457" w:author="Nick.Tolimieri [2]" w:date="2022-09-14T11:37:00Z">
                <w:r w:rsidRPr="00F87AA6" w:rsidDel="008A61D3">
                  <w:rPr>
                    <w:rFonts w:asciiTheme="minorHAnsi" w:eastAsiaTheme="minorHAnsi" w:hAnsiTheme="minorHAnsi" w:cstheme="minorBidi"/>
                    <w:sz w:val="22"/>
                    <w:szCs w:val="22"/>
                    <w:rPrChange w:id="11458" w:author="Nick.Tolimieri" w:date="2022-09-13T14:15:00Z">
                      <w:rPr>
                        <w:rFonts w:ascii="Calibri" w:hAnsi="Calibri" w:cs="Calibri"/>
                        <w:color w:val="000000"/>
                        <w:sz w:val="22"/>
                        <w:szCs w:val="22"/>
                      </w:rPr>
                    </w:rPrChange>
                  </w:rPr>
                  <w:delText>43</w:delText>
                </w:r>
              </w:del>
            </w:ins>
          </w:p>
        </w:tc>
        <w:tc>
          <w:tcPr>
            <w:tcW w:w="960" w:type="dxa"/>
            <w:noWrap/>
            <w:hideMark/>
            <w:tcPrChange w:id="114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60" w:author="Nick.Tolimieri" w:date="2022-09-13T14:15:00Z"/>
                <w:del w:id="11461" w:author="Nick.Tolimieri [2]" w:date="2022-09-14T11:37:00Z"/>
                <w:rFonts w:asciiTheme="minorHAnsi" w:eastAsiaTheme="minorHAnsi" w:hAnsiTheme="minorHAnsi" w:cstheme="minorBidi"/>
                <w:sz w:val="22"/>
                <w:szCs w:val="22"/>
                <w:rPrChange w:id="11462" w:author="Nick.Tolimieri" w:date="2022-09-13T14:15:00Z">
                  <w:rPr>
                    <w:ins w:id="11463" w:author="Nick.Tolimieri" w:date="2022-09-13T14:15:00Z"/>
                    <w:del w:id="11464" w:author="Nick.Tolimieri [2]" w:date="2022-09-14T11:37:00Z"/>
                    <w:rFonts w:ascii="Calibri" w:hAnsi="Calibri" w:cs="Calibri"/>
                    <w:color w:val="000000"/>
                    <w:sz w:val="22"/>
                    <w:szCs w:val="22"/>
                  </w:rPr>
                </w:rPrChange>
              </w:rPr>
              <w:pPrChange w:id="11465" w:author="Nick.Tolimieri" w:date="2022-09-13T14:15:00Z">
                <w:pPr>
                  <w:jc w:val="right"/>
                </w:pPr>
              </w:pPrChange>
            </w:pPr>
            <w:ins w:id="11466" w:author="Nick.Tolimieri" w:date="2022-09-13T14:15:00Z">
              <w:del w:id="11467" w:author="Nick.Tolimieri [2]" w:date="2022-09-14T11:37:00Z">
                <w:r w:rsidRPr="00F87AA6" w:rsidDel="008A61D3">
                  <w:rPr>
                    <w:rFonts w:asciiTheme="minorHAnsi" w:eastAsiaTheme="minorHAnsi" w:hAnsiTheme="minorHAnsi" w:cstheme="minorBidi"/>
                    <w:sz w:val="22"/>
                    <w:szCs w:val="22"/>
                    <w:rPrChange w:id="11468" w:author="Nick.Tolimieri" w:date="2022-09-13T14:15:00Z">
                      <w:rPr>
                        <w:rFonts w:ascii="Calibri" w:hAnsi="Calibri" w:cs="Calibri"/>
                        <w:color w:val="000000"/>
                        <w:sz w:val="22"/>
                        <w:szCs w:val="22"/>
                      </w:rPr>
                    </w:rPrChange>
                  </w:rPr>
                  <w:delText>3</w:delText>
                </w:r>
              </w:del>
            </w:ins>
          </w:p>
        </w:tc>
        <w:tc>
          <w:tcPr>
            <w:tcW w:w="960" w:type="dxa"/>
            <w:noWrap/>
            <w:hideMark/>
            <w:tcPrChange w:id="114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70" w:author="Nick.Tolimieri" w:date="2022-09-13T14:15:00Z"/>
                <w:del w:id="11471" w:author="Nick.Tolimieri [2]" w:date="2022-09-14T11:37:00Z"/>
                <w:rFonts w:asciiTheme="minorHAnsi" w:eastAsiaTheme="minorHAnsi" w:hAnsiTheme="minorHAnsi" w:cstheme="minorBidi"/>
                <w:sz w:val="22"/>
                <w:szCs w:val="22"/>
                <w:rPrChange w:id="11472" w:author="Nick.Tolimieri" w:date="2022-09-13T14:15:00Z">
                  <w:rPr>
                    <w:ins w:id="11473" w:author="Nick.Tolimieri" w:date="2022-09-13T14:15:00Z"/>
                    <w:del w:id="11474" w:author="Nick.Tolimieri [2]" w:date="2022-09-14T11:37:00Z"/>
                    <w:rFonts w:ascii="Calibri" w:hAnsi="Calibri" w:cs="Calibri"/>
                    <w:color w:val="000000"/>
                    <w:sz w:val="22"/>
                    <w:szCs w:val="22"/>
                  </w:rPr>
                </w:rPrChange>
              </w:rPr>
              <w:pPrChange w:id="11475" w:author="Nick.Tolimieri" w:date="2022-09-13T14:15:00Z">
                <w:pPr>
                  <w:jc w:val="right"/>
                </w:pPr>
              </w:pPrChange>
            </w:pPr>
            <w:ins w:id="11476" w:author="Nick.Tolimieri" w:date="2022-09-13T14:15:00Z">
              <w:del w:id="11477" w:author="Nick.Tolimieri [2]" w:date="2022-09-14T11:37:00Z">
                <w:r w:rsidRPr="00F87AA6" w:rsidDel="008A61D3">
                  <w:rPr>
                    <w:rFonts w:asciiTheme="minorHAnsi" w:eastAsiaTheme="minorHAnsi" w:hAnsiTheme="minorHAnsi" w:cstheme="minorBidi"/>
                    <w:sz w:val="22"/>
                    <w:szCs w:val="22"/>
                    <w:rPrChange w:id="11478" w:author="Nick.Tolimieri" w:date="2022-09-13T14:15:00Z">
                      <w:rPr>
                        <w:rFonts w:ascii="Calibri" w:hAnsi="Calibri" w:cs="Calibri"/>
                        <w:color w:val="000000"/>
                        <w:sz w:val="22"/>
                        <w:szCs w:val="22"/>
                      </w:rPr>
                    </w:rPrChange>
                  </w:rPr>
                  <w:delText>26</w:delText>
                </w:r>
              </w:del>
            </w:ins>
          </w:p>
        </w:tc>
        <w:tc>
          <w:tcPr>
            <w:tcW w:w="960" w:type="dxa"/>
            <w:noWrap/>
            <w:hideMark/>
            <w:tcPrChange w:id="114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80" w:author="Nick.Tolimieri" w:date="2022-09-13T14:15:00Z"/>
                <w:del w:id="11481" w:author="Nick.Tolimieri [2]" w:date="2022-09-14T11:37:00Z"/>
                <w:rFonts w:asciiTheme="minorHAnsi" w:eastAsiaTheme="minorHAnsi" w:hAnsiTheme="minorHAnsi" w:cstheme="minorBidi"/>
                <w:sz w:val="22"/>
                <w:szCs w:val="22"/>
                <w:rPrChange w:id="11482" w:author="Nick.Tolimieri" w:date="2022-09-13T14:15:00Z">
                  <w:rPr>
                    <w:ins w:id="11483" w:author="Nick.Tolimieri" w:date="2022-09-13T14:15:00Z"/>
                    <w:del w:id="11484" w:author="Nick.Tolimieri [2]" w:date="2022-09-14T11:37:00Z"/>
                    <w:rFonts w:ascii="Calibri" w:hAnsi="Calibri" w:cs="Calibri"/>
                    <w:color w:val="000000"/>
                    <w:sz w:val="22"/>
                    <w:szCs w:val="22"/>
                  </w:rPr>
                </w:rPrChange>
              </w:rPr>
              <w:pPrChange w:id="11485" w:author="Nick.Tolimieri" w:date="2022-09-13T14:15:00Z">
                <w:pPr>
                  <w:jc w:val="right"/>
                </w:pPr>
              </w:pPrChange>
            </w:pPr>
            <w:ins w:id="11486" w:author="Nick.Tolimieri" w:date="2022-09-13T14:15:00Z">
              <w:del w:id="11487" w:author="Nick.Tolimieri [2]" w:date="2022-09-14T11:37:00Z">
                <w:r w:rsidRPr="00F87AA6" w:rsidDel="008A61D3">
                  <w:rPr>
                    <w:rFonts w:asciiTheme="minorHAnsi" w:eastAsiaTheme="minorHAnsi" w:hAnsiTheme="minorHAnsi" w:cstheme="minorBidi"/>
                    <w:sz w:val="22"/>
                    <w:szCs w:val="22"/>
                    <w:rPrChange w:id="11488" w:author="Nick.Tolimieri" w:date="2022-09-13T14:15:00Z">
                      <w:rPr>
                        <w:rFonts w:ascii="Calibri" w:hAnsi="Calibri" w:cs="Calibri"/>
                        <w:color w:val="000000"/>
                        <w:sz w:val="22"/>
                        <w:szCs w:val="22"/>
                      </w:rPr>
                    </w:rPrChange>
                  </w:rPr>
                  <w:delText>5</w:delText>
                </w:r>
              </w:del>
            </w:ins>
          </w:p>
        </w:tc>
        <w:tc>
          <w:tcPr>
            <w:tcW w:w="960" w:type="dxa"/>
            <w:noWrap/>
            <w:hideMark/>
            <w:tcPrChange w:id="114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490" w:author="Nick.Tolimieri" w:date="2022-09-13T14:15:00Z"/>
                <w:del w:id="11491" w:author="Nick.Tolimieri [2]" w:date="2022-09-14T11:37:00Z"/>
                <w:rFonts w:asciiTheme="minorHAnsi" w:eastAsiaTheme="minorHAnsi" w:hAnsiTheme="minorHAnsi" w:cstheme="minorBidi"/>
                <w:sz w:val="22"/>
                <w:szCs w:val="22"/>
                <w:rPrChange w:id="11492" w:author="Nick.Tolimieri" w:date="2022-09-13T14:15:00Z">
                  <w:rPr>
                    <w:ins w:id="11493" w:author="Nick.Tolimieri" w:date="2022-09-13T14:15:00Z"/>
                    <w:del w:id="11494" w:author="Nick.Tolimieri [2]" w:date="2022-09-14T11:37:00Z"/>
                    <w:rFonts w:ascii="Calibri" w:hAnsi="Calibri" w:cs="Calibri"/>
                    <w:color w:val="000000"/>
                    <w:sz w:val="22"/>
                    <w:szCs w:val="22"/>
                  </w:rPr>
                </w:rPrChange>
              </w:rPr>
              <w:pPrChange w:id="11495" w:author="Nick.Tolimieri" w:date="2022-09-13T14:15:00Z">
                <w:pPr>
                  <w:jc w:val="right"/>
                </w:pPr>
              </w:pPrChange>
            </w:pPr>
            <w:ins w:id="11496" w:author="Nick.Tolimieri" w:date="2022-09-13T14:15:00Z">
              <w:del w:id="11497" w:author="Nick.Tolimieri [2]" w:date="2022-09-14T11:37:00Z">
                <w:r w:rsidRPr="00F87AA6" w:rsidDel="008A61D3">
                  <w:rPr>
                    <w:rFonts w:asciiTheme="minorHAnsi" w:eastAsiaTheme="minorHAnsi" w:hAnsiTheme="minorHAnsi" w:cstheme="minorBidi"/>
                    <w:sz w:val="22"/>
                    <w:szCs w:val="22"/>
                    <w:rPrChange w:id="11498" w:author="Nick.Tolimieri" w:date="2022-09-13T14:15:00Z">
                      <w:rPr>
                        <w:rFonts w:ascii="Calibri" w:hAnsi="Calibri" w:cs="Calibri"/>
                        <w:color w:val="000000"/>
                        <w:sz w:val="22"/>
                        <w:szCs w:val="22"/>
                      </w:rPr>
                    </w:rPrChange>
                  </w:rPr>
                  <w:delText>13</w:delText>
                </w:r>
              </w:del>
            </w:ins>
          </w:p>
        </w:tc>
        <w:tc>
          <w:tcPr>
            <w:tcW w:w="960" w:type="dxa"/>
            <w:noWrap/>
            <w:hideMark/>
            <w:tcPrChange w:id="114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00" w:author="Nick.Tolimieri" w:date="2022-09-13T14:15:00Z"/>
                <w:del w:id="11501" w:author="Nick.Tolimieri [2]" w:date="2022-09-14T11:37:00Z"/>
                <w:rFonts w:asciiTheme="minorHAnsi" w:eastAsiaTheme="minorHAnsi" w:hAnsiTheme="minorHAnsi" w:cstheme="minorBidi"/>
                <w:sz w:val="22"/>
                <w:szCs w:val="22"/>
                <w:rPrChange w:id="11502" w:author="Nick.Tolimieri" w:date="2022-09-13T14:15:00Z">
                  <w:rPr>
                    <w:ins w:id="11503" w:author="Nick.Tolimieri" w:date="2022-09-13T14:15:00Z"/>
                    <w:del w:id="11504" w:author="Nick.Tolimieri [2]" w:date="2022-09-14T11:37:00Z"/>
                    <w:rFonts w:ascii="Calibri" w:hAnsi="Calibri" w:cs="Calibri"/>
                    <w:color w:val="000000"/>
                    <w:sz w:val="22"/>
                    <w:szCs w:val="22"/>
                  </w:rPr>
                </w:rPrChange>
              </w:rPr>
              <w:pPrChange w:id="11505" w:author="Nick.Tolimieri" w:date="2022-09-13T14:15:00Z">
                <w:pPr>
                  <w:jc w:val="right"/>
                </w:pPr>
              </w:pPrChange>
            </w:pPr>
            <w:ins w:id="11506" w:author="Nick.Tolimieri" w:date="2022-09-13T14:15:00Z">
              <w:del w:id="11507" w:author="Nick.Tolimieri [2]" w:date="2022-09-14T11:37:00Z">
                <w:r w:rsidRPr="00F87AA6" w:rsidDel="008A61D3">
                  <w:rPr>
                    <w:rFonts w:asciiTheme="minorHAnsi" w:eastAsiaTheme="minorHAnsi" w:hAnsiTheme="minorHAnsi" w:cstheme="minorBidi"/>
                    <w:sz w:val="22"/>
                    <w:szCs w:val="22"/>
                    <w:rPrChange w:id="11508" w:author="Nick.Tolimieri" w:date="2022-09-13T14:15:00Z">
                      <w:rPr>
                        <w:rFonts w:ascii="Calibri" w:hAnsi="Calibri" w:cs="Calibri"/>
                        <w:color w:val="000000"/>
                        <w:sz w:val="22"/>
                        <w:szCs w:val="22"/>
                      </w:rPr>
                    </w:rPrChange>
                  </w:rPr>
                  <w:delText>1.93</w:delText>
                </w:r>
              </w:del>
            </w:ins>
          </w:p>
        </w:tc>
        <w:tc>
          <w:tcPr>
            <w:tcW w:w="960" w:type="dxa"/>
            <w:noWrap/>
            <w:hideMark/>
            <w:tcPrChange w:id="115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10" w:author="Nick.Tolimieri" w:date="2022-09-13T14:15:00Z"/>
                <w:del w:id="11511" w:author="Nick.Tolimieri [2]" w:date="2022-09-14T11:37:00Z"/>
                <w:rFonts w:asciiTheme="minorHAnsi" w:eastAsiaTheme="minorHAnsi" w:hAnsiTheme="minorHAnsi" w:cstheme="minorBidi"/>
                <w:sz w:val="22"/>
                <w:szCs w:val="22"/>
                <w:rPrChange w:id="11512" w:author="Nick.Tolimieri" w:date="2022-09-13T14:15:00Z">
                  <w:rPr>
                    <w:ins w:id="11513" w:author="Nick.Tolimieri" w:date="2022-09-13T14:15:00Z"/>
                    <w:del w:id="11514" w:author="Nick.Tolimieri [2]" w:date="2022-09-14T11:37:00Z"/>
                    <w:rFonts w:ascii="Calibri" w:hAnsi="Calibri" w:cs="Calibri"/>
                    <w:color w:val="000000"/>
                    <w:sz w:val="22"/>
                    <w:szCs w:val="22"/>
                  </w:rPr>
                </w:rPrChange>
              </w:rPr>
              <w:pPrChange w:id="11515" w:author="Nick.Tolimieri" w:date="2022-09-13T14:15:00Z">
                <w:pPr>
                  <w:jc w:val="right"/>
                </w:pPr>
              </w:pPrChange>
            </w:pPr>
            <w:ins w:id="11516" w:author="Nick.Tolimieri" w:date="2022-09-13T14:15:00Z">
              <w:del w:id="11517" w:author="Nick.Tolimieri [2]" w:date="2022-09-14T11:37:00Z">
                <w:r w:rsidRPr="00F87AA6" w:rsidDel="008A61D3">
                  <w:rPr>
                    <w:rFonts w:asciiTheme="minorHAnsi" w:eastAsiaTheme="minorHAnsi" w:hAnsiTheme="minorHAnsi" w:cstheme="minorBidi"/>
                    <w:sz w:val="22"/>
                    <w:szCs w:val="22"/>
                    <w:rPrChange w:id="11518" w:author="Nick.Tolimieri" w:date="2022-09-13T14:15:00Z">
                      <w:rPr>
                        <w:rFonts w:ascii="Calibri" w:hAnsi="Calibri" w:cs="Calibri"/>
                        <w:color w:val="000000"/>
                        <w:sz w:val="22"/>
                        <w:szCs w:val="22"/>
                      </w:rPr>
                    </w:rPrChange>
                  </w:rPr>
                  <w:delText>0.32</w:delText>
                </w:r>
              </w:del>
            </w:ins>
          </w:p>
        </w:tc>
      </w:tr>
      <w:tr w:rsidR="00F87AA6" w:rsidRPr="00F87AA6" w:rsidDel="008A61D3" w:rsidTr="00F87AA6">
        <w:trPr>
          <w:divId w:val="1702248301"/>
          <w:trHeight w:val="300"/>
          <w:ins w:id="11519" w:author="Nick.Tolimieri" w:date="2022-09-13T14:15:00Z"/>
          <w:del w:id="11520" w:author="Nick.Tolimieri [2]" w:date="2022-09-14T11:37:00Z"/>
          <w:trPrChange w:id="11521" w:author="Nick.Tolimieri" w:date="2022-09-13T14:15:00Z">
            <w:trPr>
              <w:divId w:val="1702248301"/>
              <w:trHeight w:val="300"/>
            </w:trPr>
          </w:trPrChange>
        </w:trPr>
        <w:tc>
          <w:tcPr>
            <w:tcW w:w="960" w:type="dxa"/>
            <w:noWrap/>
            <w:hideMark/>
            <w:tcPrChange w:id="115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23" w:author="Nick.Tolimieri" w:date="2022-09-13T14:15:00Z"/>
                <w:del w:id="11524" w:author="Nick.Tolimieri [2]" w:date="2022-09-14T11:37:00Z"/>
                <w:rFonts w:asciiTheme="minorHAnsi" w:eastAsiaTheme="minorHAnsi" w:hAnsiTheme="minorHAnsi" w:cstheme="minorBidi"/>
                <w:sz w:val="22"/>
                <w:szCs w:val="22"/>
                <w:rPrChange w:id="11525" w:author="Nick.Tolimieri" w:date="2022-09-13T14:15:00Z">
                  <w:rPr>
                    <w:ins w:id="11526" w:author="Nick.Tolimieri" w:date="2022-09-13T14:15:00Z"/>
                    <w:del w:id="11527" w:author="Nick.Tolimieri [2]" w:date="2022-09-14T11:37:00Z"/>
                    <w:rFonts w:ascii="Calibri" w:hAnsi="Calibri" w:cs="Calibri"/>
                    <w:color w:val="000000"/>
                    <w:sz w:val="22"/>
                    <w:szCs w:val="22"/>
                  </w:rPr>
                </w:rPrChange>
              </w:rPr>
              <w:pPrChange w:id="11528" w:author="Nick.Tolimieri" w:date="2022-09-13T14:15:00Z">
                <w:pPr/>
              </w:pPrChange>
            </w:pPr>
            <w:ins w:id="11529" w:author="Nick.Tolimieri" w:date="2022-09-13T14:15:00Z">
              <w:del w:id="11530" w:author="Nick.Tolimieri [2]" w:date="2022-09-14T11:37:00Z">
                <w:r w:rsidRPr="00F87AA6" w:rsidDel="008A61D3">
                  <w:rPr>
                    <w:rFonts w:asciiTheme="minorHAnsi" w:eastAsiaTheme="minorHAnsi" w:hAnsiTheme="minorHAnsi" w:cstheme="minorBidi"/>
                    <w:sz w:val="22"/>
                    <w:szCs w:val="22"/>
                    <w:rPrChange w:id="11531"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5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33" w:author="Nick.Tolimieri" w:date="2022-09-13T14:15:00Z"/>
                <w:del w:id="11534" w:author="Nick.Tolimieri [2]" w:date="2022-09-14T11:37:00Z"/>
                <w:rFonts w:asciiTheme="minorHAnsi" w:eastAsiaTheme="minorHAnsi" w:hAnsiTheme="minorHAnsi" w:cstheme="minorBidi"/>
                <w:sz w:val="22"/>
                <w:szCs w:val="22"/>
                <w:rPrChange w:id="11535" w:author="Nick.Tolimieri" w:date="2022-09-13T14:15:00Z">
                  <w:rPr>
                    <w:ins w:id="11536" w:author="Nick.Tolimieri" w:date="2022-09-13T14:15:00Z"/>
                    <w:del w:id="11537" w:author="Nick.Tolimieri [2]" w:date="2022-09-14T11:37:00Z"/>
                    <w:rFonts w:ascii="Calibri" w:hAnsi="Calibri" w:cs="Calibri"/>
                    <w:color w:val="000000"/>
                    <w:sz w:val="22"/>
                    <w:szCs w:val="22"/>
                  </w:rPr>
                </w:rPrChange>
              </w:rPr>
              <w:pPrChange w:id="11538" w:author="Nick.Tolimieri" w:date="2022-09-13T14:15:00Z">
                <w:pPr>
                  <w:jc w:val="right"/>
                </w:pPr>
              </w:pPrChange>
            </w:pPr>
            <w:ins w:id="11539" w:author="Nick.Tolimieri" w:date="2022-09-13T14:15:00Z">
              <w:del w:id="11540" w:author="Nick.Tolimieri [2]" w:date="2022-09-14T11:37:00Z">
                <w:r w:rsidRPr="00F87AA6" w:rsidDel="008A61D3">
                  <w:rPr>
                    <w:rFonts w:asciiTheme="minorHAnsi" w:eastAsiaTheme="minorHAnsi" w:hAnsiTheme="minorHAnsi" w:cstheme="minorBidi"/>
                    <w:sz w:val="22"/>
                    <w:szCs w:val="22"/>
                    <w:rPrChange w:id="11541" w:author="Nick.Tolimieri" w:date="2022-09-13T14:15:00Z">
                      <w:rPr>
                        <w:rFonts w:ascii="Calibri" w:hAnsi="Calibri" w:cs="Calibri"/>
                        <w:color w:val="000000"/>
                        <w:sz w:val="22"/>
                        <w:szCs w:val="22"/>
                      </w:rPr>
                    </w:rPrChange>
                  </w:rPr>
                  <w:delText>2020</w:delText>
                </w:r>
              </w:del>
            </w:ins>
          </w:p>
        </w:tc>
        <w:tc>
          <w:tcPr>
            <w:tcW w:w="960" w:type="dxa"/>
            <w:noWrap/>
            <w:hideMark/>
            <w:tcPrChange w:id="115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43" w:author="Nick.Tolimieri" w:date="2022-09-13T14:15:00Z"/>
                <w:del w:id="11544" w:author="Nick.Tolimieri [2]" w:date="2022-09-14T11:37:00Z"/>
                <w:rFonts w:asciiTheme="minorHAnsi" w:eastAsiaTheme="minorHAnsi" w:hAnsiTheme="minorHAnsi" w:cstheme="minorBidi"/>
                <w:sz w:val="22"/>
                <w:szCs w:val="22"/>
                <w:rPrChange w:id="11545" w:author="Nick.Tolimieri" w:date="2022-09-13T14:15:00Z">
                  <w:rPr>
                    <w:ins w:id="11546" w:author="Nick.Tolimieri" w:date="2022-09-13T14:15:00Z"/>
                    <w:del w:id="11547" w:author="Nick.Tolimieri [2]" w:date="2022-09-14T11:37:00Z"/>
                    <w:rFonts w:ascii="Calibri" w:hAnsi="Calibri" w:cs="Calibri"/>
                    <w:color w:val="000000"/>
                    <w:sz w:val="22"/>
                    <w:szCs w:val="22"/>
                  </w:rPr>
                </w:rPrChange>
              </w:rPr>
              <w:pPrChange w:id="11548" w:author="Nick.Tolimieri" w:date="2022-09-13T14:15:00Z">
                <w:pPr>
                  <w:jc w:val="right"/>
                </w:pPr>
              </w:pPrChange>
            </w:pPr>
            <w:ins w:id="11549" w:author="Nick.Tolimieri" w:date="2022-09-13T14:15:00Z">
              <w:del w:id="11550" w:author="Nick.Tolimieri [2]" w:date="2022-09-14T11:37:00Z">
                <w:r w:rsidRPr="00F87AA6" w:rsidDel="008A61D3">
                  <w:rPr>
                    <w:rFonts w:asciiTheme="minorHAnsi" w:eastAsiaTheme="minorHAnsi" w:hAnsiTheme="minorHAnsi" w:cstheme="minorBidi"/>
                    <w:sz w:val="22"/>
                    <w:szCs w:val="22"/>
                    <w:rPrChange w:id="11551" w:author="Nick.Tolimieri" w:date="2022-09-13T14:15:00Z">
                      <w:rPr>
                        <w:rFonts w:ascii="Calibri" w:hAnsi="Calibri" w:cs="Calibri"/>
                        <w:color w:val="000000"/>
                        <w:sz w:val="22"/>
                        <w:szCs w:val="22"/>
                      </w:rPr>
                    </w:rPrChange>
                  </w:rPr>
                  <w:delText>0</w:delText>
                </w:r>
              </w:del>
            </w:ins>
          </w:p>
        </w:tc>
        <w:tc>
          <w:tcPr>
            <w:tcW w:w="960" w:type="dxa"/>
            <w:noWrap/>
            <w:hideMark/>
            <w:tcPrChange w:id="115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53" w:author="Nick.Tolimieri" w:date="2022-09-13T14:15:00Z"/>
                <w:del w:id="11554" w:author="Nick.Tolimieri [2]" w:date="2022-09-14T11:37:00Z"/>
                <w:rFonts w:asciiTheme="minorHAnsi" w:eastAsiaTheme="minorHAnsi" w:hAnsiTheme="minorHAnsi" w:cstheme="minorBidi"/>
                <w:sz w:val="22"/>
                <w:szCs w:val="22"/>
                <w:rPrChange w:id="11555" w:author="Nick.Tolimieri" w:date="2022-09-13T14:15:00Z">
                  <w:rPr>
                    <w:ins w:id="11556" w:author="Nick.Tolimieri" w:date="2022-09-13T14:15:00Z"/>
                    <w:del w:id="11557" w:author="Nick.Tolimieri [2]" w:date="2022-09-14T11:37:00Z"/>
                    <w:rFonts w:ascii="Calibri" w:hAnsi="Calibri" w:cs="Calibri"/>
                    <w:color w:val="000000"/>
                    <w:sz w:val="22"/>
                    <w:szCs w:val="22"/>
                  </w:rPr>
                </w:rPrChange>
              </w:rPr>
              <w:pPrChange w:id="11558" w:author="Nick.Tolimieri" w:date="2022-09-13T14:15:00Z">
                <w:pPr>
                  <w:jc w:val="right"/>
                </w:pPr>
              </w:pPrChange>
            </w:pPr>
            <w:ins w:id="11559" w:author="Nick.Tolimieri" w:date="2022-09-13T14:15:00Z">
              <w:del w:id="11560" w:author="Nick.Tolimieri [2]" w:date="2022-09-14T11:37:00Z">
                <w:r w:rsidRPr="00F87AA6" w:rsidDel="008A61D3">
                  <w:rPr>
                    <w:rFonts w:asciiTheme="minorHAnsi" w:eastAsiaTheme="minorHAnsi" w:hAnsiTheme="minorHAnsi" w:cstheme="minorBidi"/>
                    <w:sz w:val="22"/>
                    <w:szCs w:val="22"/>
                    <w:rPrChange w:id="11561" w:author="Nick.Tolimieri" w:date="2022-09-13T14:15:00Z">
                      <w:rPr>
                        <w:rFonts w:ascii="Calibri" w:hAnsi="Calibri" w:cs="Calibri"/>
                        <w:color w:val="000000"/>
                        <w:sz w:val="22"/>
                        <w:szCs w:val="22"/>
                      </w:rPr>
                    </w:rPrChange>
                  </w:rPr>
                  <w:delText>27</w:delText>
                </w:r>
              </w:del>
            </w:ins>
          </w:p>
        </w:tc>
        <w:tc>
          <w:tcPr>
            <w:tcW w:w="960" w:type="dxa"/>
            <w:noWrap/>
            <w:hideMark/>
            <w:tcPrChange w:id="115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63" w:author="Nick.Tolimieri" w:date="2022-09-13T14:15:00Z"/>
                <w:del w:id="11564" w:author="Nick.Tolimieri [2]" w:date="2022-09-14T11:37:00Z"/>
                <w:rFonts w:asciiTheme="minorHAnsi" w:eastAsiaTheme="minorHAnsi" w:hAnsiTheme="minorHAnsi" w:cstheme="minorBidi"/>
                <w:sz w:val="22"/>
                <w:szCs w:val="22"/>
                <w:rPrChange w:id="11565" w:author="Nick.Tolimieri" w:date="2022-09-13T14:15:00Z">
                  <w:rPr>
                    <w:ins w:id="11566" w:author="Nick.Tolimieri" w:date="2022-09-13T14:15:00Z"/>
                    <w:del w:id="11567" w:author="Nick.Tolimieri [2]" w:date="2022-09-14T11:37:00Z"/>
                    <w:rFonts w:ascii="Calibri" w:hAnsi="Calibri" w:cs="Calibri"/>
                    <w:color w:val="000000"/>
                    <w:sz w:val="22"/>
                    <w:szCs w:val="22"/>
                  </w:rPr>
                </w:rPrChange>
              </w:rPr>
              <w:pPrChange w:id="11568" w:author="Nick.Tolimieri" w:date="2022-09-13T14:15:00Z">
                <w:pPr>
                  <w:jc w:val="right"/>
                </w:pPr>
              </w:pPrChange>
            </w:pPr>
            <w:ins w:id="11569" w:author="Nick.Tolimieri" w:date="2022-09-13T14:15:00Z">
              <w:del w:id="11570" w:author="Nick.Tolimieri [2]" w:date="2022-09-14T11:37:00Z">
                <w:r w:rsidRPr="00F87AA6" w:rsidDel="008A61D3">
                  <w:rPr>
                    <w:rFonts w:asciiTheme="minorHAnsi" w:eastAsiaTheme="minorHAnsi" w:hAnsiTheme="minorHAnsi" w:cstheme="minorBidi"/>
                    <w:sz w:val="22"/>
                    <w:szCs w:val="22"/>
                    <w:rPrChange w:id="11571" w:author="Nick.Tolimieri" w:date="2022-09-13T14:15:00Z">
                      <w:rPr>
                        <w:rFonts w:ascii="Calibri" w:hAnsi="Calibri" w:cs="Calibri"/>
                        <w:color w:val="000000"/>
                        <w:sz w:val="22"/>
                        <w:szCs w:val="22"/>
                      </w:rPr>
                    </w:rPrChange>
                  </w:rPr>
                  <w:delText>1</w:delText>
                </w:r>
              </w:del>
            </w:ins>
          </w:p>
        </w:tc>
        <w:tc>
          <w:tcPr>
            <w:tcW w:w="960" w:type="dxa"/>
            <w:noWrap/>
            <w:hideMark/>
            <w:tcPrChange w:id="115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73" w:author="Nick.Tolimieri" w:date="2022-09-13T14:15:00Z"/>
                <w:del w:id="11574" w:author="Nick.Tolimieri [2]" w:date="2022-09-14T11:37:00Z"/>
                <w:rFonts w:asciiTheme="minorHAnsi" w:eastAsiaTheme="minorHAnsi" w:hAnsiTheme="minorHAnsi" w:cstheme="minorBidi"/>
                <w:sz w:val="22"/>
                <w:szCs w:val="22"/>
                <w:rPrChange w:id="11575" w:author="Nick.Tolimieri" w:date="2022-09-13T14:15:00Z">
                  <w:rPr>
                    <w:ins w:id="11576" w:author="Nick.Tolimieri" w:date="2022-09-13T14:15:00Z"/>
                    <w:del w:id="11577" w:author="Nick.Tolimieri [2]" w:date="2022-09-14T11:37:00Z"/>
                    <w:rFonts w:ascii="Calibri" w:hAnsi="Calibri" w:cs="Calibri"/>
                    <w:color w:val="000000"/>
                    <w:sz w:val="22"/>
                    <w:szCs w:val="22"/>
                  </w:rPr>
                </w:rPrChange>
              </w:rPr>
              <w:pPrChange w:id="11578" w:author="Nick.Tolimieri" w:date="2022-09-13T14:15:00Z">
                <w:pPr>
                  <w:jc w:val="right"/>
                </w:pPr>
              </w:pPrChange>
            </w:pPr>
            <w:ins w:id="11579" w:author="Nick.Tolimieri" w:date="2022-09-13T14:15:00Z">
              <w:del w:id="11580" w:author="Nick.Tolimieri [2]" w:date="2022-09-14T11:37:00Z">
                <w:r w:rsidRPr="00F87AA6" w:rsidDel="008A61D3">
                  <w:rPr>
                    <w:rFonts w:asciiTheme="minorHAnsi" w:eastAsiaTheme="minorHAnsi" w:hAnsiTheme="minorHAnsi" w:cstheme="minorBidi"/>
                    <w:sz w:val="22"/>
                    <w:szCs w:val="22"/>
                    <w:rPrChange w:id="11581" w:author="Nick.Tolimieri" w:date="2022-09-13T14:15:00Z">
                      <w:rPr>
                        <w:rFonts w:ascii="Calibri" w:hAnsi="Calibri" w:cs="Calibri"/>
                        <w:color w:val="000000"/>
                        <w:sz w:val="22"/>
                        <w:szCs w:val="22"/>
                      </w:rPr>
                    </w:rPrChange>
                  </w:rPr>
                  <w:delText>21</w:delText>
                </w:r>
              </w:del>
            </w:ins>
          </w:p>
        </w:tc>
        <w:tc>
          <w:tcPr>
            <w:tcW w:w="960" w:type="dxa"/>
            <w:noWrap/>
            <w:hideMark/>
            <w:tcPrChange w:id="115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83" w:author="Nick.Tolimieri" w:date="2022-09-13T14:15:00Z"/>
                <w:del w:id="11584" w:author="Nick.Tolimieri [2]" w:date="2022-09-14T11:37:00Z"/>
                <w:rFonts w:asciiTheme="minorHAnsi" w:eastAsiaTheme="minorHAnsi" w:hAnsiTheme="minorHAnsi" w:cstheme="minorBidi"/>
                <w:sz w:val="22"/>
                <w:szCs w:val="22"/>
                <w:rPrChange w:id="11585" w:author="Nick.Tolimieri" w:date="2022-09-13T14:15:00Z">
                  <w:rPr>
                    <w:ins w:id="11586" w:author="Nick.Tolimieri" w:date="2022-09-13T14:15:00Z"/>
                    <w:del w:id="11587" w:author="Nick.Tolimieri [2]" w:date="2022-09-14T11:37:00Z"/>
                    <w:rFonts w:ascii="Calibri" w:hAnsi="Calibri" w:cs="Calibri"/>
                    <w:color w:val="000000"/>
                    <w:sz w:val="22"/>
                    <w:szCs w:val="22"/>
                  </w:rPr>
                </w:rPrChange>
              </w:rPr>
              <w:pPrChange w:id="11588" w:author="Nick.Tolimieri" w:date="2022-09-13T14:15:00Z">
                <w:pPr>
                  <w:jc w:val="right"/>
                </w:pPr>
              </w:pPrChange>
            </w:pPr>
            <w:ins w:id="11589" w:author="Nick.Tolimieri" w:date="2022-09-13T14:15:00Z">
              <w:del w:id="11590" w:author="Nick.Tolimieri [2]" w:date="2022-09-14T11:37:00Z">
                <w:r w:rsidRPr="00F87AA6" w:rsidDel="008A61D3">
                  <w:rPr>
                    <w:rFonts w:asciiTheme="minorHAnsi" w:eastAsiaTheme="minorHAnsi" w:hAnsiTheme="minorHAnsi" w:cstheme="minorBidi"/>
                    <w:sz w:val="22"/>
                    <w:szCs w:val="22"/>
                    <w:rPrChange w:id="11591" w:author="Nick.Tolimieri" w:date="2022-09-13T14:15:00Z">
                      <w:rPr>
                        <w:rFonts w:ascii="Calibri" w:hAnsi="Calibri" w:cs="Calibri"/>
                        <w:color w:val="000000"/>
                        <w:sz w:val="22"/>
                        <w:szCs w:val="22"/>
                      </w:rPr>
                    </w:rPrChange>
                  </w:rPr>
                  <w:delText>21</w:delText>
                </w:r>
              </w:del>
            </w:ins>
          </w:p>
        </w:tc>
        <w:tc>
          <w:tcPr>
            <w:tcW w:w="960" w:type="dxa"/>
            <w:noWrap/>
            <w:hideMark/>
            <w:tcPrChange w:id="115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593" w:author="Nick.Tolimieri" w:date="2022-09-13T14:15:00Z"/>
                <w:del w:id="11594" w:author="Nick.Tolimieri [2]" w:date="2022-09-14T11:37:00Z"/>
                <w:rFonts w:asciiTheme="minorHAnsi" w:eastAsiaTheme="minorHAnsi" w:hAnsiTheme="minorHAnsi" w:cstheme="minorBidi"/>
                <w:sz w:val="22"/>
                <w:szCs w:val="22"/>
                <w:rPrChange w:id="11595" w:author="Nick.Tolimieri" w:date="2022-09-13T14:15:00Z">
                  <w:rPr>
                    <w:ins w:id="11596" w:author="Nick.Tolimieri" w:date="2022-09-13T14:15:00Z"/>
                    <w:del w:id="11597" w:author="Nick.Tolimieri [2]" w:date="2022-09-14T11:37:00Z"/>
                    <w:rFonts w:ascii="Calibri" w:hAnsi="Calibri" w:cs="Calibri"/>
                    <w:color w:val="000000"/>
                    <w:sz w:val="22"/>
                    <w:szCs w:val="22"/>
                  </w:rPr>
                </w:rPrChange>
              </w:rPr>
              <w:pPrChange w:id="11598" w:author="Nick.Tolimieri" w:date="2022-09-13T14:15:00Z">
                <w:pPr>
                  <w:jc w:val="right"/>
                </w:pPr>
              </w:pPrChange>
            </w:pPr>
            <w:ins w:id="11599" w:author="Nick.Tolimieri" w:date="2022-09-13T14:15:00Z">
              <w:del w:id="11600" w:author="Nick.Tolimieri [2]" w:date="2022-09-14T11:37:00Z">
                <w:r w:rsidRPr="00F87AA6" w:rsidDel="008A61D3">
                  <w:rPr>
                    <w:rFonts w:asciiTheme="minorHAnsi" w:eastAsiaTheme="minorHAnsi" w:hAnsiTheme="minorHAnsi" w:cstheme="minorBidi"/>
                    <w:sz w:val="22"/>
                    <w:szCs w:val="22"/>
                    <w:rPrChange w:id="11601" w:author="Nick.Tolimieri" w:date="2022-09-13T14:15:00Z">
                      <w:rPr>
                        <w:rFonts w:ascii="Calibri" w:hAnsi="Calibri" w:cs="Calibri"/>
                        <w:color w:val="000000"/>
                        <w:sz w:val="22"/>
                        <w:szCs w:val="22"/>
                      </w:rPr>
                    </w:rPrChange>
                  </w:rPr>
                  <w:delText>21</w:delText>
                </w:r>
              </w:del>
            </w:ins>
          </w:p>
        </w:tc>
        <w:tc>
          <w:tcPr>
            <w:tcW w:w="960" w:type="dxa"/>
            <w:noWrap/>
            <w:hideMark/>
            <w:tcPrChange w:id="116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03" w:author="Nick.Tolimieri" w:date="2022-09-13T14:15:00Z"/>
                <w:del w:id="11604" w:author="Nick.Tolimieri [2]" w:date="2022-09-14T11:37:00Z"/>
                <w:rFonts w:asciiTheme="minorHAnsi" w:eastAsiaTheme="minorHAnsi" w:hAnsiTheme="minorHAnsi" w:cstheme="minorBidi"/>
                <w:sz w:val="22"/>
                <w:szCs w:val="22"/>
                <w:rPrChange w:id="11605" w:author="Nick.Tolimieri" w:date="2022-09-13T14:15:00Z">
                  <w:rPr>
                    <w:ins w:id="11606" w:author="Nick.Tolimieri" w:date="2022-09-13T14:15:00Z"/>
                    <w:del w:id="11607" w:author="Nick.Tolimieri [2]" w:date="2022-09-14T11:37:00Z"/>
                    <w:rFonts w:ascii="Calibri" w:hAnsi="Calibri" w:cs="Calibri"/>
                    <w:color w:val="000000"/>
                    <w:sz w:val="22"/>
                    <w:szCs w:val="22"/>
                  </w:rPr>
                </w:rPrChange>
              </w:rPr>
              <w:pPrChange w:id="11608" w:author="Nick.Tolimieri" w:date="2022-09-13T14:15:00Z">
                <w:pPr>
                  <w:jc w:val="right"/>
                </w:pPr>
              </w:pPrChange>
            </w:pPr>
            <w:ins w:id="11609" w:author="Nick.Tolimieri" w:date="2022-09-13T14:15:00Z">
              <w:del w:id="11610" w:author="Nick.Tolimieri [2]" w:date="2022-09-14T11:37:00Z">
                <w:r w:rsidRPr="00F87AA6" w:rsidDel="008A61D3">
                  <w:rPr>
                    <w:rFonts w:asciiTheme="minorHAnsi" w:eastAsiaTheme="minorHAnsi" w:hAnsiTheme="minorHAnsi" w:cstheme="minorBidi"/>
                    <w:sz w:val="22"/>
                    <w:szCs w:val="22"/>
                    <w:rPrChange w:id="11611" w:author="Nick.Tolimieri" w:date="2022-09-13T14:15:00Z">
                      <w:rPr>
                        <w:rFonts w:ascii="Calibri" w:hAnsi="Calibri" w:cs="Calibri"/>
                        <w:color w:val="000000"/>
                        <w:sz w:val="22"/>
                        <w:szCs w:val="22"/>
                      </w:rPr>
                    </w:rPrChange>
                  </w:rPr>
                  <w:delText>1.89</w:delText>
                </w:r>
              </w:del>
            </w:ins>
          </w:p>
        </w:tc>
        <w:tc>
          <w:tcPr>
            <w:tcW w:w="960" w:type="dxa"/>
            <w:noWrap/>
            <w:hideMark/>
            <w:tcPrChange w:id="116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13" w:author="Nick.Tolimieri" w:date="2022-09-13T14:15:00Z"/>
                <w:del w:id="11614" w:author="Nick.Tolimieri [2]" w:date="2022-09-14T11:37:00Z"/>
                <w:rFonts w:asciiTheme="minorHAnsi" w:eastAsiaTheme="minorHAnsi" w:hAnsiTheme="minorHAnsi" w:cstheme="minorBidi"/>
                <w:sz w:val="22"/>
                <w:szCs w:val="22"/>
                <w:rPrChange w:id="11615" w:author="Nick.Tolimieri" w:date="2022-09-13T14:15:00Z">
                  <w:rPr>
                    <w:ins w:id="11616" w:author="Nick.Tolimieri" w:date="2022-09-13T14:15:00Z"/>
                    <w:del w:id="11617" w:author="Nick.Tolimieri [2]" w:date="2022-09-14T11:37:00Z"/>
                    <w:rFonts w:ascii="Calibri" w:hAnsi="Calibri" w:cs="Calibri"/>
                    <w:color w:val="000000"/>
                    <w:sz w:val="22"/>
                    <w:szCs w:val="22"/>
                  </w:rPr>
                </w:rPrChange>
              </w:rPr>
              <w:pPrChange w:id="11618" w:author="Nick.Tolimieri" w:date="2022-09-13T14:15:00Z">
                <w:pPr>
                  <w:jc w:val="right"/>
                </w:pPr>
              </w:pPrChange>
            </w:pPr>
            <w:ins w:id="11619" w:author="Nick.Tolimieri" w:date="2022-09-13T14:15:00Z">
              <w:del w:id="11620" w:author="Nick.Tolimieri [2]" w:date="2022-09-14T11:37:00Z">
                <w:r w:rsidRPr="00F87AA6" w:rsidDel="008A61D3">
                  <w:rPr>
                    <w:rFonts w:asciiTheme="minorHAnsi" w:eastAsiaTheme="minorHAnsi" w:hAnsiTheme="minorHAnsi" w:cstheme="minorBidi"/>
                    <w:sz w:val="22"/>
                    <w:szCs w:val="22"/>
                    <w:rPrChange w:id="11621" w:author="Nick.Tolimieri" w:date="2022-09-13T14:15:00Z">
                      <w:rPr>
                        <w:rFonts w:ascii="Calibri" w:hAnsi="Calibri" w:cs="Calibri"/>
                        <w:color w:val="000000"/>
                        <w:sz w:val="22"/>
                        <w:szCs w:val="22"/>
                      </w:rPr>
                    </w:rPrChange>
                  </w:rPr>
                  <w:delText>0.64</w:delText>
                </w:r>
              </w:del>
            </w:ins>
          </w:p>
        </w:tc>
      </w:tr>
      <w:tr w:rsidR="00F87AA6" w:rsidRPr="00F87AA6" w:rsidDel="008A61D3" w:rsidTr="00F87AA6">
        <w:trPr>
          <w:divId w:val="1702248301"/>
          <w:trHeight w:val="300"/>
          <w:ins w:id="11622" w:author="Nick.Tolimieri" w:date="2022-09-13T14:15:00Z"/>
          <w:del w:id="11623" w:author="Nick.Tolimieri [2]" w:date="2022-09-14T11:37:00Z"/>
          <w:trPrChange w:id="11624" w:author="Nick.Tolimieri" w:date="2022-09-13T14:15:00Z">
            <w:trPr>
              <w:divId w:val="1702248301"/>
              <w:trHeight w:val="300"/>
            </w:trPr>
          </w:trPrChange>
        </w:trPr>
        <w:tc>
          <w:tcPr>
            <w:tcW w:w="960" w:type="dxa"/>
            <w:noWrap/>
            <w:hideMark/>
            <w:tcPrChange w:id="116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26" w:author="Nick.Tolimieri" w:date="2022-09-13T14:15:00Z"/>
                <w:del w:id="11627" w:author="Nick.Tolimieri [2]" w:date="2022-09-14T11:37:00Z"/>
                <w:rFonts w:asciiTheme="minorHAnsi" w:eastAsiaTheme="minorHAnsi" w:hAnsiTheme="minorHAnsi" w:cstheme="minorBidi"/>
                <w:sz w:val="22"/>
                <w:szCs w:val="22"/>
                <w:rPrChange w:id="11628" w:author="Nick.Tolimieri" w:date="2022-09-13T14:15:00Z">
                  <w:rPr>
                    <w:ins w:id="11629" w:author="Nick.Tolimieri" w:date="2022-09-13T14:15:00Z"/>
                    <w:del w:id="11630" w:author="Nick.Tolimieri [2]" w:date="2022-09-14T11:37:00Z"/>
                    <w:rFonts w:ascii="Calibri" w:hAnsi="Calibri" w:cs="Calibri"/>
                    <w:color w:val="000000"/>
                    <w:sz w:val="22"/>
                    <w:szCs w:val="22"/>
                  </w:rPr>
                </w:rPrChange>
              </w:rPr>
              <w:pPrChange w:id="11631" w:author="Nick.Tolimieri" w:date="2022-09-13T14:15:00Z">
                <w:pPr/>
              </w:pPrChange>
            </w:pPr>
            <w:ins w:id="11632" w:author="Nick.Tolimieri" w:date="2022-09-13T14:15:00Z">
              <w:del w:id="11633" w:author="Nick.Tolimieri [2]" w:date="2022-09-14T11:37:00Z">
                <w:r w:rsidRPr="00F87AA6" w:rsidDel="008A61D3">
                  <w:rPr>
                    <w:rFonts w:asciiTheme="minorHAnsi" w:eastAsiaTheme="minorHAnsi" w:hAnsiTheme="minorHAnsi" w:cstheme="minorBidi"/>
                    <w:sz w:val="22"/>
                    <w:szCs w:val="22"/>
                    <w:rPrChange w:id="11634" w:author="Nick.Tolimieri" w:date="2022-09-13T14:15:00Z">
                      <w:rPr>
                        <w:rFonts w:ascii="Calibri" w:hAnsi="Calibri" w:cs="Calibri"/>
                        <w:color w:val="000000"/>
                        <w:sz w:val="22"/>
                        <w:szCs w:val="22"/>
                      </w:rPr>
                    </w:rPrChange>
                  </w:rPr>
                  <w:delText>Tatoosh Is. &amp; Neah B.</w:delText>
                </w:r>
              </w:del>
            </w:ins>
          </w:p>
        </w:tc>
        <w:tc>
          <w:tcPr>
            <w:tcW w:w="960" w:type="dxa"/>
            <w:noWrap/>
            <w:hideMark/>
            <w:tcPrChange w:id="116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36" w:author="Nick.Tolimieri" w:date="2022-09-13T14:15:00Z"/>
                <w:del w:id="11637" w:author="Nick.Tolimieri [2]" w:date="2022-09-14T11:37:00Z"/>
                <w:rFonts w:asciiTheme="minorHAnsi" w:eastAsiaTheme="minorHAnsi" w:hAnsiTheme="minorHAnsi" w:cstheme="minorBidi"/>
                <w:sz w:val="22"/>
                <w:szCs w:val="22"/>
                <w:rPrChange w:id="11638" w:author="Nick.Tolimieri" w:date="2022-09-13T14:15:00Z">
                  <w:rPr>
                    <w:ins w:id="11639" w:author="Nick.Tolimieri" w:date="2022-09-13T14:15:00Z"/>
                    <w:del w:id="11640" w:author="Nick.Tolimieri [2]" w:date="2022-09-14T11:37:00Z"/>
                    <w:rFonts w:ascii="Calibri" w:hAnsi="Calibri" w:cs="Calibri"/>
                    <w:color w:val="000000"/>
                    <w:sz w:val="22"/>
                    <w:szCs w:val="22"/>
                  </w:rPr>
                </w:rPrChange>
              </w:rPr>
              <w:pPrChange w:id="11641" w:author="Nick.Tolimieri" w:date="2022-09-13T14:15:00Z">
                <w:pPr>
                  <w:jc w:val="right"/>
                </w:pPr>
              </w:pPrChange>
            </w:pPr>
            <w:ins w:id="11642" w:author="Nick.Tolimieri" w:date="2022-09-13T14:15:00Z">
              <w:del w:id="11643" w:author="Nick.Tolimieri [2]" w:date="2022-09-14T11:37:00Z">
                <w:r w:rsidRPr="00F87AA6" w:rsidDel="008A61D3">
                  <w:rPr>
                    <w:rFonts w:asciiTheme="minorHAnsi" w:eastAsiaTheme="minorHAnsi" w:hAnsiTheme="minorHAnsi" w:cstheme="minorBidi"/>
                    <w:sz w:val="22"/>
                    <w:szCs w:val="22"/>
                    <w:rPrChange w:id="11644" w:author="Nick.Tolimieri" w:date="2022-09-13T14:15:00Z">
                      <w:rPr>
                        <w:rFonts w:ascii="Calibri" w:hAnsi="Calibri" w:cs="Calibri"/>
                        <w:color w:val="000000"/>
                        <w:sz w:val="22"/>
                        <w:szCs w:val="22"/>
                      </w:rPr>
                    </w:rPrChange>
                  </w:rPr>
                  <w:delText>2021</w:delText>
                </w:r>
              </w:del>
            </w:ins>
          </w:p>
        </w:tc>
        <w:tc>
          <w:tcPr>
            <w:tcW w:w="960" w:type="dxa"/>
            <w:noWrap/>
            <w:hideMark/>
            <w:tcPrChange w:id="116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46" w:author="Nick.Tolimieri" w:date="2022-09-13T14:15:00Z"/>
                <w:del w:id="11647" w:author="Nick.Tolimieri [2]" w:date="2022-09-14T11:37:00Z"/>
                <w:rFonts w:asciiTheme="minorHAnsi" w:eastAsiaTheme="minorHAnsi" w:hAnsiTheme="minorHAnsi" w:cstheme="minorBidi"/>
                <w:sz w:val="22"/>
                <w:szCs w:val="22"/>
                <w:rPrChange w:id="11648" w:author="Nick.Tolimieri" w:date="2022-09-13T14:15:00Z">
                  <w:rPr>
                    <w:ins w:id="11649" w:author="Nick.Tolimieri" w:date="2022-09-13T14:15:00Z"/>
                    <w:del w:id="11650" w:author="Nick.Tolimieri [2]" w:date="2022-09-14T11:37:00Z"/>
                    <w:rFonts w:ascii="Calibri" w:hAnsi="Calibri" w:cs="Calibri"/>
                    <w:color w:val="000000"/>
                    <w:sz w:val="22"/>
                    <w:szCs w:val="22"/>
                  </w:rPr>
                </w:rPrChange>
              </w:rPr>
              <w:pPrChange w:id="11651" w:author="Nick.Tolimieri" w:date="2022-09-13T14:15:00Z">
                <w:pPr>
                  <w:jc w:val="right"/>
                </w:pPr>
              </w:pPrChange>
            </w:pPr>
            <w:ins w:id="11652" w:author="Nick.Tolimieri" w:date="2022-09-13T14:15:00Z">
              <w:del w:id="11653" w:author="Nick.Tolimieri [2]" w:date="2022-09-14T11:37:00Z">
                <w:r w:rsidRPr="00F87AA6" w:rsidDel="008A61D3">
                  <w:rPr>
                    <w:rFonts w:asciiTheme="minorHAnsi" w:eastAsiaTheme="minorHAnsi" w:hAnsiTheme="minorHAnsi" w:cstheme="minorBidi"/>
                    <w:sz w:val="22"/>
                    <w:szCs w:val="22"/>
                    <w:rPrChange w:id="11654" w:author="Nick.Tolimieri" w:date="2022-09-13T14:15:00Z">
                      <w:rPr>
                        <w:rFonts w:ascii="Calibri" w:hAnsi="Calibri" w:cs="Calibri"/>
                        <w:color w:val="000000"/>
                        <w:sz w:val="22"/>
                        <w:szCs w:val="22"/>
                      </w:rPr>
                    </w:rPrChange>
                  </w:rPr>
                  <w:delText>0</w:delText>
                </w:r>
              </w:del>
            </w:ins>
          </w:p>
        </w:tc>
        <w:tc>
          <w:tcPr>
            <w:tcW w:w="960" w:type="dxa"/>
            <w:noWrap/>
            <w:hideMark/>
            <w:tcPrChange w:id="116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56" w:author="Nick.Tolimieri" w:date="2022-09-13T14:15:00Z"/>
                <w:del w:id="11657" w:author="Nick.Tolimieri [2]" w:date="2022-09-14T11:37:00Z"/>
                <w:rFonts w:asciiTheme="minorHAnsi" w:eastAsiaTheme="minorHAnsi" w:hAnsiTheme="minorHAnsi" w:cstheme="minorBidi"/>
                <w:sz w:val="22"/>
                <w:szCs w:val="22"/>
                <w:rPrChange w:id="11658" w:author="Nick.Tolimieri" w:date="2022-09-13T14:15:00Z">
                  <w:rPr>
                    <w:ins w:id="11659" w:author="Nick.Tolimieri" w:date="2022-09-13T14:15:00Z"/>
                    <w:del w:id="11660" w:author="Nick.Tolimieri [2]" w:date="2022-09-14T11:37:00Z"/>
                    <w:rFonts w:ascii="Calibri" w:hAnsi="Calibri" w:cs="Calibri"/>
                    <w:color w:val="000000"/>
                    <w:sz w:val="22"/>
                    <w:szCs w:val="22"/>
                  </w:rPr>
                </w:rPrChange>
              </w:rPr>
              <w:pPrChange w:id="11661" w:author="Nick.Tolimieri" w:date="2022-09-13T14:15:00Z">
                <w:pPr>
                  <w:jc w:val="right"/>
                </w:pPr>
              </w:pPrChange>
            </w:pPr>
            <w:ins w:id="11662" w:author="Nick.Tolimieri" w:date="2022-09-13T14:15:00Z">
              <w:del w:id="11663" w:author="Nick.Tolimieri [2]" w:date="2022-09-14T11:37:00Z">
                <w:r w:rsidRPr="00F87AA6" w:rsidDel="008A61D3">
                  <w:rPr>
                    <w:rFonts w:asciiTheme="minorHAnsi" w:eastAsiaTheme="minorHAnsi" w:hAnsiTheme="minorHAnsi" w:cstheme="minorBidi"/>
                    <w:sz w:val="22"/>
                    <w:szCs w:val="22"/>
                    <w:rPrChange w:id="11664" w:author="Nick.Tolimieri" w:date="2022-09-13T14:15:00Z">
                      <w:rPr>
                        <w:rFonts w:ascii="Calibri" w:hAnsi="Calibri" w:cs="Calibri"/>
                        <w:color w:val="000000"/>
                        <w:sz w:val="22"/>
                        <w:szCs w:val="22"/>
                      </w:rPr>
                    </w:rPrChange>
                  </w:rPr>
                  <w:delText>28</w:delText>
                </w:r>
              </w:del>
            </w:ins>
          </w:p>
        </w:tc>
        <w:tc>
          <w:tcPr>
            <w:tcW w:w="960" w:type="dxa"/>
            <w:noWrap/>
            <w:hideMark/>
            <w:tcPrChange w:id="116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66" w:author="Nick.Tolimieri" w:date="2022-09-13T14:15:00Z"/>
                <w:del w:id="11667" w:author="Nick.Tolimieri [2]" w:date="2022-09-14T11:37:00Z"/>
                <w:rFonts w:asciiTheme="minorHAnsi" w:eastAsiaTheme="minorHAnsi" w:hAnsiTheme="minorHAnsi" w:cstheme="minorBidi"/>
                <w:sz w:val="22"/>
                <w:szCs w:val="22"/>
                <w:rPrChange w:id="11668" w:author="Nick.Tolimieri" w:date="2022-09-13T14:15:00Z">
                  <w:rPr>
                    <w:ins w:id="11669" w:author="Nick.Tolimieri" w:date="2022-09-13T14:15:00Z"/>
                    <w:del w:id="11670" w:author="Nick.Tolimieri [2]" w:date="2022-09-14T11:37:00Z"/>
                    <w:rFonts w:ascii="Calibri" w:hAnsi="Calibri" w:cs="Calibri"/>
                    <w:color w:val="000000"/>
                    <w:sz w:val="22"/>
                    <w:szCs w:val="22"/>
                  </w:rPr>
                </w:rPrChange>
              </w:rPr>
              <w:pPrChange w:id="11671" w:author="Nick.Tolimieri" w:date="2022-09-13T14:15:00Z">
                <w:pPr>
                  <w:jc w:val="right"/>
                </w:pPr>
              </w:pPrChange>
            </w:pPr>
            <w:ins w:id="11672" w:author="Nick.Tolimieri" w:date="2022-09-13T14:15:00Z">
              <w:del w:id="11673" w:author="Nick.Tolimieri [2]" w:date="2022-09-14T11:37:00Z">
                <w:r w:rsidRPr="00F87AA6" w:rsidDel="008A61D3">
                  <w:rPr>
                    <w:rFonts w:asciiTheme="minorHAnsi" w:eastAsiaTheme="minorHAnsi" w:hAnsiTheme="minorHAnsi" w:cstheme="minorBidi"/>
                    <w:sz w:val="22"/>
                    <w:szCs w:val="22"/>
                    <w:rPrChange w:id="11674" w:author="Nick.Tolimieri" w:date="2022-09-13T14:15:00Z">
                      <w:rPr>
                        <w:rFonts w:ascii="Calibri" w:hAnsi="Calibri" w:cs="Calibri"/>
                        <w:color w:val="000000"/>
                        <w:sz w:val="22"/>
                        <w:szCs w:val="22"/>
                      </w:rPr>
                    </w:rPrChange>
                  </w:rPr>
                  <w:delText>2</w:delText>
                </w:r>
              </w:del>
            </w:ins>
          </w:p>
        </w:tc>
        <w:tc>
          <w:tcPr>
            <w:tcW w:w="960" w:type="dxa"/>
            <w:noWrap/>
            <w:hideMark/>
            <w:tcPrChange w:id="116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76" w:author="Nick.Tolimieri" w:date="2022-09-13T14:15:00Z"/>
                <w:del w:id="11677" w:author="Nick.Tolimieri [2]" w:date="2022-09-14T11:37:00Z"/>
                <w:rFonts w:asciiTheme="minorHAnsi" w:eastAsiaTheme="minorHAnsi" w:hAnsiTheme="minorHAnsi" w:cstheme="minorBidi"/>
                <w:sz w:val="22"/>
                <w:szCs w:val="22"/>
                <w:rPrChange w:id="11678" w:author="Nick.Tolimieri" w:date="2022-09-13T14:15:00Z">
                  <w:rPr>
                    <w:ins w:id="11679" w:author="Nick.Tolimieri" w:date="2022-09-13T14:15:00Z"/>
                    <w:del w:id="11680" w:author="Nick.Tolimieri [2]" w:date="2022-09-14T11:37:00Z"/>
                    <w:rFonts w:ascii="Calibri" w:hAnsi="Calibri" w:cs="Calibri"/>
                    <w:color w:val="000000"/>
                    <w:sz w:val="22"/>
                    <w:szCs w:val="22"/>
                  </w:rPr>
                </w:rPrChange>
              </w:rPr>
              <w:pPrChange w:id="11681" w:author="Nick.Tolimieri" w:date="2022-09-13T14:15:00Z">
                <w:pPr>
                  <w:jc w:val="right"/>
                </w:pPr>
              </w:pPrChange>
            </w:pPr>
            <w:ins w:id="11682" w:author="Nick.Tolimieri" w:date="2022-09-13T14:15:00Z">
              <w:del w:id="11683" w:author="Nick.Tolimieri [2]" w:date="2022-09-14T11:37:00Z">
                <w:r w:rsidRPr="00F87AA6" w:rsidDel="008A61D3">
                  <w:rPr>
                    <w:rFonts w:asciiTheme="minorHAnsi" w:eastAsiaTheme="minorHAnsi" w:hAnsiTheme="minorHAnsi" w:cstheme="minorBidi"/>
                    <w:sz w:val="22"/>
                    <w:szCs w:val="22"/>
                    <w:rPrChange w:id="11684" w:author="Nick.Tolimieri" w:date="2022-09-13T14:15:00Z">
                      <w:rPr>
                        <w:rFonts w:ascii="Calibri" w:hAnsi="Calibri" w:cs="Calibri"/>
                        <w:color w:val="000000"/>
                        <w:sz w:val="22"/>
                        <w:szCs w:val="22"/>
                      </w:rPr>
                    </w:rPrChange>
                  </w:rPr>
                  <w:delText>20</w:delText>
                </w:r>
              </w:del>
            </w:ins>
          </w:p>
        </w:tc>
        <w:tc>
          <w:tcPr>
            <w:tcW w:w="960" w:type="dxa"/>
            <w:noWrap/>
            <w:hideMark/>
            <w:tcPrChange w:id="116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86" w:author="Nick.Tolimieri" w:date="2022-09-13T14:15:00Z"/>
                <w:del w:id="11687" w:author="Nick.Tolimieri [2]" w:date="2022-09-14T11:37:00Z"/>
                <w:rFonts w:asciiTheme="minorHAnsi" w:eastAsiaTheme="minorHAnsi" w:hAnsiTheme="minorHAnsi" w:cstheme="minorBidi"/>
                <w:sz w:val="22"/>
                <w:szCs w:val="22"/>
                <w:rPrChange w:id="11688" w:author="Nick.Tolimieri" w:date="2022-09-13T14:15:00Z">
                  <w:rPr>
                    <w:ins w:id="11689" w:author="Nick.Tolimieri" w:date="2022-09-13T14:15:00Z"/>
                    <w:del w:id="11690" w:author="Nick.Tolimieri [2]" w:date="2022-09-14T11:37:00Z"/>
                    <w:rFonts w:ascii="Calibri" w:hAnsi="Calibri" w:cs="Calibri"/>
                    <w:color w:val="000000"/>
                    <w:sz w:val="22"/>
                    <w:szCs w:val="22"/>
                  </w:rPr>
                </w:rPrChange>
              </w:rPr>
              <w:pPrChange w:id="11691" w:author="Nick.Tolimieri" w:date="2022-09-13T14:15:00Z">
                <w:pPr>
                  <w:jc w:val="right"/>
                </w:pPr>
              </w:pPrChange>
            </w:pPr>
            <w:ins w:id="11692" w:author="Nick.Tolimieri" w:date="2022-09-13T14:15:00Z">
              <w:del w:id="11693" w:author="Nick.Tolimieri [2]" w:date="2022-09-14T11:37:00Z">
                <w:r w:rsidRPr="00F87AA6" w:rsidDel="008A61D3">
                  <w:rPr>
                    <w:rFonts w:asciiTheme="minorHAnsi" w:eastAsiaTheme="minorHAnsi" w:hAnsiTheme="minorHAnsi" w:cstheme="minorBidi"/>
                    <w:sz w:val="22"/>
                    <w:szCs w:val="22"/>
                    <w:rPrChange w:id="11694" w:author="Nick.Tolimieri" w:date="2022-09-13T14:15:00Z">
                      <w:rPr>
                        <w:rFonts w:ascii="Calibri" w:hAnsi="Calibri" w:cs="Calibri"/>
                        <w:color w:val="000000"/>
                        <w:sz w:val="22"/>
                        <w:szCs w:val="22"/>
                      </w:rPr>
                    </w:rPrChange>
                  </w:rPr>
                  <w:delText>5</w:delText>
                </w:r>
              </w:del>
            </w:ins>
          </w:p>
        </w:tc>
        <w:tc>
          <w:tcPr>
            <w:tcW w:w="960" w:type="dxa"/>
            <w:noWrap/>
            <w:hideMark/>
            <w:tcPrChange w:id="116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696" w:author="Nick.Tolimieri" w:date="2022-09-13T14:15:00Z"/>
                <w:del w:id="11697" w:author="Nick.Tolimieri [2]" w:date="2022-09-14T11:37:00Z"/>
                <w:rFonts w:asciiTheme="minorHAnsi" w:eastAsiaTheme="minorHAnsi" w:hAnsiTheme="minorHAnsi" w:cstheme="minorBidi"/>
                <w:sz w:val="22"/>
                <w:szCs w:val="22"/>
                <w:rPrChange w:id="11698" w:author="Nick.Tolimieri" w:date="2022-09-13T14:15:00Z">
                  <w:rPr>
                    <w:ins w:id="11699" w:author="Nick.Tolimieri" w:date="2022-09-13T14:15:00Z"/>
                    <w:del w:id="11700" w:author="Nick.Tolimieri [2]" w:date="2022-09-14T11:37:00Z"/>
                    <w:rFonts w:ascii="Calibri" w:hAnsi="Calibri" w:cs="Calibri"/>
                    <w:color w:val="000000"/>
                    <w:sz w:val="22"/>
                    <w:szCs w:val="22"/>
                  </w:rPr>
                </w:rPrChange>
              </w:rPr>
              <w:pPrChange w:id="11701" w:author="Nick.Tolimieri" w:date="2022-09-13T14:15:00Z">
                <w:pPr>
                  <w:jc w:val="right"/>
                </w:pPr>
              </w:pPrChange>
            </w:pPr>
            <w:ins w:id="11702" w:author="Nick.Tolimieri" w:date="2022-09-13T14:15:00Z">
              <w:del w:id="11703" w:author="Nick.Tolimieri [2]" w:date="2022-09-14T11:37:00Z">
                <w:r w:rsidRPr="00F87AA6" w:rsidDel="008A61D3">
                  <w:rPr>
                    <w:rFonts w:asciiTheme="minorHAnsi" w:eastAsiaTheme="minorHAnsi" w:hAnsiTheme="minorHAnsi" w:cstheme="minorBidi"/>
                    <w:sz w:val="22"/>
                    <w:szCs w:val="22"/>
                    <w:rPrChange w:id="11704" w:author="Nick.Tolimieri" w:date="2022-09-13T14:15:00Z">
                      <w:rPr>
                        <w:rFonts w:ascii="Calibri" w:hAnsi="Calibri" w:cs="Calibri"/>
                        <w:color w:val="000000"/>
                        <w:sz w:val="22"/>
                        <w:szCs w:val="22"/>
                      </w:rPr>
                    </w:rPrChange>
                  </w:rPr>
                  <w:delText>15</w:delText>
                </w:r>
              </w:del>
            </w:ins>
          </w:p>
        </w:tc>
        <w:tc>
          <w:tcPr>
            <w:tcW w:w="960" w:type="dxa"/>
            <w:noWrap/>
            <w:hideMark/>
            <w:tcPrChange w:id="117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06" w:author="Nick.Tolimieri" w:date="2022-09-13T14:15:00Z"/>
                <w:del w:id="11707" w:author="Nick.Tolimieri [2]" w:date="2022-09-14T11:37:00Z"/>
                <w:rFonts w:asciiTheme="minorHAnsi" w:eastAsiaTheme="minorHAnsi" w:hAnsiTheme="minorHAnsi" w:cstheme="minorBidi"/>
                <w:sz w:val="22"/>
                <w:szCs w:val="22"/>
                <w:rPrChange w:id="11708" w:author="Nick.Tolimieri" w:date="2022-09-13T14:15:00Z">
                  <w:rPr>
                    <w:ins w:id="11709" w:author="Nick.Tolimieri" w:date="2022-09-13T14:15:00Z"/>
                    <w:del w:id="11710" w:author="Nick.Tolimieri [2]" w:date="2022-09-14T11:37:00Z"/>
                    <w:rFonts w:ascii="Calibri" w:hAnsi="Calibri" w:cs="Calibri"/>
                    <w:color w:val="000000"/>
                    <w:sz w:val="22"/>
                    <w:szCs w:val="22"/>
                  </w:rPr>
                </w:rPrChange>
              </w:rPr>
              <w:pPrChange w:id="11711" w:author="Nick.Tolimieri" w:date="2022-09-13T14:15:00Z">
                <w:pPr>
                  <w:jc w:val="right"/>
                </w:pPr>
              </w:pPrChange>
            </w:pPr>
            <w:ins w:id="11712" w:author="Nick.Tolimieri" w:date="2022-09-13T14:15:00Z">
              <w:del w:id="11713" w:author="Nick.Tolimieri [2]" w:date="2022-09-14T11:37:00Z">
                <w:r w:rsidRPr="00F87AA6" w:rsidDel="008A61D3">
                  <w:rPr>
                    <w:rFonts w:asciiTheme="minorHAnsi" w:eastAsiaTheme="minorHAnsi" w:hAnsiTheme="minorHAnsi" w:cstheme="minorBidi"/>
                    <w:sz w:val="22"/>
                    <w:szCs w:val="22"/>
                    <w:rPrChange w:id="11714" w:author="Nick.Tolimieri" w:date="2022-09-13T14:15:00Z">
                      <w:rPr>
                        <w:rFonts w:ascii="Calibri" w:hAnsi="Calibri" w:cs="Calibri"/>
                        <w:color w:val="000000"/>
                        <w:sz w:val="22"/>
                        <w:szCs w:val="22"/>
                      </w:rPr>
                    </w:rPrChange>
                  </w:rPr>
                  <w:delText>1.67</w:delText>
                </w:r>
              </w:del>
            </w:ins>
          </w:p>
        </w:tc>
        <w:tc>
          <w:tcPr>
            <w:tcW w:w="960" w:type="dxa"/>
            <w:noWrap/>
            <w:hideMark/>
            <w:tcPrChange w:id="117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16" w:author="Nick.Tolimieri" w:date="2022-09-13T14:15:00Z"/>
                <w:del w:id="11717" w:author="Nick.Tolimieri [2]" w:date="2022-09-14T11:37:00Z"/>
                <w:rFonts w:asciiTheme="minorHAnsi" w:eastAsiaTheme="minorHAnsi" w:hAnsiTheme="minorHAnsi" w:cstheme="minorBidi"/>
                <w:sz w:val="22"/>
                <w:szCs w:val="22"/>
                <w:rPrChange w:id="11718" w:author="Nick.Tolimieri" w:date="2022-09-13T14:15:00Z">
                  <w:rPr>
                    <w:ins w:id="11719" w:author="Nick.Tolimieri" w:date="2022-09-13T14:15:00Z"/>
                    <w:del w:id="11720" w:author="Nick.Tolimieri [2]" w:date="2022-09-14T11:37:00Z"/>
                    <w:rFonts w:ascii="Calibri" w:hAnsi="Calibri" w:cs="Calibri"/>
                    <w:color w:val="000000"/>
                    <w:sz w:val="22"/>
                    <w:szCs w:val="22"/>
                  </w:rPr>
                </w:rPrChange>
              </w:rPr>
              <w:pPrChange w:id="11721" w:author="Nick.Tolimieri" w:date="2022-09-13T14:15:00Z">
                <w:pPr>
                  <w:jc w:val="right"/>
                </w:pPr>
              </w:pPrChange>
            </w:pPr>
            <w:ins w:id="11722" w:author="Nick.Tolimieri" w:date="2022-09-13T14:15:00Z">
              <w:del w:id="11723" w:author="Nick.Tolimieri [2]" w:date="2022-09-14T11:37:00Z">
                <w:r w:rsidRPr="00F87AA6" w:rsidDel="008A61D3">
                  <w:rPr>
                    <w:rFonts w:asciiTheme="minorHAnsi" w:eastAsiaTheme="minorHAnsi" w:hAnsiTheme="minorHAnsi" w:cstheme="minorBidi"/>
                    <w:sz w:val="22"/>
                    <w:szCs w:val="22"/>
                    <w:rPrChange w:id="11724" w:author="Nick.Tolimieri" w:date="2022-09-13T14:15:00Z">
                      <w:rPr>
                        <w:rFonts w:ascii="Calibri" w:hAnsi="Calibri" w:cs="Calibri"/>
                        <w:color w:val="000000"/>
                        <w:sz w:val="22"/>
                        <w:szCs w:val="22"/>
                      </w:rPr>
                    </w:rPrChange>
                  </w:rPr>
                  <w:delText>0.18</w:delText>
                </w:r>
              </w:del>
            </w:ins>
          </w:p>
        </w:tc>
      </w:tr>
      <w:tr w:rsidR="00F87AA6" w:rsidRPr="00F87AA6" w:rsidDel="008A61D3" w:rsidTr="00F87AA6">
        <w:trPr>
          <w:divId w:val="1702248301"/>
          <w:trHeight w:val="300"/>
          <w:ins w:id="11725" w:author="Nick.Tolimieri" w:date="2022-09-13T14:15:00Z"/>
          <w:del w:id="11726" w:author="Nick.Tolimieri [2]" w:date="2022-09-14T11:37:00Z"/>
          <w:trPrChange w:id="11727" w:author="Nick.Tolimieri" w:date="2022-09-13T14:15:00Z">
            <w:trPr>
              <w:divId w:val="1702248301"/>
              <w:trHeight w:val="300"/>
            </w:trPr>
          </w:trPrChange>
        </w:trPr>
        <w:tc>
          <w:tcPr>
            <w:tcW w:w="960" w:type="dxa"/>
            <w:noWrap/>
            <w:hideMark/>
            <w:tcPrChange w:id="117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29" w:author="Nick.Tolimieri" w:date="2022-09-13T14:15:00Z"/>
                <w:del w:id="11730" w:author="Nick.Tolimieri [2]" w:date="2022-09-14T11:37:00Z"/>
                <w:rFonts w:asciiTheme="minorHAnsi" w:eastAsiaTheme="minorHAnsi" w:hAnsiTheme="minorHAnsi" w:cstheme="minorBidi"/>
                <w:sz w:val="22"/>
                <w:szCs w:val="22"/>
                <w:rPrChange w:id="11731" w:author="Nick.Tolimieri" w:date="2022-09-13T14:15:00Z">
                  <w:rPr>
                    <w:ins w:id="11732" w:author="Nick.Tolimieri" w:date="2022-09-13T14:15:00Z"/>
                    <w:del w:id="11733" w:author="Nick.Tolimieri [2]" w:date="2022-09-14T11:37:00Z"/>
                    <w:rFonts w:ascii="Calibri" w:hAnsi="Calibri" w:cs="Calibri"/>
                    <w:color w:val="000000"/>
                    <w:sz w:val="22"/>
                    <w:szCs w:val="22"/>
                  </w:rPr>
                </w:rPrChange>
              </w:rPr>
              <w:pPrChange w:id="11734" w:author="Nick.Tolimieri" w:date="2022-09-13T14:15:00Z">
                <w:pPr/>
              </w:pPrChange>
            </w:pPr>
            <w:ins w:id="11735" w:author="Nick.Tolimieri" w:date="2022-09-13T14:15:00Z">
              <w:del w:id="11736" w:author="Nick.Tolimieri [2]" w:date="2022-09-14T11:37:00Z">
                <w:r w:rsidRPr="00F87AA6" w:rsidDel="008A61D3">
                  <w:rPr>
                    <w:rFonts w:asciiTheme="minorHAnsi" w:eastAsiaTheme="minorHAnsi" w:hAnsiTheme="minorHAnsi" w:cstheme="minorBidi"/>
                    <w:sz w:val="22"/>
                    <w:szCs w:val="22"/>
                    <w:rPrChange w:id="11737" w:author="Nick.Tolimieri" w:date="2022-09-13T14:15:00Z">
                      <w:rPr>
                        <w:rFonts w:ascii="Calibri" w:hAnsi="Calibri" w:cs="Calibri"/>
                        <w:color w:val="000000"/>
                        <w:sz w:val="22"/>
                        <w:szCs w:val="22"/>
                      </w:rPr>
                    </w:rPrChange>
                  </w:rPr>
                  <w:delText>Cape Alava</w:delText>
                </w:r>
              </w:del>
            </w:ins>
          </w:p>
        </w:tc>
        <w:tc>
          <w:tcPr>
            <w:tcW w:w="960" w:type="dxa"/>
            <w:noWrap/>
            <w:hideMark/>
            <w:tcPrChange w:id="117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39" w:author="Nick.Tolimieri" w:date="2022-09-13T14:15:00Z"/>
                <w:del w:id="11740" w:author="Nick.Tolimieri [2]" w:date="2022-09-14T11:37:00Z"/>
                <w:rFonts w:asciiTheme="minorHAnsi" w:eastAsiaTheme="minorHAnsi" w:hAnsiTheme="minorHAnsi" w:cstheme="minorBidi"/>
                <w:sz w:val="22"/>
                <w:szCs w:val="22"/>
                <w:rPrChange w:id="11741" w:author="Nick.Tolimieri" w:date="2022-09-13T14:15:00Z">
                  <w:rPr>
                    <w:ins w:id="11742" w:author="Nick.Tolimieri" w:date="2022-09-13T14:15:00Z"/>
                    <w:del w:id="11743" w:author="Nick.Tolimieri [2]" w:date="2022-09-14T11:37:00Z"/>
                    <w:rFonts w:ascii="Calibri" w:hAnsi="Calibri" w:cs="Calibri"/>
                    <w:color w:val="000000"/>
                    <w:sz w:val="22"/>
                    <w:szCs w:val="22"/>
                  </w:rPr>
                </w:rPrChange>
              </w:rPr>
              <w:pPrChange w:id="11744" w:author="Nick.Tolimieri" w:date="2022-09-13T14:15:00Z">
                <w:pPr>
                  <w:jc w:val="right"/>
                </w:pPr>
              </w:pPrChange>
            </w:pPr>
            <w:ins w:id="11745" w:author="Nick.Tolimieri" w:date="2022-09-13T14:15:00Z">
              <w:del w:id="11746" w:author="Nick.Tolimieri [2]" w:date="2022-09-14T11:37:00Z">
                <w:r w:rsidRPr="00F87AA6" w:rsidDel="008A61D3">
                  <w:rPr>
                    <w:rFonts w:asciiTheme="minorHAnsi" w:eastAsiaTheme="minorHAnsi" w:hAnsiTheme="minorHAnsi" w:cstheme="minorBidi"/>
                    <w:sz w:val="22"/>
                    <w:szCs w:val="22"/>
                    <w:rPrChange w:id="11747" w:author="Nick.Tolimieri" w:date="2022-09-13T14:15:00Z">
                      <w:rPr>
                        <w:rFonts w:ascii="Calibri" w:hAnsi="Calibri" w:cs="Calibri"/>
                        <w:color w:val="000000"/>
                        <w:sz w:val="22"/>
                        <w:szCs w:val="22"/>
                      </w:rPr>
                    </w:rPrChange>
                  </w:rPr>
                  <w:delText>1992</w:delText>
                </w:r>
              </w:del>
            </w:ins>
          </w:p>
        </w:tc>
        <w:tc>
          <w:tcPr>
            <w:tcW w:w="960" w:type="dxa"/>
            <w:noWrap/>
            <w:hideMark/>
            <w:tcPrChange w:id="117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49" w:author="Nick.Tolimieri" w:date="2022-09-13T14:15:00Z"/>
                <w:del w:id="11750" w:author="Nick.Tolimieri [2]" w:date="2022-09-14T11:37:00Z"/>
                <w:rFonts w:asciiTheme="minorHAnsi" w:eastAsiaTheme="minorHAnsi" w:hAnsiTheme="minorHAnsi" w:cstheme="minorBidi"/>
                <w:sz w:val="22"/>
                <w:szCs w:val="22"/>
                <w:rPrChange w:id="11751" w:author="Nick.Tolimieri" w:date="2022-09-13T14:15:00Z">
                  <w:rPr>
                    <w:ins w:id="11752" w:author="Nick.Tolimieri" w:date="2022-09-13T14:15:00Z"/>
                    <w:del w:id="11753" w:author="Nick.Tolimieri [2]" w:date="2022-09-14T11:37:00Z"/>
                    <w:rFonts w:ascii="Calibri" w:hAnsi="Calibri" w:cs="Calibri"/>
                    <w:color w:val="000000"/>
                    <w:sz w:val="22"/>
                    <w:szCs w:val="22"/>
                  </w:rPr>
                </w:rPrChange>
              </w:rPr>
              <w:pPrChange w:id="11754" w:author="Nick.Tolimieri" w:date="2022-09-13T14:15:00Z">
                <w:pPr>
                  <w:jc w:val="right"/>
                </w:pPr>
              </w:pPrChange>
            </w:pPr>
            <w:ins w:id="11755" w:author="Nick.Tolimieri" w:date="2022-09-13T14:15:00Z">
              <w:del w:id="11756" w:author="Nick.Tolimieri [2]" w:date="2022-09-14T11:37:00Z">
                <w:r w:rsidRPr="00F87AA6" w:rsidDel="008A61D3">
                  <w:rPr>
                    <w:rFonts w:asciiTheme="minorHAnsi" w:eastAsiaTheme="minorHAnsi" w:hAnsiTheme="minorHAnsi" w:cstheme="minorBidi"/>
                    <w:sz w:val="22"/>
                    <w:szCs w:val="22"/>
                    <w:rPrChange w:id="11757" w:author="Nick.Tolimieri" w:date="2022-09-13T14:15:00Z">
                      <w:rPr>
                        <w:rFonts w:ascii="Calibri" w:hAnsi="Calibri" w:cs="Calibri"/>
                        <w:color w:val="000000"/>
                        <w:sz w:val="22"/>
                        <w:szCs w:val="22"/>
                      </w:rPr>
                    </w:rPrChange>
                  </w:rPr>
                  <w:delText>4</w:delText>
                </w:r>
              </w:del>
            </w:ins>
          </w:p>
        </w:tc>
        <w:tc>
          <w:tcPr>
            <w:tcW w:w="960" w:type="dxa"/>
            <w:noWrap/>
            <w:hideMark/>
            <w:tcPrChange w:id="117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59" w:author="Nick.Tolimieri" w:date="2022-09-13T14:15:00Z"/>
                <w:del w:id="11760" w:author="Nick.Tolimieri [2]" w:date="2022-09-14T11:37:00Z"/>
                <w:rFonts w:asciiTheme="minorHAnsi" w:eastAsiaTheme="minorHAnsi" w:hAnsiTheme="minorHAnsi" w:cstheme="minorBidi"/>
                <w:sz w:val="22"/>
                <w:szCs w:val="22"/>
                <w:rPrChange w:id="11761" w:author="Nick.Tolimieri" w:date="2022-09-13T14:15:00Z">
                  <w:rPr>
                    <w:ins w:id="11762" w:author="Nick.Tolimieri" w:date="2022-09-13T14:15:00Z"/>
                    <w:del w:id="11763" w:author="Nick.Tolimieri [2]" w:date="2022-09-14T11:37:00Z"/>
                    <w:rFonts w:ascii="Calibri" w:hAnsi="Calibri" w:cs="Calibri"/>
                    <w:color w:val="000000"/>
                    <w:sz w:val="22"/>
                    <w:szCs w:val="22"/>
                  </w:rPr>
                </w:rPrChange>
              </w:rPr>
              <w:pPrChange w:id="11764" w:author="Nick.Tolimieri" w:date="2022-09-13T14:15:00Z">
                <w:pPr>
                  <w:jc w:val="right"/>
                </w:pPr>
              </w:pPrChange>
            </w:pPr>
            <w:ins w:id="11765" w:author="Nick.Tolimieri" w:date="2022-09-13T14:15:00Z">
              <w:del w:id="11766" w:author="Nick.Tolimieri [2]" w:date="2022-09-14T11:37:00Z">
                <w:r w:rsidRPr="00F87AA6" w:rsidDel="008A61D3">
                  <w:rPr>
                    <w:rFonts w:asciiTheme="minorHAnsi" w:eastAsiaTheme="minorHAnsi" w:hAnsiTheme="minorHAnsi" w:cstheme="minorBidi"/>
                    <w:sz w:val="22"/>
                    <w:szCs w:val="22"/>
                    <w:rPrChange w:id="11767" w:author="Nick.Tolimieri" w:date="2022-09-13T14:15:00Z">
                      <w:rPr>
                        <w:rFonts w:ascii="Calibri" w:hAnsi="Calibri" w:cs="Calibri"/>
                        <w:color w:val="000000"/>
                        <w:sz w:val="22"/>
                        <w:szCs w:val="22"/>
                      </w:rPr>
                    </w:rPrChange>
                  </w:rPr>
                  <w:delText>49</w:delText>
                </w:r>
              </w:del>
            </w:ins>
          </w:p>
        </w:tc>
        <w:tc>
          <w:tcPr>
            <w:tcW w:w="960" w:type="dxa"/>
            <w:noWrap/>
            <w:hideMark/>
            <w:tcPrChange w:id="117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69" w:author="Nick.Tolimieri" w:date="2022-09-13T14:15:00Z"/>
                <w:del w:id="11770" w:author="Nick.Tolimieri [2]" w:date="2022-09-14T11:37:00Z"/>
                <w:rFonts w:asciiTheme="minorHAnsi" w:eastAsiaTheme="minorHAnsi" w:hAnsiTheme="minorHAnsi" w:cstheme="minorBidi"/>
                <w:sz w:val="22"/>
                <w:szCs w:val="22"/>
                <w:rPrChange w:id="11771" w:author="Nick.Tolimieri" w:date="2022-09-13T14:15:00Z">
                  <w:rPr>
                    <w:ins w:id="11772" w:author="Nick.Tolimieri" w:date="2022-09-13T14:15:00Z"/>
                    <w:del w:id="11773" w:author="Nick.Tolimieri [2]" w:date="2022-09-14T11:37:00Z"/>
                    <w:rFonts w:ascii="Calibri" w:hAnsi="Calibri" w:cs="Calibri"/>
                    <w:color w:val="000000"/>
                    <w:sz w:val="22"/>
                    <w:szCs w:val="22"/>
                  </w:rPr>
                </w:rPrChange>
              </w:rPr>
              <w:pPrChange w:id="11774" w:author="Nick.Tolimieri" w:date="2022-09-13T14:15:00Z">
                <w:pPr>
                  <w:jc w:val="right"/>
                </w:pPr>
              </w:pPrChange>
            </w:pPr>
            <w:ins w:id="11775" w:author="Nick.Tolimieri" w:date="2022-09-13T14:15:00Z">
              <w:del w:id="11776" w:author="Nick.Tolimieri [2]" w:date="2022-09-14T11:37:00Z">
                <w:r w:rsidRPr="00F87AA6" w:rsidDel="008A61D3">
                  <w:rPr>
                    <w:rFonts w:asciiTheme="minorHAnsi" w:eastAsiaTheme="minorHAnsi" w:hAnsiTheme="minorHAnsi" w:cstheme="minorBidi"/>
                    <w:sz w:val="22"/>
                    <w:szCs w:val="22"/>
                    <w:rPrChange w:id="11777" w:author="Nick.Tolimieri" w:date="2022-09-13T14:15:00Z">
                      <w:rPr>
                        <w:rFonts w:ascii="Calibri" w:hAnsi="Calibri" w:cs="Calibri"/>
                        <w:color w:val="000000"/>
                        <w:sz w:val="22"/>
                        <w:szCs w:val="22"/>
                      </w:rPr>
                    </w:rPrChange>
                  </w:rPr>
                  <w:delText>5</w:delText>
                </w:r>
              </w:del>
            </w:ins>
          </w:p>
        </w:tc>
        <w:tc>
          <w:tcPr>
            <w:tcW w:w="960" w:type="dxa"/>
            <w:noWrap/>
            <w:hideMark/>
            <w:tcPrChange w:id="117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79" w:author="Nick.Tolimieri" w:date="2022-09-13T14:15:00Z"/>
                <w:del w:id="11780" w:author="Nick.Tolimieri [2]" w:date="2022-09-14T11:37:00Z"/>
                <w:rFonts w:asciiTheme="minorHAnsi" w:eastAsiaTheme="minorHAnsi" w:hAnsiTheme="minorHAnsi" w:cstheme="minorBidi"/>
                <w:sz w:val="22"/>
                <w:szCs w:val="22"/>
                <w:rPrChange w:id="11781" w:author="Nick.Tolimieri" w:date="2022-09-13T14:15:00Z">
                  <w:rPr>
                    <w:ins w:id="11782" w:author="Nick.Tolimieri" w:date="2022-09-13T14:15:00Z"/>
                    <w:del w:id="11783" w:author="Nick.Tolimieri [2]" w:date="2022-09-14T11:37:00Z"/>
                    <w:rFonts w:ascii="Calibri" w:hAnsi="Calibri" w:cs="Calibri"/>
                    <w:color w:val="000000"/>
                    <w:sz w:val="22"/>
                    <w:szCs w:val="22"/>
                  </w:rPr>
                </w:rPrChange>
              </w:rPr>
              <w:pPrChange w:id="11784" w:author="Nick.Tolimieri" w:date="2022-09-13T14:15:00Z">
                <w:pPr>
                  <w:jc w:val="right"/>
                </w:pPr>
              </w:pPrChange>
            </w:pPr>
            <w:ins w:id="11785" w:author="Nick.Tolimieri" w:date="2022-09-13T14:15:00Z">
              <w:del w:id="11786" w:author="Nick.Tolimieri [2]" w:date="2022-09-14T11:37:00Z">
                <w:r w:rsidRPr="00F87AA6" w:rsidDel="008A61D3">
                  <w:rPr>
                    <w:rFonts w:asciiTheme="minorHAnsi" w:eastAsiaTheme="minorHAnsi" w:hAnsiTheme="minorHAnsi" w:cstheme="minorBidi"/>
                    <w:sz w:val="22"/>
                    <w:szCs w:val="22"/>
                    <w:rPrChange w:id="11787" w:author="Nick.Tolimieri" w:date="2022-09-13T14:15:00Z">
                      <w:rPr>
                        <w:rFonts w:ascii="Calibri" w:hAnsi="Calibri" w:cs="Calibri"/>
                        <w:color w:val="000000"/>
                        <w:sz w:val="22"/>
                        <w:szCs w:val="22"/>
                      </w:rPr>
                    </w:rPrChange>
                  </w:rPr>
                  <w:delText>48</w:delText>
                </w:r>
              </w:del>
            </w:ins>
          </w:p>
        </w:tc>
        <w:tc>
          <w:tcPr>
            <w:tcW w:w="960" w:type="dxa"/>
            <w:noWrap/>
            <w:hideMark/>
            <w:tcPrChange w:id="117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89" w:author="Nick.Tolimieri" w:date="2022-09-13T14:15:00Z"/>
                <w:del w:id="11790" w:author="Nick.Tolimieri [2]" w:date="2022-09-14T11:37:00Z"/>
                <w:rFonts w:asciiTheme="minorHAnsi" w:eastAsiaTheme="minorHAnsi" w:hAnsiTheme="minorHAnsi" w:cstheme="minorBidi"/>
                <w:sz w:val="22"/>
                <w:szCs w:val="22"/>
                <w:rPrChange w:id="11791" w:author="Nick.Tolimieri" w:date="2022-09-13T14:15:00Z">
                  <w:rPr>
                    <w:ins w:id="11792" w:author="Nick.Tolimieri" w:date="2022-09-13T14:15:00Z"/>
                    <w:del w:id="11793" w:author="Nick.Tolimieri [2]" w:date="2022-09-14T11:37:00Z"/>
                    <w:rFonts w:ascii="Calibri" w:hAnsi="Calibri" w:cs="Calibri"/>
                    <w:color w:val="000000"/>
                    <w:sz w:val="22"/>
                    <w:szCs w:val="22"/>
                  </w:rPr>
                </w:rPrChange>
              </w:rPr>
              <w:pPrChange w:id="11794" w:author="Nick.Tolimieri" w:date="2022-09-13T14:15:00Z">
                <w:pPr>
                  <w:jc w:val="right"/>
                </w:pPr>
              </w:pPrChange>
            </w:pPr>
            <w:ins w:id="11795" w:author="Nick.Tolimieri" w:date="2022-09-13T14:15:00Z">
              <w:del w:id="11796" w:author="Nick.Tolimieri [2]" w:date="2022-09-14T11:37:00Z">
                <w:r w:rsidRPr="00F87AA6" w:rsidDel="008A61D3">
                  <w:rPr>
                    <w:rFonts w:asciiTheme="minorHAnsi" w:eastAsiaTheme="minorHAnsi" w:hAnsiTheme="minorHAnsi" w:cstheme="minorBidi"/>
                    <w:sz w:val="22"/>
                    <w:szCs w:val="22"/>
                    <w:rPrChange w:id="11797" w:author="Nick.Tolimieri" w:date="2022-09-13T14:15:00Z">
                      <w:rPr>
                        <w:rFonts w:ascii="Calibri" w:hAnsi="Calibri" w:cs="Calibri"/>
                        <w:color w:val="000000"/>
                        <w:sz w:val="22"/>
                        <w:szCs w:val="22"/>
                      </w:rPr>
                    </w:rPrChange>
                  </w:rPr>
                  <w:delText>5</w:delText>
                </w:r>
              </w:del>
            </w:ins>
          </w:p>
        </w:tc>
        <w:tc>
          <w:tcPr>
            <w:tcW w:w="960" w:type="dxa"/>
            <w:noWrap/>
            <w:hideMark/>
            <w:tcPrChange w:id="117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799" w:author="Nick.Tolimieri" w:date="2022-09-13T14:15:00Z"/>
                <w:del w:id="11800" w:author="Nick.Tolimieri [2]" w:date="2022-09-14T11:37:00Z"/>
                <w:rFonts w:asciiTheme="minorHAnsi" w:eastAsiaTheme="minorHAnsi" w:hAnsiTheme="minorHAnsi" w:cstheme="minorBidi"/>
                <w:sz w:val="22"/>
                <w:szCs w:val="22"/>
                <w:rPrChange w:id="11801" w:author="Nick.Tolimieri" w:date="2022-09-13T14:15:00Z">
                  <w:rPr>
                    <w:ins w:id="11802" w:author="Nick.Tolimieri" w:date="2022-09-13T14:15:00Z"/>
                    <w:del w:id="11803" w:author="Nick.Tolimieri [2]" w:date="2022-09-14T11:37:00Z"/>
                    <w:rFonts w:ascii="Calibri" w:hAnsi="Calibri" w:cs="Calibri"/>
                    <w:color w:val="000000"/>
                    <w:sz w:val="22"/>
                    <w:szCs w:val="22"/>
                  </w:rPr>
                </w:rPrChange>
              </w:rPr>
              <w:pPrChange w:id="11804" w:author="Nick.Tolimieri" w:date="2022-09-13T14:15:00Z">
                <w:pPr>
                  <w:jc w:val="right"/>
                </w:pPr>
              </w:pPrChange>
            </w:pPr>
            <w:ins w:id="11805" w:author="Nick.Tolimieri" w:date="2022-09-13T14:15:00Z">
              <w:del w:id="11806" w:author="Nick.Tolimieri [2]" w:date="2022-09-14T11:37:00Z">
                <w:r w:rsidRPr="00F87AA6" w:rsidDel="008A61D3">
                  <w:rPr>
                    <w:rFonts w:asciiTheme="minorHAnsi" w:eastAsiaTheme="minorHAnsi" w:hAnsiTheme="minorHAnsi" w:cstheme="minorBidi"/>
                    <w:sz w:val="22"/>
                    <w:szCs w:val="22"/>
                    <w:rPrChange w:id="11807" w:author="Nick.Tolimieri" w:date="2022-09-13T14:15:00Z">
                      <w:rPr>
                        <w:rFonts w:ascii="Calibri" w:hAnsi="Calibri" w:cs="Calibri"/>
                        <w:color w:val="000000"/>
                        <w:sz w:val="22"/>
                        <w:szCs w:val="22"/>
                      </w:rPr>
                    </w:rPrChange>
                  </w:rPr>
                  <w:delText>17</w:delText>
                </w:r>
              </w:del>
            </w:ins>
          </w:p>
        </w:tc>
        <w:tc>
          <w:tcPr>
            <w:tcW w:w="960" w:type="dxa"/>
            <w:noWrap/>
            <w:hideMark/>
            <w:tcPrChange w:id="118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09" w:author="Nick.Tolimieri" w:date="2022-09-13T14:15:00Z"/>
                <w:del w:id="11810" w:author="Nick.Tolimieri [2]" w:date="2022-09-14T11:37:00Z"/>
                <w:rFonts w:asciiTheme="minorHAnsi" w:eastAsiaTheme="minorHAnsi" w:hAnsiTheme="minorHAnsi" w:cstheme="minorBidi"/>
                <w:sz w:val="22"/>
                <w:szCs w:val="22"/>
                <w:rPrChange w:id="11811" w:author="Nick.Tolimieri" w:date="2022-09-13T14:15:00Z">
                  <w:rPr>
                    <w:ins w:id="11812" w:author="Nick.Tolimieri" w:date="2022-09-13T14:15:00Z"/>
                    <w:del w:id="11813" w:author="Nick.Tolimieri [2]" w:date="2022-09-14T11:37:00Z"/>
                    <w:rFonts w:ascii="Calibri" w:hAnsi="Calibri" w:cs="Calibri"/>
                    <w:color w:val="000000"/>
                    <w:sz w:val="22"/>
                    <w:szCs w:val="22"/>
                  </w:rPr>
                </w:rPrChange>
              </w:rPr>
              <w:pPrChange w:id="11814" w:author="Nick.Tolimieri" w:date="2022-09-13T14:15:00Z">
                <w:pPr>
                  <w:jc w:val="right"/>
                </w:pPr>
              </w:pPrChange>
            </w:pPr>
            <w:ins w:id="11815" w:author="Nick.Tolimieri" w:date="2022-09-13T14:15:00Z">
              <w:del w:id="11816" w:author="Nick.Tolimieri [2]" w:date="2022-09-14T11:37:00Z">
                <w:r w:rsidRPr="00F87AA6" w:rsidDel="008A61D3">
                  <w:rPr>
                    <w:rFonts w:asciiTheme="minorHAnsi" w:eastAsiaTheme="minorHAnsi" w:hAnsiTheme="minorHAnsi" w:cstheme="minorBidi"/>
                    <w:sz w:val="22"/>
                    <w:szCs w:val="22"/>
                    <w:rPrChange w:id="11817" w:author="Nick.Tolimieri" w:date="2022-09-13T14:15:00Z">
                      <w:rPr>
                        <w:rFonts w:ascii="Calibri" w:hAnsi="Calibri" w:cs="Calibri"/>
                        <w:color w:val="000000"/>
                        <w:sz w:val="22"/>
                        <w:szCs w:val="22"/>
                      </w:rPr>
                    </w:rPrChange>
                  </w:rPr>
                  <w:delText>1.68</w:delText>
                </w:r>
              </w:del>
            </w:ins>
          </w:p>
        </w:tc>
        <w:tc>
          <w:tcPr>
            <w:tcW w:w="960" w:type="dxa"/>
            <w:noWrap/>
            <w:hideMark/>
            <w:tcPrChange w:id="118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19" w:author="Nick.Tolimieri" w:date="2022-09-13T14:15:00Z"/>
                <w:del w:id="11820" w:author="Nick.Tolimieri [2]" w:date="2022-09-14T11:37:00Z"/>
                <w:rFonts w:asciiTheme="minorHAnsi" w:eastAsiaTheme="minorHAnsi" w:hAnsiTheme="minorHAnsi" w:cstheme="minorBidi"/>
                <w:sz w:val="22"/>
                <w:szCs w:val="22"/>
                <w:rPrChange w:id="11821" w:author="Nick.Tolimieri" w:date="2022-09-13T14:15:00Z">
                  <w:rPr>
                    <w:ins w:id="11822" w:author="Nick.Tolimieri" w:date="2022-09-13T14:15:00Z"/>
                    <w:del w:id="11823" w:author="Nick.Tolimieri [2]" w:date="2022-09-14T11:37:00Z"/>
                    <w:rFonts w:ascii="Calibri" w:hAnsi="Calibri" w:cs="Calibri"/>
                    <w:color w:val="000000"/>
                    <w:sz w:val="22"/>
                    <w:szCs w:val="22"/>
                  </w:rPr>
                </w:rPrChange>
              </w:rPr>
              <w:pPrChange w:id="11824" w:author="Nick.Tolimieri" w:date="2022-09-13T14:15:00Z">
                <w:pPr>
                  <w:jc w:val="right"/>
                </w:pPr>
              </w:pPrChange>
            </w:pPr>
            <w:ins w:id="11825" w:author="Nick.Tolimieri" w:date="2022-09-13T14:15:00Z">
              <w:del w:id="11826" w:author="Nick.Tolimieri [2]" w:date="2022-09-14T11:37:00Z">
                <w:r w:rsidRPr="00F87AA6" w:rsidDel="008A61D3">
                  <w:rPr>
                    <w:rFonts w:asciiTheme="minorHAnsi" w:eastAsiaTheme="minorHAnsi" w:hAnsiTheme="minorHAnsi" w:cstheme="minorBidi"/>
                    <w:sz w:val="22"/>
                    <w:szCs w:val="22"/>
                    <w:rPrChange w:id="11827" w:author="Nick.Tolimieri" w:date="2022-09-13T14:15:00Z">
                      <w:rPr>
                        <w:rFonts w:ascii="Calibri" w:hAnsi="Calibri" w:cs="Calibri"/>
                        <w:color w:val="000000"/>
                        <w:sz w:val="22"/>
                        <w:szCs w:val="22"/>
                      </w:rPr>
                    </w:rPrChange>
                  </w:rPr>
                  <w:delText>0.31</w:delText>
                </w:r>
              </w:del>
            </w:ins>
          </w:p>
        </w:tc>
      </w:tr>
      <w:tr w:rsidR="00F87AA6" w:rsidRPr="00F87AA6" w:rsidDel="008A61D3" w:rsidTr="00F87AA6">
        <w:trPr>
          <w:divId w:val="1702248301"/>
          <w:trHeight w:val="300"/>
          <w:ins w:id="11828" w:author="Nick.Tolimieri" w:date="2022-09-13T14:15:00Z"/>
          <w:del w:id="11829" w:author="Nick.Tolimieri [2]" w:date="2022-09-14T11:37:00Z"/>
          <w:trPrChange w:id="11830" w:author="Nick.Tolimieri" w:date="2022-09-13T14:15:00Z">
            <w:trPr>
              <w:divId w:val="1702248301"/>
              <w:trHeight w:val="300"/>
            </w:trPr>
          </w:trPrChange>
        </w:trPr>
        <w:tc>
          <w:tcPr>
            <w:tcW w:w="960" w:type="dxa"/>
            <w:noWrap/>
            <w:hideMark/>
            <w:tcPrChange w:id="118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32" w:author="Nick.Tolimieri" w:date="2022-09-13T14:15:00Z"/>
                <w:del w:id="11833" w:author="Nick.Tolimieri [2]" w:date="2022-09-14T11:37:00Z"/>
                <w:rFonts w:asciiTheme="minorHAnsi" w:eastAsiaTheme="minorHAnsi" w:hAnsiTheme="minorHAnsi" w:cstheme="minorBidi"/>
                <w:sz w:val="22"/>
                <w:szCs w:val="22"/>
                <w:rPrChange w:id="11834" w:author="Nick.Tolimieri" w:date="2022-09-13T14:15:00Z">
                  <w:rPr>
                    <w:ins w:id="11835" w:author="Nick.Tolimieri" w:date="2022-09-13T14:15:00Z"/>
                    <w:del w:id="11836" w:author="Nick.Tolimieri [2]" w:date="2022-09-14T11:37:00Z"/>
                    <w:rFonts w:ascii="Calibri" w:hAnsi="Calibri" w:cs="Calibri"/>
                    <w:color w:val="000000"/>
                    <w:sz w:val="22"/>
                    <w:szCs w:val="22"/>
                  </w:rPr>
                </w:rPrChange>
              </w:rPr>
              <w:pPrChange w:id="11837" w:author="Nick.Tolimieri" w:date="2022-09-13T14:15:00Z">
                <w:pPr/>
              </w:pPrChange>
            </w:pPr>
            <w:ins w:id="11838" w:author="Nick.Tolimieri" w:date="2022-09-13T14:15:00Z">
              <w:del w:id="11839" w:author="Nick.Tolimieri [2]" w:date="2022-09-14T11:37:00Z">
                <w:r w:rsidRPr="00F87AA6" w:rsidDel="008A61D3">
                  <w:rPr>
                    <w:rFonts w:asciiTheme="minorHAnsi" w:eastAsiaTheme="minorHAnsi" w:hAnsiTheme="minorHAnsi" w:cstheme="minorBidi"/>
                    <w:sz w:val="22"/>
                    <w:szCs w:val="22"/>
                    <w:rPrChange w:id="11840" w:author="Nick.Tolimieri" w:date="2022-09-13T14:15:00Z">
                      <w:rPr>
                        <w:rFonts w:ascii="Calibri" w:hAnsi="Calibri" w:cs="Calibri"/>
                        <w:color w:val="000000"/>
                        <w:sz w:val="22"/>
                        <w:szCs w:val="22"/>
                      </w:rPr>
                    </w:rPrChange>
                  </w:rPr>
                  <w:delText>Cape Alava</w:delText>
                </w:r>
              </w:del>
            </w:ins>
          </w:p>
        </w:tc>
        <w:tc>
          <w:tcPr>
            <w:tcW w:w="960" w:type="dxa"/>
            <w:noWrap/>
            <w:hideMark/>
            <w:tcPrChange w:id="118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42" w:author="Nick.Tolimieri" w:date="2022-09-13T14:15:00Z"/>
                <w:del w:id="11843" w:author="Nick.Tolimieri [2]" w:date="2022-09-14T11:37:00Z"/>
                <w:rFonts w:asciiTheme="minorHAnsi" w:eastAsiaTheme="minorHAnsi" w:hAnsiTheme="minorHAnsi" w:cstheme="minorBidi"/>
                <w:sz w:val="22"/>
                <w:szCs w:val="22"/>
                <w:rPrChange w:id="11844" w:author="Nick.Tolimieri" w:date="2022-09-13T14:15:00Z">
                  <w:rPr>
                    <w:ins w:id="11845" w:author="Nick.Tolimieri" w:date="2022-09-13T14:15:00Z"/>
                    <w:del w:id="11846" w:author="Nick.Tolimieri [2]" w:date="2022-09-14T11:37:00Z"/>
                    <w:rFonts w:ascii="Calibri" w:hAnsi="Calibri" w:cs="Calibri"/>
                    <w:color w:val="000000"/>
                    <w:sz w:val="22"/>
                    <w:szCs w:val="22"/>
                  </w:rPr>
                </w:rPrChange>
              </w:rPr>
              <w:pPrChange w:id="11847" w:author="Nick.Tolimieri" w:date="2022-09-13T14:15:00Z">
                <w:pPr>
                  <w:jc w:val="right"/>
                </w:pPr>
              </w:pPrChange>
            </w:pPr>
            <w:ins w:id="11848" w:author="Nick.Tolimieri" w:date="2022-09-13T14:15:00Z">
              <w:del w:id="11849" w:author="Nick.Tolimieri [2]" w:date="2022-09-14T11:37:00Z">
                <w:r w:rsidRPr="00F87AA6" w:rsidDel="008A61D3">
                  <w:rPr>
                    <w:rFonts w:asciiTheme="minorHAnsi" w:eastAsiaTheme="minorHAnsi" w:hAnsiTheme="minorHAnsi" w:cstheme="minorBidi"/>
                    <w:sz w:val="22"/>
                    <w:szCs w:val="22"/>
                    <w:rPrChange w:id="11850" w:author="Nick.Tolimieri" w:date="2022-09-13T14:15:00Z">
                      <w:rPr>
                        <w:rFonts w:ascii="Calibri" w:hAnsi="Calibri" w:cs="Calibri"/>
                        <w:color w:val="000000"/>
                        <w:sz w:val="22"/>
                        <w:szCs w:val="22"/>
                      </w:rPr>
                    </w:rPrChange>
                  </w:rPr>
                  <w:delText>1993</w:delText>
                </w:r>
              </w:del>
            </w:ins>
          </w:p>
        </w:tc>
        <w:tc>
          <w:tcPr>
            <w:tcW w:w="960" w:type="dxa"/>
            <w:noWrap/>
            <w:hideMark/>
            <w:tcPrChange w:id="118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52" w:author="Nick.Tolimieri" w:date="2022-09-13T14:15:00Z"/>
                <w:del w:id="11853" w:author="Nick.Tolimieri [2]" w:date="2022-09-14T11:37:00Z"/>
                <w:rFonts w:asciiTheme="minorHAnsi" w:eastAsiaTheme="minorHAnsi" w:hAnsiTheme="minorHAnsi" w:cstheme="minorBidi"/>
                <w:sz w:val="22"/>
                <w:szCs w:val="22"/>
                <w:rPrChange w:id="11854" w:author="Nick.Tolimieri" w:date="2022-09-13T14:15:00Z">
                  <w:rPr>
                    <w:ins w:id="11855" w:author="Nick.Tolimieri" w:date="2022-09-13T14:15:00Z"/>
                    <w:del w:id="11856" w:author="Nick.Tolimieri [2]" w:date="2022-09-14T11:37:00Z"/>
                    <w:rFonts w:ascii="Calibri" w:hAnsi="Calibri" w:cs="Calibri"/>
                    <w:color w:val="000000"/>
                    <w:sz w:val="22"/>
                    <w:szCs w:val="22"/>
                  </w:rPr>
                </w:rPrChange>
              </w:rPr>
              <w:pPrChange w:id="11857" w:author="Nick.Tolimieri" w:date="2022-09-13T14:15:00Z">
                <w:pPr>
                  <w:jc w:val="right"/>
                </w:pPr>
              </w:pPrChange>
            </w:pPr>
            <w:ins w:id="11858" w:author="Nick.Tolimieri" w:date="2022-09-13T14:15:00Z">
              <w:del w:id="11859" w:author="Nick.Tolimieri [2]" w:date="2022-09-14T11:37:00Z">
                <w:r w:rsidRPr="00F87AA6" w:rsidDel="008A61D3">
                  <w:rPr>
                    <w:rFonts w:asciiTheme="minorHAnsi" w:eastAsiaTheme="minorHAnsi" w:hAnsiTheme="minorHAnsi" w:cstheme="minorBidi"/>
                    <w:sz w:val="22"/>
                    <w:szCs w:val="22"/>
                    <w:rPrChange w:id="11860" w:author="Nick.Tolimieri" w:date="2022-09-13T14:15:00Z">
                      <w:rPr>
                        <w:rFonts w:ascii="Calibri" w:hAnsi="Calibri" w:cs="Calibri"/>
                        <w:color w:val="000000"/>
                        <w:sz w:val="22"/>
                        <w:szCs w:val="22"/>
                      </w:rPr>
                    </w:rPrChange>
                  </w:rPr>
                  <w:delText>7</w:delText>
                </w:r>
              </w:del>
            </w:ins>
          </w:p>
        </w:tc>
        <w:tc>
          <w:tcPr>
            <w:tcW w:w="960" w:type="dxa"/>
            <w:noWrap/>
            <w:hideMark/>
            <w:tcPrChange w:id="118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62" w:author="Nick.Tolimieri" w:date="2022-09-13T14:15:00Z"/>
                <w:del w:id="11863" w:author="Nick.Tolimieri [2]" w:date="2022-09-14T11:37:00Z"/>
                <w:rFonts w:asciiTheme="minorHAnsi" w:eastAsiaTheme="minorHAnsi" w:hAnsiTheme="minorHAnsi" w:cstheme="minorBidi"/>
                <w:sz w:val="22"/>
                <w:szCs w:val="22"/>
                <w:rPrChange w:id="11864" w:author="Nick.Tolimieri" w:date="2022-09-13T14:15:00Z">
                  <w:rPr>
                    <w:ins w:id="11865" w:author="Nick.Tolimieri" w:date="2022-09-13T14:15:00Z"/>
                    <w:del w:id="11866" w:author="Nick.Tolimieri [2]" w:date="2022-09-14T11:37:00Z"/>
                    <w:rFonts w:ascii="Calibri" w:hAnsi="Calibri" w:cs="Calibri"/>
                    <w:color w:val="000000"/>
                    <w:sz w:val="22"/>
                    <w:szCs w:val="22"/>
                  </w:rPr>
                </w:rPrChange>
              </w:rPr>
              <w:pPrChange w:id="11867" w:author="Nick.Tolimieri" w:date="2022-09-13T14:15:00Z">
                <w:pPr>
                  <w:jc w:val="right"/>
                </w:pPr>
              </w:pPrChange>
            </w:pPr>
            <w:ins w:id="11868" w:author="Nick.Tolimieri" w:date="2022-09-13T14:15:00Z">
              <w:del w:id="11869" w:author="Nick.Tolimieri [2]" w:date="2022-09-14T11:37:00Z">
                <w:r w:rsidRPr="00F87AA6" w:rsidDel="008A61D3">
                  <w:rPr>
                    <w:rFonts w:asciiTheme="minorHAnsi" w:eastAsiaTheme="minorHAnsi" w:hAnsiTheme="minorHAnsi" w:cstheme="minorBidi"/>
                    <w:sz w:val="22"/>
                    <w:szCs w:val="22"/>
                    <w:rPrChange w:id="11870" w:author="Nick.Tolimieri" w:date="2022-09-13T14:15:00Z">
                      <w:rPr>
                        <w:rFonts w:ascii="Calibri" w:hAnsi="Calibri" w:cs="Calibri"/>
                        <w:color w:val="000000"/>
                        <w:sz w:val="22"/>
                        <w:szCs w:val="22"/>
                      </w:rPr>
                    </w:rPrChange>
                  </w:rPr>
                  <w:delText>32</w:delText>
                </w:r>
              </w:del>
            </w:ins>
          </w:p>
        </w:tc>
        <w:tc>
          <w:tcPr>
            <w:tcW w:w="960" w:type="dxa"/>
            <w:noWrap/>
            <w:hideMark/>
            <w:tcPrChange w:id="118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72" w:author="Nick.Tolimieri" w:date="2022-09-13T14:15:00Z"/>
                <w:del w:id="11873" w:author="Nick.Tolimieri [2]" w:date="2022-09-14T11:37:00Z"/>
                <w:rFonts w:asciiTheme="minorHAnsi" w:eastAsiaTheme="minorHAnsi" w:hAnsiTheme="minorHAnsi" w:cstheme="minorBidi"/>
                <w:sz w:val="22"/>
                <w:szCs w:val="22"/>
                <w:rPrChange w:id="11874" w:author="Nick.Tolimieri" w:date="2022-09-13T14:15:00Z">
                  <w:rPr>
                    <w:ins w:id="11875" w:author="Nick.Tolimieri" w:date="2022-09-13T14:15:00Z"/>
                    <w:del w:id="11876" w:author="Nick.Tolimieri [2]" w:date="2022-09-14T11:37:00Z"/>
                    <w:rFonts w:ascii="Calibri" w:hAnsi="Calibri" w:cs="Calibri"/>
                    <w:color w:val="000000"/>
                    <w:sz w:val="22"/>
                    <w:szCs w:val="22"/>
                  </w:rPr>
                </w:rPrChange>
              </w:rPr>
              <w:pPrChange w:id="11877" w:author="Nick.Tolimieri" w:date="2022-09-13T14:15:00Z">
                <w:pPr>
                  <w:jc w:val="right"/>
                </w:pPr>
              </w:pPrChange>
            </w:pPr>
            <w:ins w:id="11878" w:author="Nick.Tolimieri" w:date="2022-09-13T14:15:00Z">
              <w:del w:id="11879" w:author="Nick.Tolimieri [2]" w:date="2022-09-14T11:37:00Z">
                <w:r w:rsidRPr="00F87AA6" w:rsidDel="008A61D3">
                  <w:rPr>
                    <w:rFonts w:asciiTheme="minorHAnsi" w:eastAsiaTheme="minorHAnsi" w:hAnsiTheme="minorHAnsi" w:cstheme="minorBidi"/>
                    <w:sz w:val="22"/>
                    <w:szCs w:val="22"/>
                    <w:rPrChange w:id="11880" w:author="Nick.Tolimieri" w:date="2022-09-13T14:15:00Z">
                      <w:rPr>
                        <w:rFonts w:ascii="Calibri" w:hAnsi="Calibri" w:cs="Calibri"/>
                        <w:color w:val="000000"/>
                        <w:sz w:val="22"/>
                        <w:szCs w:val="22"/>
                      </w:rPr>
                    </w:rPrChange>
                  </w:rPr>
                  <w:delText>1</w:delText>
                </w:r>
              </w:del>
            </w:ins>
          </w:p>
        </w:tc>
        <w:tc>
          <w:tcPr>
            <w:tcW w:w="960" w:type="dxa"/>
            <w:noWrap/>
            <w:hideMark/>
            <w:tcPrChange w:id="118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82" w:author="Nick.Tolimieri" w:date="2022-09-13T14:15:00Z"/>
                <w:del w:id="11883" w:author="Nick.Tolimieri [2]" w:date="2022-09-14T11:37:00Z"/>
                <w:rFonts w:asciiTheme="minorHAnsi" w:eastAsiaTheme="minorHAnsi" w:hAnsiTheme="minorHAnsi" w:cstheme="minorBidi"/>
                <w:sz w:val="22"/>
                <w:szCs w:val="22"/>
                <w:rPrChange w:id="11884" w:author="Nick.Tolimieri" w:date="2022-09-13T14:15:00Z">
                  <w:rPr>
                    <w:ins w:id="11885" w:author="Nick.Tolimieri" w:date="2022-09-13T14:15:00Z"/>
                    <w:del w:id="11886" w:author="Nick.Tolimieri [2]" w:date="2022-09-14T11:37:00Z"/>
                    <w:rFonts w:ascii="Calibri" w:hAnsi="Calibri" w:cs="Calibri"/>
                    <w:color w:val="000000"/>
                    <w:sz w:val="22"/>
                    <w:szCs w:val="22"/>
                  </w:rPr>
                </w:rPrChange>
              </w:rPr>
              <w:pPrChange w:id="11887" w:author="Nick.Tolimieri" w:date="2022-09-13T14:15:00Z">
                <w:pPr>
                  <w:jc w:val="right"/>
                </w:pPr>
              </w:pPrChange>
            </w:pPr>
            <w:ins w:id="11888" w:author="Nick.Tolimieri" w:date="2022-09-13T14:15:00Z">
              <w:del w:id="11889" w:author="Nick.Tolimieri [2]" w:date="2022-09-14T11:37:00Z">
                <w:r w:rsidRPr="00F87AA6" w:rsidDel="008A61D3">
                  <w:rPr>
                    <w:rFonts w:asciiTheme="minorHAnsi" w:eastAsiaTheme="minorHAnsi" w:hAnsiTheme="minorHAnsi" w:cstheme="minorBidi"/>
                    <w:sz w:val="22"/>
                    <w:szCs w:val="22"/>
                    <w:rPrChange w:id="11890" w:author="Nick.Tolimieri" w:date="2022-09-13T14:15:00Z">
                      <w:rPr>
                        <w:rFonts w:ascii="Calibri" w:hAnsi="Calibri" w:cs="Calibri"/>
                        <w:color w:val="000000"/>
                        <w:sz w:val="22"/>
                        <w:szCs w:val="22"/>
                      </w:rPr>
                    </w:rPrChange>
                  </w:rPr>
                  <w:delText>29</w:delText>
                </w:r>
              </w:del>
            </w:ins>
          </w:p>
        </w:tc>
        <w:tc>
          <w:tcPr>
            <w:tcW w:w="960" w:type="dxa"/>
            <w:noWrap/>
            <w:hideMark/>
            <w:tcPrChange w:id="118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892" w:author="Nick.Tolimieri" w:date="2022-09-13T14:15:00Z"/>
                <w:del w:id="11893" w:author="Nick.Tolimieri [2]" w:date="2022-09-14T11:37:00Z"/>
                <w:rFonts w:asciiTheme="minorHAnsi" w:eastAsiaTheme="minorHAnsi" w:hAnsiTheme="minorHAnsi" w:cstheme="minorBidi"/>
                <w:sz w:val="22"/>
                <w:szCs w:val="22"/>
                <w:rPrChange w:id="11894" w:author="Nick.Tolimieri" w:date="2022-09-13T14:15:00Z">
                  <w:rPr>
                    <w:ins w:id="11895" w:author="Nick.Tolimieri" w:date="2022-09-13T14:15:00Z"/>
                    <w:del w:id="11896" w:author="Nick.Tolimieri [2]" w:date="2022-09-14T11:37:00Z"/>
                    <w:rFonts w:ascii="Calibri" w:hAnsi="Calibri" w:cs="Calibri"/>
                    <w:color w:val="000000"/>
                    <w:sz w:val="22"/>
                    <w:szCs w:val="22"/>
                  </w:rPr>
                </w:rPrChange>
              </w:rPr>
              <w:pPrChange w:id="11897" w:author="Nick.Tolimieri" w:date="2022-09-13T14:15:00Z">
                <w:pPr>
                  <w:jc w:val="right"/>
                </w:pPr>
              </w:pPrChange>
            </w:pPr>
            <w:ins w:id="11898" w:author="Nick.Tolimieri" w:date="2022-09-13T14:15:00Z">
              <w:del w:id="11899" w:author="Nick.Tolimieri [2]" w:date="2022-09-14T11:37:00Z">
                <w:r w:rsidRPr="00F87AA6" w:rsidDel="008A61D3">
                  <w:rPr>
                    <w:rFonts w:asciiTheme="minorHAnsi" w:eastAsiaTheme="minorHAnsi" w:hAnsiTheme="minorHAnsi" w:cstheme="minorBidi"/>
                    <w:sz w:val="22"/>
                    <w:szCs w:val="22"/>
                    <w:rPrChange w:id="11900" w:author="Nick.Tolimieri" w:date="2022-09-13T14:15:00Z">
                      <w:rPr>
                        <w:rFonts w:ascii="Calibri" w:hAnsi="Calibri" w:cs="Calibri"/>
                        <w:color w:val="000000"/>
                        <w:sz w:val="22"/>
                        <w:szCs w:val="22"/>
                      </w:rPr>
                    </w:rPrChange>
                  </w:rPr>
                  <w:delText>29</w:delText>
                </w:r>
              </w:del>
            </w:ins>
          </w:p>
        </w:tc>
        <w:tc>
          <w:tcPr>
            <w:tcW w:w="960" w:type="dxa"/>
            <w:noWrap/>
            <w:hideMark/>
            <w:tcPrChange w:id="119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02" w:author="Nick.Tolimieri" w:date="2022-09-13T14:15:00Z"/>
                <w:del w:id="11903" w:author="Nick.Tolimieri [2]" w:date="2022-09-14T11:37:00Z"/>
                <w:rFonts w:asciiTheme="minorHAnsi" w:eastAsiaTheme="minorHAnsi" w:hAnsiTheme="minorHAnsi" w:cstheme="minorBidi"/>
                <w:sz w:val="22"/>
                <w:szCs w:val="22"/>
                <w:rPrChange w:id="11904" w:author="Nick.Tolimieri" w:date="2022-09-13T14:15:00Z">
                  <w:rPr>
                    <w:ins w:id="11905" w:author="Nick.Tolimieri" w:date="2022-09-13T14:15:00Z"/>
                    <w:del w:id="11906" w:author="Nick.Tolimieri [2]" w:date="2022-09-14T11:37:00Z"/>
                    <w:rFonts w:ascii="Calibri" w:hAnsi="Calibri" w:cs="Calibri"/>
                    <w:color w:val="000000"/>
                    <w:sz w:val="22"/>
                    <w:szCs w:val="22"/>
                  </w:rPr>
                </w:rPrChange>
              </w:rPr>
              <w:pPrChange w:id="11907" w:author="Nick.Tolimieri" w:date="2022-09-13T14:15:00Z">
                <w:pPr>
                  <w:jc w:val="right"/>
                </w:pPr>
              </w:pPrChange>
            </w:pPr>
            <w:ins w:id="11908" w:author="Nick.Tolimieri" w:date="2022-09-13T14:15:00Z">
              <w:del w:id="11909" w:author="Nick.Tolimieri [2]" w:date="2022-09-14T11:37:00Z">
                <w:r w:rsidRPr="00F87AA6" w:rsidDel="008A61D3">
                  <w:rPr>
                    <w:rFonts w:asciiTheme="minorHAnsi" w:eastAsiaTheme="minorHAnsi" w:hAnsiTheme="minorHAnsi" w:cstheme="minorBidi"/>
                    <w:sz w:val="22"/>
                    <w:szCs w:val="22"/>
                    <w:rPrChange w:id="11910" w:author="Nick.Tolimieri" w:date="2022-09-13T14:15:00Z">
                      <w:rPr>
                        <w:rFonts w:ascii="Calibri" w:hAnsi="Calibri" w:cs="Calibri"/>
                        <w:color w:val="000000"/>
                        <w:sz w:val="22"/>
                        <w:szCs w:val="22"/>
                      </w:rPr>
                    </w:rPrChange>
                  </w:rPr>
                  <w:delText>29</w:delText>
                </w:r>
              </w:del>
            </w:ins>
          </w:p>
        </w:tc>
        <w:tc>
          <w:tcPr>
            <w:tcW w:w="960" w:type="dxa"/>
            <w:noWrap/>
            <w:hideMark/>
            <w:tcPrChange w:id="119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12" w:author="Nick.Tolimieri" w:date="2022-09-13T14:15:00Z"/>
                <w:del w:id="11913" w:author="Nick.Tolimieri [2]" w:date="2022-09-14T11:37:00Z"/>
                <w:rFonts w:asciiTheme="minorHAnsi" w:eastAsiaTheme="minorHAnsi" w:hAnsiTheme="minorHAnsi" w:cstheme="minorBidi"/>
                <w:sz w:val="22"/>
                <w:szCs w:val="22"/>
                <w:rPrChange w:id="11914" w:author="Nick.Tolimieri" w:date="2022-09-13T14:15:00Z">
                  <w:rPr>
                    <w:ins w:id="11915" w:author="Nick.Tolimieri" w:date="2022-09-13T14:15:00Z"/>
                    <w:del w:id="11916" w:author="Nick.Tolimieri [2]" w:date="2022-09-14T11:37:00Z"/>
                    <w:rFonts w:ascii="Calibri" w:hAnsi="Calibri" w:cs="Calibri"/>
                    <w:color w:val="000000"/>
                    <w:sz w:val="22"/>
                    <w:szCs w:val="22"/>
                  </w:rPr>
                </w:rPrChange>
              </w:rPr>
              <w:pPrChange w:id="11917" w:author="Nick.Tolimieri" w:date="2022-09-13T14:15:00Z">
                <w:pPr>
                  <w:jc w:val="right"/>
                </w:pPr>
              </w:pPrChange>
            </w:pPr>
            <w:ins w:id="11918" w:author="Nick.Tolimieri" w:date="2022-09-13T14:15:00Z">
              <w:del w:id="11919" w:author="Nick.Tolimieri [2]" w:date="2022-09-14T11:37:00Z">
                <w:r w:rsidRPr="00F87AA6" w:rsidDel="008A61D3">
                  <w:rPr>
                    <w:rFonts w:asciiTheme="minorHAnsi" w:eastAsiaTheme="minorHAnsi" w:hAnsiTheme="minorHAnsi" w:cstheme="minorBidi"/>
                    <w:sz w:val="22"/>
                    <w:szCs w:val="22"/>
                    <w:rPrChange w:id="11920" w:author="Nick.Tolimieri" w:date="2022-09-13T14:15:00Z">
                      <w:rPr>
                        <w:rFonts w:ascii="Calibri" w:hAnsi="Calibri" w:cs="Calibri"/>
                        <w:color w:val="000000"/>
                        <w:sz w:val="22"/>
                        <w:szCs w:val="22"/>
                      </w:rPr>
                    </w:rPrChange>
                  </w:rPr>
                  <w:delText>2.57</w:delText>
                </w:r>
              </w:del>
            </w:ins>
          </w:p>
        </w:tc>
        <w:tc>
          <w:tcPr>
            <w:tcW w:w="960" w:type="dxa"/>
            <w:noWrap/>
            <w:hideMark/>
            <w:tcPrChange w:id="119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22" w:author="Nick.Tolimieri" w:date="2022-09-13T14:15:00Z"/>
                <w:del w:id="11923" w:author="Nick.Tolimieri [2]" w:date="2022-09-14T11:37:00Z"/>
                <w:rFonts w:asciiTheme="minorHAnsi" w:eastAsiaTheme="minorHAnsi" w:hAnsiTheme="minorHAnsi" w:cstheme="minorBidi"/>
                <w:sz w:val="22"/>
                <w:szCs w:val="22"/>
                <w:rPrChange w:id="11924" w:author="Nick.Tolimieri" w:date="2022-09-13T14:15:00Z">
                  <w:rPr>
                    <w:ins w:id="11925" w:author="Nick.Tolimieri" w:date="2022-09-13T14:15:00Z"/>
                    <w:del w:id="11926" w:author="Nick.Tolimieri [2]" w:date="2022-09-14T11:37:00Z"/>
                    <w:rFonts w:ascii="Calibri" w:hAnsi="Calibri" w:cs="Calibri"/>
                    <w:color w:val="000000"/>
                    <w:sz w:val="22"/>
                    <w:szCs w:val="22"/>
                  </w:rPr>
                </w:rPrChange>
              </w:rPr>
              <w:pPrChange w:id="11927" w:author="Nick.Tolimieri" w:date="2022-09-13T14:15:00Z">
                <w:pPr>
                  <w:jc w:val="right"/>
                </w:pPr>
              </w:pPrChange>
            </w:pPr>
            <w:ins w:id="11928" w:author="Nick.Tolimieri" w:date="2022-09-13T14:15:00Z">
              <w:del w:id="11929" w:author="Nick.Tolimieri [2]" w:date="2022-09-14T11:37:00Z">
                <w:r w:rsidRPr="00F87AA6" w:rsidDel="008A61D3">
                  <w:rPr>
                    <w:rFonts w:asciiTheme="minorHAnsi" w:eastAsiaTheme="minorHAnsi" w:hAnsiTheme="minorHAnsi" w:cstheme="minorBidi"/>
                    <w:sz w:val="22"/>
                    <w:szCs w:val="22"/>
                    <w:rPrChange w:id="11930" w:author="Nick.Tolimieri" w:date="2022-09-13T14:15:00Z">
                      <w:rPr>
                        <w:rFonts w:ascii="Calibri" w:hAnsi="Calibri" w:cs="Calibri"/>
                        <w:color w:val="000000"/>
                        <w:sz w:val="22"/>
                        <w:szCs w:val="22"/>
                      </w:rPr>
                    </w:rPrChange>
                  </w:rPr>
                  <w:delText>0.6</w:delText>
                </w:r>
              </w:del>
            </w:ins>
          </w:p>
        </w:tc>
      </w:tr>
      <w:tr w:rsidR="00F87AA6" w:rsidRPr="00F87AA6" w:rsidDel="008A61D3" w:rsidTr="00F87AA6">
        <w:trPr>
          <w:divId w:val="1702248301"/>
          <w:trHeight w:val="300"/>
          <w:ins w:id="11931" w:author="Nick.Tolimieri" w:date="2022-09-13T14:15:00Z"/>
          <w:del w:id="11932" w:author="Nick.Tolimieri [2]" w:date="2022-09-14T11:37:00Z"/>
          <w:trPrChange w:id="11933" w:author="Nick.Tolimieri" w:date="2022-09-13T14:15:00Z">
            <w:trPr>
              <w:divId w:val="1702248301"/>
              <w:trHeight w:val="300"/>
            </w:trPr>
          </w:trPrChange>
        </w:trPr>
        <w:tc>
          <w:tcPr>
            <w:tcW w:w="960" w:type="dxa"/>
            <w:noWrap/>
            <w:hideMark/>
            <w:tcPrChange w:id="119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35" w:author="Nick.Tolimieri" w:date="2022-09-13T14:15:00Z"/>
                <w:del w:id="11936" w:author="Nick.Tolimieri [2]" w:date="2022-09-14T11:37:00Z"/>
                <w:rFonts w:asciiTheme="minorHAnsi" w:eastAsiaTheme="minorHAnsi" w:hAnsiTheme="minorHAnsi" w:cstheme="minorBidi"/>
                <w:sz w:val="22"/>
                <w:szCs w:val="22"/>
                <w:rPrChange w:id="11937" w:author="Nick.Tolimieri" w:date="2022-09-13T14:15:00Z">
                  <w:rPr>
                    <w:ins w:id="11938" w:author="Nick.Tolimieri" w:date="2022-09-13T14:15:00Z"/>
                    <w:del w:id="11939" w:author="Nick.Tolimieri [2]" w:date="2022-09-14T11:37:00Z"/>
                    <w:rFonts w:ascii="Calibri" w:hAnsi="Calibri" w:cs="Calibri"/>
                    <w:color w:val="000000"/>
                    <w:sz w:val="22"/>
                    <w:szCs w:val="22"/>
                  </w:rPr>
                </w:rPrChange>
              </w:rPr>
              <w:pPrChange w:id="11940" w:author="Nick.Tolimieri" w:date="2022-09-13T14:15:00Z">
                <w:pPr/>
              </w:pPrChange>
            </w:pPr>
            <w:ins w:id="11941" w:author="Nick.Tolimieri" w:date="2022-09-13T14:15:00Z">
              <w:del w:id="11942" w:author="Nick.Tolimieri [2]" w:date="2022-09-14T11:37:00Z">
                <w:r w:rsidRPr="00F87AA6" w:rsidDel="008A61D3">
                  <w:rPr>
                    <w:rFonts w:asciiTheme="minorHAnsi" w:eastAsiaTheme="minorHAnsi" w:hAnsiTheme="minorHAnsi" w:cstheme="minorBidi"/>
                    <w:sz w:val="22"/>
                    <w:szCs w:val="22"/>
                    <w:rPrChange w:id="11943" w:author="Nick.Tolimieri" w:date="2022-09-13T14:15:00Z">
                      <w:rPr>
                        <w:rFonts w:ascii="Calibri" w:hAnsi="Calibri" w:cs="Calibri"/>
                        <w:color w:val="000000"/>
                        <w:sz w:val="22"/>
                        <w:szCs w:val="22"/>
                      </w:rPr>
                    </w:rPrChange>
                  </w:rPr>
                  <w:delText>Cape Alava</w:delText>
                </w:r>
              </w:del>
            </w:ins>
          </w:p>
        </w:tc>
        <w:tc>
          <w:tcPr>
            <w:tcW w:w="960" w:type="dxa"/>
            <w:noWrap/>
            <w:hideMark/>
            <w:tcPrChange w:id="119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45" w:author="Nick.Tolimieri" w:date="2022-09-13T14:15:00Z"/>
                <w:del w:id="11946" w:author="Nick.Tolimieri [2]" w:date="2022-09-14T11:37:00Z"/>
                <w:rFonts w:asciiTheme="minorHAnsi" w:eastAsiaTheme="minorHAnsi" w:hAnsiTheme="minorHAnsi" w:cstheme="minorBidi"/>
                <w:sz w:val="22"/>
                <w:szCs w:val="22"/>
                <w:rPrChange w:id="11947" w:author="Nick.Tolimieri" w:date="2022-09-13T14:15:00Z">
                  <w:rPr>
                    <w:ins w:id="11948" w:author="Nick.Tolimieri" w:date="2022-09-13T14:15:00Z"/>
                    <w:del w:id="11949" w:author="Nick.Tolimieri [2]" w:date="2022-09-14T11:37:00Z"/>
                    <w:rFonts w:ascii="Calibri" w:hAnsi="Calibri" w:cs="Calibri"/>
                    <w:color w:val="000000"/>
                    <w:sz w:val="22"/>
                    <w:szCs w:val="22"/>
                  </w:rPr>
                </w:rPrChange>
              </w:rPr>
              <w:pPrChange w:id="11950" w:author="Nick.Tolimieri" w:date="2022-09-13T14:15:00Z">
                <w:pPr>
                  <w:jc w:val="right"/>
                </w:pPr>
              </w:pPrChange>
            </w:pPr>
            <w:ins w:id="11951" w:author="Nick.Tolimieri" w:date="2022-09-13T14:15:00Z">
              <w:del w:id="11952" w:author="Nick.Tolimieri [2]" w:date="2022-09-14T11:37:00Z">
                <w:r w:rsidRPr="00F87AA6" w:rsidDel="008A61D3">
                  <w:rPr>
                    <w:rFonts w:asciiTheme="minorHAnsi" w:eastAsiaTheme="minorHAnsi" w:hAnsiTheme="minorHAnsi" w:cstheme="minorBidi"/>
                    <w:sz w:val="22"/>
                    <w:szCs w:val="22"/>
                    <w:rPrChange w:id="11953" w:author="Nick.Tolimieri" w:date="2022-09-13T14:15:00Z">
                      <w:rPr>
                        <w:rFonts w:ascii="Calibri" w:hAnsi="Calibri" w:cs="Calibri"/>
                        <w:color w:val="000000"/>
                        <w:sz w:val="22"/>
                        <w:szCs w:val="22"/>
                      </w:rPr>
                    </w:rPrChange>
                  </w:rPr>
                  <w:delText>1994</w:delText>
                </w:r>
              </w:del>
            </w:ins>
          </w:p>
        </w:tc>
        <w:tc>
          <w:tcPr>
            <w:tcW w:w="960" w:type="dxa"/>
            <w:noWrap/>
            <w:hideMark/>
            <w:tcPrChange w:id="119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55" w:author="Nick.Tolimieri" w:date="2022-09-13T14:15:00Z"/>
                <w:del w:id="11956" w:author="Nick.Tolimieri [2]" w:date="2022-09-14T11:37:00Z"/>
                <w:rFonts w:asciiTheme="minorHAnsi" w:eastAsiaTheme="minorHAnsi" w:hAnsiTheme="minorHAnsi" w:cstheme="minorBidi"/>
                <w:sz w:val="22"/>
                <w:szCs w:val="22"/>
                <w:rPrChange w:id="11957" w:author="Nick.Tolimieri" w:date="2022-09-13T14:15:00Z">
                  <w:rPr>
                    <w:ins w:id="11958" w:author="Nick.Tolimieri" w:date="2022-09-13T14:15:00Z"/>
                    <w:del w:id="11959" w:author="Nick.Tolimieri [2]" w:date="2022-09-14T11:37:00Z"/>
                    <w:rFonts w:ascii="Calibri" w:hAnsi="Calibri" w:cs="Calibri"/>
                    <w:color w:val="000000"/>
                    <w:sz w:val="22"/>
                    <w:szCs w:val="22"/>
                  </w:rPr>
                </w:rPrChange>
              </w:rPr>
              <w:pPrChange w:id="11960" w:author="Nick.Tolimieri" w:date="2022-09-13T14:15:00Z">
                <w:pPr>
                  <w:jc w:val="right"/>
                </w:pPr>
              </w:pPrChange>
            </w:pPr>
            <w:ins w:id="11961" w:author="Nick.Tolimieri" w:date="2022-09-13T14:15:00Z">
              <w:del w:id="11962" w:author="Nick.Tolimieri [2]" w:date="2022-09-14T11:37:00Z">
                <w:r w:rsidRPr="00F87AA6" w:rsidDel="008A61D3">
                  <w:rPr>
                    <w:rFonts w:asciiTheme="minorHAnsi" w:eastAsiaTheme="minorHAnsi" w:hAnsiTheme="minorHAnsi" w:cstheme="minorBidi"/>
                    <w:sz w:val="22"/>
                    <w:szCs w:val="22"/>
                    <w:rPrChange w:id="11963" w:author="Nick.Tolimieri" w:date="2022-09-13T14:15:00Z">
                      <w:rPr>
                        <w:rFonts w:ascii="Calibri" w:hAnsi="Calibri" w:cs="Calibri"/>
                        <w:color w:val="000000"/>
                        <w:sz w:val="22"/>
                        <w:szCs w:val="22"/>
                      </w:rPr>
                    </w:rPrChange>
                  </w:rPr>
                  <w:delText>27</w:delText>
                </w:r>
              </w:del>
            </w:ins>
          </w:p>
        </w:tc>
        <w:tc>
          <w:tcPr>
            <w:tcW w:w="960" w:type="dxa"/>
            <w:noWrap/>
            <w:hideMark/>
            <w:tcPrChange w:id="119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65" w:author="Nick.Tolimieri" w:date="2022-09-13T14:15:00Z"/>
                <w:del w:id="11966" w:author="Nick.Tolimieri [2]" w:date="2022-09-14T11:37:00Z"/>
                <w:rFonts w:asciiTheme="minorHAnsi" w:eastAsiaTheme="minorHAnsi" w:hAnsiTheme="minorHAnsi" w:cstheme="minorBidi"/>
                <w:sz w:val="22"/>
                <w:szCs w:val="22"/>
                <w:rPrChange w:id="11967" w:author="Nick.Tolimieri" w:date="2022-09-13T14:15:00Z">
                  <w:rPr>
                    <w:ins w:id="11968" w:author="Nick.Tolimieri" w:date="2022-09-13T14:15:00Z"/>
                    <w:del w:id="11969" w:author="Nick.Tolimieri [2]" w:date="2022-09-14T11:37:00Z"/>
                    <w:rFonts w:ascii="Calibri" w:hAnsi="Calibri" w:cs="Calibri"/>
                    <w:color w:val="000000"/>
                    <w:sz w:val="22"/>
                    <w:szCs w:val="22"/>
                  </w:rPr>
                </w:rPrChange>
              </w:rPr>
              <w:pPrChange w:id="11970" w:author="Nick.Tolimieri" w:date="2022-09-13T14:15:00Z">
                <w:pPr>
                  <w:jc w:val="right"/>
                </w:pPr>
              </w:pPrChange>
            </w:pPr>
            <w:ins w:id="11971" w:author="Nick.Tolimieri" w:date="2022-09-13T14:15:00Z">
              <w:del w:id="11972" w:author="Nick.Tolimieri [2]" w:date="2022-09-14T11:37:00Z">
                <w:r w:rsidRPr="00F87AA6" w:rsidDel="008A61D3">
                  <w:rPr>
                    <w:rFonts w:asciiTheme="minorHAnsi" w:eastAsiaTheme="minorHAnsi" w:hAnsiTheme="minorHAnsi" w:cstheme="minorBidi"/>
                    <w:sz w:val="22"/>
                    <w:szCs w:val="22"/>
                    <w:rPrChange w:id="11973" w:author="Nick.Tolimieri" w:date="2022-09-13T14:15:00Z">
                      <w:rPr>
                        <w:rFonts w:ascii="Calibri" w:hAnsi="Calibri" w:cs="Calibri"/>
                        <w:color w:val="000000"/>
                        <w:sz w:val="22"/>
                        <w:szCs w:val="22"/>
                      </w:rPr>
                    </w:rPrChange>
                  </w:rPr>
                  <w:delText>38</w:delText>
                </w:r>
              </w:del>
            </w:ins>
          </w:p>
        </w:tc>
        <w:tc>
          <w:tcPr>
            <w:tcW w:w="960" w:type="dxa"/>
            <w:noWrap/>
            <w:hideMark/>
            <w:tcPrChange w:id="119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75" w:author="Nick.Tolimieri" w:date="2022-09-13T14:15:00Z"/>
                <w:del w:id="11976" w:author="Nick.Tolimieri [2]" w:date="2022-09-14T11:37:00Z"/>
                <w:rFonts w:asciiTheme="minorHAnsi" w:eastAsiaTheme="minorHAnsi" w:hAnsiTheme="minorHAnsi" w:cstheme="minorBidi"/>
                <w:sz w:val="22"/>
                <w:szCs w:val="22"/>
                <w:rPrChange w:id="11977" w:author="Nick.Tolimieri" w:date="2022-09-13T14:15:00Z">
                  <w:rPr>
                    <w:ins w:id="11978" w:author="Nick.Tolimieri" w:date="2022-09-13T14:15:00Z"/>
                    <w:del w:id="11979" w:author="Nick.Tolimieri [2]" w:date="2022-09-14T11:37:00Z"/>
                    <w:rFonts w:ascii="Calibri" w:hAnsi="Calibri" w:cs="Calibri"/>
                    <w:color w:val="000000"/>
                    <w:sz w:val="22"/>
                    <w:szCs w:val="22"/>
                  </w:rPr>
                </w:rPrChange>
              </w:rPr>
              <w:pPrChange w:id="11980" w:author="Nick.Tolimieri" w:date="2022-09-13T14:15:00Z">
                <w:pPr>
                  <w:jc w:val="right"/>
                </w:pPr>
              </w:pPrChange>
            </w:pPr>
            <w:ins w:id="11981" w:author="Nick.Tolimieri" w:date="2022-09-13T14:15:00Z">
              <w:del w:id="11982" w:author="Nick.Tolimieri [2]" w:date="2022-09-14T11:37:00Z">
                <w:r w:rsidRPr="00F87AA6" w:rsidDel="008A61D3">
                  <w:rPr>
                    <w:rFonts w:asciiTheme="minorHAnsi" w:eastAsiaTheme="minorHAnsi" w:hAnsiTheme="minorHAnsi" w:cstheme="minorBidi"/>
                    <w:sz w:val="22"/>
                    <w:szCs w:val="22"/>
                    <w:rPrChange w:id="11983" w:author="Nick.Tolimieri" w:date="2022-09-13T14:15:00Z">
                      <w:rPr>
                        <w:rFonts w:ascii="Calibri" w:hAnsi="Calibri" w:cs="Calibri"/>
                        <w:color w:val="000000"/>
                        <w:sz w:val="22"/>
                        <w:szCs w:val="22"/>
                      </w:rPr>
                    </w:rPrChange>
                  </w:rPr>
                  <w:delText>1</w:delText>
                </w:r>
              </w:del>
            </w:ins>
          </w:p>
        </w:tc>
        <w:tc>
          <w:tcPr>
            <w:tcW w:w="960" w:type="dxa"/>
            <w:noWrap/>
            <w:hideMark/>
            <w:tcPrChange w:id="119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85" w:author="Nick.Tolimieri" w:date="2022-09-13T14:15:00Z"/>
                <w:del w:id="11986" w:author="Nick.Tolimieri [2]" w:date="2022-09-14T11:37:00Z"/>
                <w:rFonts w:asciiTheme="minorHAnsi" w:eastAsiaTheme="minorHAnsi" w:hAnsiTheme="minorHAnsi" w:cstheme="minorBidi"/>
                <w:sz w:val="22"/>
                <w:szCs w:val="22"/>
                <w:rPrChange w:id="11987" w:author="Nick.Tolimieri" w:date="2022-09-13T14:15:00Z">
                  <w:rPr>
                    <w:ins w:id="11988" w:author="Nick.Tolimieri" w:date="2022-09-13T14:15:00Z"/>
                    <w:del w:id="11989" w:author="Nick.Tolimieri [2]" w:date="2022-09-14T11:37:00Z"/>
                    <w:rFonts w:ascii="Calibri" w:hAnsi="Calibri" w:cs="Calibri"/>
                    <w:color w:val="000000"/>
                    <w:sz w:val="22"/>
                    <w:szCs w:val="22"/>
                  </w:rPr>
                </w:rPrChange>
              </w:rPr>
              <w:pPrChange w:id="11990" w:author="Nick.Tolimieri" w:date="2022-09-13T14:15:00Z">
                <w:pPr>
                  <w:jc w:val="right"/>
                </w:pPr>
              </w:pPrChange>
            </w:pPr>
            <w:ins w:id="11991" w:author="Nick.Tolimieri" w:date="2022-09-13T14:15:00Z">
              <w:del w:id="11992" w:author="Nick.Tolimieri [2]" w:date="2022-09-14T11:37:00Z">
                <w:r w:rsidRPr="00F87AA6" w:rsidDel="008A61D3">
                  <w:rPr>
                    <w:rFonts w:asciiTheme="minorHAnsi" w:eastAsiaTheme="minorHAnsi" w:hAnsiTheme="minorHAnsi" w:cstheme="minorBidi"/>
                    <w:sz w:val="22"/>
                    <w:szCs w:val="22"/>
                    <w:rPrChange w:id="11993" w:author="Nick.Tolimieri" w:date="2022-09-13T14:15:00Z">
                      <w:rPr>
                        <w:rFonts w:ascii="Calibri" w:hAnsi="Calibri" w:cs="Calibri"/>
                        <w:color w:val="000000"/>
                        <w:sz w:val="22"/>
                        <w:szCs w:val="22"/>
                      </w:rPr>
                    </w:rPrChange>
                  </w:rPr>
                  <w:delText>27</w:delText>
                </w:r>
              </w:del>
            </w:ins>
          </w:p>
        </w:tc>
        <w:tc>
          <w:tcPr>
            <w:tcW w:w="960" w:type="dxa"/>
            <w:noWrap/>
            <w:hideMark/>
            <w:tcPrChange w:id="119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1995" w:author="Nick.Tolimieri" w:date="2022-09-13T14:15:00Z"/>
                <w:del w:id="11996" w:author="Nick.Tolimieri [2]" w:date="2022-09-14T11:37:00Z"/>
                <w:rFonts w:asciiTheme="minorHAnsi" w:eastAsiaTheme="minorHAnsi" w:hAnsiTheme="minorHAnsi" w:cstheme="minorBidi"/>
                <w:sz w:val="22"/>
                <w:szCs w:val="22"/>
                <w:rPrChange w:id="11997" w:author="Nick.Tolimieri" w:date="2022-09-13T14:15:00Z">
                  <w:rPr>
                    <w:ins w:id="11998" w:author="Nick.Tolimieri" w:date="2022-09-13T14:15:00Z"/>
                    <w:del w:id="11999" w:author="Nick.Tolimieri [2]" w:date="2022-09-14T11:37:00Z"/>
                    <w:rFonts w:ascii="Calibri" w:hAnsi="Calibri" w:cs="Calibri"/>
                    <w:color w:val="000000"/>
                    <w:sz w:val="22"/>
                    <w:szCs w:val="22"/>
                  </w:rPr>
                </w:rPrChange>
              </w:rPr>
              <w:pPrChange w:id="12000" w:author="Nick.Tolimieri" w:date="2022-09-13T14:15:00Z">
                <w:pPr>
                  <w:jc w:val="right"/>
                </w:pPr>
              </w:pPrChange>
            </w:pPr>
            <w:ins w:id="12001" w:author="Nick.Tolimieri" w:date="2022-09-13T14:15:00Z">
              <w:del w:id="12002" w:author="Nick.Tolimieri [2]" w:date="2022-09-14T11:37:00Z">
                <w:r w:rsidRPr="00F87AA6" w:rsidDel="008A61D3">
                  <w:rPr>
                    <w:rFonts w:asciiTheme="minorHAnsi" w:eastAsiaTheme="minorHAnsi" w:hAnsiTheme="minorHAnsi" w:cstheme="minorBidi"/>
                    <w:sz w:val="22"/>
                    <w:szCs w:val="22"/>
                    <w:rPrChange w:id="12003" w:author="Nick.Tolimieri" w:date="2022-09-13T14:15:00Z">
                      <w:rPr>
                        <w:rFonts w:ascii="Calibri" w:hAnsi="Calibri" w:cs="Calibri"/>
                        <w:color w:val="000000"/>
                        <w:sz w:val="22"/>
                        <w:szCs w:val="22"/>
                      </w:rPr>
                    </w:rPrChange>
                  </w:rPr>
                  <w:delText>27</w:delText>
                </w:r>
              </w:del>
            </w:ins>
          </w:p>
        </w:tc>
        <w:tc>
          <w:tcPr>
            <w:tcW w:w="960" w:type="dxa"/>
            <w:noWrap/>
            <w:hideMark/>
            <w:tcPrChange w:id="120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05" w:author="Nick.Tolimieri" w:date="2022-09-13T14:15:00Z"/>
                <w:del w:id="12006" w:author="Nick.Tolimieri [2]" w:date="2022-09-14T11:37:00Z"/>
                <w:rFonts w:asciiTheme="minorHAnsi" w:eastAsiaTheme="minorHAnsi" w:hAnsiTheme="minorHAnsi" w:cstheme="minorBidi"/>
                <w:sz w:val="22"/>
                <w:szCs w:val="22"/>
                <w:rPrChange w:id="12007" w:author="Nick.Tolimieri" w:date="2022-09-13T14:15:00Z">
                  <w:rPr>
                    <w:ins w:id="12008" w:author="Nick.Tolimieri" w:date="2022-09-13T14:15:00Z"/>
                    <w:del w:id="12009" w:author="Nick.Tolimieri [2]" w:date="2022-09-14T11:37:00Z"/>
                    <w:rFonts w:ascii="Calibri" w:hAnsi="Calibri" w:cs="Calibri"/>
                    <w:color w:val="000000"/>
                    <w:sz w:val="22"/>
                    <w:szCs w:val="22"/>
                  </w:rPr>
                </w:rPrChange>
              </w:rPr>
              <w:pPrChange w:id="12010" w:author="Nick.Tolimieri" w:date="2022-09-13T14:15:00Z">
                <w:pPr>
                  <w:jc w:val="right"/>
                </w:pPr>
              </w:pPrChange>
            </w:pPr>
            <w:ins w:id="12011" w:author="Nick.Tolimieri" w:date="2022-09-13T14:15:00Z">
              <w:del w:id="12012" w:author="Nick.Tolimieri [2]" w:date="2022-09-14T11:37:00Z">
                <w:r w:rsidRPr="00F87AA6" w:rsidDel="008A61D3">
                  <w:rPr>
                    <w:rFonts w:asciiTheme="minorHAnsi" w:eastAsiaTheme="minorHAnsi" w:hAnsiTheme="minorHAnsi" w:cstheme="minorBidi"/>
                    <w:sz w:val="22"/>
                    <w:szCs w:val="22"/>
                    <w:rPrChange w:id="12013" w:author="Nick.Tolimieri" w:date="2022-09-13T14:15:00Z">
                      <w:rPr>
                        <w:rFonts w:ascii="Calibri" w:hAnsi="Calibri" w:cs="Calibri"/>
                        <w:color w:val="000000"/>
                        <w:sz w:val="22"/>
                        <w:szCs w:val="22"/>
                      </w:rPr>
                    </w:rPrChange>
                  </w:rPr>
                  <w:delText>27</w:delText>
                </w:r>
              </w:del>
            </w:ins>
          </w:p>
        </w:tc>
        <w:tc>
          <w:tcPr>
            <w:tcW w:w="960" w:type="dxa"/>
            <w:noWrap/>
            <w:hideMark/>
            <w:tcPrChange w:id="120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15" w:author="Nick.Tolimieri" w:date="2022-09-13T14:15:00Z"/>
                <w:del w:id="12016" w:author="Nick.Tolimieri [2]" w:date="2022-09-14T11:37:00Z"/>
                <w:rFonts w:asciiTheme="minorHAnsi" w:eastAsiaTheme="minorHAnsi" w:hAnsiTheme="minorHAnsi" w:cstheme="minorBidi"/>
                <w:sz w:val="22"/>
                <w:szCs w:val="22"/>
                <w:rPrChange w:id="12017" w:author="Nick.Tolimieri" w:date="2022-09-13T14:15:00Z">
                  <w:rPr>
                    <w:ins w:id="12018" w:author="Nick.Tolimieri" w:date="2022-09-13T14:15:00Z"/>
                    <w:del w:id="12019" w:author="Nick.Tolimieri [2]" w:date="2022-09-14T11:37:00Z"/>
                    <w:rFonts w:ascii="Calibri" w:hAnsi="Calibri" w:cs="Calibri"/>
                    <w:color w:val="000000"/>
                    <w:sz w:val="22"/>
                    <w:szCs w:val="22"/>
                  </w:rPr>
                </w:rPrChange>
              </w:rPr>
              <w:pPrChange w:id="12020" w:author="Nick.Tolimieri" w:date="2022-09-13T14:15:00Z">
                <w:pPr>
                  <w:jc w:val="right"/>
                </w:pPr>
              </w:pPrChange>
            </w:pPr>
            <w:ins w:id="12021" w:author="Nick.Tolimieri" w:date="2022-09-13T14:15:00Z">
              <w:del w:id="12022" w:author="Nick.Tolimieri [2]" w:date="2022-09-14T11:37:00Z">
                <w:r w:rsidRPr="00F87AA6" w:rsidDel="008A61D3">
                  <w:rPr>
                    <w:rFonts w:asciiTheme="minorHAnsi" w:eastAsiaTheme="minorHAnsi" w:hAnsiTheme="minorHAnsi" w:cstheme="minorBidi"/>
                    <w:sz w:val="22"/>
                    <w:szCs w:val="22"/>
                    <w:rPrChange w:id="12023" w:author="Nick.Tolimieri" w:date="2022-09-13T14:15:00Z">
                      <w:rPr>
                        <w:rFonts w:ascii="Calibri" w:hAnsi="Calibri" w:cs="Calibri"/>
                        <w:color w:val="000000"/>
                        <w:sz w:val="22"/>
                        <w:szCs w:val="22"/>
                      </w:rPr>
                    </w:rPrChange>
                  </w:rPr>
                  <w:delText>2.66</w:delText>
                </w:r>
              </w:del>
            </w:ins>
          </w:p>
        </w:tc>
        <w:tc>
          <w:tcPr>
            <w:tcW w:w="960" w:type="dxa"/>
            <w:noWrap/>
            <w:hideMark/>
            <w:tcPrChange w:id="120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25" w:author="Nick.Tolimieri" w:date="2022-09-13T14:15:00Z"/>
                <w:del w:id="12026" w:author="Nick.Tolimieri [2]" w:date="2022-09-14T11:37:00Z"/>
                <w:rFonts w:asciiTheme="minorHAnsi" w:eastAsiaTheme="minorHAnsi" w:hAnsiTheme="minorHAnsi" w:cstheme="minorBidi"/>
                <w:sz w:val="22"/>
                <w:szCs w:val="22"/>
                <w:rPrChange w:id="12027" w:author="Nick.Tolimieri" w:date="2022-09-13T14:15:00Z">
                  <w:rPr>
                    <w:ins w:id="12028" w:author="Nick.Tolimieri" w:date="2022-09-13T14:15:00Z"/>
                    <w:del w:id="12029" w:author="Nick.Tolimieri [2]" w:date="2022-09-14T11:37:00Z"/>
                    <w:rFonts w:ascii="Calibri" w:hAnsi="Calibri" w:cs="Calibri"/>
                    <w:color w:val="000000"/>
                    <w:sz w:val="22"/>
                    <w:szCs w:val="22"/>
                  </w:rPr>
                </w:rPrChange>
              </w:rPr>
              <w:pPrChange w:id="12030" w:author="Nick.Tolimieri" w:date="2022-09-13T14:15:00Z">
                <w:pPr>
                  <w:jc w:val="right"/>
                </w:pPr>
              </w:pPrChange>
            </w:pPr>
            <w:ins w:id="12031" w:author="Nick.Tolimieri" w:date="2022-09-13T14:15:00Z">
              <w:del w:id="12032" w:author="Nick.Tolimieri [2]" w:date="2022-09-14T11:37:00Z">
                <w:r w:rsidRPr="00F87AA6" w:rsidDel="008A61D3">
                  <w:rPr>
                    <w:rFonts w:asciiTheme="minorHAnsi" w:eastAsiaTheme="minorHAnsi" w:hAnsiTheme="minorHAnsi" w:cstheme="minorBidi"/>
                    <w:sz w:val="22"/>
                    <w:szCs w:val="22"/>
                    <w:rPrChange w:id="12033" w:author="Nick.Tolimieri" w:date="2022-09-13T14:15:00Z">
                      <w:rPr>
                        <w:rFonts w:ascii="Calibri" w:hAnsi="Calibri" w:cs="Calibri"/>
                        <w:color w:val="000000"/>
                        <w:sz w:val="22"/>
                        <w:szCs w:val="22"/>
                      </w:rPr>
                    </w:rPrChange>
                  </w:rPr>
                  <w:delText>0.58</w:delText>
                </w:r>
              </w:del>
            </w:ins>
          </w:p>
        </w:tc>
      </w:tr>
      <w:tr w:rsidR="00F87AA6" w:rsidRPr="00F87AA6" w:rsidDel="008A61D3" w:rsidTr="00F87AA6">
        <w:trPr>
          <w:divId w:val="1702248301"/>
          <w:trHeight w:val="300"/>
          <w:ins w:id="12034" w:author="Nick.Tolimieri" w:date="2022-09-13T14:15:00Z"/>
          <w:del w:id="12035" w:author="Nick.Tolimieri [2]" w:date="2022-09-14T11:37:00Z"/>
          <w:trPrChange w:id="12036" w:author="Nick.Tolimieri" w:date="2022-09-13T14:15:00Z">
            <w:trPr>
              <w:divId w:val="1702248301"/>
              <w:trHeight w:val="300"/>
            </w:trPr>
          </w:trPrChange>
        </w:trPr>
        <w:tc>
          <w:tcPr>
            <w:tcW w:w="960" w:type="dxa"/>
            <w:noWrap/>
            <w:hideMark/>
            <w:tcPrChange w:id="120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38" w:author="Nick.Tolimieri" w:date="2022-09-13T14:15:00Z"/>
                <w:del w:id="12039" w:author="Nick.Tolimieri [2]" w:date="2022-09-14T11:37:00Z"/>
                <w:rFonts w:asciiTheme="minorHAnsi" w:eastAsiaTheme="minorHAnsi" w:hAnsiTheme="minorHAnsi" w:cstheme="minorBidi"/>
                <w:sz w:val="22"/>
                <w:szCs w:val="22"/>
                <w:rPrChange w:id="12040" w:author="Nick.Tolimieri" w:date="2022-09-13T14:15:00Z">
                  <w:rPr>
                    <w:ins w:id="12041" w:author="Nick.Tolimieri" w:date="2022-09-13T14:15:00Z"/>
                    <w:del w:id="12042" w:author="Nick.Tolimieri [2]" w:date="2022-09-14T11:37:00Z"/>
                    <w:rFonts w:ascii="Calibri" w:hAnsi="Calibri" w:cs="Calibri"/>
                    <w:color w:val="000000"/>
                    <w:sz w:val="22"/>
                    <w:szCs w:val="22"/>
                  </w:rPr>
                </w:rPrChange>
              </w:rPr>
              <w:pPrChange w:id="12043" w:author="Nick.Tolimieri" w:date="2022-09-13T14:15:00Z">
                <w:pPr/>
              </w:pPrChange>
            </w:pPr>
            <w:ins w:id="12044" w:author="Nick.Tolimieri" w:date="2022-09-13T14:15:00Z">
              <w:del w:id="12045" w:author="Nick.Tolimieri [2]" w:date="2022-09-14T11:37:00Z">
                <w:r w:rsidRPr="00F87AA6" w:rsidDel="008A61D3">
                  <w:rPr>
                    <w:rFonts w:asciiTheme="minorHAnsi" w:eastAsiaTheme="minorHAnsi" w:hAnsiTheme="minorHAnsi" w:cstheme="minorBidi"/>
                    <w:sz w:val="22"/>
                    <w:szCs w:val="22"/>
                    <w:rPrChange w:id="12046" w:author="Nick.Tolimieri" w:date="2022-09-13T14:15:00Z">
                      <w:rPr>
                        <w:rFonts w:ascii="Calibri" w:hAnsi="Calibri" w:cs="Calibri"/>
                        <w:color w:val="000000"/>
                        <w:sz w:val="22"/>
                        <w:szCs w:val="22"/>
                      </w:rPr>
                    </w:rPrChange>
                  </w:rPr>
                  <w:delText>Cape Alava</w:delText>
                </w:r>
              </w:del>
            </w:ins>
          </w:p>
        </w:tc>
        <w:tc>
          <w:tcPr>
            <w:tcW w:w="960" w:type="dxa"/>
            <w:noWrap/>
            <w:hideMark/>
            <w:tcPrChange w:id="120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48" w:author="Nick.Tolimieri" w:date="2022-09-13T14:15:00Z"/>
                <w:del w:id="12049" w:author="Nick.Tolimieri [2]" w:date="2022-09-14T11:37:00Z"/>
                <w:rFonts w:asciiTheme="minorHAnsi" w:eastAsiaTheme="minorHAnsi" w:hAnsiTheme="minorHAnsi" w:cstheme="minorBidi"/>
                <w:sz w:val="22"/>
                <w:szCs w:val="22"/>
                <w:rPrChange w:id="12050" w:author="Nick.Tolimieri" w:date="2022-09-13T14:15:00Z">
                  <w:rPr>
                    <w:ins w:id="12051" w:author="Nick.Tolimieri" w:date="2022-09-13T14:15:00Z"/>
                    <w:del w:id="12052" w:author="Nick.Tolimieri [2]" w:date="2022-09-14T11:37:00Z"/>
                    <w:rFonts w:ascii="Calibri" w:hAnsi="Calibri" w:cs="Calibri"/>
                    <w:color w:val="000000"/>
                    <w:sz w:val="22"/>
                    <w:szCs w:val="22"/>
                  </w:rPr>
                </w:rPrChange>
              </w:rPr>
              <w:pPrChange w:id="12053" w:author="Nick.Tolimieri" w:date="2022-09-13T14:15:00Z">
                <w:pPr>
                  <w:jc w:val="right"/>
                </w:pPr>
              </w:pPrChange>
            </w:pPr>
            <w:ins w:id="12054" w:author="Nick.Tolimieri" w:date="2022-09-13T14:15:00Z">
              <w:del w:id="12055" w:author="Nick.Tolimieri [2]" w:date="2022-09-14T11:37:00Z">
                <w:r w:rsidRPr="00F87AA6" w:rsidDel="008A61D3">
                  <w:rPr>
                    <w:rFonts w:asciiTheme="minorHAnsi" w:eastAsiaTheme="minorHAnsi" w:hAnsiTheme="minorHAnsi" w:cstheme="minorBidi"/>
                    <w:sz w:val="22"/>
                    <w:szCs w:val="22"/>
                    <w:rPrChange w:id="12056" w:author="Nick.Tolimieri" w:date="2022-09-13T14:15:00Z">
                      <w:rPr>
                        <w:rFonts w:ascii="Calibri" w:hAnsi="Calibri" w:cs="Calibri"/>
                        <w:color w:val="000000"/>
                        <w:sz w:val="22"/>
                        <w:szCs w:val="22"/>
                      </w:rPr>
                    </w:rPrChange>
                  </w:rPr>
                  <w:delText>1995</w:delText>
                </w:r>
              </w:del>
            </w:ins>
          </w:p>
        </w:tc>
        <w:tc>
          <w:tcPr>
            <w:tcW w:w="960" w:type="dxa"/>
            <w:noWrap/>
            <w:hideMark/>
            <w:tcPrChange w:id="120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58" w:author="Nick.Tolimieri" w:date="2022-09-13T14:15:00Z"/>
                <w:del w:id="12059" w:author="Nick.Tolimieri [2]" w:date="2022-09-14T11:37:00Z"/>
                <w:rFonts w:asciiTheme="minorHAnsi" w:eastAsiaTheme="minorHAnsi" w:hAnsiTheme="minorHAnsi" w:cstheme="minorBidi"/>
                <w:sz w:val="22"/>
                <w:szCs w:val="22"/>
                <w:rPrChange w:id="12060" w:author="Nick.Tolimieri" w:date="2022-09-13T14:15:00Z">
                  <w:rPr>
                    <w:ins w:id="12061" w:author="Nick.Tolimieri" w:date="2022-09-13T14:15:00Z"/>
                    <w:del w:id="12062" w:author="Nick.Tolimieri [2]" w:date="2022-09-14T11:37:00Z"/>
                    <w:rFonts w:ascii="Calibri" w:hAnsi="Calibri" w:cs="Calibri"/>
                    <w:color w:val="000000"/>
                    <w:sz w:val="22"/>
                    <w:szCs w:val="22"/>
                  </w:rPr>
                </w:rPrChange>
              </w:rPr>
              <w:pPrChange w:id="12063" w:author="Nick.Tolimieri" w:date="2022-09-13T14:15:00Z">
                <w:pPr>
                  <w:jc w:val="right"/>
                </w:pPr>
              </w:pPrChange>
            </w:pPr>
            <w:ins w:id="12064" w:author="Nick.Tolimieri" w:date="2022-09-13T14:15:00Z">
              <w:del w:id="12065" w:author="Nick.Tolimieri [2]" w:date="2022-09-14T11:37:00Z">
                <w:r w:rsidRPr="00F87AA6" w:rsidDel="008A61D3">
                  <w:rPr>
                    <w:rFonts w:asciiTheme="minorHAnsi" w:eastAsiaTheme="minorHAnsi" w:hAnsiTheme="minorHAnsi" w:cstheme="minorBidi"/>
                    <w:sz w:val="22"/>
                    <w:szCs w:val="22"/>
                    <w:rPrChange w:id="12066" w:author="Nick.Tolimieri" w:date="2022-09-13T14:15:00Z">
                      <w:rPr>
                        <w:rFonts w:ascii="Calibri" w:hAnsi="Calibri" w:cs="Calibri"/>
                        <w:color w:val="000000"/>
                        <w:sz w:val="22"/>
                        <w:szCs w:val="22"/>
                      </w:rPr>
                    </w:rPrChange>
                  </w:rPr>
                  <w:delText>9</w:delText>
                </w:r>
              </w:del>
            </w:ins>
          </w:p>
        </w:tc>
        <w:tc>
          <w:tcPr>
            <w:tcW w:w="960" w:type="dxa"/>
            <w:noWrap/>
            <w:hideMark/>
            <w:tcPrChange w:id="120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68" w:author="Nick.Tolimieri" w:date="2022-09-13T14:15:00Z"/>
                <w:del w:id="12069" w:author="Nick.Tolimieri [2]" w:date="2022-09-14T11:37:00Z"/>
                <w:rFonts w:asciiTheme="minorHAnsi" w:eastAsiaTheme="minorHAnsi" w:hAnsiTheme="minorHAnsi" w:cstheme="minorBidi"/>
                <w:sz w:val="22"/>
                <w:szCs w:val="22"/>
                <w:rPrChange w:id="12070" w:author="Nick.Tolimieri" w:date="2022-09-13T14:15:00Z">
                  <w:rPr>
                    <w:ins w:id="12071" w:author="Nick.Tolimieri" w:date="2022-09-13T14:15:00Z"/>
                    <w:del w:id="12072" w:author="Nick.Tolimieri [2]" w:date="2022-09-14T11:37:00Z"/>
                    <w:rFonts w:ascii="Calibri" w:hAnsi="Calibri" w:cs="Calibri"/>
                    <w:color w:val="000000"/>
                    <w:sz w:val="22"/>
                    <w:szCs w:val="22"/>
                  </w:rPr>
                </w:rPrChange>
              </w:rPr>
              <w:pPrChange w:id="12073" w:author="Nick.Tolimieri" w:date="2022-09-13T14:15:00Z">
                <w:pPr>
                  <w:jc w:val="right"/>
                </w:pPr>
              </w:pPrChange>
            </w:pPr>
            <w:ins w:id="12074" w:author="Nick.Tolimieri" w:date="2022-09-13T14:15:00Z">
              <w:del w:id="12075" w:author="Nick.Tolimieri [2]" w:date="2022-09-14T11:37:00Z">
                <w:r w:rsidRPr="00F87AA6" w:rsidDel="008A61D3">
                  <w:rPr>
                    <w:rFonts w:asciiTheme="minorHAnsi" w:eastAsiaTheme="minorHAnsi" w:hAnsiTheme="minorHAnsi" w:cstheme="minorBidi"/>
                    <w:sz w:val="22"/>
                    <w:szCs w:val="22"/>
                    <w:rPrChange w:id="12076" w:author="Nick.Tolimieri" w:date="2022-09-13T14:15:00Z">
                      <w:rPr>
                        <w:rFonts w:ascii="Calibri" w:hAnsi="Calibri" w:cs="Calibri"/>
                        <w:color w:val="000000"/>
                        <w:sz w:val="22"/>
                        <w:szCs w:val="22"/>
                      </w:rPr>
                    </w:rPrChange>
                  </w:rPr>
                  <w:delText>43</w:delText>
                </w:r>
              </w:del>
            </w:ins>
          </w:p>
        </w:tc>
        <w:tc>
          <w:tcPr>
            <w:tcW w:w="960" w:type="dxa"/>
            <w:noWrap/>
            <w:hideMark/>
            <w:tcPrChange w:id="120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78" w:author="Nick.Tolimieri" w:date="2022-09-13T14:15:00Z"/>
                <w:del w:id="12079" w:author="Nick.Tolimieri [2]" w:date="2022-09-14T11:37:00Z"/>
                <w:rFonts w:asciiTheme="minorHAnsi" w:eastAsiaTheme="minorHAnsi" w:hAnsiTheme="minorHAnsi" w:cstheme="minorBidi"/>
                <w:sz w:val="22"/>
                <w:szCs w:val="22"/>
                <w:rPrChange w:id="12080" w:author="Nick.Tolimieri" w:date="2022-09-13T14:15:00Z">
                  <w:rPr>
                    <w:ins w:id="12081" w:author="Nick.Tolimieri" w:date="2022-09-13T14:15:00Z"/>
                    <w:del w:id="12082" w:author="Nick.Tolimieri [2]" w:date="2022-09-14T11:37:00Z"/>
                    <w:rFonts w:ascii="Calibri" w:hAnsi="Calibri" w:cs="Calibri"/>
                    <w:color w:val="000000"/>
                    <w:sz w:val="22"/>
                    <w:szCs w:val="22"/>
                  </w:rPr>
                </w:rPrChange>
              </w:rPr>
              <w:pPrChange w:id="12083" w:author="Nick.Tolimieri" w:date="2022-09-13T14:15:00Z">
                <w:pPr>
                  <w:jc w:val="right"/>
                </w:pPr>
              </w:pPrChange>
            </w:pPr>
            <w:ins w:id="12084" w:author="Nick.Tolimieri" w:date="2022-09-13T14:15:00Z">
              <w:del w:id="12085" w:author="Nick.Tolimieri [2]" w:date="2022-09-14T11:37:00Z">
                <w:r w:rsidRPr="00F87AA6" w:rsidDel="008A61D3">
                  <w:rPr>
                    <w:rFonts w:asciiTheme="minorHAnsi" w:eastAsiaTheme="minorHAnsi" w:hAnsiTheme="minorHAnsi" w:cstheme="minorBidi"/>
                    <w:sz w:val="22"/>
                    <w:szCs w:val="22"/>
                    <w:rPrChange w:id="12086" w:author="Nick.Tolimieri" w:date="2022-09-13T14:15:00Z">
                      <w:rPr>
                        <w:rFonts w:ascii="Calibri" w:hAnsi="Calibri" w:cs="Calibri"/>
                        <w:color w:val="000000"/>
                        <w:sz w:val="22"/>
                        <w:szCs w:val="22"/>
                      </w:rPr>
                    </w:rPrChange>
                  </w:rPr>
                  <w:delText>3</w:delText>
                </w:r>
              </w:del>
            </w:ins>
          </w:p>
        </w:tc>
        <w:tc>
          <w:tcPr>
            <w:tcW w:w="960" w:type="dxa"/>
            <w:noWrap/>
            <w:hideMark/>
            <w:tcPrChange w:id="120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88" w:author="Nick.Tolimieri" w:date="2022-09-13T14:15:00Z"/>
                <w:del w:id="12089" w:author="Nick.Tolimieri [2]" w:date="2022-09-14T11:37:00Z"/>
                <w:rFonts w:asciiTheme="minorHAnsi" w:eastAsiaTheme="minorHAnsi" w:hAnsiTheme="minorHAnsi" w:cstheme="minorBidi"/>
                <w:sz w:val="22"/>
                <w:szCs w:val="22"/>
                <w:rPrChange w:id="12090" w:author="Nick.Tolimieri" w:date="2022-09-13T14:15:00Z">
                  <w:rPr>
                    <w:ins w:id="12091" w:author="Nick.Tolimieri" w:date="2022-09-13T14:15:00Z"/>
                    <w:del w:id="12092" w:author="Nick.Tolimieri [2]" w:date="2022-09-14T11:37:00Z"/>
                    <w:rFonts w:ascii="Calibri" w:hAnsi="Calibri" w:cs="Calibri"/>
                    <w:color w:val="000000"/>
                    <w:sz w:val="22"/>
                    <w:szCs w:val="22"/>
                  </w:rPr>
                </w:rPrChange>
              </w:rPr>
              <w:pPrChange w:id="12093" w:author="Nick.Tolimieri" w:date="2022-09-13T14:15:00Z">
                <w:pPr>
                  <w:jc w:val="right"/>
                </w:pPr>
              </w:pPrChange>
            </w:pPr>
            <w:ins w:id="12094" w:author="Nick.Tolimieri" w:date="2022-09-13T14:15:00Z">
              <w:del w:id="12095" w:author="Nick.Tolimieri [2]" w:date="2022-09-14T11:37:00Z">
                <w:r w:rsidRPr="00F87AA6" w:rsidDel="008A61D3">
                  <w:rPr>
                    <w:rFonts w:asciiTheme="minorHAnsi" w:eastAsiaTheme="minorHAnsi" w:hAnsiTheme="minorHAnsi" w:cstheme="minorBidi"/>
                    <w:sz w:val="22"/>
                    <w:szCs w:val="22"/>
                    <w:rPrChange w:id="12096" w:author="Nick.Tolimieri" w:date="2022-09-13T14:15:00Z">
                      <w:rPr>
                        <w:rFonts w:ascii="Calibri" w:hAnsi="Calibri" w:cs="Calibri"/>
                        <w:color w:val="000000"/>
                        <w:sz w:val="22"/>
                        <w:szCs w:val="22"/>
                      </w:rPr>
                    </w:rPrChange>
                  </w:rPr>
                  <w:delText>26</w:delText>
                </w:r>
              </w:del>
            </w:ins>
          </w:p>
        </w:tc>
        <w:tc>
          <w:tcPr>
            <w:tcW w:w="960" w:type="dxa"/>
            <w:noWrap/>
            <w:hideMark/>
            <w:tcPrChange w:id="120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098" w:author="Nick.Tolimieri" w:date="2022-09-13T14:15:00Z"/>
                <w:del w:id="12099" w:author="Nick.Tolimieri [2]" w:date="2022-09-14T11:37:00Z"/>
                <w:rFonts w:asciiTheme="minorHAnsi" w:eastAsiaTheme="minorHAnsi" w:hAnsiTheme="minorHAnsi" w:cstheme="minorBidi"/>
                <w:sz w:val="22"/>
                <w:szCs w:val="22"/>
                <w:rPrChange w:id="12100" w:author="Nick.Tolimieri" w:date="2022-09-13T14:15:00Z">
                  <w:rPr>
                    <w:ins w:id="12101" w:author="Nick.Tolimieri" w:date="2022-09-13T14:15:00Z"/>
                    <w:del w:id="12102" w:author="Nick.Tolimieri [2]" w:date="2022-09-14T11:37:00Z"/>
                    <w:rFonts w:ascii="Calibri" w:hAnsi="Calibri" w:cs="Calibri"/>
                    <w:color w:val="000000"/>
                    <w:sz w:val="22"/>
                    <w:szCs w:val="22"/>
                  </w:rPr>
                </w:rPrChange>
              </w:rPr>
              <w:pPrChange w:id="12103" w:author="Nick.Tolimieri" w:date="2022-09-13T14:15:00Z">
                <w:pPr>
                  <w:jc w:val="right"/>
                </w:pPr>
              </w:pPrChange>
            </w:pPr>
            <w:ins w:id="12104" w:author="Nick.Tolimieri" w:date="2022-09-13T14:15:00Z">
              <w:del w:id="12105" w:author="Nick.Tolimieri [2]" w:date="2022-09-14T11:37:00Z">
                <w:r w:rsidRPr="00F87AA6" w:rsidDel="008A61D3">
                  <w:rPr>
                    <w:rFonts w:asciiTheme="minorHAnsi" w:eastAsiaTheme="minorHAnsi" w:hAnsiTheme="minorHAnsi" w:cstheme="minorBidi"/>
                    <w:sz w:val="22"/>
                    <w:szCs w:val="22"/>
                    <w:rPrChange w:id="12106" w:author="Nick.Tolimieri" w:date="2022-09-13T14:15:00Z">
                      <w:rPr>
                        <w:rFonts w:ascii="Calibri" w:hAnsi="Calibri" w:cs="Calibri"/>
                        <w:color w:val="000000"/>
                        <w:sz w:val="22"/>
                        <w:szCs w:val="22"/>
                      </w:rPr>
                    </w:rPrChange>
                  </w:rPr>
                  <w:delText>5</w:delText>
                </w:r>
              </w:del>
            </w:ins>
          </w:p>
        </w:tc>
        <w:tc>
          <w:tcPr>
            <w:tcW w:w="960" w:type="dxa"/>
            <w:noWrap/>
            <w:hideMark/>
            <w:tcPrChange w:id="121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08" w:author="Nick.Tolimieri" w:date="2022-09-13T14:15:00Z"/>
                <w:del w:id="12109" w:author="Nick.Tolimieri [2]" w:date="2022-09-14T11:37:00Z"/>
                <w:rFonts w:asciiTheme="minorHAnsi" w:eastAsiaTheme="minorHAnsi" w:hAnsiTheme="minorHAnsi" w:cstheme="minorBidi"/>
                <w:sz w:val="22"/>
                <w:szCs w:val="22"/>
                <w:rPrChange w:id="12110" w:author="Nick.Tolimieri" w:date="2022-09-13T14:15:00Z">
                  <w:rPr>
                    <w:ins w:id="12111" w:author="Nick.Tolimieri" w:date="2022-09-13T14:15:00Z"/>
                    <w:del w:id="12112" w:author="Nick.Tolimieri [2]" w:date="2022-09-14T11:37:00Z"/>
                    <w:rFonts w:ascii="Calibri" w:hAnsi="Calibri" w:cs="Calibri"/>
                    <w:color w:val="000000"/>
                    <w:sz w:val="22"/>
                    <w:szCs w:val="22"/>
                  </w:rPr>
                </w:rPrChange>
              </w:rPr>
              <w:pPrChange w:id="12113" w:author="Nick.Tolimieri" w:date="2022-09-13T14:15:00Z">
                <w:pPr>
                  <w:jc w:val="right"/>
                </w:pPr>
              </w:pPrChange>
            </w:pPr>
            <w:ins w:id="12114" w:author="Nick.Tolimieri" w:date="2022-09-13T14:15:00Z">
              <w:del w:id="12115" w:author="Nick.Tolimieri [2]" w:date="2022-09-14T11:37:00Z">
                <w:r w:rsidRPr="00F87AA6" w:rsidDel="008A61D3">
                  <w:rPr>
                    <w:rFonts w:asciiTheme="minorHAnsi" w:eastAsiaTheme="minorHAnsi" w:hAnsiTheme="minorHAnsi" w:cstheme="minorBidi"/>
                    <w:sz w:val="22"/>
                    <w:szCs w:val="22"/>
                    <w:rPrChange w:id="12116" w:author="Nick.Tolimieri" w:date="2022-09-13T14:15:00Z">
                      <w:rPr>
                        <w:rFonts w:ascii="Calibri" w:hAnsi="Calibri" w:cs="Calibri"/>
                        <w:color w:val="000000"/>
                        <w:sz w:val="22"/>
                        <w:szCs w:val="22"/>
                      </w:rPr>
                    </w:rPrChange>
                  </w:rPr>
                  <w:delText>14</w:delText>
                </w:r>
              </w:del>
            </w:ins>
          </w:p>
        </w:tc>
        <w:tc>
          <w:tcPr>
            <w:tcW w:w="960" w:type="dxa"/>
            <w:noWrap/>
            <w:hideMark/>
            <w:tcPrChange w:id="121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18" w:author="Nick.Tolimieri" w:date="2022-09-13T14:15:00Z"/>
                <w:del w:id="12119" w:author="Nick.Tolimieri [2]" w:date="2022-09-14T11:37:00Z"/>
                <w:rFonts w:asciiTheme="minorHAnsi" w:eastAsiaTheme="minorHAnsi" w:hAnsiTheme="minorHAnsi" w:cstheme="minorBidi"/>
                <w:sz w:val="22"/>
                <w:szCs w:val="22"/>
                <w:rPrChange w:id="12120" w:author="Nick.Tolimieri" w:date="2022-09-13T14:15:00Z">
                  <w:rPr>
                    <w:ins w:id="12121" w:author="Nick.Tolimieri" w:date="2022-09-13T14:15:00Z"/>
                    <w:del w:id="12122" w:author="Nick.Tolimieri [2]" w:date="2022-09-14T11:37:00Z"/>
                    <w:rFonts w:ascii="Calibri" w:hAnsi="Calibri" w:cs="Calibri"/>
                    <w:color w:val="000000"/>
                    <w:sz w:val="22"/>
                    <w:szCs w:val="22"/>
                  </w:rPr>
                </w:rPrChange>
              </w:rPr>
              <w:pPrChange w:id="12123" w:author="Nick.Tolimieri" w:date="2022-09-13T14:15:00Z">
                <w:pPr>
                  <w:jc w:val="right"/>
                </w:pPr>
              </w:pPrChange>
            </w:pPr>
            <w:ins w:id="12124" w:author="Nick.Tolimieri" w:date="2022-09-13T14:15:00Z">
              <w:del w:id="12125" w:author="Nick.Tolimieri [2]" w:date="2022-09-14T11:37:00Z">
                <w:r w:rsidRPr="00F87AA6" w:rsidDel="008A61D3">
                  <w:rPr>
                    <w:rFonts w:asciiTheme="minorHAnsi" w:eastAsiaTheme="minorHAnsi" w:hAnsiTheme="minorHAnsi" w:cstheme="minorBidi"/>
                    <w:sz w:val="22"/>
                    <w:szCs w:val="22"/>
                    <w:rPrChange w:id="12126" w:author="Nick.Tolimieri" w:date="2022-09-13T14:15:00Z">
                      <w:rPr>
                        <w:rFonts w:ascii="Calibri" w:hAnsi="Calibri" w:cs="Calibri"/>
                        <w:color w:val="000000"/>
                        <w:sz w:val="22"/>
                        <w:szCs w:val="22"/>
                      </w:rPr>
                    </w:rPrChange>
                  </w:rPr>
                  <w:delText>1.98</w:delText>
                </w:r>
              </w:del>
            </w:ins>
          </w:p>
        </w:tc>
        <w:tc>
          <w:tcPr>
            <w:tcW w:w="960" w:type="dxa"/>
            <w:noWrap/>
            <w:hideMark/>
            <w:tcPrChange w:id="121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28" w:author="Nick.Tolimieri" w:date="2022-09-13T14:15:00Z"/>
                <w:del w:id="12129" w:author="Nick.Tolimieri [2]" w:date="2022-09-14T11:37:00Z"/>
                <w:rFonts w:asciiTheme="minorHAnsi" w:eastAsiaTheme="minorHAnsi" w:hAnsiTheme="minorHAnsi" w:cstheme="minorBidi"/>
                <w:sz w:val="22"/>
                <w:szCs w:val="22"/>
                <w:rPrChange w:id="12130" w:author="Nick.Tolimieri" w:date="2022-09-13T14:15:00Z">
                  <w:rPr>
                    <w:ins w:id="12131" w:author="Nick.Tolimieri" w:date="2022-09-13T14:15:00Z"/>
                    <w:del w:id="12132" w:author="Nick.Tolimieri [2]" w:date="2022-09-14T11:37:00Z"/>
                    <w:rFonts w:ascii="Calibri" w:hAnsi="Calibri" w:cs="Calibri"/>
                    <w:color w:val="000000"/>
                    <w:sz w:val="22"/>
                    <w:szCs w:val="22"/>
                  </w:rPr>
                </w:rPrChange>
              </w:rPr>
              <w:pPrChange w:id="12133" w:author="Nick.Tolimieri" w:date="2022-09-13T14:15:00Z">
                <w:pPr>
                  <w:jc w:val="right"/>
                </w:pPr>
              </w:pPrChange>
            </w:pPr>
            <w:ins w:id="12134" w:author="Nick.Tolimieri" w:date="2022-09-13T14:15:00Z">
              <w:del w:id="12135" w:author="Nick.Tolimieri [2]" w:date="2022-09-14T11:37:00Z">
                <w:r w:rsidRPr="00F87AA6" w:rsidDel="008A61D3">
                  <w:rPr>
                    <w:rFonts w:asciiTheme="minorHAnsi" w:eastAsiaTheme="minorHAnsi" w:hAnsiTheme="minorHAnsi" w:cstheme="minorBidi"/>
                    <w:sz w:val="22"/>
                    <w:szCs w:val="22"/>
                    <w:rPrChange w:id="12136" w:author="Nick.Tolimieri" w:date="2022-09-13T14:15:00Z">
                      <w:rPr>
                        <w:rFonts w:ascii="Calibri" w:hAnsi="Calibri" w:cs="Calibri"/>
                        <w:color w:val="000000"/>
                        <w:sz w:val="22"/>
                        <w:szCs w:val="22"/>
                      </w:rPr>
                    </w:rPrChange>
                  </w:rPr>
                  <w:delText>0.53</w:delText>
                </w:r>
              </w:del>
            </w:ins>
          </w:p>
        </w:tc>
      </w:tr>
      <w:tr w:rsidR="00F87AA6" w:rsidRPr="00F87AA6" w:rsidDel="008A61D3" w:rsidTr="00F87AA6">
        <w:trPr>
          <w:divId w:val="1702248301"/>
          <w:trHeight w:val="300"/>
          <w:ins w:id="12137" w:author="Nick.Tolimieri" w:date="2022-09-13T14:15:00Z"/>
          <w:del w:id="12138" w:author="Nick.Tolimieri [2]" w:date="2022-09-14T11:37:00Z"/>
          <w:trPrChange w:id="12139" w:author="Nick.Tolimieri" w:date="2022-09-13T14:15:00Z">
            <w:trPr>
              <w:divId w:val="1702248301"/>
              <w:trHeight w:val="300"/>
            </w:trPr>
          </w:trPrChange>
        </w:trPr>
        <w:tc>
          <w:tcPr>
            <w:tcW w:w="960" w:type="dxa"/>
            <w:noWrap/>
            <w:hideMark/>
            <w:tcPrChange w:id="121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41" w:author="Nick.Tolimieri" w:date="2022-09-13T14:15:00Z"/>
                <w:del w:id="12142" w:author="Nick.Tolimieri [2]" w:date="2022-09-14T11:37:00Z"/>
                <w:rFonts w:asciiTheme="minorHAnsi" w:eastAsiaTheme="minorHAnsi" w:hAnsiTheme="minorHAnsi" w:cstheme="minorBidi"/>
                <w:sz w:val="22"/>
                <w:szCs w:val="22"/>
                <w:rPrChange w:id="12143" w:author="Nick.Tolimieri" w:date="2022-09-13T14:15:00Z">
                  <w:rPr>
                    <w:ins w:id="12144" w:author="Nick.Tolimieri" w:date="2022-09-13T14:15:00Z"/>
                    <w:del w:id="12145" w:author="Nick.Tolimieri [2]" w:date="2022-09-14T11:37:00Z"/>
                    <w:rFonts w:ascii="Calibri" w:hAnsi="Calibri" w:cs="Calibri"/>
                    <w:color w:val="000000"/>
                    <w:sz w:val="22"/>
                    <w:szCs w:val="22"/>
                  </w:rPr>
                </w:rPrChange>
              </w:rPr>
              <w:pPrChange w:id="12146" w:author="Nick.Tolimieri" w:date="2022-09-13T14:15:00Z">
                <w:pPr/>
              </w:pPrChange>
            </w:pPr>
            <w:ins w:id="12147" w:author="Nick.Tolimieri" w:date="2022-09-13T14:15:00Z">
              <w:del w:id="12148" w:author="Nick.Tolimieri [2]" w:date="2022-09-14T11:37:00Z">
                <w:r w:rsidRPr="00F87AA6" w:rsidDel="008A61D3">
                  <w:rPr>
                    <w:rFonts w:asciiTheme="minorHAnsi" w:eastAsiaTheme="minorHAnsi" w:hAnsiTheme="minorHAnsi" w:cstheme="minorBidi"/>
                    <w:sz w:val="22"/>
                    <w:szCs w:val="22"/>
                    <w:rPrChange w:id="12149" w:author="Nick.Tolimieri" w:date="2022-09-13T14:15:00Z">
                      <w:rPr>
                        <w:rFonts w:ascii="Calibri" w:hAnsi="Calibri" w:cs="Calibri"/>
                        <w:color w:val="000000"/>
                        <w:sz w:val="22"/>
                        <w:szCs w:val="22"/>
                      </w:rPr>
                    </w:rPrChange>
                  </w:rPr>
                  <w:delText>Cape Alava</w:delText>
                </w:r>
              </w:del>
            </w:ins>
          </w:p>
        </w:tc>
        <w:tc>
          <w:tcPr>
            <w:tcW w:w="960" w:type="dxa"/>
            <w:noWrap/>
            <w:hideMark/>
            <w:tcPrChange w:id="121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51" w:author="Nick.Tolimieri" w:date="2022-09-13T14:15:00Z"/>
                <w:del w:id="12152" w:author="Nick.Tolimieri [2]" w:date="2022-09-14T11:37:00Z"/>
                <w:rFonts w:asciiTheme="minorHAnsi" w:eastAsiaTheme="minorHAnsi" w:hAnsiTheme="minorHAnsi" w:cstheme="minorBidi"/>
                <w:sz w:val="22"/>
                <w:szCs w:val="22"/>
                <w:rPrChange w:id="12153" w:author="Nick.Tolimieri" w:date="2022-09-13T14:15:00Z">
                  <w:rPr>
                    <w:ins w:id="12154" w:author="Nick.Tolimieri" w:date="2022-09-13T14:15:00Z"/>
                    <w:del w:id="12155" w:author="Nick.Tolimieri [2]" w:date="2022-09-14T11:37:00Z"/>
                    <w:rFonts w:ascii="Calibri" w:hAnsi="Calibri" w:cs="Calibri"/>
                    <w:color w:val="000000"/>
                    <w:sz w:val="22"/>
                    <w:szCs w:val="22"/>
                  </w:rPr>
                </w:rPrChange>
              </w:rPr>
              <w:pPrChange w:id="12156" w:author="Nick.Tolimieri" w:date="2022-09-13T14:15:00Z">
                <w:pPr>
                  <w:jc w:val="right"/>
                </w:pPr>
              </w:pPrChange>
            </w:pPr>
            <w:ins w:id="12157" w:author="Nick.Tolimieri" w:date="2022-09-13T14:15:00Z">
              <w:del w:id="12158" w:author="Nick.Tolimieri [2]" w:date="2022-09-14T11:37:00Z">
                <w:r w:rsidRPr="00F87AA6" w:rsidDel="008A61D3">
                  <w:rPr>
                    <w:rFonts w:asciiTheme="minorHAnsi" w:eastAsiaTheme="minorHAnsi" w:hAnsiTheme="minorHAnsi" w:cstheme="minorBidi"/>
                    <w:sz w:val="22"/>
                    <w:szCs w:val="22"/>
                    <w:rPrChange w:id="12159" w:author="Nick.Tolimieri" w:date="2022-09-13T14:15:00Z">
                      <w:rPr>
                        <w:rFonts w:ascii="Calibri" w:hAnsi="Calibri" w:cs="Calibri"/>
                        <w:color w:val="000000"/>
                        <w:sz w:val="22"/>
                        <w:szCs w:val="22"/>
                      </w:rPr>
                    </w:rPrChange>
                  </w:rPr>
                  <w:delText>1996</w:delText>
                </w:r>
              </w:del>
            </w:ins>
          </w:p>
        </w:tc>
        <w:tc>
          <w:tcPr>
            <w:tcW w:w="960" w:type="dxa"/>
            <w:noWrap/>
            <w:hideMark/>
            <w:tcPrChange w:id="121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61" w:author="Nick.Tolimieri" w:date="2022-09-13T14:15:00Z"/>
                <w:del w:id="12162" w:author="Nick.Tolimieri [2]" w:date="2022-09-14T11:37:00Z"/>
                <w:rFonts w:asciiTheme="minorHAnsi" w:eastAsiaTheme="minorHAnsi" w:hAnsiTheme="minorHAnsi" w:cstheme="minorBidi"/>
                <w:sz w:val="22"/>
                <w:szCs w:val="22"/>
                <w:rPrChange w:id="12163" w:author="Nick.Tolimieri" w:date="2022-09-13T14:15:00Z">
                  <w:rPr>
                    <w:ins w:id="12164" w:author="Nick.Tolimieri" w:date="2022-09-13T14:15:00Z"/>
                    <w:del w:id="12165" w:author="Nick.Tolimieri [2]" w:date="2022-09-14T11:37:00Z"/>
                    <w:rFonts w:ascii="Calibri" w:hAnsi="Calibri" w:cs="Calibri"/>
                    <w:color w:val="000000"/>
                    <w:sz w:val="22"/>
                    <w:szCs w:val="22"/>
                  </w:rPr>
                </w:rPrChange>
              </w:rPr>
              <w:pPrChange w:id="12166" w:author="Nick.Tolimieri" w:date="2022-09-13T14:15:00Z">
                <w:pPr>
                  <w:jc w:val="right"/>
                </w:pPr>
              </w:pPrChange>
            </w:pPr>
            <w:ins w:id="12167" w:author="Nick.Tolimieri" w:date="2022-09-13T14:15:00Z">
              <w:del w:id="12168" w:author="Nick.Tolimieri [2]" w:date="2022-09-14T11:37:00Z">
                <w:r w:rsidRPr="00F87AA6" w:rsidDel="008A61D3">
                  <w:rPr>
                    <w:rFonts w:asciiTheme="minorHAnsi" w:eastAsiaTheme="minorHAnsi" w:hAnsiTheme="minorHAnsi" w:cstheme="minorBidi"/>
                    <w:sz w:val="22"/>
                    <w:szCs w:val="22"/>
                    <w:rPrChange w:id="12169" w:author="Nick.Tolimieri" w:date="2022-09-13T14:15:00Z">
                      <w:rPr>
                        <w:rFonts w:ascii="Calibri" w:hAnsi="Calibri" w:cs="Calibri"/>
                        <w:color w:val="000000"/>
                        <w:sz w:val="22"/>
                        <w:szCs w:val="22"/>
                      </w:rPr>
                    </w:rPrChange>
                  </w:rPr>
                  <w:delText>0</w:delText>
                </w:r>
              </w:del>
            </w:ins>
          </w:p>
        </w:tc>
        <w:tc>
          <w:tcPr>
            <w:tcW w:w="960" w:type="dxa"/>
            <w:noWrap/>
            <w:hideMark/>
            <w:tcPrChange w:id="121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71" w:author="Nick.Tolimieri" w:date="2022-09-13T14:15:00Z"/>
                <w:del w:id="12172" w:author="Nick.Tolimieri [2]" w:date="2022-09-14T11:37:00Z"/>
                <w:rFonts w:asciiTheme="minorHAnsi" w:eastAsiaTheme="minorHAnsi" w:hAnsiTheme="minorHAnsi" w:cstheme="minorBidi"/>
                <w:sz w:val="22"/>
                <w:szCs w:val="22"/>
                <w:rPrChange w:id="12173" w:author="Nick.Tolimieri" w:date="2022-09-13T14:15:00Z">
                  <w:rPr>
                    <w:ins w:id="12174" w:author="Nick.Tolimieri" w:date="2022-09-13T14:15:00Z"/>
                    <w:del w:id="12175" w:author="Nick.Tolimieri [2]" w:date="2022-09-14T11:37:00Z"/>
                    <w:rFonts w:ascii="Calibri" w:hAnsi="Calibri" w:cs="Calibri"/>
                    <w:color w:val="000000"/>
                    <w:sz w:val="22"/>
                    <w:szCs w:val="22"/>
                  </w:rPr>
                </w:rPrChange>
              </w:rPr>
              <w:pPrChange w:id="12176" w:author="Nick.Tolimieri" w:date="2022-09-13T14:15:00Z">
                <w:pPr>
                  <w:jc w:val="right"/>
                </w:pPr>
              </w:pPrChange>
            </w:pPr>
            <w:ins w:id="12177" w:author="Nick.Tolimieri" w:date="2022-09-13T14:15:00Z">
              <w:del w:id="12178" w:author="Nick.Tolimieri [2]" w:date="2022-09-14T11:37:00Z">
                <w:r w:rsidRPr="00F87AA6" w:rsidDel="008A61D3">
                  <w:rPr>
                    <w:rFonts w:asciiTheme="minorHAnsi" w:eastAsiaTheme="minorHAnsi" w:hAnsiTheme="minorHAnsi" w:cstheme="minorBidi"/>
                    <w:sz w:val="22"/>
                    <w:szCs w:val="22"/>
                    <w:rPrChange w:id="12179" w:author="Nick.Tolimieri" w:date="2022-09-13T14:15:00Z">
                      <w:rPr>
                        <w:rFonts w:ascii="Calibri" w:hAnsi="Calibri" w:cs="Calibri"/>
                        <w:color w:val="000000"/>
                        <w:sz w:val="22"/>
                        <w:szCs w:val="22"/>
                      </w:rPr>
                    </w:rPrChange>
                  </w:rPr>
                  <w:delText>15</w:delText>
                </w:r>
              </w:del>
            </w:ins>
          </w:p>
        </w:tc>
        <w:tc>
          <w:tcPr>
            <w:tcW w:w="960" w:type="dxa"/>
            <w:noWrap/>
            <w:hideMark/>
            <w:tcPrChange w:id="121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81" w:author="Nick.Tolimieri" w:date="2022-09-13T14:15:00Z"/>
                <w:del w:id="12182" w:author="Nick.Tolimieri [2]" w:date="2022-09-14T11:37:00Z"/>
                <w:rFonts w:asciiTheme="minorHAnsi" w:eastAsiaTheme="minorHAnsi" w:hAnsiTheme="minorHAnsi" w:cstheme="minorBidi"/>
                <w:sz w:val="22"/>
                <w:szCs w:val="22"/>
                <w:rPrChange w:id="12183" w:author="Nick.Tolimieri" w:date="2022-09-13T14:15:00Z">
                  <w:rPr>
                    <w:ins w:id="12184" w:author="Nick.Tolimieri" w:date="2022-09-13T14:15:00Z"/>
                    <w:del w:id="12185" w:author="Nick.Tolimieri [2]" w:date="2022-09-14T11:37:00Z"/>
                    <w:rFonts w:ascii="Calibri" w:hAnsi="Calibri" w:cs="Calibri"/>
                    <w:color w:val="000000"/>
                    <w:sz w:val="22"/>
                    <w:szCs w:val="22"/>
                  </w:rPr>
                </w:rPrChange>
              </w:rPr>
              <w:pPrChange w:id="12186" w:author="Nick.Tolimieri" w:date="2022-09-13T14:15:00Z">
                <w:pPr>
                  <w:jc w:val="right"/>
                </w:pPr>
              </w:pPrChange>
            </w:pPr>
            <w:ins w:id="12187" w:author="Nick.Tolimieri" w:date="2022-09-13T14:15:00Z">
              <w:del w:id="12188" w:author="Nick.Tolimieri [2]" w:date="2022-09-14T11:37:00Z">
                <w:r w:rsidRPr="00F87AA6" w:rsidDel="008A61D3">
                  <w:rPr>
                    <w:rFonts w:asciiTheme="minorHAnsi" w:eastAsiaTheme="minorHAnsi" w:hAnsiTheme="minorHAnsi" w:cstheme="minorBidi"/>
                    <w:sz w:val="22"/>
                    <w:szCs w:val="22"/>
                    <w:rPrChange w:id="12189" w:author="Nick.Tolimieri" w:date="2022-09-13T14:15:00Z">
                      <w:rPr>
                        <w:rFonts w:ascii="Calibri" w:hAnsi="Calibri" w:cs="Calibri"/>
                        <w:color w:val="000000"/>
                        <w:sz w:val="22"/>
                        <w:szCs w:val="22"/>
                      </w:rPr>
                    </w:rPrChange>
                  </w:rPr>
                  <w:delText>1</w:delText>
                </w:r>
              </w:del>
            </w:ins>
          </w:p>
        </w:tc>
        <w:tc>
          <w:tcPr>
            <w:tcW w:w="960" w:type="dxa"/>
            <w:noWrap/>
            <w:hideMark/>
            <w:tcPrChange w:id="121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191" w:author="Nick.Tolimieri" w:date="2022-09-13T14:15:00Z"/>
                <w:del w:id="12192" w:author="Nick.Tolimieri [2]" w:date="2022-09-14T11:37:00Z"/>
                <w:rFonts w:asciiTheme="minorHAnsi" w:eastAsiaTheme="minorHAnsi" w:hAnsiTheme="minorHAnsi" w:cstheme="minorBidi"/>
                <w:sz w:val="22"/>
                <w:szCs w:val="22"/>
                <w:rPrChange w:id="12193" w:author="Nick.Tolimieri" w:date="2022-09-13T14:15:00Z">
                  <w:rPr>
                    <w:ins w:id="12194" w:author="Nick.Tolimieri" w:date="2022-09-13T14:15:00Z"/>
                    <w:del w:id="12195" w:author="Nick.Tolimieri [2]" w:date="2022-09-14T11:37:00Z"/>
                    <w:rFonts w:ascii="Calibri" w:hAnsi="Calibri" w:cs="Calibri"/>
                    <w:color w:val="000000"/>
                    <w:sz w:val="22"/>
                    <w:szCs w:val="22"/>
                  </w:rPr>
                </w:rPrChange>
              </w:rPr>
              <w:pPrChange w:id="12196" w:author="Nick.Tolimieri" w:date="2022-09-13T14:15:00Z">
                <w:pPr>
                  <w:jc w:val="right"/>
                </w:pPr>
              </w:pPrChange>
            </w:pPr>
            <w:ins w:id="12197" w:author="Nick.Tolimieri" w:date="2022-09-13T14:15:00Z">
              <w:del w:id="12198" w:author="Nick.Tolimieri [2]" w:date="2022-09-14T11:37:00Z">
                <w:r w:rsidRPr="00F87AA6" w:rsidDel="008A61D3">
                  <w:rPr>
                    <w:rFonts w:asciiTheme="minorHAnsi" w:eastAsiaTheme="minorHAnsi" w:hAnsiTheme="minorHAnsi" w:cstheme="minorBidi"/>
                    <w:sz w:val="22"/>
                    <w:szCs w:val="22"/>
                    <w:rPrChange w:id="12199" w:author="Nick.Tolimieri" w:date="2022-09-13T14:15:00Z">
                      <w:rPr>
                        <w:rFonts w:ascii="Calibri" w:hAnsi="Calibri" w:cs="Calibri"/>
                        <w:color w:val="000000"/>
                        <w:sz w:val="22"/>
                        <w:szCs w:val="22"/>
                      </w:rPr>
                    </w:rPrChange>
                  </w:rPr>
                  <w:delText>9</w:delText>
                </w:r>
              </w:del>
            </w:ins>
          </w:p>
        </w:tc>
        <w:tc>
          <w:tcPr>
            <w:tcW w:w="960" w:type="dxa"/>
            <w:noWrap/>
            <w:hideMark/>
            <w:tcPrChange w:id="122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01" w:author="Nick.Tolimieri" w:date="2022-09-13T14:15:00Z"/>
                <w:del w:id="12202" w:author="Nick.Tolimieri [2]" w:date="2022-09-14T11:37:00Z"/>
                <w:rFonts w:asciiTheme="minorHAnsi" w:eastAsiaTheme="minorHAnsi" w:hAnsiTheme="minorHAnsi" w:cstheme="minorBidi"/>
                <w:sz w:val="22"/>
                <w:szCs w:val="22"/>
                <w:rPrChange w:id="12203" w:author="Nick.Tolimieri" w:date="2022-09-13T14:15:00Z">
                  <w:rPr>
                    <w:ins w:id="12204" w:author="Nick.Tolimieri" w:date="2022-09-13T14:15:00Z"/>
                    <w:del w:id="12205" w:author="Nick.Tolimieri [2]" w:date="2022-09-14T11:37:00Z"/>
                    <w:rFonts w:ascii="Calibri" w:hAnsi="Calibri" w:cs="Calibri"/>
                    <w:color w:val="000000"/>
                    <w:sz w:val="22"/>
                    <w:szCs w:val="22"/>
                  </w:rPr>
                </w:rPrChange>
              </w:rPr>
              <w:pPrChange w:id="12206" w:author="Nick.Tolimieri" w:date="2022-09-13T14:15:00Z">
                <w:pPr>
                  <w:jc w:val="right"/>
                </w:pPr>
              </w:pPrChange>
            </w:pPr>
            <w:ins w:id="12207" w:author="Nick.Tolimieri" w:date="2022-09-13T14:15:00Z">
              <w:del w:id="12208" w:author="Nick.Tolimieri [2]" w:date="2022-09-14T11:37:00Z">
                <w:r w:rsidRPr="00F87AA6" w:rsidDel="008A61D3">
                  <w:rPr>
                    <w:rFonts w:asciiTheme="minorHAnsi" w:eastAsiaTheme="minorHAnsi" w:hAnsiTheme="minorHAnsi" w:cstheme="minorBidi"/>
                    <w:sz w:val="22"/>
                    <w:szCs w:val="22"/>
                    <w:rPrChange w:id="12209" w:author="Nick.Tolimieri" w:date="2022-09-13T14:15:00Z">
                      <w:rPr>
                        <w:rFonts w:ascii="Calibri" w:hAnsi="Calibri" w:cs="Calibri"/>
                        <w:color w:val="000000"/>
                        <w:sz w:val="22"/>
                        <w:szCs w:val="22"/>
                      </w:rPr>
                    </w:rPrChange>
                  </w:rPr>
                  <w:delText>9</w:delText>
                </w:r>
              </w:del>
            </w:ins>
          </w:p>
        </w:tc>
        <w:tc>
          <w:tcPr>
            <w:tcW w:w="960" w:type="dxa"/>
            <w:noWrap/>
            <w:hideMark/>
            <w:tcPrChange w:id="122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11" w:author="Nick.Tolimieri" w:date="2022-09-13T14:15:00Z"/>
                <w:del w:id="12212" w:author="Nick.Tolimieri [2]" w:date="2022-09-14T11:37:00Z"/>
                <w:rFonts w:asciiTheme="minorHAnsi" w:eastAsiaTheme="minorHAnsi" w:hAnsiTheme="minorHAnsi" w:cstheme="minorBidi"/>
                <w:sz w:val="22"/>
                <w:szCs w:val="22"/>
                <w:rPrChange w:id="12213" w:author="Nick.Tolimieri" w:date="2022-09-13T14:15:00Z">
                  <w:rPr>
                    <w:ins w:id="12214" w:author="Nick.Tolimieri" w:date="2022-09-13T14:15:00Z"/>
                    <w:del w:id="12215" w:author="Nick.Tolimieri [2]" w:date="2022-09-14T11:37:00Z"/>
                    <w:rFonts w:ascii="Calibri" w:hAnsi="Calibri" w:cs="Calibri"/>
                    <w:color w:val="000000"/>
                    <w:sz w:val="22"/>
                    <w:szCs w:val="22"/>
                  </w:rPr>
                </w:rPrChange>
              </w:rPr>
              <w:pPrChange w:id="12216" w:author="Nick.Tolimieri" w:date="2022-09-13T14:15:00Z">
                <w:pPr>
                  <w:jc w:val="right"/>
                </w:pPr>
              </w:pPrChange>
            </w:pPr>
            <w:ins w:id="12217" w:author="Nick.Tolimieri" w:date="2022-09-13T14:15:00Z">
              <w:del w:id="12218" w:author="Nick.Tolimieri [2]" w:date="2022-09-14T11:37:00Z">
                <w:r w:rsidRPr="00F87AA6" w:rsidDel="008A61D3">
                  <w:rPr>
                    <w:rFonts w:asciiTheme="minorHAnsi" w:eastAsiaTheme="minorHAnsi" w:hAnsiTheme="minorHAnsi" w:cstheme="minorBidi"/>
                    <w:sz w:val="22"/>
                    <w:szCs w:val="22"/>
                    <w:rPrChange w:id="12219" w:author="Nick.Tolimieri" w:date="2022-09-13T14:15:00Z">
                      <w:rPr>
                        <w:rFonts w:ascii="Calibri" w:hAnsi="Calibri" w:cs="Calibri"/>
                        <w:color w:val="000000"/>
                        <w:sz w:val="22"/>
                        <w:szCs w:val="22"/>
                      </w:rPr>
                    </w:rPrChange>
                  </w:rPr>
                  <w:delText>9</w:delText>
                </w:r>
              </w:del>
            </w:ins>
          </w:p>
        </w:tc>
        <w:tc>
          <w:tcPr>
            <w:tcW w:w="960" w:type="dxa"/>
            <w:noWrap/>
            <w:hideMark/>
            <w:tcPrChange w:id="122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21" w:author="Nick.Tolimieri" w:date="2022-09-13T14:15:00Z"/>
                <w:del w:id="12222" w:author="Nick.Tolimieri [2]" w:date="2022-09-14T11:37:00Z"/>
                <w:rFonts w:asciiTheme="minorHAnsi" w:eastAsiaTheme="minorHAnsi" w:hAnsiTheme="minorHAnsi" w:cstheme="minorBidi"/>
                <w:sz w:val="22"/>
                <w:szCs w:val="22"/>
                <w:rPrChange w:id="12223" w:author="Nick.Tolimieri" w:date="2022-09-13T14:15:00Z">
                  <w:rPr>
                    <w:ins w:id="12224" w:author="Nick.Tolimieri" w:date="2022-09-13T14:15:00Z"/>
                    <w:del w:id="12225" w:author="Nick.Tolimieri [2]" w:date="2022-09-14T11:37:00Z"/>
                    <w:rFonts w:ascii="Calibri" w:hAnsi="Calibri" w:cs="Calibri"/>
                    <w:color w:val="000000"/>
                    <w:sz w:val="22"/>
                    <w:szCs w:val="22"/>
                  </w:rPr>
                </w:rPrChange>
              </w:rPr>
              <w:pPrChange w:id="12226" w:author="Nick.Tolimieri" w:date="2022-09-13T14:15:00Z">
                <w:pPr>
                  <w:jc w:val="right"/>
                </w:pPr>
              </w:pPrChange>
            </w:pPr>
            <w:ins w:id="12227" w:author="Nick.Tolimieri" w:date="2022-09-13T14:15:00Z">
              <w:del w:id="12228" w:author="Nick.Tolimieri [2]" w:date="2022-09-14T11:37:00Z">
                <w:r w:rsidRPr="00F87AA6" w:rsidDel="008A61D3">
                  <w:rPr>
                    <w:rFonts w:asciiTheme="minorHAnsi" w:eastAsiaTheme="minorHAnsi" w:hAnsiTheme="minorHAnsi" w:cstheme="minorBidi"/>
                    <w:sz w:val="22"/>
                    <w:szCs w:val="22"/>
                    <w:rPrChange w:id="12229" w:author="Nick.Tolimieri" w:date="2022-09-13T14:15:00Z">
                      <w:rPr>
                        <w:rFonts w:ascii="Calibri" w:hAnsi="Calibri" w:cs="Calibri"/>
                        <w:color w:val="000000"/>
                        <w:sz w:val="22"/>
                        <w:szCs w:val="22"/>
                      </w:rPr>
                    </w:rPrChange>
                  </w:rPr>
                  <w:delText>1.58</w:delText>
                </w:r>
              </w:del>
            </w:ins>
          </w:p>
        </w:tc>
        <w:tc>
          <w:tcPr>
            <w:tcW w:w="960" w:type="dxa"/>
            <w:noWrap/>
            <w:hideMark/>
            <w:tcPrChange w:id="122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31" w:author="Nick.Tolimieri" w:date="2022-09-13T14:15:00Z"/>
                <w:del w:id="12232" w:author="Nick.Tolimieri [2]" w:date="2022-09-14T11:37:00Z"/>
                <w:rFonts w:asciiTheme="minorHAnsi" w:eastAsiaTheme="minorHAnsi" w:hAnsiTheme="minorHAnsi" w:cstheme="minorBidi"/>
                <w:sz w:val="22"/>
                <w:szCs w:val="22"/>
                <w:rPrChange w:id="12233" w:author="Nick.Tolimieri" w:date="2022-09-13T14:15:00Z">
                  <w:rPr>
                    <w:ins w:id="12234" w:author="Nick.Tolimieri" w:date="2022-09-13T14:15:00Z"/>
                    <w:del w:id="12235" w:author="Nick.Tolimieri [2]" w:date="2022-09-14T11:37:00Z"/>
                    <w:rFonts w:ascii="Calibri" w:hAnsi="Calibri" w:cs="Calibri"/>
                    <w:color w:val="000000"/>
                    <w:sz w:val="22"/>
                    <w:szCs w:val="22"/>
                  </w:rPr>
                </w:rPrChange>
              </w:rPr>
              <w:pPrChange w:id="12236" w:author="Nick.Tolimieri" w:date="2022-09-13T14:15:00Z">
                <w:pPr>
                  <w:jc w:val="right"/>
                </w:pPr>
              </w:pPrChange>
            </w:pPr>
            <w:ins w:id="12237" w:author="Nick.Tolimieri" w:date="2022-09-13T14:15:00Z">
              <w:del w:id="12238" w:author="Nick.Tolimieri [2]" w:date="2022-09-14T11:37:00Z">
                <w:r w:rsidRPr="00F87AA6" w:rsidDel="008A61D3">
                  <w:rPr>
                    <w:rFonts w:asciiTheme="minorHAnsi" w:eastAsiaTheme="minorHAnsi" w:hAnsiTheme="minorHAnsi" w:cstheme="minorBidi"/>
                    <w:sz w:val="22"/>
                    <w:szCs w:val="22"/>
                    <w:rPrChange w:id="12239" w:author="Nick.Tolimieri" w:date="2022-09-13T14:15:00Z">
                      <w:rPr>
                        <w:rFonts w:ascii="Calibri" w:hAnsi="Calibri" w:cs="Calibri"/>
                        <w:color w:val="000000"/>
                        <w:sz w:val="22"/>
                        <w:szCs w:val="22"/>
                      </w:rPr>
                    </w:rPrChange>
                  </w:rPr>
                  <w:delText>0.11</w:delText>
                </w:r>
              </w:del>
            </w:ins>
          </w:p>
        </w:tc>
      </w:tr>
      <w:tr w:rsidR="00F87AA6" w:rsidRPr="00F87AA6" w:rsidDel="008A61D3" w:rsidTr="00F87AA6">
        <w:trPr>
          <w:divId w:val="1702248301"/>
          <w:trHeight w:val="300"/>
          <w:ins w:id="12240" w:author="Nick.Tolimieri" w:date="2022-09-13T14:15:00Z"/>
          <w:del w:id="12241" w:author="Nick.Tolimieri [2]" w:date="2022-09-14T11:37:00Z"/>
          <w:trPrChange w:id="12242" w:author="Nick.Tolimieri" w:date="2022-09-13T14:15:00Z">
            <w:trPr>
              <w:divId w:val="1702248301"/>
              <w:trHeight w:val="300"/>
            </w:trPr>
          </w:trPrChange>
        </w:trPr>
        <w:tc>
          <w:tcPr>
            <w:tcW w:w="960" w:type="dxa"/>
            <w:noWrap/>
            <w:hideMark/>
            <w:tcPrChange w:id="122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44" w:author="Nick.Tolimieri" w:date="2022-09-13T14:15:00Z"/>
                <w:del w:id="12245" w:author="Nick.Tolimieri [2]" w:date="2022-09-14T11:37:00Z"/>
                <w:rFonts w:asciiTheme="minorHAnsi" w:eastAsiaTheme="minorHAnsi" w:hAnsiTheme="minorHAnsi" w:cstheme="minorBidi"/>
                <w:sz w:val="22"/>
                <w:szCs w:val="22"/>
                <w:rPrChange w:id="12246" w:author="Nick.Tolimieri" w:date="2022-09-13T14:15:00Z">
                  <w:rPr>
                    <w:ins w:id="12247" w:author="Nick.Tolimieri" w:date="2022-09-13T14:15:00Z"/>
                    <w:del w:id="12248" w:author="Nick.Tolimieri [2]" w:date="2022-09-14T11:37:00Z"/>
                    <w:rFonts w:ascii="Calibri" w:hAnsi="Calibri" w:cs="Calibri"/>
                    <w:color w:val="000000"/>
                    <w:sz w:val="22"/>
                    <w:szCs w:val="22"/>
                  </w:rPr>
                </w:rPrChange>
              </w:rPr>
              <w:pPrChange w:id="12249" w:author="Nick.Tolimieri" w:date="2022-09-13T14:15:00Z">
                <w:pPr/>
              </w:pPrChange>
            </w:pPr>
            <w:ins w:id="12250" w:author="Nick.Tolimieri" w:date="2022-09-13T14:15:00Z">
              <w:del w:id="12251" w:author="Nick.Tolimieri [2]" w:date="2022-09-14T11:37:00Z">
                <w:r w:rsidRPr="00F87AA6" w:rsidDel="008A61D3">
                  <w:rPr>
                    <w:rFonts w:asciiTheme="minorHAnsi" w:eastAsiaTheme="minorHAnsi" w:hAnsiTheme="minorHAnsi" w:cstheme="minorBidi"/>
                    <w:sz w:val="22"/>
                    <w:szCs w:val="22"/>
                    <w:rPrChange w:id="12252" w:author="Nick.Tolimieri" w:date="2022-09-13T14:15:00Z">
                      <w:rPr>
                        <w:rFonts w:ascii="Calibri" w:hAnsi="Calibri" w:cs="Calibri"/>
                        <w:color w:val="000000"/>
                        <w:sz w:val="22"/>
                        <w:szCs w:val="22"/>
                      </w:rPr>
                    </w:rPrChange>
                  </w:rPr>
                  <w:delText>Cape Alava</w:delText>
                </w:r>
              </w:del>
            </w:ins>
          </w:p>
        </w:tc>
        <w:tc>
          <w:tcPr>
            <w:tcW w:w="960" w:type="dxa"/>
            <w:noWrap/>
            <w:hideMark/>
            <w:tcPrChange w:id="122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54" w:author="Nick.Tolimieri" w:date="2022-09-13T14:15:00Z"/>
                <w:del w:id="12255" w:author="Nick.Tolimieri [2]" w:date="2022-09-14T11:37:00Z"/>
                <w:rFonts w:asciiTheme="minorHAnsi" w:eastAsiaTheme="minorHAnsi" w:hAnsiTheme="minorHAnsi" w:cstheme="minorBidi"/>
                <w:sz w:val="22"/>
                <w:szCs w:val="22"/>
                <w:rPrChange w:id="12256" w:author="Nick.Tolimieri" w:date="2022-09-13T14:15:00Z">
                  <w:rPr>
                    <w:ins w:id="12257" w:author="Nick.Tolimieri" w:date="2022-09-13T14:15:00Z"/>
                    <w:del w:id="12258" w:author="Nick.Tolimieri [2]" w:date="2022-09-14T11:37:00Z"/>
                    <w:rFonts w:ascii="Calibri" w:hAnsi="Calibri" w:cs="Calibri"/>
                    <w:color w:val="000000"/>
                    <w:sz w:val="22"/>
                    <w:szCs w:val="22"/>
                  </w:rPr>
                </w:rPrChange>
              </w:rPr>
              <w:pPrChange w:id="12259" w:author="Nick.Tolimieri" w:date="2022-09-13T14:15:00Z">
                <w:pPr>
                  <w:jc w:val="right"/>
                </w:pPr>
              </w:pPrChange>
            </w:pPr>
            <w:ins w:id="12260" w:author="Nick.Tolimieri" w:date="2022-09-13T14:15:00Z">
              <w:del w:id="12261" w:author="Nick.Tolimieri [2]" w:date="2022-09-14T11:37:00Z">
                <w:r w:rsidRPr="00F87AA6" w:rsidDel="008A61D3">
                  <w:rPr>
                    <w:rFonts w:asciiTheme="minorHAnsi" w:eastAsiaTheme="minorHAnsi" w:hAnsiTheme="minorHAnsi" w:cstheme="minorBidi"/>
                    <w:sz w:val="22"/>
                    <w:szCs w:val="22"/>
                    <w:rPrChange w:id="12262" w:author="Nick.Tolimieri" w:date="2022-09-13T14:15:00Z">
                      <w:rPr>
                        <w:rFonts w:ascii="Calibri" w:hAnsi="Calibri" w:cs="Calibri"/>
                        <w:color w:val="000000"/>
                        <w:sz w:val="22"/>
                        <w:szCs w:val="22"/>
                      </w:rPr>
                    </w:rPrChange>
                  </w:rPr>
                  <w:delText>1997</w:delText>
                </w:r>
              </w:del>
            </w:ins>
          </w:p>
        </w:tc>
        <w:tc>
          <w:tcPr>
            <w:tcW w:w="960" w:type="dxa"/>
            <w:noWrap/>
            <w:hideMark/>
            <w:tcPrChange w:id="122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64" w:author="Nick.Tolimieri" w:date="2022-09-13T14:15:00Z"/>
                <w:del w:id="12265" w:author="Nick.Tolimieri [2]" w:date="2022-09-14T11:37:00Z"/>
                <w:rFonts w:asciiTheme="minorHAnsi" w:eastAsiaTheme="minorHAnsi" w:hAnsiTheme="minorHAnsi" w:cstheme="minorBidi"/>
                <w:sz w:val="22"/>
                <w:szCs w:val="22"/>
                <w:rPrChange w:id="12266" w:author="Nick.Tolimieri" w:date="2022-09-13T14:15:00Z">
                  <w:rPr>
                    <w:ins w:id="12267" w:author="Nick.Tolimieri" w:date="2022-09-13T14:15:00Z"/>
                    <w:del w:id="12268" w:author="Nick.Tolimieri [2]" w:date="2022-09-14T11:37:00Z"/>
                    <w:rFonts w:ascii="Calibri" w:hAnsi="Calibri" w:cs="Calibri"/>
                    <w:color w:val="000000"/>
                    <w:sz w:val="22"/>
                    <w:szCs w:val="22"/>
                  </w:rPr>
                </w:rPrChange>
              </w:rPr>
              <w:pPrChange w:id="12269" w:author="Nick.Tolimieri" w:date="2022-09-13T14:15:00Z">
                <w:pPr>
                  <w:jc w:val="right"/>
                </w:pPr>
              </w:pPrChange>
            </w:pPr>
            <w:ins w:id="12270" w:author="Nick.Tolimieri" w:date="2022-09-13T14:15:00Z">
              <w:del w:id="12271" w:author="Nick.Tolimieri [2]" w:date="2022-09-14T11:37:00Z">
                <w:r w:rsidRPr="00F87AA6" w:rsidDel="008A61D3">
                  <w:rPr>
                    <w:rFonts w:asciiTheme="minorHAnsi" w:eastAsiaTheme="minorHAnsi" w:hAnsiTheme="minorHAnsi" w:cstheme="minorBidi"/>
                    <w:sz w:val="22"/>
                    <w:szCs w:val="22"/>
                    <w:rPrChange w:id="12272" w:author="Nick.Tolimieri" w:date="2022-09-13T14:15:00Z">
                      <w:rPr>
                        <w:rFonts w:ascii="Calibri" w:hAnsi="Calibri" w:cs="Calibri"/>
                        <w:color w:val="000000"/>
                        <w:sz w:val="22"/>
                        <w:szCs w:val="22"/>
                      </w:rPr>
                    </w:rPrChange>
                  </w:rPr>
                  <w:delText>37</w:delText>
                </w:r>
              </w:del>
            </w:ins>
          </w:p>
        </w:tc>
        <w:tc>
          <w:tcPr>
            <w:tcW w:w="960" w:type="dxa"/>
            <w:noWrap/>
            <w:hideMark/>
            <w:tcPrChange w:id="122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74" w:author="Nick.Tolimieri" w:date="2022-09-13T14:15:00Z"/>
                <w:del w:id="12275" w:author="Nick.Tolimieri [2]" w:date="2022-09-14T11:37:00Z"/>
                <w:rFonts w:asciiTheme="minorHAnsi" w:eastAsiaTheme="minorHAnsi" w:hAnsiTheme="minorHAnsi" w:cstheme="minorBidi"/>
                <w:sz w:val="22"/>
                <w:szCs w:val="22"/>
                <w:rPrChange w:id="12276" w:author="Nick.Tolimieri" w:date="2022-09-13T14:15:00Z">
                  <w:rPr>
                    <w:ins w:id="12277" w:author="Nick.Tolimieri" w:date="2022-09-13T14:15:00Z"/>
                    <w:del w:id="12278" w:author="Nick.Tolimieri [2]" w:date="2022-09-14T11:37:00Z"/>
                    <w:rFonts w:ascii="Calibri" w:hAnsi="Calibri" w:cs="Calibri"/>
                    <w:color w:val="000000"/>
                    <w:sz w:val="22"/>
                    <w:szCs w:val="22"/>
                  </w:rPr>
                </w:rPrChange>
              </w:rPr>
              <w:pPrChange w:id="12279" w:author="Nick.Tolimieri" w:date="2022-09-13T14:15:00Z">
                <w:pPr>
                  <w:jc w:val="right"/>
                </w:pPr>
              </w:pPrChange>
            </w:pPr>
            <w:ins w:id="12280" w:author="Nick.Tolimieri" w:date="2022-09-13T14:15:00Z">
              <w:del w:id="12281" w:author="Nick.Tolimieri [2]" w:date="2022-09-14T11:37:00Z">
                <w:r w:rsidRPr="00F87AA6" w:rsidDel="008A61D3">
                  <w:rPr>
                    <w:rFonts w:asciiTheme="minorHAnsi" w:eastAsiaTheme="minorHAnsi" w:hAnsiTheme="minorHAnsi" w:cstheme="minorBidi"/>
                    <w:sz w:val="22"/>
                    <w:szCs w:val="22"/>
                    <w:rPrChange w:id="12282" w:author="Nick.Tolimieri" w:date="2022-09-13T14:15:00Z">
                      <w:rPr>
                        <w:rFonts w:ascii="Calibri" w:hAnsi="Calibri" w:cs="Calibri"/>
                        <w:color w:val="000000"/>
                        <w:sz w:val="22"/>
                        <w:szCs w:val="22"/>
                      </w:rPr>
                    </w:rPrChange>
                  </w:rPr>
                  <w:delText>128</w:delText>
                </w:r>
              </w:del>
            </w:ins>
          </w:p>
        </w:tc>
        <w:tc>
          <w:tcPr>
            <w:tcW w:w="960" w:type="dxa"/>
            <w:noWrap/>
            <w:hideMark/>
            <w:tcPrChange w:id="122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84" w:author="Nick.Tolimieri" w:date="2022-09-13T14:15:00Z"/>
                <w:del w:id="12285" w:author="Nick.Tolimieri [2]" w:date="2022-09-14T11:37:00Z"/>
                <w:rFonts w:asciiTheme="minorHAnsi" w:eastAsiaTheme="minorHAnsi" w:hAnsiTheme="minorHAnsi" w:cstheme="minorBidi"/>
                <w:sz w:val="22"/>
                <w:szCs w:val="22"/>
                <w:rPrChange w:id="12286" w:author="Nick.Tolimieri" w:date="2022-09-13T14:15:00Z">
                  <w:rPr>
                    <w:ins w:id="12287" w:author="Nick.Tolimieri" w:date="2022-09-13T14:15:00Z"/>
                    <w:del w:id="12288" w:author="Nick.Tolimieri [2]" w:date="2022-09-14T11:37:00Z"/>
                    <w:rFonts w:ascii="Calibri" w:hAnsi="Calibri" w:cs="Calibri"/>
                    <w:color w:val="000000"/>
                    <w:sz w:val="22"/>
                    <w:szCs w:val="22"/>
                  </w:rPr>
                </w:rPrChange>
              </w:rPr>
              <w:pPrChange w:id="12289" w:author="Nick.Tolimieri" w:date="2022-09-13T14:15:00Z">
                <w:pPr>
                  <w:jc w:val="right"/>
                </w:pPr>
              </w:pPrChange>
            </w:pPr>
            <w:ins w:id="12290" w:author="Nick.Tolimieri" w:date="2022-09-13T14:15:00Z">
              <w:del w:id="12291" w:author="Nick.Tolimieri [2]" w:date="2022-09-14T11:37:00Z">
                <w:r w:rsidRPr="00F87AA6" w:rsidDel="008A61D3">
                  <w:rPr>
                    <w:rFonts w:asciiTheme="minorHAnsi" w:eastAsiaTheme="minorHAnsi" w:hAnsiTheme="minorHAnsi" w:cstheme="minorBidi"/>
                    <w:sz w:val="22"/>
                    <w:szCs w:val="22"/>
                    <w:rPrChange w:id="12292" w:author="Nick.Tolimieri" w:date="2022-09-13T14:15:00Z">
                      <w:rPr>
                        <w:rFonts w:ascii="Calibri" w:hAnsi="Calibri" w:cs="Calibri"/>
                        <w:color w:val="000000"/>
                        <w:sz w:val="22"/>
                        <w:szCs w:val="22"/>
                      </w:rPr>
                    </w:rPrChange>
                  </w:rPr>
                  <w:delText>6</w:delText>
                </w:r>
              </w:del>
            </w:ins>
          </w:p>
        </w:tc>
        <w:tc>
          <w:tcPr>
            <w:tcW w:w="960" w:type="dxa"/>
            <w:noWrap/>
            <w:hideMark/>
            <w:tcPrChange w:id="122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294" w:author="Nick.Tolimieri" w:date="2022-09-13T14:15:00Z"/>
                <w:del w:id="12295" w:author="Nick.Tolimieri [2]" w:date="2022-09-14T11:37:00Z"/>
                <w:rFonts w:asciiTheme="minorHAnsi" w:eastAsiaTheme="minorHAnsi" w:hAnsiTheme="minorHAnsi" w:cstheme="minorBidi"/>
                <w:sz w:val="22"/>
                <w:szCs w:val="22"/>
                <w:rPrChange w:id="12296" w:author="Nick.Tolimieri" w:date="2022-09-13T14:15:00Z">
                  <w:rPr>
                    <w:ins w:id="12297" w:author="Nick.Tolimieri" w:date="2022-09-13T14:15:00Z"/>
                    <w:del w:id="12298" w:author="Nick.Tolimieri [2]" w:date="2022-09-14T11:37:00Z"/>
                    <w:rFonts w:ascii="Calibri" w:hAnsi="Calibri" w:cs="Calibri"/>
                    <w:color w:val="000000"/>
                    <w:sz w:val="22"/>
                    <w:szCs w:val="22"/>
                  </w:rPr>
                </w:rPrChange>
              </w:rPr>
              <w:pPrChange w:id="12299" w:author="Nick.Tolimieri" w:date="2022-09-13T14:15:00Z">
                <w:pPr>
                  <w:jc w:val="right"/>
                </w:pPr>
              </w:pPrChange>
            </w:pPr>
            <w:ins w:id="12300" w:author="Nick.Tolimieri" w:date="2022-09-13T14:15:00Z">
              <w:del w:id="12301" w:author="Nick.Tolimieri [2]" w:date="2022-09-14T11:37:00Z">
                <w:r w:rsidRPr="00F87AA6" w:rsidDel="008A61D3">
                  <w:rPr>
                    <w:rFonts w:asciiTheme="minorHAnsi" w:eastAsiaTheme="minorHAnsi" w:hAnsiTheme="minorHAnsi" w:cstheme="minorBidi"/>
                    <w:sz w:val="22"/>
                    <w:szCs w:val="22"/>
                    <w:rPrChange w:id="12302" w:author="Nick.Tolimieri" w:date="2022-09-13T14:15:00Z">
                      <w:rPr>
                        <w:rFonts w:ascii="Calibri" w:hAnsi="Calibri" w:cs="Calibri"/>
                        <w:color w:val="000000"/>
                        <w:sz w:val="22"/>
                        <w:szCs w:val="22"/>
                      </w:rPr>
                    </w:rPrChange>
                  </w:rPr>
                  <w:delText>110</w:delText>
                </w:r>
              </w:del>
            </w:ins>
          </w:p>
        </w:tc>
        <w:tc>
          <w:tcPr>
            <w:tcW w:w="960" w:type="dxa"/>
            <w:noWrap/>
            <w:hideMark/>
            <w:tcPrChange w:id="123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04" w:author="Nick.Tolimieri" w:date="2022-09-13T14:15:00Z"/>
                <w:del w:id="12305" w:author="Nick.Tolimieri [2]" w:date="2022-09-14T11:37:00Z"/>
                <w:rFonts w:asciiTheme="minorHAnsi" w:eastAsiaTheme="minorHAnsi" w:hAnsiTheme="minorHAnsi" w:cstheme="minorBidi"/>
                <w:sz w:val="22"/>
                <w:szCs w:val="22"/>
                <w:rPrChange w:id="12306" w:author="Nick.Tolimieri" w:date="2022-09-13T14:15:00Z">
                  <w:rPr>
                    <w:ins w:id="12307" w:author="Nick.Tolimieri" w:date="2022-09-13T14:15:00Z"/>
                    <w:del w:id="12308" w:author="Nick.Tolimieri [2]" w:date="2022-09-14T11:37:00Z"/>
                    <w:rFonts w:ascii="Calibri" w:hAnsi="Calibri" w:cs="Calibri"/>
                    <w:color w:val="000000"/>
                    <w:sz w:val="22"/>
                    <w:szCs w:val="22"/>
                  </w:rPr>
                </w:rPrChange>
              </w:rPr>
              <w:pPrChange w:id="12309" w:author="Nick.Tolimieri" w:date="2022-09-13T14:15:00Z">
                <w:pPr>
                  <w:jc w:val="right"/>
                </w:pPr>
              </w:pPrChange>
            </w:pPr>
            <w:ins w:id="12310" w:author="Nick.Tolimieri" w:date="2022-09-13T14:15:00Z">
              <w:del w:id="12311" w:author="Nick.Tolimieri [2]" w:date="2022-09-14T11:37:00Z">
                <w:r w:rsidRPr="00F87AA6" w:rsidDel="008A61D3">
                  <w:rPr>
                    <w:rFonts w:asciiTheme="minorHAnsi" w:eastAsiaTheme="minorHAnsi" w:hAnsiTheme="minorHAnsi" w:cstheme="minorBidi"/>
                    <w:sz w:val="22"/>
                    <w:szCs w:val="22"/>
                    <w:rPrChange w:id="12312" w:author="Nick.Tolimieri" w:date="2022-09-13T14:15:00Z">
                      <w:rPr>
                        <w:rFonts w:ascii="Calibri" w:hAnsi="Calibri" w:cs="Calibri"/>
                        <w:color w:val="000000"/>
                        <w:sz w:val="22"/>
                        <w:szCs w:val="22"/>
                      </w:rPr>
                    </w:rPrChange>
                  </w:rPr>
                  <w:delText>5</w:delText>
                </w:r>
              </w:del>
            </w:ins>
          </w:p>
        </w:tc>
        <w:tc>
          <w:tcPr>
            <w:tcW w:w="960" w:type="dxa"/>
            <w:noWrap/>
            <w:hideMark/>
            <w:tcPrChange w:id="123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14" w:author="Nick.Tolimieri" w:date="2022-09-13T14:15:00Z"/>
                <w:del w:id="12315" w:author="Nick.Tolimieri [2]" w:date="2022-09-14T11:37:00Z"/>
                <w:rFonts w:asciiTheme="minorHAnsi" w:eastAsiaTheme="minorHAnsi" w:hAnsiTheme="minorHAnsi" w:cstheme="minorBidi"/>
                <w:sz w:val="22"/>
                <w:szCs w:val="22"/>
                <w:rPrChange w:id="12316" w:author="Nick.Tolimieri" w:date="2022-09-13T14:15:00Z">
                  <w:rPr>
                    <w:ins w:id="12317" w:author="Nick.Tolimieri" w:date="2022-09-13T14:15:00Z"/>
                    <w:del w:id="12318" w:author="Nick.Tolimieri [2]" w:date="2022-09-14T11:37:00Z"/>
                    <w:rFonts w:ascii="Calibri" w:hAnsi="Calibri" w:cs="Calibri"/>
                    <w:color w:val="000000"/>
                    <w:sz w:val="22"/>
                    <w:szCs w:val="22"/>
                  </w:rPr>
                </w:rPrChange>
              </w:rPr>
              <w:pPrChange w:id="12319" w:author="Nick.Tolimieri" w:date="2022-09-13T14:15:00Z">
                <w:pPr>
                  <w:jc w:val="right"/>
                </w:pPr>
              </w:pPrChange>
            </w:pPr>
            <w:ins w:id="12320" w:author="Nick.Tolimieri" w:date="2022-09-13T14:15:00Z">
              <w:del w:id="12321" w:author="Nick.Tolimieri [2]" w:date="2022-09-14T11:37:00Z">
                <w:r w:rsidRPr="00F87AA6" w:rsidDel="008A61D3">
                  <w:rPr>
                    <w:rFonts w:asciiTheme="minorHAnsi" w:eastAsiaTheme="minorHAnsi" w:hAnsiTheme="minorHAnsi" w:cstheme="minorBidi"/>
                    <w:sz w:val="22"/>
                    <w:szCs w:val="22"/>
                    <w:rPrChange w:id="12322" w:author="Nick.Tolimieri" w:date="2022-09-13T14:15:00Z">
                      <w:rPr>
                        <w:rFonts w:ascii="Calibri" w:hAnsi="Calibri" w:cs="Calibri"/>
                        <w:color w:val="000000"/>
                        <w:sz w:val="22"/>
                        <w:szCs w:val="22"/>
                      </w:rPr>
                    </w:rPrChange>
                  </w:rPr>
                  <w:delText>50</w:delText>
                </w:r>
              </w:del>
            </w:ins>
          </w:p>
        </w:tc>
        <w:tc>
          <w:tcPr>
            <w:tcW w:w="960" w:type="dxa"/>
            <w:noWrap/>
            <w:hideMark/>
            <w:tcPrChange w:id="123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24" w:author="Nick.Tolimieri" w:date="2022-09-13T14:15:00Z"/>
                <w:del w:id="12325" w:author="Nick.Tolimieri [2]" w:date="2022-09-14T11:37:00Z"/>
                <w:rFonts w:asciiTheme="minorHAnsi" w:eastAsiaTheme="minorHAnsi" w:hAnsiTheme="minorHAnsi" w:cstheme="minorBidi"/>
                <w:sz w:val="22"/>
                <w:szCs w:val="22"/>
                <w:rPrChange w:id="12326" w:author="Nick.Tolimieri" w:date="2022-09-13T14:15:00Z">
                  <w:rPr>
                    <w:ins w:id="12327" w:author="Nick.Tolimieri" w:date="2022-09-13T14:15:00Z"/>
                    <w:del w:id="12328" w:author="Nick.Tolimieri [2]" w:date="2022-09-14T11:37:00Z"/>
                    <w:rFonts w:ascii="Calibri" w:hAnsi="Calibri" w:cs="Calibri"/>
                    <w:color w:val="000000"/>
                    <w:sz w:val="22"/>
                    <w:szCs w:val="22"/>
                  </w:rPr>
                </w:rPrChange>
              </w:rPr>
              <w:pPrChange w:id="12329" w:author="Nick.Tolimieri" w:date="2022-09-13T14:15:00Z">
                <w:pPr>
                  <w:jc w:val="right"/>
                </w:pPr>
              </w:pPrChange>
            </w:pPr>
            <w:ins w:id="12330" w:author="Nick.Tolimieri" w:date="2022-09-13T14:15:00Z">
              <w:del w:id="12331" w:author="Nick.Tolimieri [2]" w:date="2022-09-14T11:37:00Z">
                <w:r w:rsidRPr="00F87AA6" w:rsidDel="008A61D3">
                  <w:rPr>
                    <w:rFonts w:asciiTheme="minorHAnsi" w:eastAsiaTheme="minorHAnsi" w:hAnsiTheme="minorHAnsi" w:cstheme="minorBidi"/>
                    <w:sz w:val="22"/>
                    <w:szCs w:val="22"/>
                    <w:rPrChange w:id="12332" w:author="Nick.Tolimieri" w:date="2022-09-13T14:15:00Z">
                      <w:rPr>
                        <w:rFonts w:ascii="Calibri" w:hAnsi="Calibri" w:cs="Calibri"/>
                        <w:color w:val="000000"/>
                        <w:sz w:val="22"/>
                        <w:szCs w:val="22"/>
                      </w:rPr>
                    </w:rPrChange>
                  </w:rPr>
                  <w:delText>1.97</w:delText>
                </w:r>
              </w:del>
            </w:ins>
          </w:p>
        </w:tc>
        <w:tc>
          <w:tcPr>
            <w:tcW w:w="960" w:type="dxa"/>
            <w:noWrap/>
            <w:hideMark/>
            <w:tcPrChange w:id="123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34" w:author="Nick.Tolimieri" w:date="2022-09-13T14:15:00Z"/>
                <w:del w:id="12335" w:author="Nick.Tolimieri [2]" w:date="2022-09-14T11:37:00Z"/>
                <w:rFonts w:asciiTheme="minorHAnsi" w:eastAsiaTheme="minorHAnsi" w:hAnsiTheme="minorHAnsi" w:cstheme="minorBidi"/>
                <w:sz w:val="22"/>
                <w:szCs w:val="22"/>
                <w:rPrChange w:id="12336" w:author="Nick.Tolimieri" w:date="2022-09-13T14:15:00Z">
                  <w:rPr>
                    <w:ins w:id="12337" w:author="Nick.Tolimieri" w:date="2022-09-13T14:15:00Z"/>
                    <w:del w:id="12338" w:author="Nick.Tolimieri [2]" w:date="2022-09-14T11:37:00Z"/>
                    <w:rFonts w:ascii="Calibri" w:hAnsi="Calibri" w:cs="Calibri"/>
                    <w:color w:val="000000"/>
                    <w:sz w:val="22"/>
                    <w:szCs w:val="22"/>
                  </w:rPr>
                </w:rPrChange>
              </w:rPr>
              <w:pPrChange w:id="12339" w:author="Nick.Tolimieri" w:date="2022-09-13T14:15:00Z">
                <w:pPr>
                  <w:jc w:val="right"/>
                </w:pPr>
              </w:pPrChange>
            </w:pPr>
            <w:ins w:id="12340" w:author="Nick.Tolimieri" w:date="2022-09-13T14:15:00Z">
              <w:del w:id="12341" w:author="Nick.Tolimieri [2]" w:date="2022-09-14T11:37:00Z">
                <w:r w:rsidRPr="00F87AA6" w:rsidDel="008A61D3">
                  <w:rPr>
                    <w:rFonts w:asciiTheme="minorHAnsi" w:eastAsiaTheme="minorHAnsi" w:hAnsiTheme="minorHAnsi" w:cstheme="minorBidi"/>
                    <w:sz w:val="22"/>
                    <w:szCs w:val="22"/>
                    <w:rPrChange w:id="12342" w:author="Nick.Tolimieri" w:date="2022-09-13T14:15:00Z">
                      <w:rPr>
                        <w:rFonts w:ascii="Calibri" w:hAnsi="Calibri" w:cs="Calibri"/>
                        <w:color w:val="000000"/>
                        <w:sz w:val="22"/>
                        <w:szCs w:val="22"/>
                      </w:rPr>
                    </w:rPrChange>
                  </w:rPr>
                  <w:delText>0.34</w:delText>
                </w:r>
              </w:del>
            </w:ins>
          </w:p>
        </w:tc>
      </w:tr>
      <w:tr w:rsidR="00F87AA6" w:rsidRPr="00F87AA6" w:rsidDel="008A61D3" w:rsidTr="00F87AA6">
        <w:trPr>
          <w:divId w:val="1702248301"/>
          <w:trHeight w:val="300"/>
          <w:ins w:id="12343" w:author="Nick.Tolimieri" w:date="2022-09-13T14:15:00Z"/>
          <w:del w:id="12344" w:author="Nick.Tolimieri [2]" w:date="2022-09-14T11:37:00Z"/>
          <w:trPrChange w:id="12345" w:author="Nick.Tolimieri" w:date="2022-09-13T14:15:00Z">
            <w:trPr>
              <w:divId w:val="1702248301"/>
              <w:trHeight w:val="300"/>
            </w:trPr>
          </w:trPrChange>
        </w:trPr>
        <w:tc>
          <w:tcPr>
            <w:tcW w:w="960" w:type="dxa"/>
            <w:noWrap/>
            <w:hideMark/>
            <w:tcPrChange w:id="123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47" w:author="Nick.Tolimieri" w:date="2022-09-13T14:15:00Z"/>
                <w:del w:id="12348" w:author="Nick.Tolimieri [2]" w:date="2022-09-14T11:37:00Z"/>
                <w:rFonts w:asciiTheme="minorHAnsi" w:eastAsiaTheme="minorHAnsi" w:hAnsiTheme="minorHAnsi" w:cstheme="minorBidi"/>
                <w:sz w:val="22"/>
                <w:szCs w:val="22"/>
                <w:rPrChange w:id="12349" w:author="Nick.Tolimieri" w:date="2022-09-13T14:15:00Z">
                  <w:rPr>
                    <w:ins w:id="12350" w:author="Nick.Tolimieri" w:date="2022-09-13T14:15:00Z"/>
                    <w:del w:id="12351" w:author="Nick.Tolimieri [2]" w:date="2022-09-14T11:37:00Z"/>
                    <w:rFonts w:ascii="Calibri" w:hAnsi="Calibri" w:cs="Calibri"/>
                    <w:color w:val="000000"/>
                    <w:sz w:val="22"/>
                    <w:szCs w:val="22"/>
                  </w:rPr>
                </w:rPrChange>
              </w:rPr>
              <w:pPrChange w:id="12352" w:author="Nick.Tolimieri" w:date="2022-09-13T14:15:00Z">
                <w:pPr/>
              </w:pPrChange>
            </w:pPr>
            <w:ins w:id="12353" w:author="Nick.Tolimieri" w:date="2022-09-13T14:15:00Z">
              <w:del w:id="12354" w:author="Nick.Tolimieri [2]" w:date="2022-09-14T11:37:00Z">
                <w:r w:rsidRPr="00F87AA6" w:rsidDel="008A61D3">
                  <w:rPr>
                    <w:rFonts w:asciiTheme="minorHAnsi" w:eastAsiaTheme="minorHAnsi" w:hAnsiTheme="minorHAnsi" w:cstheme="minorBidi"/>
                    <w:sz w:val="22"/>
                    <w:szCs w:val="22"/>
                    <w:rPrChange w:id="12355" w:author="Nick.Tolimieri" w:date="2022-09-13T14:15:00Z">
                      <w:rPr>
                        <w:rFonts w:ascii="Calibri" w:hAnsi="Calibri" w:cs="Calibri"/>
                        <w:color w:val="000000"/>
                        <w:sz w:val="22"/>
                        <w:szCs w:val="22"/>
                      </w:rPr>
                    </w:rPrChange>
                  </w:rPr>
                  <w:delText>Cape Alava</w:delText>
                </w:r>
              </w:del>
            </w:ins>
          </w:p>
        </w:tc>
        <w:tc>
          <w:tcPr>
            <w:tcW w:w="960" w:type="dxa"/>
            <w:noWrap/>
            <w:hideMark/>
            <w:tcPrChange w:id="123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57" w:author="Nick.Tolimieri" w:date="2022-09-13T14:15:00Z"/>
                <w:del w:id="12358" w:author="Nick.Tolimieri [2]" w:date="2022-09-14T11:37:00Z"/>
                <w:rFonts w:asciiTheme="minorHAnsi" w:eastAsiaTheme="minorHAnsi" w:hAnsiTheme="minorHAnsi" w:cstheme="minorBidi"/>
                <w:sz w:val="22"/>
                <w:szCs w:val="22"/>
                <w:rPrChange w:id="12359" w:author="Nick.Tolimieri" w:date="2022-09-13T14:15:00Z">
                  <w:rPr>
                    <w:ins w:id="12360" w:author="Nick.Tolimieri" w:date="2022-09-13T14:15:00Z"/>
                    <w:del w:id="12361" w:author="Nick.Tolimieri [2]" w:date="2022-09-14T11:37:00Z"/>
                    <w:rFonts w:ascii="Calibri" w:hAnsi="Calibri" w:cs="Calibri"/>
                    <w:color w:val="000000"/>
                    <w:sz w:val="22"/>
                    <w:szCs w:val="22"/>
                  </w:rPr>
                </w:rPrChange>
              </w:rPr>
              <w:pPrChange w:id="12362" w:author="Nick.Tolimieri" w:date="2022-09-13T14:15:00Z">
                <w:pPr>
                  <w:jc w:val="right"/>
                </w:pPr>
              </w:pPrChange>
            </w:pPr>
            <w:ins w:id="12363" w:author="Nick.Tolimieri" w:date="2022-09-13T14:15:00Z">
              <w:del w:id="12364" w:author="Nick.Tolimieri [2]" w:date="2022-09-14T11:37:00Z">
                <w:r w:rsidRPr="00F87AA6" w:rsidDel="008A61D3">
                  <w:rPr>
                    <w:rFonts w:asciiTheme="minorHAnsi" w:eastAsiaTheme="minorHAnsi" w:hAnsiTheme="minorHAnsi" w:cstheme="minorBidi"/>
                    <w:sz w:val="22"/>
                    <w:szCs w:val="22"/>
                    <w:rPrChange w:id="12365" w:author="Nick.Tolimieri" w:date="2022-09-13T14:15:00Z">
                      <w:rPr>
                        <w:rFonts w:ascii="Calibri" w:hAnsi="Calibri" w:cs="Calibri"/>
                        <w:color w:val="000000"/>
                        <w:sz w:val="22"/>
                        <w:szCs w:val="22"/>
                      </w:rPr>
                    </w:rPrChange>
                  </w:rPr>
                  <w:delText>1998</w:delText>
                </w:r>
              </w:del>
            </w:ins>
          </w:p>
        </w:tc>
        <w:tc>
          <w:tcPr>
            <w:tcW w:w="960" w:type="dxa"/>
            <w:noWrap/>
            <w:hideMark/>
            <w:tcPrChange w:id="123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67" w:author="Nick.Tolimieri" w:date="2022-09-13T14:15:00Z"/>
                <w:del w:id="12368" w:author="Nick.Tolimieri [2]" w:date="2022-09-14T11:37:00Z"/>
                <w:rFonts w:asciiTheme="minorHAnsi" w:eastAsiaTheme="minorHAnsi" w:hAnsiTheme="minorHAnsi" w:cstheme="minorBidi"/>
                <w:sz w:val="22"/>
                <w:szCs w:val="22"/>
                <w:rPrChange w:id="12369" w:author="Nick.Tolimieri" w:date="2022-09-13T14:15:00Z">
                  <w:rPr>
                    <w:ins w:id="12370" w:author="Nick.Tolimieri" w:date="2022-09-13T14:15:00Z"/>
                    <w:del w:id="12371" w:author="Nick.Tolimieri [2]" w:date="2022-09-14T11:37:00Z"/>
                    <w:rFonts w:ascii="Calibri" w:hAnsi="Calibri" w:cs="Calibri"/>
                    <w:color w:val="000000"/>
                    <w:sz w:val="22"/>
                    <w:szCs w:val="22"/>
                  </w:rPr>
                </w:rPrChange>
              </w:rPr>
              <w:pPrChange w:id="12372" w:author="Nick.Tolimieri" w:date="2022-09-13T14:15:00Z">
                <w:pPr>
                  <w:jc w:val="right"/>
                </w:pPr>
              </w:pPrChange>
            </w:pPr>
            <w:ins w:id="12373" w:author="Nick.Tolimieri" w:date="2022-09-13T14:15:00Z">
              <w:del w:id="12374" w:author="Nick.Tolimieri [2]" w:date="2022-09-14T11:37:00Z">
                <w:r w:rsidRPr="00F87AA6" w:rsidDel="008A61D3">
                  <w:rPr>
                    <w:rFonts w:asciiTheme="minorHAnsi" w:eastAsiaTheme="minorHAnsi" w:hAnsiTheme="minorHAnsi" w:cstheme="minorBidi"/>
                    <w:sz w:val="22"/>
                    <w:szCs w:val="22"/>
                    <w:rPrChange w:id="12375" w:author="Nick.Tolimieri" w:date="2022-09-13T14:15:00Z">
                      <w:rPr>
                        <w:rFonts w:ascii="Calibri" w:hAnsi="Calibri" w:cs="Calibri"/>
                        <w:color w:val="000000"/>
                        <w:sz w:val="22"/>
                        <w:szCs w:val="22"/>
                      </w:rPr>
                    </w:rPrChange>
                  </w:rPr>
                  <w:delText>29</w:delText>
                </w:r>
              </w:del>
            </w:ins>
          </w:p>
        </w:tc>
        <w:tc>
          <w:tcPr>
            <w:tcW w:w="960" w:type="dxa"/>
            <w:noWrap/>
            <w:hideMark/>
            <w:tcPrChange w:id="123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77" w:author="Nick.Tolimieri" w:date="2022-09-13T14:15:00Z"/>
                <w:del w:id="12378" w:author="Nick.Tolimieri [2]" w:date="2022-09-14T11:37:00Z"/>
                <w:rFonts w:asciiTheme="minorHAnsi" w:eastAsiaTheme="minorHAnsi" w:hAnsiTheme="minorHAnsi" w:cstheme="minorBidi"/>
                <w:sz w:val="22"/>
                <w:szCs w:val="22"/>
                <w:rPrChange w:id="12379" w:author="Nick.Tolimieri" w:date="2022-09-13T14:15:00Z">
                  <w:rPr>
                    <w:ins w:id="12380" w:author="Nick.Tolimieri" w:date="2022-09-13T14:15:00Z"/>
                    <w:del w:id="12381" w:author="Nick.Tolimieri [2]" w:date="2022-09-14T11:37:00Z"/>
                    <w:rFonts w:ascii="Calibri" w:hAnsi="Calibri" w:cs="Calibri"/>
                    <w:color w:val="000000"/>
                    <w:sz w:val="22"/>
                    <w:szCs w:val="22"/>
                  </w:rPr>
                </w:rPrChange>
              </w:rPr>
              <w:pPrChange w:id="12382" w:author="Nick.Tolimieri" w:date="2022-09-13T14:15:00Z">
                <w:pPr>
                  <w:jc w:val="right"/>
                </w:pPr>
              </w:pPrChange>
            </w:pPr>
            <w:ins w:id="12383" w:author="Nick.Tolimieri" w:date="2022-09-13T14:15:00Z">
              <w:del w:id="12384" w:author="Nick.Tolimieri [2]" w:date="2022-09-14T11:37:00Z">
                <w:r w:rsidRPr="00F87AA6" w:rsidDel="008A61D3">
                  <w:rPr>
                    <w:rFonts w:asciiTheme="minorHAnsi" w:eastAsiaTheme="minorHAnsi" w:hAnsiTheme="minorHAnsi" w:cstheme="minorBidi"/>
                    <w:sz w:val="22"/>
                    <w:szCs w:val="22"/>
                    <w:rPrChange w:id="12385" w:author="Nick.Tolimieri" w:date="2022-09-13T14:15:00Z">
                      <w:rPr>
                        <w:rFonts w:ascii="Calibri" w:hAnsi="Calibri" w:cs="Calibri"/>
                        <w:color w:val="000000"/>
                        <w:sz w:val="22"/>
                        <w:szCs w:val="22"/>
                      </w:rPr>
                    </w:rPrChange>
                  </w:rPr>
                  <w:delText>123</w:delText>
                </w:r>
              </w:del>
            </w:ins>
          </w:p>
        </w:tc>
        <w:tc>
          <w:tcPr>
            <w:tcW w:w="960" w:type="dxa"/>
            <w:noWrap/>
            <w:hideMark/>
            <w:tcPrChange w:id="123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87" w:author="Nick.Tolimieri" w:date="2022-09-13T14:15:00Z"/>
                <w:del w:id="12388" w:author="Nick.Tolimieri [2]" w:date="2022-09-14T11:37:00Z"/>
                <w:rFonts w:asciiTheme="minorHAnsi" w:eastAsiaTheme="minorHAnsi" w:hAnsiTheme="minorHAnsi" w:cstheme="minorBidi"/>
                <w:sz w:val="22"/>
                <w:szCs w:val="22"/>
                <w:rPrChange w:id="12389" w:author="Nick.Tolimieri" w:date="2022-09-13T14:15:00Z">
                  <w:rPr>
                    <w:ins w:id="12390" w:author="Nick.Tolimieri" w:date="2022-09-13T14:15:00Z"/>
                    <w:del w:id="12391" w:author="Nick.Tolimieri [2]" w:date="2022-09-14T11:37:00Z"/>
                    <w:rFonts w:ascii="Calibri" w:hAnsi="Calibri" w:cs="Calibri"/>
                    <w:color w:val="000000"/>
                    <w:sz w:val="22"/>
                    <w:szCs w:val="22"/>
                  </w:rPr>
                </w:rPrChange>
              </w:rPr>
              <w:pPrChange w:id="12392" w:author="Nick.Tolimieri" w:date="2022-09-13T14:15:00Z">
                <w:pPr>
                  <w:jc w:val="right"/>
                </w:pPr>
              </w:pPrChange>
            </w:pPr>
            <w:ins w:id="12393" w:author="Nick.Tolimieri" w:date="2022-09-13T14:15:00Z">
              <w:del w:id="12394" w:author="Nick.Tolimieri [2]" w:date="2022-09-14T11:37:00Z">
                <w:r w:rsidRPr="00F87AA6" w:rsidDel="008A61D3">
                  <w:rPr>
                    <w:rFonts w:asciiTheme="minorHAnsi" w:eastAsiaTheme="minorHAnsi" w:hAnsiTheme="minorHAnsi" w:cstheme="minorBidi"/>
                    <w:sz w:val="22"/>
                    <w:szCs w:val="22"/>
                    <w:rPrChange w:id="12395" w:author="Nick.Tolimieri" w:date="2022-09-13T14:15:00Z">
                      <w:rPr>
                        <w:rFonts w:ascii="Calibri" w:hAnsi="Calibri" w:cs="Calibri"/>
                        <w:color w:val="000000"/>
                        <w:sz w:val="22"/>
                        <w:szCs w:val="22"/>
                      </w:rPr>
                    </w:rPrChange>
                  </w:rPr>
                  <w:delText>6</w:delText>
                </w:r>
              </w:del>
            </w:ins>
          </w:p>
        </w:tc>
        <w:tc>
          <w:tcPr>
            <w:tcW w:w="960" w:type="dxa"/>
            <w:noWrap/>
            <w:hideMark/>
            <w:tcPrChange w:id="123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397" w:author="Nick.Tolimieri" w:date="2022-09-13T14:15:00Z"/>
                <w:del w:id="12398" w:author="Nick.Tolimieri [2]" w:date="2022-09-14T11:37:00Z"/>
                <w:rFonts w:asciiTheme="minorHAnsi" w:eastAsiaTheme="minorHAnsi" w:hAnsiTheme="minorHAnsi" w:cstheme="minorBidi"/>
                <w:sz w:val="22"/>
                <w:szCs w:val="22"/>
                <w:rPrChange w:id="12399" w:author="Nick.Tolimieri" w:date="2022-09-13T14:15:00Z">
                  <w:rPr>
                    <w:ins w:id="12400" w:author="Nick.Tolimieri" w:date="2022-09-13T14:15:00Z"/>
                    <w:del w:id="12401" w:author="Nick.Tolimieri [2]" w:date="2022-09-14T11:37:00Z"/>
                    <w:rFonts w:ascii="Calibri" w:hAnsi="Calibri" w:cs="Calibri"/>
                    <w:color w:val="000000"/>
                    <w:sz w:val="22"/>
                    <w:szCs w:val="22"/>
                  </w:rPr>
                </w:rPrChange>
              </w:rPr>
              <w:pPrChange w:id="12402" w:author="Nick.Tolimieri" w:date="2022-09-13T14:15:00Z">
                <w:pPr>
                  <w:jc w:val="right"/>
                </w:pPr>
              </w:pPrChange>
            </w:pPr>
            <w:ins w:id="12403" w:author="Nick.Tolimieri" w:date="2022-09-13T14:15:00Z">
              <w:del w:id="12404" w:author="Nick.Tolimieri [2]" w:date="2022-09-14T11:37:00Z">
                <w:r w:rsidRPr="00F87AA6" w:rsidDel="008A61D3">
                  <w:rPr>
                    <w:rFonts w:asciiTheme="minorHAnsi" w:eastAsiaTheme="minorHAnsi" w:hAnsiTheme="minorHAnsi" w:cstheme="minorBidi"/>
                    <w:sz w:val="22"/>
                    <w:szCs w:val="22"/>
                    <w:rPrChange w:id="12405" w:author="Nick.Tolimieri" w:date="2022-09-13T14:15:00Z">
                      <w:rPr>
                        <w:rFonts w:ascii="Calibri" w:hAnsi="Calibri" w:cs="Calibri"/>
                        <w:color w:val="000000"/>
                        <w:sz w:val="22"/>
                        <w:szCs w:val="22"/>
                      </w:rPr>
                    </w:rPrChange>
                  </w:rPr>
                  <w:delText>108</w:delText>
                </w:r>
              </w:del>
            </w:ins>
          </w:p>
        </w:tc>
        <w:tc>
          <w:tcPr>
            <w:tcW w:w="960" w:type="dxa"/>
            <w:noWrap/>
            <w:hideMark/>
            <w:tcPrChange w:id="124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07" w:author="Nick.Tolimieri" w:date="2022-09-13T14:15:00Z"/>
                <w:del w:id="12408" w:author="Nick.Tolimieri [2]" w:date="2022-09-14T11:37:00Z"/>
                <w:rFonts w:asciiTheme="minorHAnsi" w:eastAsiaTheme="minorHAnsi" w:hAnsiTheme="minorHAnsi" w:cstheme="minorBidi"/>
                <w:sz w:val="22"/>
                <w:szCs w:val="22"/>
                <w:rPrChange w:id="12409" w:author="Nick.Tolimieri" w:date="2022-09-13T14:15:00Z">
                  <w:rPr>
                    <w:ins w:id="12410" w:author="Nick.Tolimieri" w:date="2022-09-13T14:15:00Z"/>
                    <w:del w:id="12411" w:author="Nick.Tolimieri [2]" w:date="2022-09-14T11:37:00Z"/>
                    <w:rFonts w:ascii="Calibri" w:hAnsi="Calibri" w:cs="Calibri"/>
                    <w:color w:val="000000"/>
                    <w:sz w:val="22"/>
                    <w:szCs w:val="22"/>
                  </w:rPr>
                </w:rPrChange>
              </w:rPr>
              <w:pPrChange w:id="12412" w:author="Nick.Tolimieri" w:date="2022-09-13T14:15:00Z">
                <w:pPr>
                  <w:jc w:val="right"/>
                </w:pPr>
              </w:pPrChange>
            </w:pPr>
            <w:ins w:id="12413" w:author="Nick.Tolimieri" w:date="2022-09-13T14:15:00Z">
              <w:del w:id="12414" w:author="Nick.Tolimieri [2]" w:date="2022-09-14T11:37:00Z">
                <w:r w:rsidRPr="00F87AA6" w:rsidDel="008A61D3">
                  <w:rPr>
                    <w:rFonts w:asciiTheme="minorHAnsi" w:eastAsiaTheme="minorHAnsi" w:hAnsiTheme="minorHAnsi" w:cstheme="minorBidi"/>
                    <w:sz w:val="22"/>
                    <w:szCs w:val="22"/>
                    <w:rPrChange w:id="12415" w:author="Nick.Tolimieri" w:date="2022-09-13T14:15:00Z">
                      <w:rPr>
                        <w:rFonts w:ascii="Calibri" w:hAnsi="Calibri" w:cs="Calibri"/>
                        <w:color w:val="000000"/>
                        <w:sz w:val="22"/>
                        <w:szCs w:val="22"/>
                      </w:rPr>
                    </w:rPrChange>
                  </w:rPr>
                  <w:delText>5</w:delText>
                </w:r>
              </w:del>
            </w:ins>
          </w:p>
        </w:tc>
        <w:tc>
          <w:tcPr>
            <w:tcW w:w="960" w:type="dxa"/>
            <w:noWrap/>
            <w:hideMark/>
            <w:tcPrChange w:id="124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17" w:author="Nick.Tolimieri" w:date="2022-09-13T14:15:00Z"/>
                <w:del w:id="12418" w:author="Nick.Tolimieri [2]" w:date="2022-09-14T11:37:00Z"/>
                <w:rFonts w:asciiTheme="minorHAnsi" w:eastAsiaTheme="minorHAnsi" w:hAnsiTheme="minorHAnsi" w:cstheme="minorBidi"/>
                <w:sz w:val="22"/>
                <w:szCs w:val="22"/>
                <w:rPrChange w:id="12419" w:author="Nick.Tolimieri" w:date="2022-09-13T14:15:00Z">
                  <w:rPr>
                    <w:ins w:id="12420" w:author="Nick.Tolimieri" w:date="2022-09-13T14:15:00Z"/>
                    <w:del w:id="12421" w:author="Nick.Tolimieri [2]" w:date="2022-09-14T11:37:00Z"/>
                    <w:rFonts w:ascii="Calibri" w:hAnsi="Calibri" w:cs="Calibri"/>
                    <w:color w:val="000000"/>
                    <w:sz w:val="22"/>
                    <w:szCs w:val="22"/>
                  </w:rPr>
                </w:rPrChange>
              </w:rPr>
              <w:pPrChange w:id="12422" w:author="Nick.Tolimieri" w:date="2022-09-13T14:15:00Z">
                <w:pPr>
                  <w:jc w:val="right"/>
                </w:pPr>
              </w:pPrChange>
            </w:pPr>
            <w:ins w:id="12423" w:author="Nick.Tolimieri" w:date="2022-09-13T14:15:00Z">
              <w:del w:id="12424" w:author="Nick.Tolimieri [2]" w:date="2022-09-14T11:37:00Z">
                <w:r w:rsidRPr="00F87AA6" w:rsidDel="008A61D3">
                  <w:rPr>
                    <w:rFonts w:asciiTheme="minorHAnsi" w:eastAsiaTheme="minorHAnsi" w:hAnsiTheme="minorHAnsi" w:cstheme="minorBidi"/>
                    <w:sz w:val="22"/>
                    <w:szCs w:val="22"/>
                    <w:rPrChange w:id="12425" w:author="Nick.Tolimieri" w:date="2022-09-13T14:15:00Z">
                      <w:rPr>
                        <w:rFonts w:ascii="Calibri" w:hAnsi="Calibri" w:cs="Calibri"/>
                        <w:color w:val="000000"/>
                        <w:sz w:val="22"/>
                        <w:szCs w:val="22"/>
                      </w:rPr>
                    </w:rPrChange>
                  </w:rPr>
                  <w:delText>44</w:delText>
                </w:r>
              </w:del>
            </w:ins>
          </w:p>
        </w:tc>
        <w:tc>
          <w:tcPr>
            <w:tcW w:w="960" w:type="dxa"/>
            <w:noWrap/>
            <w:hideMark/>
            <w:tcPrChange w:id="124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27" w:author="Nick.Tolimieri" w:date="2022-09-13T14:15:00Z"/>
                <w:del w:id="12428" w:author="Nick.Tolimieri [2]" w:date="2022-09-14T11:37:00Z"/>
                <w:rFonts w:asciiTheme="minorHAnsi" w:eastAsiaTheme="minorHAnsi" w:hAnsiTheme="minorHAnsi" w:cstheme="minorBidi"/>
                <w:sz w:val="22"/>
                <w:szCs w:val="22"/>
                <w:rPrChange w:id="12429" w:author="Nick.Tolimieri" w:date="2022-09-13T14:15:00Z">
                  <w:rPr>
                    <w:ins w:id="12430" w:author="Nick.Tolimieri" w:date="2022-09-13T14:15:00Z"/>
                    <w:del w:id="12431" w:author="Nick.Tolimieri [2]" w:date="2022-09-14T11:37:00Z"/>
                    <w:rFonts w:ascii="Calibri" w:hAnsi="Calibri" w:cs="Calibri"/>
                    <w:color w:val="000000"/>
                    <w:sz w:val="22"/>
                    <w:szCs w:val="22"/>
                  </w:rPr>
                </w:rPrChange>
              </w:rPr>
              <w:pPrChange w:id="12432" w:author="Nick.Tolimieri" w:date="2022-09-13T14:15:00Z">
                <w:pPr>
                  <w:jc w:val="right"/>
                </w:pPr>
              </w:pPrChange>
            </w:pPr>
            <w:ins w:id="12433" w:author="Nick.Tolimieri" w:date="2022-09-13T14:15:00Z">
              <w:del w:id="12434" w:author="Nick.Tolimieri [2]" w:date="2022-09-14T11:37:00Z">
                <w:r w:rsidRPr="00F87AA6" w:rsidDel="008A61D3">
                  <w:rPr>
                    <w:rFonts w:asciiTheme="minorHAnsi" w:eastAsiaTheme="minorHAnsi" w:hAnsiTheme="minorHAnsi" w:cstheme="minorBidi"/>
                    <w:sz w:val="22"/>
                    <w:szCs w:val="22"/>
                    <w:rPrChange w:id="12435" w:author="Nick.Tolimieri" w:date="2022-09-13T14:15:00Z">
                      <w:rPr>
                        <w:rFonts w:ascii="Calibri" w:hAnsi="Calibri" w:cs="Calibri"/>
                        <w:color w:val="000000"/>
                        <w:sz w:val="22"/>
                        <w:szCs w:val="22"/>
                      </w:rPr>
                    </w:rPrChange>
                  </w:rPr>
                  <w:delText>1.98</w:delText>
                </w:r>
              </w:del>
            </w:ins>
          </w:p>
        </w:tc>
        <w:tc>
          <w:tcPr>
            <w:tcW w:w="960" w:type="dxa"/>
            <w:noWrap/>
            <w:hideMark/>
            <w:tcPrChange w:id="124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37" w:author="Nick.Tolimieri" w:date="2022-09-13T14:15:00Z"/>
                <w:del w:id="12438" w:author="Nick.Tolimieri [2]" w:date="2022-09-14T11:37:00Z"/>
                <w:rFonts w:asciiTheme="minorHAnsi" w:eastAsiaTheme="minorHAnsi" w:hAnsiTheme="minorHAnsi" w:cstheme="minorBidi"/>
                <w:sz w:val="22"/>
                <w:szCs w:val="22"/>
                <w:rPrChange w:id="12439" w:author="Nick.Tolimieri" w:date="2022-09-13T14:15:00Z">
                  <w:rPr>
                    <w:ins w:id="12440" w:author="Nick.Tolimieri" w:date="2022-09-13T14:15:00Z"/>
                    <w:del w:id="12441" w:author="Nick.Tolimieri [2]" w:date="2022-09-14T11:37:00Z"/>
                    <w:rFonts w:ascii="Calibri" w:hAnsi="Calibri" w:cs="Calibri"/>
                    <w:color w:val="000000"/>
                    <w:sz w:val="22"/>
                    <w:szCs w:val="22"/>
                  </w:rPr>
                </w:rPrChange>
              </w:rPr>
              <w:pPrChange w:id="12442" w:author="Nick.Tolimieri" w:date="2022-09-13T14:15:00Z">
                <w:pPr>
                  <w:jc w:val="right"/>
                </w:pPr>
              </w:pPrChange>
            </w:pPr>
            <w:ins w:id="12443" w:author="Nick.Tolimieri" w:date="2022-09-13T14:15:00Z">
              <w:del w:id="12444" w:author="Nick.Tolimieri [2]" w:date="2022-09-14T11:37:00Z">
                <w:r w:rsidRPr="00F87AA6" w:rsidDel="008A61D3">
                  <w:rPr>
                    <w:rFonts w:asciiTheme="minorHAnsi" w:eastAsiaTheme="minorHAnsi" w:hAnsiTheme="minorHAnsi" w:cstheme="minorBidi"/>
                    <w:sz w:val="22"/>
                    <w:szCs w:val="22"/>
                    <w:rPrChange w:id="12445" w:author="Nick.Tolimieri" w:date="2022-09-13T14:15:00Z">
                      <w:rPr>
                        <w:rFonts w:ascii="Calibri" w:hAnsi="Calibri" w:cs="Calibri"/>
                        <w:color w:val="000000"/>
                        <w:sz w:val="22"/>
                        <w:szCs w:val="22"/>
                      </w:rPr>
                    </w:rPrChange>
                  </w:rPr>
                  <w:delText>0.26</w:delText>
                </w:r>
              </w:del>
            </w:ins>
          </w:p>
        </w:tc>
      </w:tr>
      <w:tr w:rsidR="00F87AA6" w:rsidRPr="00F87AA6" w:rsidDel="008A61D3" w:rsidTr="00F87AA6">
        <w:trPr>
          <w:divId w:val="1702248301"/>
          <w:trHeight w:val="300"/>
          <w:ins w:id="12446" w:author="Nick.Tolimieri" w:date="2022-09-13T14:15:00Z"/>
          <w:del w:id="12447" w:author="Nick.Tolimieri [2]" w:date="2022-09-14T11:37:00Z"/>
          <w:trPrChange w:id="12448" w:author="Nick.Tolimieri" w:date="2022-09-13T14:15:00Z">
            <w:trPr>
              <w:divId w:val="1702248301"/>
              <w:trHeight w:val="300"/>
            </w:trPr>
          </w:trPrChange>
        </w:trPr>
        <w:tc>
          <w:tcPr>
            <w:tcW w:w="960" w:type="dxa"/>
            <w:noWrap/>
            <w:hideMark/>
            <w:tcPrChange w:id="124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50" w:author="Nick.Tolimieri" w:date="2022-09-13T14:15:00Z"/>
                <w:del w:id="12451" w:author="Nick.Tolimieri [2]" w:date="2022-09-14T11:37:00Z"/>
                <w:rFonts w:asciiTheme="minorHAnsi" w:eastAsiaTheme="minorHAnsi" w:hAnsiTheme="minorHAnsi" w:cstheme="minorBidi"/>
                <w:sz w:val="22"/>
                <w:szCs w:val="22"/>
                <w:rPrChange w:id="12452" w:author="Nick.Tolimieri" w:date="2022-09-13T14:15:00Z">
                  <w:rPr>
                    <w:ins w:id="12453" w:author="Nick.Tolimieri" w:date="2022-09-13T14:15:00Z"/>
                    <w:del w:id="12454" w:author="Nick.Tolimieri [2]" w:date="2022-09-14T11:37:00Z"/>
                    <w:rFonts w:ascii="Calibri" w:hAnsi="Calibri" w:cs="Calibri"/>
                    <w:color w:val="000000"/>
                    <w:sz w:val="22"/>
                    <w:szCs w:val="22"/>
                  </w:rPr>
                </w:rPrChange>
              </w:rPr>
              <w:pPrChange w:id="12455" w:author="Nick.Tolimieri" w:date="2022-09-13T14:15:00Z">
                <w:pPr/>
              </w:pPrChange>
            </w:pPr>
            <w:ins w:id="12456" w:author="Nick.Tolimieri" w:date="2022-09-13T14:15:00Z">
              <w:del w:id="12457" w:author="Nick.Tolimieri [2]" w:date="2022-09-14T11:37:00Z">
                <w:r w:rsidRPr="00F87AA6" w:rsidDel="008A61D3">
                  <w:rPr>
                    <w:rFonts w:asciiTheme="minorHAnsi" w:eastAsiaTheme="minorHAnsi" w:hAnsiTheme="minorHAnsi" w:cstheme="minorBidi"/>
                    <w:sz w:val="22"/>
                    <w:szCs w:val="22"/>
                    <w:rPrChange w:id="12458" w:author="Nick.Tolimieri" w:date="2022-09-13T14:15:00Z">
                      <w:rPr>
                        <w:rFonts w:ascii="Calibri" w:hAnsi="Calibri" w:cs="Calibri"/>
                        <w:color w:val="000000"/>
                        <w:sz w:val="22"/>
                        <w:szCs w:val="22"/>
                      </w:rPr>
                    </w:rPrChange>
                  </w:rPr>
                  <w:delText>Cape Alava</w:delText>
                </w:r>
              </w:del>
            </w:ins>
          </w:p>
        </w:tc>
        <w:tc>
          <w:tcPr>
            <w:tcW w:w="960" w:type="dxa"/>
            <w:noWrap/>
            <w:hideMark/>
            <w:tcPrChange w:id="124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60" w:author="Nick.Tolimieri" w:date="2022-09-13T14:15:00Z"/>
                <w:del w:id="12461" w:author="Nick.Tolimieri [2]" w:date="2022-09-14T11:37:00Z"/>
                <w:rFonts w:asciiTheme="minorHAnsi" w:eastAsiaTheme="minorHAnsi" w:hAnsiTheme="minorHAnsi" w:cstheme="minorBidi"/>
                <w:sz w:val="22"/>
                <w:szCs w:val="22"/>
                <w:rPrChange w:id="12462" w:author="Nick.Tolimieri" w:date="2022-09-13T14:15:00Z">
                  <w:rPr>
                    <w:ins w:id="12463" w:author="Nick.Tolimieri" w:date="2022-09-13T14:15:00Z"/>
                    <w:del w:id="12464" w:author="Nick.Tolimieri [2]" w:date="2022-09-14T11:37:00Z"/>
                    <w:rFonts w:ascii="Calibri" w:hAnsi="Calibri" w:cs="Calibri"/>
                    <w:color w:val="000000"/>
                    <w:sz w:val="22"/>
                    <w:szCs w:val="22"/>
                  </w:rPr>
                </w:rPrChange>
              </w:rPr>
              <w:pPrChange w:id="12465" w:author="Nick.Tolimieri" w:date="2022-09-13T14:15:00Z">
                <w:pPr>
                  <w:jc w:val="right"/>
                </w:pPr>
              </w:pPrChange>
            </w:pPr>
            <w:ins w:id="12466" w:author="Nick.Tolimieri" w:date="2022-09-13T14:15:00Z">
              <w:del w:id="12467" w:author="Nick.Tolimieri [2]" w:date="2022-09-14T11:37:00Z">
                <w:r w:rsidRPr="00F87AA6" w:rsidDel="008A61D3">
                  <w:rPr>
                    <w:rFonts w:asciiTheme="minorHAnsi" w:eastAsiaTheme="minorHAnsi" w:hAnsiTheme="minorHAnsi" w:cstheme="minorBidi"/>
                    <w:sz w:val="22"/>
                    <w:szCs w:val="22"/>
                    <w:rPrChange w:id="12468" w:author="Nick.Tolimieri" w:date="2022-09-13T14:15:00Z">
                      <w:rPr>
                        <w:rFonts w:ascii="Calibri" w:hAnsi="Calibri" w:cs="Calibri"/>
                        <w:color w:val="000000"/>
                        <w:sz w:val="22"/>
                        <w:szCs w:val="22"/>
                      </w:rPr>
                    </w:rPrChange>
                  </w:rPr>
                  <w:delText>1999</w:delText>
                </w:r>
              </w:del>
            </w:ins>
          </w:p>
        </w:tc>
        <w:tc>
          <w:tcPr>
            <w:tcW w:w="960" w:type="dxa"/>
            <w:noWrap/>
            <w:hideMark/>
            <w:tcPrChange w:id="124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70" w:author="Nick.Tolimieri" w:date="2022-09-13T14:15:00Z"/>
                <w:del w:id="12471" w:author="Nick.Tolimieri [2]" w:date="2022-09-14T11:37:00Z"/>
                <w:rFonts w:asciiTheme="minorHAnsi" w:eastAsiaTheme="minorHAnsi" w:hAnsiTheme="minorHAnsi" w:cstheme="minorBidi"/>
                <w:sz w:val="22"/>
                <w:szCs w:val="22"/>
                <w:rPrChange w:id="12472" w:author="Nick.Tolimieri" w:date="2022-09-13T14:15:00Z">
                  <w:rPr>
                    <w:ins w:id="12473" w:author="Nick.Tolimieri" w:date="2022-09-13T14:15:00Z"/>
                    <w:del w:id="12474" w:author="Nick.Tolimieri [2]" w:date="2022-09-14T11:37:00Z"/>
                    <w:rFonts w:ascii="Calibri" w:hAnsi="Calibri" w:cs="Calibri"/>
                    <w:color w:val="000000"/>
                    <w:sz w:val="22"/>
                    <w:szCs w:val="22"/>
                  </w:rPr>
                </w:rPrChange>
              </w:rPr>
              <w:pPrChange w:id="12475" w:author="Nick.Tolimieri" w:date="2022-09-13T14:15:00Z">
                <w:pPr>
                  <w:jc w:val="right"/>
                </w:pPr>
              </w:pPrChange>
            </w:pPr>
            <w:ins w:id="12476" w:author="Nick.Tolimieri" w:date="2022-09-13T14:15:00Z">
              <w:del w:id="12477" w:author="Nick.Tolimieri [2]" w:date="2022-09-14T11:37:00Z">
                <w:r w:rsidRPr="00F87AA6" w:rsidDel="008A61D3">
                  <w:rPr>
                    <w:rFonts w:asciiTheme="minorHAnsi" w:eastAsiaTheme="minorHAnsi" w:hAnsiTheme="minorHAnsi" w:cstheme="minorBidi"/>
                    <w:sz w:val="22"/>
                    <w:szCs w:val="22"/>
                    <w:rPrChange w:id="12478" w:author="Nick.Tolimieri" w:date="2022-09-13T14:15:00Z">
                      <w:rPr>
                        <w:rFonts w:ascii="Calibri" w:hAnsi="Calibri" w:cs="Calibri"/>
                        <w:color w:val="000000"/>
                        <w:sz w:val="22"/>
                        <w:szCs w:val="22"/>
                      </w:rPr>
                    </w:rPrChange>
                  </w:rPr>
                  <w:delText>3</w:delText>
                </w:r>
              </w:del>
            </w:ins>
          </w:p>
        </w:tc>
        <w:tc>
          <w:tcPr>
            <w:tcW w:w="960" w:type="dxa"/>
            <w:noWrap/>
            <w:hideMark/>
            <w:tcPrChange w:id="124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80" w:author="Nick.Tolimieri" w:date="2022-09-13T14:15:00Z"/>
                <w:del w:id="12481" w:author="Nick.Tolimieri [2]" w:date="2022-09-14T11:37:00Z"/>
                <w:rFonts w:asciiTheme="minorHAnsi" w:eastAsiaTheme="minorHAnsi" w:hAnsiTheme="minorHAnsi" w:cstheme="minorBidi"/>
                <w:sz w:val="22"/>
                <w:szCs w:val="22"/>
                <w:rPrChange w:id="12482" w:author="Nick.Tolimieri" w:date="2022-09-13T14:15:00Z">
                  <w:rPr>
                    <w:ins w:id="12483" w:author="Nick.Tolimieri" w:date="2022-09-13T14:15:00Z"/>
                    <w:del w:id="12484" w:author="Nick.Tolimieri [2]" w:date="2022-09-14T11:37:00Z"/>
                    <w:rFonts w:ascii="Calibri" w:hAnsi="Calibri" w:cs="Calibri"/>
                    <w:color w:val="000000"/>
                    <w:sz w:val="22"/>
                    <w:szCs w:val="22"/>
                  </w:rPr>
                </w:rPrChange>
              </w:rPr>
              <w:pPrChange w:id="12485" w:author="Nick.Tolimieri" w:date="2022-09-13T14:15:00Z">
                <w:pPr>
                  <w:jc w:val="right"/>
                </w:pPr>
              </w:pPrChange>
            </w:pPr>
            <w:ins w:id="12486" w:author="Nick.Tolimieri" w:date="2022-09-13T14:15:00Z">
              <w:del w:id="12487" w:author="Nick.Tolimieri [2]" w:date="2022-09-14T11:37:00Z">
                <w:r w:rsidRPr="00F87AA6" w:rsidDel="008A61D3">
                  <w:rPr>
                    <w:rFonts w:asciiTheme="minorHAnsi" w:eastAsiaTheme="minorHAnsi" w:hAnsiTheme="minorHAnsi" w:cstheme="minorBidi"/>
                    <w:sz w:val="22"/>
                    <w:szCs w:val="22"/>
                    <w:rPrChange w:id="12488" w:author="Nick.Tolimieri" w:date="2022-09-13T14:15:00Z">
                      <w:rPr>
                        <w:rFonts w:ascii="Calibri" w:hAnsi="Calibri" w:cs="Calibri"/>
                        <w:color w:val="000000"/>
                        <w:sz w:val="22"/>
                        <w:szCs w:val="22"/>
                      </w:rPr>
                    </w:rPrChange>
                  </w:rPr>
                  <w:delText>0</w:delText>
                </w:r>
              </w:del>
            </w:ins>
          </w:p>
        </w:tc>
        <w:tc>
          <w:tcPr>
            <w:tcW w:w="960" w:type="dxa"/>
            <w:noWrap/>
            <w:hideMark/>
            <w:tcPrChange w:id="124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490" w:author="Nick.Tolimieri" w:date="2022-09-13T14:15:00Z"/>
                <w:del w:id="12491" w:author="Nick.Tolimieri [2]" w:date="2022-09-14T11:37:00Z"/>
                <w:rFonts w:asciiTheme="minorHAnsi" w:eastAsiaTheme="minorHAnsi" w:hAnsiTheme="minorHAnsi" w:cstheme="minorBidi"/>
                <w:sz w:val="22"/>
                <w:szCs w:val="22"/>
                <w:rPrChange w:id="12492" w:author="Nick.Tolimieri" w:date="2022-09-13T14:15:00Z">
                  <w:rPr>
                    <w:ins w:id="12493" w:author="Nick.Tolimieri" w:date="2022-09-13T14:15:00Z"/>
                    <w:del w:id="12494" w:author="Nick.Tolimieri [2]" w:date="2022-09-14T11:37:00Z"/>
                    <w:rFonts w:ascii="Calibri" w:hAnsi="Calibri" w:cs="Calibri"/>
                    <w:color w:val="000000"/>
                    <w:sz w:val="22"/>
                    <w:szCs w:val="22"/>
                  </w:rPr>
                </w:rPrChange>
              </w:rPr>
              <w:pPrChange w:id="12495" w:author="Nick.Tolimieri" w:date="2022-09-13T14:15:00Z">
                <w:pPr>
                  <w:jc w:val="right"/>
                </w:pPr>
              </w:pPrChange>
            </w:pPr>
            <w:ins w:id="12496" w:author="Nick.Tolimieri" w:date="2022-09-13T14:15:00Z">
              <w:del w:id="12497" w:author="Nick.Tolimieri [2]" w:date="2022-09-14T11:37:00Z">
                <w:r w:rsidRPr="00F87AA6" w:rsidDel="008A61D3">
                  <w:rPr>
                    <w:rFonts w:asciiTheme="minorHAnsi" w:eastAsiaTheme="minorHAnsi" w:hAnsiTheme="minorHAnsi" w:cstheme="minorBidi"/>
                    <w:sz w:val="22"/>
                    <w:szCs w:val="22"/>
                    <w:rPrChange w:id="12498" w:author="Nick.Tolimieri" w:date="2022-09-13T14:15:00Z">
                      <w:rPr>
                        <w:rFonts w:ascii="Calibri" w:hAnsi="Calibri" w:cs="Calibri"/>
                        <w:color w:val="000000"/>
                        <w:sz w:val="22"/>
                        <w:szCs w:val="22"/>
                      </w:rPr>
                    </w:rPrChange>
                  </w:rPr>
                  <w:delText>0</w:delText>
                </w:r>
              </w:del>
            </w:ins>
          </w:p>
        </w:tc>
        <w:tc>
          <w:tcPr>
            <w:tcW w:w="960" w:type="dxa"/>
            <w:noWrap/>
            <w:hideMark/>
            <w:tcPrChange w:id="124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00" w:author="Nick.Tolimieri" w:date="2022-09-13T14:15:00Z"/>
                <w:del w:id="12501" w:author="Nick.Tolimieri [2]" w:date="2022-09-14T11:37:00Z"/>
                <w:rFonts w:asciiTheme="minorHAnsi" w:eastAsiaTheme="minorHAnsi" w:hAnsiTheme="minorHAnsi" w:cstheme="minorBidi"/>
                <w:sz w:val="22"/>
                <w:szCs w:val="22"/>
                <w:rPrChange w:id="12502" w:author="Nick.Tolimieri" w:date="2022-09-13T14:15:00Z">
                  <w:rPr>
                    <w:ins w:id="12503" w:author="Nick.Tolimieri" w:date="2022-09-13T14:15:00Z"/>
                    <w:del w:id="12504" w:author="Nick.Tolimieri [2]" w:date="2022-09-14T11:37:00Z"/>
                    <w:rFonts w:ascii="Calibri" w:hAnsi="Calibri" w:cs="Calibri"/>
                    <w:color w:val="000000"/>
                    <w:sz w:val="22"/>
                    <w:szCs w:val="22"/>
                  </w:rPr>
                </w:rPrChange>
              </w:rPr>
              <w:pPrChange w:id="12505" w:author="Nick.Tolimieri" w:date="2022-09-13T14:15:00Z">
                <w:pPr>
                  <w:jc w:val="right"/>
                </w:pPr>
              </w:pPrChange>
            </w:pPr>
            <w:ins w:id="12506" w:author="Nick.Tolimieri" w:date="2022-09-13T14:15:00Z">
              <w:del w:id="12507" w:author="Nick.Tolimieri [2]" w:date="2022-09-14T11:37:00Z">
                <w:r w:rsidRPr="00F87AA6" w:rsidDel="008A61D3">
                  <w:rPr>
                    <w:rFonts w:asciiTheme="minorHAnsi" w:eastAsiaTheme="minorHAnsi" w:hAnsiTheme="minorHAnsi" w:cstheme="minorBidi"/>
                    <w:sz w:val="22"/>
                    <w:szCs w:val="22"/>
                    <w:rPrChange w:id="12508" w:author="Nick.Tolimieri" w:date="2022-09-13T14:15:00Z">
                      <w:rPr>
                        <w:rFonts w:ascii="Calibri" w:hAnsi="Calibri" w:cs="Calibri"/>
                        <w:color w:val="000000"/>
                        <w:sz w:val="22"/>
                        <w:szCs w:val="22"/>
                      </w:rPr>
                    </w:rPrChange>
                  </w:rPr>
                  <w:delText>0</w:delText>
                </w:r>
              </w:del>
            </w:ins>
          </w:p>
        </w:tc>
        <w:tc>
          <w:tcPr>
            <w:tcW w:w="960" w:type="dxa"/>
            <w:noWrap/>
            <w:hideMark/>
            <w:tcPrChange w:id="125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10" w:author="Nick.Tolimieri" w:date="2022-09-13T14:15:00Z"/>
                <w:del w:id="12511" w:author="Nick.Tolimieri [2]" w:date="2022-09-14T11:37:00Z"/>
                <w:rFonts w:asciiTheme="minorHAnsi" w:eastAsiaTheme="minorHAnsi" w:hAnsiTheme="minorHAnsi" w:cstheme="minorBidi"/>
                <w:sz w:val="22"/>
                <w:szCs w:val="22"/>
                <w:rPrChange w:id="12512" w:author="Nick.Tolimieri" w:date="2022-09-13T14:15:00Z">
                  <w:rPr>
                    <w:ins w:id="12513" w:author="Nick.Tolimieri" w:date="2022-09-13T14:15:00Z"/>
                    <w:del w:id="12514" w:author="Nick.Tolimieri [2]" w:date="2022-09-14T11:37:00Z"/>
                    <w:rFonts w:ascii="Calibri" w:hAnsi="Calibri" w:cs="Calibri"/>
                    <w:color w:val="000000"/>
                    <w:sz w:val="22"/>
                    <w:szCs w:val="22"/>
                  </w:rPr>
                </w:rPrChange>
              </w:rPr>
              <w:pPrChange w:id="12515" w:author="Nick.Tolimieri" w:date="2022-09-13T14:15:00Z">
                <w:pPr/>
              </w:pPrChange>
            </w:pPr>
            <w:ins w:id="12516" w:author="Nick.Tolimieri" w:date="2022-09-13T14:15:00Z">
              <w:del w:id="12517" w:author="Nick.Tolimieri [2]" w:date="2022-09-14T11:37:00Z">
                <w:r w:rsidRPr="00F87AA6" w:rsidDel="008A61D3">
                  <w:rPr>
                    <w:rFonts w:asciiTheme="minorHAnsi" w:eastAsiaTheme="minorHAnsi" w:hAnsiTheme="minorHAnsi" w:cstheme="minorBidi"/>
                    <w:sz w:val="22"/>
                    <w:szCs w:val="22"/>
                    <w:rPrChange w:id="12518" w:author="Nick.Tolimieri" w:date="2022-09-13T14:15:00Z">
                      <w:rPr>
                        <w:rFonts w:ascii="Calibri" w:hAnsi="Calibri" w:cs="Calibri"/>
                        <w:color w:val="000000"/>
                        <w:sz w:val="22"/>
                        <w:szCs w:val="22"/>
                      </w:rPr>
                    </w:rPrChange>
                  </w:rPr>
                  <w:delText>NA</w:delText>
                </w:r>
              </w:del>
            </w:ins>
          </w:p>
        </w:tc>
        <w:tc>
          <w:tcPr>
            <w:tcW w:w="960" w:type="dxa"/>
            <w:noWrap/>
            <w:hideMark/>
            <w:tcPrChange w:id="125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20" w:author="Nick.Tolimieri" w:date="2022-09-13T14:15:00Z"/>
                <w:del w:id="12521" w:author="Nick.Tolimieri [2]" w:date="2022-09-14T11:37:00Z"/>
                <w:rFonts w:asciiTheme="minorHAnsi" w:eastAsiaTheme="minorHAnsi" w:hAnsiTheme="minorHAnsi" w:cstheme="minorBidi"/>
                <w:sz w:val="22"/>
                <w:szCs w:val="22"/>
                <w:rPrChange w:id="12522" w:author="Nick.Tolimieri" w:date="2022-09-13T14:15:00Z">
                  <w:rPr>
                    <w:ins w:id="12523" w:author="Nick.Tolimieri" w:date="2022-09-13T14:15:00Z"/>
                    <w:del w:id="12524" w:author="Nick.Tolimieri [2]" w:date="2022-09-14T11:37:00Z"/>
                    <w:rFonts w:ascii="Calibri" w:hAnsi="Calibri" w:cs="Calibri"/>
                    <w:color w:val="000000"/>
                    <w:sz w:val="22"/>
                    <w:szCs w:val="22"/>
                  </w:rPr>
                </w:rPrChange>
              </w:rPr>
              <w:pPrChange w:id="12525" w:author="Nick.Tolimieri" w:date="2022-09-13T14:15:00Z">
                <w:pPr/>
              </w:pPrChange>
            </w:pPr>
            <w:ins w:id="12526" w:author="Nick.Tolimieri" w:date="2022-09-13T14:15:00Z">
              <w:del w:id="12527" w:author="Nick.Tolimieri [2]" w:date="2022-09-14T11:37:00Z">
                <w:r w:rsidRPr="00F87AA6" w:rsidDel="008A61D3">
                  <w:rPr>
                    <w:rFonts w:asciiTheme="minorHAnsi" w:eastAsiaTheme="minorHAnsi" w:hAnsiTheme="minorHAnsi" w:cstheme="minorBidi"/>
                    <w:sz w:val="22"/>
                    <w:szCs w:val="22"/>
                    <w:rPrChange w:id="12528" w:author="Nick.Tolimieri" w:date="2022-09-13T14:15:00Z">
                      <w:rPr>
                        <w:rFonts w:ascii="Calibri" w:hAnsi="Calibri" w:cs="Calibri"/>
                        <w:color w:val="000000"/>
                        <w:sz w:val="22"/>
                        <w:szCs w:val="22"/>
                      </w:rPr>
                    </w:rPrChange>
                  </w:rPr>
                  <w:delText>NA</w:delText>
                </w:r>
              </w:del>
            </w:ins>
          </w:p>
        </w:tc>
        <w:tc>
          <w:tcPr>
            <w:tcW w:w="960" w:type="dxa"/>
            <w:noWrap/>
            <w:hideMark/>
            <w:tcPrChange w:id="125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30" w:author="Nick.Tolimieri" w:date="2022-09-13T14:15:00Z"/>
                <w:del w:id="12531" w:author="Nick.Tolimieri [2]" w:date="2022-09-14T11:37:00Z"/>
                <w:rFonts w:asciiTheme="minorHAnsi" w:eastAsiaTheme="minorHAnsi" w:hAnsiTheme="minorHAnsi" w:cstheme="minorBidi"/>
                <w:sz w:val="22"/>
                <w:szCs w:val="22"/>
                <w:rPrChange w:id="12532" w:author="Nick.Tolimieri" w:date="2022-09-13T14:15:00Z">
                  <w:rPr>
                    <w:ins w:id="12533" w:author="Nick.Tolimieri" w:date="2022-09-13T14:15:00Z"/>
                    <w:del w:id="12534" w:author="Nick.Tolimieri [2]" w:date="2022-09-14T11:37:00Z"/>
                    <w:rFonts w:ascii="Calibri" w:hAnsi="Calibri" w:cs="Calibri"/>
                    <w:color w:val="000000"/>
                    <w:sz w:val="22"/>
                    <w:szCs w:val="22"/>
                  </w:rPr>
                </w:rPrChange>
              </w:rPr>
              <w:pPrChange w:id="12535" w:author="Nick.Tolimieri" w:date="2022-09-13T14:15:00Z">
                <w:pPr/>
              </w:pPrChange>
            </w:pPr>
            <w:ins w:id="12536" w:author="Nick.Tolimieri" w:date="2022-09-13T14:15:00Z">
              <w:del w:id="12537" w:author="Nick.Tolimieri [2]" w:date="2022-09-14T11:37:00Z">
                <w:r w:rsidRPr="00F87AA6" w:rsidDel="008A61D3">
                  <w:rPr>
                    <w:rFonts w:asciiTheme="minorHAnsi" w:eastAsiaTheme="minorHAnsi" w:hAnsiTheme="minorHAnsi" w:cstheme="minorBidi"/>
                    <w:sz w:val="22"/>
                    <w:szCs w:val="22"/>
                    <w:rPrChange w:id="12538" w:author="Nick.Tolimieri" w:date="2022-09-13T14:15:00Z">
                      <w:rPr>
                        <w:rFonts w:ascii="Calibri" w:hAnsi="Calibri" w:cs="Calibri"/>
                        <w:color w:val="000000"/>
                        <w:sz w:val="22"/>
                        <w:szCs w:val="22"/>
                      </w:rPr>
                    </w:rPrChange>
                  </w:rPr>
                  <w:delText>NA</w:delText>
                </w:r>
              </w:del>
            </w:ins>
          </w:p>
        </w:tc>
        <w:tc>
          <w:tcPr>
            <w:tcW w:w="960" w:type="dxa"/>
            <w:noWrap/>
            <w:hideMark/>
            <w:tcPrChange w:id="125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40" w:author="Nick.Tolimieri" w:date="2022-09-13T14:15:00Z"/>
                <w:del w:id="12541" w:author="Nick.Tolimieri [2]" w:date="2022-09-14T11:37:00Z"/>
                <w:rFonts w:asciiTheme="minorHAnsi" w:eastAsiaTheme="minorHAnsi" w:hAnsiTheme="minorHAnsi" w:cstheme="minorBidi"/>
                <w:sz w:val="22"/>
                <w:szCs w:val="22"/>
                <w:rPrChange w:id="12542" w:author="Nick.Tolimieri" w:date="2022-09-13T14:15:00Z">
                  <w:rPr>
                    <w:ins w:id="12543" w:author="Nick.Tolimieri" w:date="2022-09-13T14:15:00Z"/>
                    <w:del w:id="12544" w:author="Nick.Tolimieri [2]" w:date="2022-09-14T11:37:00Z"/>
                    <w:rFonts w:ascii="Calibri" w:hAnsi="Calibri" w:cs="Calibri"/>
                    <w:color w:val="000000"/>
                    <w:sz w:val="22"/>
                    <w:szCs w:val="22"/>
                  </w:rPr>
                </w:rPrChange>
              </w:rPr>
              <w:pPrChange w:id="12545" w:author="Nick.Tolimieri" w:date="2022-09-13T14:15:00Z">
                <w:pPr/>
              </w:pPrChange>
            </w:pPr>
            <w:ins w:id="12546" w:author="Nick.Tolimieri" w:date="2022-09-13T14:15:00Z">
              <w:del w:id="12547" w:author="Nick.Tolimieri [2]" w:date="2022-09-14T11:37:00Z">
                <w:r w:rsidRPr="00F87AA6" w:rsidDel="008A61D3">
                  <w:rPr>
                    <w:rFonts w:asciiTheme="minorHAnsi" w:eastAsiaTheme="minorHAnsi" w:hAnsiTheme="minorHAnsi" w:cstheme="minorBidi"/>
                    <w:sz w:val="22"/>
                    <w:szCs w:val="22"/>
                    <w:rPrChange w:id="12548"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2549" w:author="Nick.Tolimieri" w:date="2022-09-13T14:15:00Z"/>
          <w:del w:id="12550" w:author="Nick.Tolimieri [2]" w:date="2022-09-14T11:37:00Z"/>
          <w:trPrChange w:id="12551" w:author="Nick.Tolimieri" w:date="2022-09-13T14:15:00Z">
            <w:trPr>
              <w:divId w:val="1702248301"/>
              <w:trHeight w:val="300"/>
            </w:trPr>
          </w:trPrChange>
        </w:trPr>
        <w:tc>
          <w:tcPr>
            <w:tcW w:w="960" w:type="dxa"/>
            <w:noWrap/>
            <w:hideMark/>
            <w:tcPrChange w:id="125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53" w:author="Nick.Tolimieri" w:date="2022-09-13T14:15:00Z"/>
                <w:del w:id="12554" w:author="Nick.Tolimieri [2]" w:date="2022-09-14T11:37:00Z"/>
                <w:rFonts w:asciiTheme="minorHAnsi" w:eastAsiaTheme="minorHAnsi" w:hAnsiTheme="minorHAnsi" w:cstheme="minorBidi"/>
                <w:sz w:val="22"/>
                <w:szCs w:val="22"/>
                <w:rPrChange w:id="12555" w:author="Nick.Tolimieri" w:date="2022-09-13T14:15:00Z">
                  <w:rPr>
                    <w:ins w:id="12556" w:author="Nick.Tolimieri" w:date="2022-09-13T14:15:00Z"/>
                    <w:del w:id="12557" w:author="Nick.Tolimieri [2]" w:date="2022-09-14T11:37:00Z"/>
                    <w:rFonts w:ascii="Calibri" w:hAnsi="Calibri" w:cs="Calibri"/>
                    <w:color w:val="000000"/>
                    <w:sz w:val="22"/>
                    <w:szCs w:val="22"/>
                  </w:rPr>
                </w:rPrChange>
              </w:rPr>
              <w:pPrChange w:id="12558" w:author="Nick.Tolimieri" w:date="2022-09-13T14:15:00Z">
                <w:pPr/>
              </w:pPrChange>
            </w:pPr>
            <w:ins w:id="12559" w:author="Nick.Tolimieri" w:date="2022-09-13T14:15:00Z">
              <w:del w:id="12560" w:author="Nick.Tolimieri [2]" w:date="2022-09-14T11:37:00Z">
                <w:r w:rsidRPr="00F87AA6" w:rsidDel="008A61D3">
                  <w:rPr>
                    <w:rFonts w:asciiTheme="minorHAnsi" w:eastAsiaTheme="minorHAnsi" w:hAnsiTheme="minorHAnsi" w:cstheme="minorBidi"/>
                    <w:sz w:val="22"/>
                    <w:szCs w:val="22"/>
                    <w:rPrChange w:id="12561" w:author="Nick.Tolimieri" w:date="2022-09-13T14:15:00Z">
                      <w:rPr>
                        <w:rFonts w:ascii="Calibri" w:hAnsi="Calibri" w:cs="Calibri"/>
                        <w:color w:val="000000"/>
                        <w:sz w:val="22"/>
                        <w:szCs w:val="22"/>
                      </w:rPr>
                    </w:rPrChange>
                  </w:rPr>
                  <w:delText>Cape Alava</w:delText>
                </w:r>
              </w:del>
            </w:ins>
          </w:p>
        </w:tc>
        <w:tc>
          <w:tcPr>
            <w:tcW w:w="960" w:type="dxa"/>
            <w:noWrap/>
            <w:hideMark/>
            <w:tcPrChange w:id="125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63" w:author="Nick.Tolimieri" w:date="2022-09-13T14:15:00Z"/>
                <w:del w:id="12564" w:author="Nick.Tolimieri [2]" w:date="2022-09-14T11:37:00Z"/>
                <w:rFonts w:asciiTheme="minorHAnsi" w:eastAsiaTheme="minorHAnsi" w:hAnsiTheme="minorHAnsi" w:cstheme="minorBidi"/>
                <w:sz w:val="22"/>
                <w:szCs w:val="22"/>
                <w:rPrChange w:id="12565" w:author="Nick.Tolimieri" w:date="2022-09-13T14:15:00Z">
                  <w:rPr>
                    <w:ins w:id="12566" w:author="Nick.Tolimieri" w:date="2022-09-13T14:15:00Z"/>
                    <w:del w:id="12567" w:author="Nick.Tolimieri [2]" w:date="2022-09-14T11:37:00Z"/>
                    <w:rFonts w:ascii="Calibri" w:hAnsi="Calibri" w:cs="Calibri"/>
                    <w:color w:val="000000"/>
                    <w:sz w:val="22"/>
                    <w:szCs w:val="22"/>
                  </w:rPr>
                </w:rPrChange>
              </w:rPr>
              <w:pPrChange w:id="12568" w:author="Nick.Tolimieri" w:date="2022-09-13T14:15:00Z">
                <w:pPr>
                  <w:jc w:val="right"/>
                </w:pPr>
              </w:pPrChange>
            </w:pPr>
            <w:ins w:id="12569" w:author="Nick.Tolimieri" w:date="2022-09-13T14:15:00Z">
              <w:del w:id="12570" w:author="Nick.Tolimieri [2]" w:date="2022-09-14T11:37:00Z">
                <w:r w:rsidRPr="00F87AA6" w:rsidDel="008A61D3">
                  <w:rPr>
                    <w:rFonts w:asciiTheme="minorHAnsi" w:eastAsiaTheme="minorHAnsi" w:hAnsiTheme="minorHAnsi" w:cstheme="minorBidi"/>
                    <w:sz w:val="22"/>
                    <w:szCs w:val="22"/>
                    <w:rPrChange w:id="12571" w:author="Nick.Tolimieri" w:date="2022-09-13T14:15:00Z">
                      <w:rPr>
                        <w:rFonts w:ascii="Calibri" w:hAnsi="Calibri" w:cs="Calibri"/>
                        <w:color w:val="000000"/>
                        <w:sz w:val="22"/>
                        <w:szCs w:val="22"/>
                      </w:rPr>
                    </w:rPrChange>
                  </w:rPr>
                  <w:delText>2000</w:delText>
                </w:r>
              </w:del>
            </w:ins>
          </w:p>
        </w:tc>
        <w:tc>
          <w:tcPr>
            <w:tcW w:w="960" w:type="dxa"/>
            <w:noWrap/>
            <w:hideMark/>
            <w:tcPrChange w:id="125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73" w:author="Nick.Tolimieri" w:date="2022-09-13T14:15:00Z"/>
                <w:del w:id="12574" w:author="Nick.Tolimieri [2]" w:date="2022-09-14T11:37:00Z"/>
                <w:rFonts w:asciiTheme="minorHAnsi" w:eastAsiaTheme="minorHAnsi" w:hAnsiTheme="minorHAnsi" w:cstheme="minorBidi"/>
                <w:sz w:val="22"/>
                <w:szCs w:val="22"/>
                <w:rPrChange w:id="12575" w:author="Nick.Tolimieri" w:date="2022-09-13T14:15:00Z">
                  <w:rPr>
                    <w:ins w:id="12576" w:author="Nick.Tolimieri" w:date="2022-09-13T14:15:00Z"/>
                    <w:del w:id="12577" w:author="Nick.Tolimieri [2]" w:date="2022-09-14T11:37:00Z"/>
                    <w:rFonts w:ascii="Calibri" w:hAnsi="Calibri" w:cs="Calibri"/>
                    <w:color w:val="000000"/>
                    <w:sz w:val="22"/>
                    <w:szCs w:val="22"/>
                  </w:rPr>
                </w:rPrChange>
              </w:rPr>
              <w:pPrChange w:id="12578" w:author="Nick.Tolimieri" w:date="2022-09-13T14:15:00Z">
                <w:pPr>
                  <w:jc w:val="right"/>
                </w:pPr>
              </w:pPrChange>
            </w:pPr>
            <w:ins w:id="12579" w:author="Nick.Tolimieri" w:date="2022-09-13T14:15:00Z">
              <w:del w:id="12580" w:author="Nick.Tolimieri [2]" w:date="2022-09-14T11:37:00Z">
                <w:r w:rsidRPr="00F87AA6" w:rsidDel="008A61D3">
                  <w:rPr>
                    <w:rFonts w:asciiTheme="minorHAnsi" w:eastAsiaTheme="minorHAnsi" w:hAnsiTheme="minorHAnsi" w:cstheme="minorBidi"/>
                    <w:sz w:val="22"/>
                    <w:szCs w:val="22"/>
                    <w:rPrChange w:id="12581" w:author="Nick.Tolimieri" w:date="2022-09-13T14:15:00Z">
                      <w:rPr>
                        <w:rFonts w:ascii="Calibri" w:hAnsi="Calibri" w:cs="Calibri"/>
                        <w:color w:val="000000"/>
                        <w:sz w:val="22"/>
                        <w:szCs w:val="22"/>
                      </w:rPr>
                    </w:rPrChange>
                  </w:rPr>
                  <w:delText>0</w:delText>
                </w:r>
              </w:del>
            </w:ins>
          </w:p>
        </w:tc>
        <w:tc>
          <w:tcPr>
            <w:tcW w:w="960" w:type="dxa"/>
            <w:noWrap/>
            <w:hideMark/>
            <w:tcPrChange w:id="125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83" w:author="Nick.Tolimieri" w:date="2022-09-13T14:15:00Z"/>
                <w:del w:id="12584" w:author="Nick.Tolimieri [2]" w:date="2022-09-14T11:37:00Z"/>
                <w:rFonts w:asciiTheme="minorHAnsi" w:eastAsiaTheme="minorHAnsi" w:hAnsiTheme="minorHAnsi" w:cstheme="minorBidi"/>
                <w:sz w:val="22"/>
                <w:szCs w:val="22"/>
                <w:rPrChange w:id="12585" w:author="Nick.Tolimieri" w:date="2022-09-13T14:15:00Z">
                  <w:rPr>
                    <w:ins w:id="12586" w:author="Nick.Tolimieri" w:date="2022-09-13T14:15:00Z"/>
                    <w:del w:id="12587" w:author="Nick.Tolimieri [2]" w:date="2022-09-14T11:37:00Z"/>
                    <w:rFonts w:ascii="Calibri" w:hAnsi="Calibri" w:cs="Calibri"/>
                    <w:color w:val="000000"/>
                    <w:sz w:val="22"/>
                    <w:szCs w:val="22"/>
                  </w:rPr>
                </w:rPrChange>
              </w:rPr>
              <w:pPrChange w:id="12588" w:author="Nick.Tolimieri" w:date="2022-09-13T14:15:00Z">
                <w:pPr>
                  <w:jc w:val="right"/>
                </w:pPr>
              </w:pPrChange>
            </w:pPr>
            <w:ins w:id="12589" w:author="Nick.Tolimieri" w:date="2022-09-13T14:15:00Z">
              <w:del w:id="12590" w:author="Nick.Tolimieri [2]" w:date="2022-09-14T11:37:00Z">
                <w:r w:rsidRPr="00F87AA6" w:rsidDel="008A61D3">
                  <w:rPr>
                    <w:rFonts w:asciiTheme="minorHAnsi" w:eastAsiaTheme="minorHAnsi" w:hAnsiTheme="minorHAnsi" w:cstheme="minorBidi"/>
                    <w:sz w:val="22"/>
                    <w:szCs w:val="22"/>
                    <w:rPrChange w:id="12591" w:author="Nick.Tolimieri" w:date="2022-09-13T14:15:00Z">
                      <w:rPr>
                        <w:rFonts w:ascii="Calibri" w:hAnsi="Calibri" w:cs="Calibri"/>
                        <w:color w:val="000000"/>
                        <w:sz w:val="22"/>
                        <w:szCs w:val="22"/>
                      </w:rPr>
                    </w:rPrChange>
                  </w:rPr>
                  <w:delText>0</w:delText>
                </w:r>
              </w:del>
            </w:ins>
          </w:p>
        </w:tc>
        <w:tc>
          <w:tcPr>
            <w:tcW w:w="960" w:type="dxa"/>
            <w:noWrap/>
            <w:hideMark/>
            <w:tcPrChange w:id="125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593" w:author="Nick.Tolimieri" w:date="2022-09-13T14:15:00Z"/>
                <w:del w:id="12594" w:author="Nick.Tolimieri [2]" w:date="2022-09-14T11:37:00Z"/>
                <w:rFonts w:asciiTheme="minorHAnsi" w:eastAsiaTheme="minorHAnsi" w:hAnsiTheme="minorHAnsi" w:cstheme="minorBidi"/>
                <w:sz w:val="22"/>
                <w:szCs w:val="22"/>
                <w:rPrChange w:id="12595" w:author="Nick.Tolimieri" w:date="2022-09-13T14:15:00Z">
                  <w:rPr>
                    <w:ins w:id="12596" w:author="Nick.Tolimieri" w:date="2022-09-13T14:15:00Z"/>
                    <w:del w:id="12597" w:author="Nick.Tolimieri [2]" w:date="2022-09-14T11:37:00Z"/>
                    <w:rFonts w:ascii="Calibri" w:hAnsi="Calibri" w:cs="Calibri"/>
                    <w:color w:val="000000"/>
                    <w:sz w:val="22"/>
                    <w:szCs w:val="22"/>
                  </w:rPr>
                </w:rPrChange>
              </w:rPr>
              <w:pPrChange w:id="12598" w:author="Nick.Tolimieri" w:date="2022-09-13T14:15:00Z">
                <w:pPr>
                  <w:jc w:val="right"/>
                </w:pPr>
              </w:pPrChange>
            </w:pPr>
            <w:ins w:id="12599" w:author="Nick.Tolimieri" w:date="2022-09-13T14:15:00Z">
              <w:del w:id="12600" w:author="Nick.Tolimieri [2]" w:date="2022-09-14T11:37:00Z">
                <w:r w:rsidRPr="00F87AA6" w:rsidDel="008A61D3">
                  <w:rPr>
                    <w:rFonts w:asciiTheme="minorHAnsi" w:eastAsiaTheme="minorHAnsi" w:hAnsiTheme="minorHAnsi" w:cstheme="minorBidi"/>
                    <w:sz w:val="22"/>
                    <w:szCs w:val="22"/>
                    <w:rPrChange w:id="12601" w:author="Nick.Tolimieri" w:date="2022-09-13T14:15:00Z">
                      <w:rPr>
                        <w:rFonts w:ascii="Calibri" w:hAnsi="Calibri" w:cs="Calibri"/>
                        <w:color w:val="000000"/>
                        <w:sz w:val="22"/>
                        <w:szCs w:val="22"/>
                      </w:rPr>
                    </w:rPrChange>
                  </w:rPr>
                  <w:delText>0</w:delText>
                </w:r>
              </w:del>
            </w:ins>
          </w:p>
        </w:tc>
        <w:tc>
          <w:tcPr>
            <w:tcW w:w="960" w:type="dxa"/>
            <w:noWrap/>
            <w:hideMark/>
            <w:tcPrChange w:id="126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03" w:author="Nick.Tolimieri" w:date="2022-09-13T14:15:00Z"/>
                <w:del w:id="12604" w:author="Nick.Tolimieri [2]" w:date="2022-09-14T11:37:00Z"/>
                <w:rFonts w:asciiTheme="minorHAnsi" w:eastAsiaTheme="minorHAnsi" w:hAnsiTheme="minorHAnsi" w:cstheme="minorBidi"/>
                <w:sz w:val="22"/>
                <w:szCs w:val="22"/>
                <w:rPrChange w:id="12605" w:author="Nick.Tolimieri" w:date="2022-09-13T14:15:00Z">
                  <w:rPr>
                    <w:ins w:id="12606" w:author="Nick.Tolimieri" w:date="2022-09-13T14:15:00Z"/>
                    <w:del w:id="12607" w:author="Nick.Tolimieri [2]" w:date="2022-09-14T11:37:00Z"/>
                    <w:rFonts w:ascii="Calibri" w:hAnsi="Calibri" w:cs="Calibri"/>
                    <w:color w:val="000000"/>
                    <w:sz w:val="22"/>
                    <w:szCs w:val="22"/>
                  </w:rPr>
                </w:rPrChange>
              </w:rPr>
              <w:pPrChange w:id="12608" w:author="Nick.Tolimieri" w:date="2022-09-13T14:15:00Z">
                <w:pPr>
                  <w:jc w:val="right"/>
                </w:pPr>
              </w:pPrChange>
            </w:pPr>
            <w:ins w:id="12609" w:author="Nick.Tolimieri" w:date="2022-09-13T14:15:00Z">
              <w:del w:id="12610" w:author="Nick.Tolimieri [2]" w:date="2022-09-14T11:37:00Z">
                <w:r w:rsidRPr="00F87AA6" w:rsidDel="008A61D3">
                  <w:rPr>
                    <w:rFonts w:asciiTheme="minorHAnsi" w:eastAsiaTheme="minorHAnsi" w:hAnsiTheme="minorHAnsi" w:cstheme="minorBidi"/>
                    <w:sz w:val="22"/>
                    <w:szCs w:val="22"/>
                    <w:rPrChange w:id="12611" w:author="Nick.Tolimieri" w:date="2022-09-13T14:15:00Z">
                      <w:rPr>
                        <w:rFonts w:ascii="Calibri" w:hAnsi="Calibri" w:cs="Calibri"/>
                        <w:color w:val="000000"/>
                        <w:sz w:val="22"/>
                        <w:szCs w:val="22"/>
                      </w:rPr>
                    </w:rPrChange>
                  </w:rPr>
                  <w:delText>0</w:delText>
                </w:r>
              </w:del>
            </w:ins>
          </w:p>
        </w:tc>
        <w:tc>
          <w:tcPr>
            <w:tcW w:w="960" w:type="dxa"/>
            <w:noWrap/>
            <w:hideMark/>
            <w:tcPrChange w:id="126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13" w:author="Nick.Tolimieri" w:date="2022-09-13T14:15:00Z"/>
                <w:del w:id="12614" w:author="Nick.Tolimieri [2]" w:date="2022-09-14T11:37:00Z"/>
                <w:rFonts w:asciiTheme="minorHAnsi" w:eastAsiaTheme="minorHAnsi" w:hAnsiTheme="minorHAnsi" w:cstheme="minorBidi"/>
                <w:sz w:val="22"/>
                <w:szCs w:val="22"/>
                <w:rPrChange w:id="12615" w:author="Nick.Tolimieri" w:date="2022-09-13T14:15:00Z">
                  <w:rPr>
                    <w:ins w:id="12616" w:author="Nick.Tolimieri" w:date="2022-09-13T14:15:00Z"/>
                    <w:del w:id="12617" w:author="Nick.Tolimieri [2]" w:date="2022-09-14T11:37:00Z"/>
                    <w:rFonts w:ascii="Calibri" w:hAnsi="Calibri" w:cs="Calibri"/>
                    <w:color w:val="000000"/>
                    <w:sz w:val="22"/>
                    <w:szCs w:val="22"/>
                  </w:rPr>
                </w:rPrChange>
              </w:rPr>
              <w:pPrChange w:id="12618" w:author="Nick.Tolimieri" w:date="2022-09-13T14:15:00Z">
                <w:pPr/>
              </w:pPrChange>
            </w:pPr>
            <w:ins w:id="12619" w:author="Nick.Tolimieri" w:date="2022-09-13T14:15:00Z">
              <w:del w:id="12620" w:author="Nick.Tolimieri [2]" w:date="2022-09-14T11:37:00Z">
                <w:r w:rsidRPr="00F87AA6" w:rsidDel="008A61D3">
                  <w:rPr>
                    <w:rFonts w:asciiTheme="minorHAnsi" w:eastAsiaTheme="minorHAnsi" w:hAnsiTheme="minorHAnsi" w:cstheme="minorBidi"/>
                    <w:sz w:val="22"/>
                    <w:szCs w:val="22"/>
                    <w:rPrChange w:id="12621" w:author="Nick.Tolimieri" w:date="2022-09-13T14:15:00Z">
                      <w:rPr>
                        <w:rFonts w:ascii="Calibri" w:hAnsi="Calibri" w:cs="Calibri"/>
                        <w:color w:val="000000"/>
                        <w:sz w:val="22"/>
                        <w:szCs w:val="22"/>
                      </w:rPr>
                    </w:rPrChange>
                  </w:rPr>
                  <w:delText>NA</w:delText>
                </w:r>
              </w:del>
            </w:ins>
          </w:p>
        </w:tc>
        <w:tc>
          <w:tcPr>
            <w:tcW w:w="960" w:type="dxa"/>
            <w:noWrap/>
            <w:hideMark/>
            <w:tcPrChange w:id="126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23" w:author="Nick.Tolimieri" w:date="2022-09-13T14:15:00Z"/>
                <w:del w:id="12624" w:author="Nick.Tolimieri [2]" w:date="2022-09-14T11:37:00Z"/>
                <w:rFonts w:asciiTheme="minorHAnsi" w:eastAsiaTheme="minorHAnsi" w:hAnsiTheme="minorHAnsi" w:cstheme="minorBidi"/>
                <w:sz w:val="22"/>
                <w:szCs w:val="22"/>
                <w:rPrChange w:id="12625" w:author="Nick.Tolimieri" w:date="2022-09-13T14:15:00Z">
                  <w:rPr>
                    <w:ins w:id="12626" w:author="Nick.Tolimieri" w:date="2022-09-13T14:15:00Z"/>
                    <w:del w:id="12627" w:author="Nick.Tolimieri [2]" w:date="2022-09-14T11:37:00Z"/>
                    <w:rFonts w:ascii="Calibri" w:hAnsi="Calibri" w:cs="Calibri"/>
                    <w:color w:val="000000"/>
                    <w:sz w:val="22"/>
                    <w:szCs w:val="22"/>
                  </w:rPr>
                </w:rPrChange>
              </w:rPr>
              <w:pPrChange w:id="12628" w:author="Nick.Tolimieri" w:date="2022-09-13T14:15:00Z">
                <w:pPr/>
              </w:pPrChange>
            </w:pPr>
            <w:ins w:id="12629" w:author="Nick.Tolimieri" w:date="2022-09-13T14:15:00Z">
              <w:del w:id="12630" w:author="Nick.Tolimieri [2]" w:date="2022-09-14T11:37:00Z">
                <w:r w:rsidRPr="00F87AA6" w:rsidDel="008A61D3">
                  <w:rPr>
                    <w:rFonts w:asciiTheme="minorHAnsi" w:eastAsiaTheme="minorHAnsi" w:hAnsiTheme="minorHAnsi" w:cstheme="minorBidi"/>
                    <w:sz w:val="22"/>
                    <w:szCs w:val="22"/>
                    <w:rPrChange w:id="12631" w:author="Nick.Tolimieri" w:date="2022-09-13T14:15:00Z">
                      <w:rPr>
                        <w:rFonts w:ascii="Calibri" w:hAnsi="Calibri" w:cs="Calibri"/>
                        <w:color w:val="000000"/>
                        <w:sz w:val="22"/>
                        <w:szCs w:val="22"/>
                      </w:rPr>
                    </w:rPrChange>
                  </w:rPr>
                  <w:delText>NA</w:delText>
                </w:r>
              </w:del>
            </w:ins>
          </w:p>
        </w:tc>
        <w:tc>
          <w:tcPr>
            <w:tcW w:w="960" w:type="dxa"/>
            <w:noWrap/>
            <w:hideMark/>
            <w:tcPrChange w:id="126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33" w:author="Nick.Tolimieri" w:date="2022-09-13T14:15:00Z"/>
                <w:del w:id="12634" w:author="Nick.Tolimieri [2]" w:date="2022-09-14T11:37:00Z"/>
                <w:rFonts w:asciiTheme="minorHAnsi" w:eastAsiaTheme="minorHAnsi" w:hAnsiTheme="minorHAnsi" w:cstheme="minorBidi"/>
                <w:sz w:val="22"/>
                <w:szCs w:val="22"/>
                <w:rPrChange w:id="12635" w:author="Nick.Tolimieri" w:date="2022-09-13T14:15:00Z">
                  <w:rPr>
                    <w:ins w:id="12636" w:author="Nick.Tolimieri" w:date="2022-09-13T14:15:00Z"/>
                    <w:del w:id="12637" w:author="Nick.Tolimieri [2]" w:date="2022-09-14T11:37:00Z"/>
                    <w:rFonts w:ascii="Calibri" w:hAnsi="Calibri" w:cs="Calibri"/>
                    <w:color w:val="000000"/>
                    <w:sz w:val="22"/>
                    <w:szCs w:val="22"/>
                  </w:rPr>
                </w:rPrChange>
              </w:rPr>
              <w:pPrChange w:id="12638" w:author="Nick.Tolimieri" w:date="2022-09-13T14:15:00Z">
                <w:pPr/>
              </w:pPrChange>
            </w:pPr>
            <w:ins w:id="12639" w:author="Nick.Tolimieri" w:date="2022-09-13T14:15:00Z">
              <w:del w:id="12640" w:author="Nick.Tolimieri [2]" w:date="2022-09-14T11:37:00Z">
                <w:r w:rsidRPr="00F87AA6" w:rsidDel="008A61D3">
                  <w:rPr>
                    <w:rFonts w:asciiTheme="minorHAnsi" w:eastAsiaTheme="minorHAnsi" w:hAnsiTheme="minorHAnsi" w:cstheme="minorBidi"/>
                    <w:sz w:val="22"/>
                    <w:szCs w:val="22"/>
                    <w:rPrChange w:id="12641" w:author="Nick.Tolimieri" w:date="2022-09-13T14:15:00Z">
                      <w:rPr>
                        <w:rFonts w:ascii="Calibri" w:hAnsi="Calibri" w:cs="Calibri"/>
                        <w:color w:val="000000"/>
                        <w:sz w:val="22"/>
                        <w:szCs w:val="22"/>
                      </w:rPr>
                    </w:rPrChange>
                  </w:rPr>
                  <w:delText>NA</w:delText>
                </w:r>
              </w:del>
            </w:ins>
          </w:p>
        </w:tc>
        <w:tc>
          <w:tcPr>
            <w:tcW w:w="960" w:type="dxa"/>
            <w:noWrap/>
            <w:hideMark/>
            <w:tcPrChange w:id="126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43" w:author="Nick.Tolimieri" w:date="2022-09-13T14:15:00Z"/>
                <w:del w:id="12644" w:author="Nick.Tolimieri [2]" w:date="2022-09-14T11:37:00Z"/>
                <w:rFonts w:asciiTheme="minorHAnsi" w:eastAsiaTheme="minorHAnsi" w:hAnsiTheme="minorHAnsi" w:cstheme="minorBidi"/>
                <w:sz w:val="22"/>
                <w:szCs w:val="22"/>
                <w:rPrChange w:id="12645" w:author="Nick.Tolimieri" w:date="2022-09-13T14:15:00Z">
                  <w:rPr>
                    <w:ins w:id="12646" w:author="Nick.Tolimieri" w:date="2022-09-13T14:15:00Z"/>
                    <w:del w:id="12647" w:author="Nick.Tolimieri [2]" w:date="2022-09-14T11:37:00Z"/>
                    <w:rFonts w:ascii="Calibri" w:hAnsi="Calibri" w:cs="Calibri"/>
                    <w:color w:val="000000"/>
                    <w:sz w:val="22"/>
                    <w:szCs w:val="22"/>
                  </w:rPr>
                </w:rPrChange>
              </w:rPr>
              <w:pPrChange w:id="12648" w:author="Nick.Tolimieri" w:date="2022-09-13T14:15:00Z">
                <w:pPr/>
              </w:pPrChange>
            </w:pPr>
            <w:ins w:id="12649" w:author="Nick.Tolimieri" w:date="2022-09-13T14:15:00Z">
              <w:del w:id="12650" w:author="Nick.Tolimieri [2]" w:date="2022-09-14T11:37:00Z">
                <w:r w:rsidRPr="00F87AA6" w:rsidDel="008A61D3">
                  <w:rPr>
                    <w:rFonts w:asciiTheme="minorHAnsi" w:eastAsiaTheme="minorHAnsi" w:hAnsiTheme="minorHAnsi" w:cstheme="minorBidi"/>
                    <w:sz w:val="22"/>
                    <w:szCs w:val="22"/>
                    <w:rPrChange w:id="12651"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2652" w:author="Nick.Tolimieri" w:date="2022-09-13T14:15:00Z"/>
          <w:del w:id="12653" w:author="Nick.Tolimieri [2]" w:date="2022-09-14T11:37:00Z"/>
          <w:trPrChange w:id="12654" w:author="Nick.Tolimieri" w:date="2022-09-13T14:15:00Z">
            <w:trPr>
              <w:divId w:val="1702248301"/>
              <w:trHeight w:val="300"/>
            </w:trPr>
          </w:trPrChange>
        </w:trPr>
        <w:tc>
          <w:tcPr>
            <w:tcW w:w="960" w:type="dxa"/>
            <w:noWrap/>
            <w:hideMark/>
            <w:tcPrChange w:id="126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56" w:author="Nick.Tolimieri" w:date="2022-09-13T14:15:00Z"/>
                <w:del w:id="12657" w:author="Nick.Tolimieri [2]" w:date="2022-09-14T11:37:00Z"/>
                <w:rFonts w:asciiTheme="minorHAnsi" w:eastAsiaTheme="minorHAnsi" w:hAnsiTheme="minorHAnsi" w:cstheme="minorBidi"/>
                <w:sz w:val="22"/>
                <w:szCs w:val="22"/>
                <w:rPrChange w:id="12658" w:author="Nick.Tolimieri" w:date="2022-09-13T14:15:00Z">
                  <w:rPr>
                    <w:ins w:id="12659" w:author="Nick.Tolimieri" w:date="2022-09-13T14:15:00Z"/>
                    <w:del w:id="12660" w:author="Nick.Tolimieri [2]" w:date="2022-09-14T11:37:00Z"/>
                    <w:rFonts w:ascii="Calibri" w:hAnsi="Calibri" w:cs="Calibri"/>
                    <w:color w:val="000000"/>
                    <w:sz w:val="22"/>
                    <w:szCs w:val="22"/>
                  </w:rPr>
                </w:rPrChange>
              </w:rPr>
              <w:pPrChange w:id="12661" w:author="Nick.Tolimieri" w:date="2022-09-13T14:15:00Z">
                <w:pPr/>
              </w:pPrChange>
            </w:pPr>
            <w:ins w:id="12662" w:author="Nick.Tolimieri" w:date="2022-09-13T14:15:00Z">
              <w:del w:id="12663" w:author="Nick.Tolimieri [2]" w:date="2022-09-14T11:37:00Z">
                <w:r w:rsidRPr="00F87AA6" w:rsidDel="008A61D3">
                  <w:rPr>
                    <w:rFonts w:asciiTheme="minorHAnsi" w:eastAsiaTheme="minorHAnsi" w:hAnsiTheme="minorHAnsi" w:cstheme="minorBidi"/>
                    <w:sz w:val="22"/>
                    <w:szCs w:val="22"/>
                    <w:rPrChange w:id="12664" w:author="Nick.Tolimieri" w:date="2022-09-13T14:15:00Z">
                      <w:rPr>
                        <w:rFonts w:ascii="Calibri" w:hAnsi="Calibri" w:cs="Calibri"/>
                        <w:color w:val="000000"/>
                        <w:sz w:val="22"/>
                        <w:szCs w:val="22"/>
                      </w:rPr>
                    </w:rPrChange>
                  </w:rPr>
                  <w:delText>Cape Alava</w:delText>
                </w:r>
              </w:del>
            </w:ins>
          </w:p>
        </w:tc>
        <w:tc>
          <w:tcPr>
            <w:tcW w:w="960" w:type="dxa"/>
            <w:noWrap/>
            <w:hideMark/>
            <w:tcPrChange w:id="126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66" w:author="Nick.Tolimieri" w:date="2022-09-13T14:15:00Z"/>
                <w:del w:id="12667" w:author="Nick.Tolimieri [2]" w:date="2022-09-14T11:37:00Z"/>
                <w:rFonts w:asciiTheme="minorHAnsi" w:eastAsiaTheme="minorHAnsi" w:hAnsiTheme="minorHAnsi" w:cstheme="minorBidi"/>
                <w:sz w:val="22"/>
                <w:szCs w:val="22"/>
                <w:rPrChange w:id="12668" w:author="Nick.Tolimieri" w:date="2022-09-13T14:15:00Z">
                  <w:rPr>
                    <w:ins w:id="12669" w:author="Nick.Tolimieri" w:date="2022-09-13T14:15:00Z"/>
                    <w:del w:id="12670" w:author="Nick.Tolimieri [2]" w:date="2022-09-14T11:37:00Z"/>
                    <w:rFonts w:ascii="Calibri" w:hAnsi="Calibri" w:cs="Calibri"/>
                    <w:color w:val="000000"/>
                    <w:sz w:val="22"/>
                    <w:szCs w:val="22"/>
                  </w:rPr>
                </w:rPrChange>
              </w:rPr>
              <w:pPrChange w:id="12671" w:author="Nick.Tolimieri" w:date="2022-09-13T14:15:00Z">
                <w:pPr>
                  <w:jc w:val="right"/>
                </w:pPr>
              </w:pPrChange>
            </w:pPr>
            <w:ins w:id="12672" w:author="Nick.Tolimieri" w:date="2022-09-13T14:15:00Z">
              <w:del w:id="12673" w:author="Nick.Tolimieri [2]" w:date="2022-09-14T11:37:00Z">
                <w:r w:rsidRPr="00F87AA6" w:rsidDel="008A61D3">
                  <w:rPr>
                    <w:rFonts w:asciiTheme="minorHAnsi" w:eastAsiaTheme="minorHAnsi" w:hAnsiTheme="minorHAnsi" w:cstheme="minorBidi"/>
                    <w:sz w:val="22"/>
                    <w:szCs w:val="22"/>
                    <w:rPrChange w:id="12674" w:author="Nick.Tolimieri" w:date="2022-09-13T14:15:00Z">
                      <w:rPr>
                        <w:rFonts w:ascii="Calibri" w:hAnsi="Calibri" w:cs="Calibri"/>
                        <w:color w:val="000000"/>
                        <w:sz w:val="22"/>
                        <w:szCs w:val="22"/>
                      </w:rPr>
                    </w:rPrChange>
                  </w:rPr>
                  <w:delText>2001</w:delText>
                </w:r>
              </w:del>
            </w:ins>
          </w:p>
        </w:tc>
        <w:tc>
          <w:tcPr>
            <w:tcW w:w="960" w:type="dxa"/>
            <w:noWrap/>
            <w:hideMark/>
            <w:tcPrChange w:id="126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76" w:author="Nick.Tolimieri" w:date="2022-09-13T14:15:00Z"/>
                <w:del w:id="12677" w:author="Nick.Tolimieri [2]" w:date="2022-09-14T11:37:00Z"/>
                <w:rFonts w:asciiTheme="minorHAnsi" w:eastAsiaTheme="minorHAnsi" w:hAnsiTheme="minorHAnsi" w:cstheme="minorBidi"/>
                <w:sz w:val="22"/>
                <w:szCs w:val="22"/>
                <w:rPrChange w:id="12678" w:author="Nick.Tolimieri" w:date="2022-09-13T14:15:00Z">
                  <w:rPr>
                    <w:ins w:id="12679" w:author="Nick.Tolimieri" w:date="2022-09-13T14:15:00Z"/>
                    <w:del w:id="12680" w:author="Nick.Tolimieri [2]" w:date="2022-09-14T11:37:00Z"/>
                    <w:rFonts w:ascii="Calibri" w:hAnsi="Calibri" w:cs="Calibri"/>
                    <w:color w:val="000000"/>
                    <w:sz w:val="22"/>
                    <w:szCs w:val="22"/>
                  </w:rPr>
                </w:rPrChange>
              </w:rPr>
              <w:pPrChange w:id="12681" w:author="Nick.Tolimieri" w:date="2022-09-13T14:15:00Z">
                <w:pPr>
                  <w:jc w:val="right"/>
                </w:pPr>
              </w:pPrChange>
            </w:pPr>
            <w:ins w:id="12682" w:author="Nick.Tolimieri" w:date="2022-09-13T14:15:00Z">
              <w:del w:id="12683" w:author="Nick.Tolimieri [2]" w:date="2022-09-14T11:37:00Z">
                <w:r w:rsidRPr="00F87AA6" w:rsidDel="008A61D3">
                  <w:rPr>
                    <w:rFonts w:asciiTheme="minorHAnsi" w:eastAsiaTheme="minorHAnsi" w:hAnsiTheme="minorHAnsi" w:cstheme="minorBidi"/>
                    <w:sz w:val="22"/>
                    <w:szCs w:val="22"/>
                    <w:rPrChange w:id="12684" w:author="Nick.Tolimieri" w:date="2022-09-13T14:15:00Z">
                      <w:rPr>
                        <w:rFonts w:ascii="Calibri" w:hAnsi="Calibri" w:cs="Calibri"/>
                        <w:color w:val="000000"/>
                        <w:sz w:val="22"/>
                        <w:szCs w:val="22"/>
                      </w:rPr>
                    </w:rPrChange>
                  </w:rPr>
                  <w:delText>0</w:delText>
                </w:r>
              </w:del>
            </w:ins>
          </w:p>
        </w:tc>
        <w:tc>
          <w:tcPr>
            <w:tcW w:w="960" w:type="dxa"/>
            <w:noWrap/>
            <w:hideMark/>
            <w:tcPrChange w:id="126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86" w:author="Nick.Tolimieri" w:date="2022-09-13T14:15:00Z"/>
                <w:del w:id="12687" w:author="Nick.Tolimieri [2]" w:date="2022-09-14T11:37:00Z"/>
                <w:rFonts w:asciiTheme="minorHAnsi" w:eastAsiaTheme="minorHAnsi" w:hAnsiTheme="minorHAnsi" w:cstheme="minorBidi"/>
                <w:sz w:val="22"/>
                <w:szCs w:val="22"/>
                <w:rPrChange w:id="12688" w:author="Nick.Tolimieri" w:date="2022-09-13T14:15:00Z">
                  <w:rPr>
                    <w:ins w:id="12689" w:author="Nick.Tolimieri" w:date="2022-09-13T14:15:00Z"/>
                    <w:del w:id="12690" w:author="Nick.Tolimieri [2]" w:date="2022-09-14T11:37:00Z"/>
                    <w:rFonts w:ascii="Calibri" w:hAnsi="Calibri" w:cs="Calibri"/>
                    <w:color w:val="000000"/>
                    <w:sz w:val="22"/>
                    <w:szCs w:val="22"/>
                  </w:rPr>
                </w:rPrChange>
              </w:rPr>
              <w:pPrChange w:id="12691" w:author="Nick.Tolimieri" w:date="2022-09-13T14:15:00Z">
                <w:pPr>
                  <w:jc w:val="right"/>
                </w:pPr>
              </w:pPrChange>
            </w:pPr>
            <w:ins w:id="12692" w:author="Nick.Tolimieri" w:date="2022-09-13T14:15:00Z">
              <w:del w:id="12693" w:author="Nick.Tolimieri [2]" w:date="2022-09-14T11:37:00Z">
                <w:r w:rsidRPr="00F87AA6" w:rsidDel="008A61D3">
                  <w:rPr>
                    <w:rFonts w:asciiTheme="minorHAnsi" w:eastAsiaTheme="minorHAnsi" w:hAnsiTheme="minorHAnsi" w:cstheme="minorBidi"/>
                    <w:sz w:val="22"/>
                    <w:szCs w:val="22"/>
                    <w:rPrChange w:id="12694" w:author="Nick.Tolimieri" w:date="2022-09-13T14:15:00Z">
                      <w:rPr>
                        <w:rFonts w:ascii="Calibri" w:hAnsi="Calibri" w:cs="Calibri"/>
                        <w:color w:val="000000"/>
                        <w:sz w:val="22"/>
                        <w:szCs w:val="22"/>
                      </w:rPr>
                    </w:rPrChange>
                  </w:rPr>
                  <w:delText>0</w:delText>
                </w:r>
              </w:del>
            </w:ins>
          </w:p>
        </w:tc>
        <w:tc>
          <w:tcPr>
            <w:tcW w:w="960" w:type="dxa"/>
            <w:noWrap/>
            <w:hideMark/>
            <w:tcPrChange w:id="126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696" w:author="Nick.Tolimieri" w:date="2022-09-13T14:15:00Z"/>
                <w:del w:id="12697" w:author="Nick.Tolimieri [2]" w:date="2022-09-14T11:37:00Z"/>
                <w:rFonts w:asciiTheme="minorHAnsi" w:eastAsiaTheme="minorHAnsi" w:hAnsiTheme="minorHAnsi" w:cstheme="minorBidi"/>
                <w:sz w:val="22"/>
                <w:szCs w:val="22"/>
                <w:rPrChange w:id="12698" w:author="Nick.Tolimieri" w:date="2022-09-13T14:15:00Z">
                  <w:rPr>
                    <w:ins w:id="12699" w:author="Nick.Tolimieri" w:date="2022-09-13T14:15:00Z"/>
                    <w:del w:id="12700" w:author="Nick.Tolimieri [2]" w:date="2022-09-14T11:37:00Z"/>
                    <w:rFonts w:ascii="Calibri" w:hAnsi="Calibri" w:cs="Calibri"/>
                    <w:color w:val="000000"/>
                    <w:sz w:val="22"/>
                    <w:szCs w:val="22"/>
                  </w:rPr>
                </w:rPrChange>
              </w:rPr>
              <w:pPrChange w:id="12701" w:author="Nick.Tolimieri" w:date="2022-09-13T14:15:00Z">
                <w:pPr>
                  <w:jc w:val="right"/>
                </w:pPr>
              </w:pPrChange>
            </w:pPr>
            <w:ins w:id="12702" w:author="Nick.Tolimieri" w:date="2022-09-13T14:15:00Z">
              <w:del w:id="12703" w:author="Nick.Tolimieri [2]" w:date="2022-09-14T11:37:00Z">
                <w:r w:rsidRPr="00F87AA6" w:rsidDel="008A61D3">
                  <w:rPr>
                    <w:rFonts w:asciiTheme="minorHAnsi" w:eastAsiaTheme="minorHAnsi" w:hAnsiTheme="minorHAnsi" w:cstheme="minorBidi"/>
                    <w:sz w:val="22"/>
                    <w:szCs w:val="22"/>
                    <w:rPrChange w:id="12704" w:author="Nick.Tolimieri" w:date="2022-09-13T14:15:00Z">
                      <w:rPr>
                        <w:rFonts w:ascii="Calibri" w:hAnsi="Calibri" w:cs="Calibri"/>
                        <w:color w:val="000000"/>
                        <w:sz w:val="22"/>
                        <w:szCs w:val="22"/>
                      </w:rPr>
                    </w:rPrChange>
                  </w:rPr>
                  <w:delText>0</w:delText>
                </w:r>
              </w:del>
            </w:ins>
          </w:p>
        </w:tc>
        <w:tc>
          <w:tcPr>
            <w:tcW w:w="960" w:type="dxa"/>
            <w:noWrap/>
            <w:hideMark/>
            <w:tcPrChange w:id="127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06" w:author="Nick.Tolimieri" w:date="2022-09-13T14:15:00Z"/>
                <w:del w:id="12707" w:author="Nick.Tolimieri [2]" w:date="2022-09-14T11:37:00Z"/>
                <w:rFonts w:asciiTheme="minorHAnsi" w:eastAsiaTheme="minorHAnsi" w:hAnsiTheme="minorHAnsi" w:cstheme="minorBidi"/>
                <w:sz w:val="22"/>
                <w:szCs w:val="22"/>
                <w:rPrChange w:id="12708" w:author="Nick.Tolimieri" w:date="2022-09-13T14:15:00Z">
                  <w:rPr>
                    <w:ins w:id="12709" w:author="Nick.Tolimieri" w:date="2022-09-13T14:15:00Z"/>
                    <w:del w:id="12710" w:author="Nick.Tolimieri [2]" w:date="2022-09-14T11:37:00Z"/>
                    <w:rFonts w:ascii="Calibri" w:hAnsi="Calibri" w:cs="Calibri"/>
                    <w:color w:val="000000"/>
                    <w:sz w:val="22"/>
                    <w:szCs w:val="22"/>
                  </w:rPr>
                </w:rPrChange>
              </w:rPr>
              <w:pPrChange w:id="12711" w:author="Nick.Tolimieri" w:date="2022-09-13T14:15:00Z">
                <w:pPr>
                  <w:jc w:val="right"/>
                </w:pPr>
              </w:pPrChange>
            </w:pPr>
            <w:ins w:id="12712" w:author="Nick.Tolimieri" w:date="2022-09-13T14:15:00Z">
              <w:del w:id="12713" w:author="Nick.Tolimieri [2]" w:date="2022-09-14T11:37:00Z">
                <w:r w:rsidRPr="00F87AA6" w:rsidDel="008A61D3">
                  <w:rPr>
                    <w:rFonts w:asciiTheme="minorHAnsi" w:eastAsiaTheme="minorHAnsi" w:hAnsiTheme="minorHAnsi" w:cstheme="minorBidi"/>
                    <w:sz w:val="22"/>
                    <w:szCs w:val="22"/>
                    <w:rPrChange w:id="12714" w:author="Nick.Tolimieri" w:date="2022-09-13T14:15:00Z">
                      <w:rPr>
                        <w:rFonts w:ascii="Calibri" w:hAnsi="Calibri" w:cs="Calibri"/>
                        <w:color w:val="000000"/>
                        <w:sz w:val="22"/>
                        <w:szCs w:val="22"/>
                      </w:rPr>
                    </w:rPrChange>
                  </w:rPr>
                  <w:delText>0</w:delText>
                </w:r>
              </w:del>
            </w:ins>
          </w:p>
        </w:tc>
        <w:tc>
          <w:tcPr>
            <w:tcW w:w="960" w:type="dxa"/>
            <w:noWrap/>
            <w:hideMark/>
            <w:tcPrChange w:id="127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16" w:author="Nick.Tolimieri" w:date="2022-09-13T14:15:00Z"/>
                <w:del w:id="12717" w:author="Nick.Tolimieri [2]" w:date="2022-09-14T11:37:00Z"/>
                <w:rFonts w:asciiTheme="minorHAnsi" w:eastAsiaTheme="minorHAnsi" w:hAnsiTheme="minorHAnsi" w:cstheme="minorBidi"/>
                <w:sz w:val="22"/>
                <w:szCs w:val="22"/>
                <w:rPrChange w:id="12718" w:author="Nick.Tolimieri" w:date="2022-09-13T14:15:00Z">
                  <w:rPr>
                    <w:ins w:id="12719" w:author="Nick.Tolimieri" w:date="2022-09-13T14:15:00Z"/>
                    <w:del w:id="12720" w:author="Nick.Tolimieri [2]" w:date="2022-09-14T11:37:00Z"/>
                    <w:rFonts w:ascii="Calibri" w:hAnsi="Calibri" w:cs="Calibri"/>
                    <w:color w:val="000000"/>
                    <w:sz w:val="22"/>
                    <w:szCs w:val="22"/>
                  </w:rPr>
                </w:rPrChange>
              </w:rPr>
              <w:pPrChange w:id="12721" w:author="Nick.Tolimieri" w:date="2022-09-13T14:15:00Z">
                <w:pPr/>
              </w:pPrChange>
            </w:pPr>
            <w:ins w:id="12722" w:author="Nick.Tolimieri" w:date="2022-09-13T14:15:00Z">
              <w:del w:id="12723" w:author="Nick.Tolimieri [2]" w:date="2022-09-14T11:37:00Z">
                <w:r w:rsidRPr="00F87AA6" w:rsidDel="008A61D3">
                  <w:rPr>
                    <w:rFonts w:asciiTheme="minorHAnsi" w:eastAsiaTheme="minorHAnsi" w:hAnsiTheme="minorHAnsi" w:cstheme="minorBidi"/>
                    <w:sz w:val="22"/>
                    <w:szCs w:val="22"/>
                    <w:rPrChange w:id="12724" w:author="Nick.Tolimieri" w:date="2022-09-13T14:15:00Z">
                      <w:rPr>
                        <w:rFonts w:ascii="Calibri" w:hAnsi="Calibri" w:cs="Calibri"/>
                        <w:color w:val="000000"/>
                        <w:sz w:val="22"/>
                        <w:szCs w:val="22"/>
                      </w:rPr>
                    </w:rPrChange>
                  </w:rPr>
                  <w:delText>NA</w:delText>
                </w:r>
              </w:del>
            </w:ins>
          </w:p>
        </w:tc>
        <w:tc>
          <w:tcPr>
            <w:tcW w:w="960" w:type="dxa"/>
            <w:noWrap/>
            <w:hideMark/>
            <w:tcPrChange w:id="127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26" w:author="Nick.Tolimieri" w:date="2022-09-13T14:15:00Z"/>
                <w:del w:id="12727" w:author="Nick.Tolimieri [2]" w:date="2022-09-14T11:37:00Z"/>
                <w:rFonts w:asciiTheme="minorHAnsi" w:eastAsiaTheme="minorHAnsi" w:hAnsiTheme="minorHAnsi" w:cstheme="minorBidi"/>
                <w:sz w:val="22"/>
                <w:szCs w:val="22"/>
                <w:rPrChange w:id="12728" w:author="Nick.Tolimieri" w:date="2022-09-13T14:15:00Z">
                  <w:rPr>
                    <w:ins w:id="12729" w:author="Nick.Tolimieri" w:date="2022-09-13T14:15:00Z"/>
                    <w:del w:id="12730" w:author="Nick.Tolimieri [2]" w:date="2022-09-14T11:37:00Z"/>
                    <w:rFonts w:ascii="Calibri" w:hAnsi="Calibri" w:cs="Calibri"/>
                    <w:color w:val="000000"/>
                    <w:sz w:val="22"/>
                    <w:szCs w:val="22"/>
                  </w:rPr>
                </w:rPrChange>
              </w:rPr>
              <w:pPrChange w:id="12731" w:author="Nick.Tolimieri" w:date="2022-09-13T14:15:00Z">
                <w:pPr/>
              </w:pPrChange>
            </w:pPr>
            <w:ins w:id="12732" w:author="Nick.Tolimieri" w:date="2022-09-13T14:15:00Z">
              <w:del w:id="12733" w:author="Nick.Tolimieri [2]" w:date="2022-09-14T11:37:00Z">
                <w:r w:rsidRPr="00F87AA6" w:rsidDel="008A61D3">
                  <w:rPr>
                    <w:rFonts w:asciiTheme="minorHAnsi" w:eastAsiaTheme="minorHAnsi" w:hAnsiTheme="minorHAnsi" w:cstheme="minorBidi"/>
                    <w:sz w:val="22"/>
                    <w:szCs w:val="22"/>
                    <w:rPrChange w:id="12734" w:author="Nick.Tolimieri" w:date="2022-09-13T14:15:00Z">
                      <w:rPr>
                        <w:rFonts w:ascii="Calibri" w:hAnsi="Calibri" w:cs="Calibri"/>
                        <w:color w:val="000000"/>
                        <w:sz w:val="22"/>
                        <w:szCs w:val="22"/>
                      </w:rPr>
                    </w:rPrChange>
                  </w:rPr>
                  <w:delText>NA</w:delText>
                </w:r>
              </w:del>
            </w:ins>
          </w:p>
        </w:tc>
        <w:tc>
          <w:tcPr>
            <w:tcW w:w="960" w:type="dxa"/>
            <w:noWrap/>
            <w:hideMark/>
            <w:tcPrChange w:id="127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36" w:author="Nick.Tolimieri" w:date="2022-09-13T14:15:00Z"/>
                <w:del w:id="12737" w:author="Nick.Tolimieri [2]" w:date="2022-09-14T11:37:00Z"/>
                <w:rFonts w:asciiTheme="minorHAnsi" w:eastAsiaTheme="minorHAnsi" w:hAnsiTheme="minorHAnsi" w:cstheme="minorBidi"/>
                <w:sz w:val="22"/>
                <w:szCs w:val="22"/>
                <w:rPrChange w:id="12738" w:author="Nick.Tolimieri" w:date="2022-09-13T14:15:00Z">
                  <w:rPr>
                    <w:ins w:id="12739" w:author="Nick.Tolimieri" w:date="2022-09-13T14:15:00Z"/>
                    <w:del w:id="12740" w:author="Nick.Tolimieri [2]" w:date="2022-09-14T11:37:00Z"/>
                    <w:rFonts w:ascii="Calibri" w:hAnsi="Calibri" w:cs="Calibri"/>
                    <w:color w:val="000000"/>
                    <w:sz w:val="22"/>
                    <w:szCs w:val="22"/>
                  </w:rPr>
                </w:rPrChange>
              </w:rPr>
              <w:pPrChange w:id="12741" w:author="Nick.Tolimieri" w:date="2022-09-13T14:15:00Z">
                <w:pPr/>
              </w:pPrChange>
            </w:pPr>
            <w:ins w:id="12742" w:author="Nick.Tolimieri" w:date="2022-09-13T14:15:00Z">
              <w:del w:id="12743" w:author="Nick.Tolimieri [2]" w:date="2022-09-14T11:37:00Z">
                <w:r w:rsidRPr="00F87AA6" w:rsidDel="008A61D3">
                  <w:rPr>
                    <w:rFonts w:asciiTheme="minorHAnsi" w:eastAsiaTheme="minorHAnsi" w:hAnsiTheme="minorHAnsi" w:cstheme="minorBidi"/>
                    <w:sz w:val="22"/>
                    <w:szCs w:val="22"/>
                    <w:rPrChange w:id="12744" w:author="Nick.Tolimieri" w:date="2022-09-13T14:15:00Z">
                      <w:rPr>
                        <w:rFonts w:ascii="Calibri" w:hAnsi="Calibri" w:cs="Calibri"/>
                        <w:color w:val="000000"/>
                        <w:sz w:val="22"/>
                        <w:szCs w:val="22"/>
                      </w:rPr>
                    </w:rPrChange>
                  </w:rPr>
                  <w:delText>NA</w:delText>
                </w:r>
              </w:del>
            </w:ins>
          </w:p>
        </w:tc>
        <w:tc>
          <w:tcPr>
            <w:tcW w:w="960" w:type="dxa"/>
            <w:noWrap/>
            <w:hideMark/>
            <w:tcPrChange w:id="127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46" w:author="Nick.Tolimieri" w:date="2022-09-13T14:15:00Z"/>
                <w:del w:id="12747" w:author="Nick.Tolimieri [2]" w:date="2022-09-14T11:37:00Z"/>
                <w:rFonts w:asciiTheme="minorHAnsi" w:eastAsiaTheme="minorHAnsi" w:hAnsiTheme="minorHAnsi" w:cstheme="minorBidi"/>
                <w:sz w:val="22"/>
                <w:szCs w:val="22"/>
                <w:rPrChange w:id="12748" w:author="Nick.Tolimieri" w:date="2022-09-13T14:15:00Z">
                  <w:rPr>
                    <w:ins w:id="12749" w:author="Nick.Tolimieri" w:date="2022-09-13T14:15:00Z"/>
                    <w:del w:id="12750" w:author="Nick.Tolimieri [2]" w:date="2022-09-14T11:37:00Z"/>
                    <w:rFonts w:ascii="Calibri" w:hAnsi="Calibri" w:cs="Calibri"/>
                    <w:color w:val="000000"/>
                    <w:sz w:val="22"/>
                    <w:szCs w:val="22"/>
                  </w:rPr>
                </w:rPrChange>
              </w:rPr>
              <w:pPrChange w:id="12751" w:author="Nick.Tolimieri" w:date="2022-09-13T14:15:00Z">
                <w:pPr/>
              </w:pPrChange>
            </w:pPr>
            <w:ins w:id="12752" w:author="Nick.Tolimieri" w:date="2022-09-13T14:15:00Z">
              <w:del w:id="12753" w:author="Nick.Tolimieri [2]" w:date="2022-09-14T11:37:00Z">
                <w:r w:rsidRPr="00F87AA6" w:rsidDel="008A61D3">
                  <w:rPr>
                    <w:rFonts w:asciiTheme="minorHAnsi" w:eastAsiaTheme="minorHAnsi" w:hAnsiTheme="minorHAnsi" w:cstheme="minorBidi"/>
                    <w:sz w:val="22"/>
                    <w:szCs w:val="22"/>
                    <w:rPrChange w:id="12754"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2755" w:author="Nick.Tolimieri" w:date="2022-09-13T14:15:00Z"/>
          <w:del w:id="12756" w:author="Nick.Tolimieri [2]" w:date="2022-09-14T11:37:00Z"/>
          <w:trPrChange w:id="12757" w:author="Nick.Tolimieri" w:date="2022-09-13T14:15:00Z">
            <w:trPr>
              <w:divId w:val="1702248301"/>
              <w:trHeight w:val="300"/>
            </w:trPr>
          </w:trPrChange>
        </w:trPr>
        <w:tc>
          <w:tcPr>
            <w:tcW w:w="960" w:type="dxa"/>
            <w:noWrap/>
            <w:hideMark/>
            <w:tcPrChange w:id="127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59" w:author="Nick.Tolimieri" w:date="2022-09-13T14:15:00Z"/>
                <w:del w:id="12760" w:author="Nick.Tolimieri [2]" w:date="2022-09-14T11:37:00Z"/>
                <w:rFonts w:asciiTheme="minorHAnsi" w:eastAsiaTheme="minorHAnsi" w:hAnsiTheme="minorHAnsi" w:cstheme="minorBidi"/>
                <w:sz w:val="22"/>
                <w:szCs w:val="22"/>
                <w:rPrChange w:id="12761" w:author="Nick.Tolimieri" w:date="2022-09-13T14:15:00Z">
                  <w:rPr>
                    <w:ins w:id="12762" w:author="Nick.Tolimieri" w:date="2022-09-13T14:15:00Z"/>
                    <w:del w:id="12763" w:author="Nick.Tolimieri [2]" w:date="2022-09-14T11:37:00Z"/>
                    <w:rFonts w:ascii="Calibri" w:hAnsi="Calibri" w:cs="Calibri"/>
                    <w:color w:val="000000"/>
                    <w:sz w:val="22"/>
                    <w:szCs w:val="22"/>
                  </w:rPr>
                </w:rPrChange>
              </w:rPr>
              <w:pPrChange w:id="12764" w:author="Nick.Tolimieri" w:date="2022-09-13T14:15:00Z">
                <w:pPr/>
              </w:pPrChange>
            </w:pPr>
            <w:ins w:id="12765" w:author="Nick.Tolimieri" w:date="2022-09-13T14:15:00Z">
              <w:del w:id="12766" w:author="Nick.Tolimieri [2]" w:date="2022-09-14T11:37:00Z">
                <w:r w:rsidRPr="00F87AA6" w:rsidDel="008A61D3">
                  <w:rPr>
                    <w:rFonts w:asciiTheme="minorHAnsi" w:eastAsiaTheme="minorHAnsi" w:hAnsiTheme="minorHAnsi" w:cstheme="minorBidi"/>
                    <w:sz w:val="22"/>
                    <w:szCs w:val="22"/>
                    <w:rPrChange w:id="12767" w:author="Nick.Tolimieri" w:date="2022-09-13T14:15:00Z">
                      <w:rPr>
                        <w:rFonts w:ascii="Calibri" w:hAnsi="Calibri" w:cs="Calibri"/>
                        <w:color w:val="000000"/>
                        <w:sz w:val="22"/>
                        <w:szCs w:val="22"/>
                      </w:rPr>
                    </w:rPrChange>
                  </w:rPr>
                  <w:delText>Cape Alava</w:delText>
                </w:r>
              </w:del>
            </w:ins>
          </w:p>
        </w:tc>
        <w:tc>
          <w:tcPr>
            <w:tcW w:w="960" w:type="dxa"/>
            <w:noWrap/>
            <w:hideMark/>
            <w:tcPrChange w:id="127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69" w:author="Nick.Tolimieri" w:date="2022-09-13T14:15:00Z"/>
                <w:del w:id="12770" w:author="Nick.Tolimieri [2]" w:date="2022-09-14T11:37:00Z"/>
                <w:rFonts w:asciiTheme="minorHAnsi" w:eastAsiaTheme="minorHAnsi" w:hAnsiTheme="minorHAnsi" w:cstheme="minorBidi"/>
                <w:sz w:val="22"/>
                <w:szCs w:val="22"/>
                <w:rPrChange w:id="12771" w:author="Nick.Tolimieri" w:date="2022-09-13T14:15:00Z">
                  <w:rPr>
                    <w:ins w:id="12772" w:author="Nick.Tolimieri" w:date="2022-09-13T14:15:00Z"/>
                    <w:del w:id="12773" w:author="Nick.Tolimieri [2]" w:date="2022-09-14T11:37:00Z"/>
                    <w:rFonts w:ascii="Calibri" w:hAnsi="Calibri" w:cs="Calibri"/>
                    <w:color w:val="000000"/>
                    <w:sz w:val="22"/>
                    <w:szCs w:val="22"/>
                  </w:rPr>
                </w:rPrChange>
              </w:rPr>
              <w:pPrChange w:id="12774" w:author="Nick.Tolimieri" w:date="2022-09-13T14:15:00Z">
                <w:pPr>
                  <w:jc w:val="right"/>
                </w:pPr>
              </w:pPrChange>
            </w:pPr>
            <w:ins w:id="12775" w:author="Nick.Tolimieri" w:date="2022-09-13T14:15:00Z">
              <w:del w:id="12776" w:author="Nick.Tolimieri [2]" w:date="2022-09-14T11:37:00Z">
                <w:r w:rsidRPr="00F87AA6" w:rsidDel="008A61D3">
                  <w:rPr>
                    <w:rFonts w:asciiTheme="minorHAnsi" w:eastAsiaTheme="minorHAnsi" w:hAnsiTheme="minorHAnsi" w:cstheme="minorBidi"/>
                    <w:sz w:val="22"/>
                    <w:szCs w:val="22"/>
                    <w:rPrChange w:id="12777" w:author="Nick.Tolimieri" w:date="2022-09-13T14:15:00Z">
                      <w:rPr>
                        <w:rFonts w:ascii="Calibri" w:hAnsi="Calibri" w:cs="Calibri"/>
                        <w:color w:val="000000"/>
                        <w:sz w:val="22"/>
                        <w:szCs w:val="22"/>
                      </w:rPr>
                    </w:rPrChange>
                  </w:rPr>
                  <w:delText>2002</w:delText>
                </w:r>
              </w:del>
            </w:ins>
          </w:p>
        </w:tc>
        <w:tc>
          <w:tcPr>
            <w:tcW w:w="960" w:type="dxa"/>
            <w:noWrap/>
            <w:hideMark/>
            <w:tcPrChange w:id="127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79" w:author="Nick.Tolimieri" w:date="2022-09-13T14:15:00Z"/>
                <w:del w:id="12780" w:author="Nick.Tolimieri [2]" w:date="2022-09-14T11:37:00Z"/>
                <w:rFonts w:asciiTheme="minorHAnsi" w:eastAsiaTheme="minorHAnsi" w:hAnsiTheme="minorHAnsi" w:cstheme="minorBidi"/>
                <w:sz w:val="22"/>
                <w:szCs w:val="22"/>
                <w:rPrChange w:id="12781" w:author="Nick.Tolimieri" w:date="2022-09-13T14:15:00Z">
                  <w:rPr>
                    <w:ins w:id="12782" w:author="Nick.Tolimieri" w:date="2022-09-13T14:15:00Z"/>
                    <w:del w:id="12783" w:author="Nick.Tolimieri [2]" w:date="2022-09-14T11:37:00Z"/>
                    <w:rFonts w:ascii="Calibri" w:hAnsi="Calibri" w:cs="Calibri"/>
                    <w:color w:val="000000"/>
                    <w:sz w:val="22"/>
                    <w:szCs w:val="22"/>
                  </w:rPr>
                </w:rPrChange>
              </w:rPr>
              <w:pPrChange w:id="12784" w:author="Nick.Tolimieri" w:date="2022-09-13T14:15:00Z">
                <w:pPr>
                  <w:jc w:val="right"/>
                </w:pPr>
              </w:pPrChange>
            </w:pPr>
            <w:ins w:id="12785" w:author="Nick.Tolimieri" w:date="2022-09-13T14:15:00Z">
              <w:del w:id="12786" w:author="Nick.Tolimieri [2]" w:date="2022-09-14T11:37:00Z">
                <w:r w:rsidRPr="00F87AA6" w:rsidDel="008A61D3">
                  <w:rPr>
                    <w:rFonts w:asciiTheme="minorHAnsi" w:eastAsiaTheme="minorHAnsi" w:hAnsiTheme="minorHAnsi" w:cstheme="minorBidi"/>
                    <w:sz w:val="22"/>
                    <w:szCs w:val="22"/>
                    <w:rPrChange w:id="12787" w:author="Nick.Tolimieri" w:date="2022-09-13T14:15:00Z">
                      <w:rPr>
                        <w:rFonts w:ascii="Calibri" w:hAnsi="Calibri" w:cs="Calibri"/>
                        <w:color w:val="000000"/>
                        <w:sz w:val="22"/>
                        <w:szCs w:val="22"/>
                      </w:rPr>
                    </w:rPrChange>
                  </w:rPr>
                  <w:delText>0</w:delText>
                </w:r>
              </w:del>
            </w:ins>
          </w:p>
        </w:tc>
        <w:tc>
          <w:tcPr>
            <w:tcW w:w="960" w:type="dxa"/>
            <w:noWrap/>
            <w:hideMark/>
            <w:tcPrChange w:id="127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89" w:author="Nick.Tolimieri" w:date="2022-09-13T14:15:00Z"/>
                <w:del w:id="12790" w:author="Nick.Tolimieri [2]" w:date="2022-09-14T11:37:00Z"/>
                <w:rFonts w:asciiTheme="minorHAnsi" w:eastAsiaTheme="minorHAnsi" w:hAnsiTheme="minorHAnsi" w:cstheme="minorBidi"/>
                <w:sz w:val="22"/>
                <w:szCs w:val="22"/>
                <w:rPrChange w:id="12791" w:author="Nick.Tolimieri" w:date="2022-09-13T14:15:00Z">
                  <w:rPr>
                    <w:ins w:id="12792" w:author="Nick.Tolimieri" w:date="2022-09-13T14:15:00Z"/>
                    <w:del w:id="12793" w:author="Nick.Tolimieri [2]" w:date="2022-09-14T11:37:00Z"/>
                    <w:rFonts w:ascii="Calibri" w:hAnsi="Calibri" w:cs="Calibri"/>
                    <w:color w:val="000000"/>
                    <w:sz w:val="22"/>
                    <w:szCs w:val="22"/>
                  </w:rPr>
                </w:rPrChange>
              </w:rPr>
              <w:pPrChange w:id="12794" w:author="Nick.Tolimieri" w:date="2022-09-13T14:15:00Z">
                <w:pPr>
                  <w:jc w:val="right"/>
                </w:pPr>
              </w:pPrChange>
            </w:pPr>
            <w:ins w:id="12795" w:author="Nick.Tolimieri" w:date="2022-09-13T14:15:00Z">
              <w:del w:id="12796" w:author="Nick.Tolimieri [2]" w:date="2022-09-14T11:37:00Z">
                <w:r w:rsidRPr="00F87AA6" w:rsidDel="008A61D3">
                  <w:rPr>
                    <w:rFonts w:asciiTheme="minorHAnsi" w:eastAsiaTheme="minorHAnsi" w:hAnsiTheme="minorHAnsi" w:cstheme="minorBidi"/>
                    <w:sz w:val="22"/>
                    <w:szCs w:val="22"/>
                    <w:rPrChange w:id="12797" w:author="Nick.Tolimieri" w:date="2022-09-13T14:15:00Z">
                      <w:rPr>
                        <w:rFonts w:ascii="Calibri" w:hAnsi="Calibri" w:cs="Calibri"/>
                        <w:color w:val="000000"/>
                        <w:sz w:val="22"/>
                        <w:szCs w:val="22"/>
                      </w:rPr>
                    </w:rPrChange>
                  </w:rPr>
                  <w:delText>14</w:delText>
                </w:r>
              </w:del>
            </w:ins>
          </w:p>
        </w:tc>
        <w:tc>
          <w:tcPr>
            <w:tcW w:w="960" w:type="dxa"/>
            <w:noWrap/>
            <w:hideMark/>
            <w:tcPrChange w:id="127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799" w:author="Nick.Tolimieri" w:date="2022-09-13T14:15:00Z"/>
                <w:del w:id="12800" w:author="Nick.Tolimieri [2]" w:date="2022-09-14T11:37:00Z"/>
                <w:rFonts w:asciiTheme="minorHAnsi" w:eastAsiaTheme="minorHAnsi" w:hAnsiTheme="minorHAnsi" w:cstheme="minorBidi"/>
                <w:sz w:val="22"/>
                <w:szCs w:val="22"/>
                <w:rPrChange w:id="12801" w:author="Nick.Tolimieri" w:date="2022-09-13T14:15:00Z">
                  <w:rPr>
                    <w:ins w:id="12802" w:author="Nick.Tolimieri" w:date="2022-09-13T14:15:00Z"/>
                    <w:del w:id="12803" w:author="Nick.Tolimieri [2]" w:date="2022-09-14T11:37:00Z"/>
                    <w:rFonts w:ascii="Calibri" w:hAnsi="Calibri" w:cs="Calibri"/>
                    <w:color w:val="000000"/>
                    <w:sz w:val="22"/>
                    <w:szCs w:val="22"/>
                  </w:rPr>
                </w:rPrChange>
              </w:rPr>
              <w:pPrChange w:id="12804" w:author="Nick.Tolimieri" w:date="2022-09-13T14:15:00Z">
                <w:pPr>
                  <w:jc w:val="right"/>
                </w:pPr>
              </w:pPrChange>
            </w:pPr>
            <w:ins w:id="12805" w:author="Nick.Tolimieri" w:date="2022-09-13T14:15:00Z">
              <w:del w:id="12806" w:author="Nick.Tolimieri [2]" w:date="2022-09-14T11:37:00Z">
                <w:r w:rsidRPr="00F87AA6" w:rsidDel="008A61D3">
                  <w:rPr>
                    <w:rFonts w:asciiTheme="minorHAnsi" w:eastAsiaTheme="minorHAnsi" w:hAnsiTheme="minorHAnsi" w:cstheme="minorBidi"/>
                    <w:sz w:val="22"/>
                    <w:szCs w:val="22"/>
                    <w:rPrChange w:id="12807" w:author="Nick.Tolimieri" w:date="2022-09-13T14:15:00Z">
                      <w:rPr>
                        <w:rFonts w:ascii="Calibri" w:hAnsi="Calibri" w:cs="Calibri"/>
                        <w:color w:val="000000"/>
                        <w:sz w:val="22"/>
                        <w:szCs w:val="22"/>
                      </w:rPr>
                    </w:rPrChange>
                  </w:rPr>
                  <w:delText>1</w:delText>
                </w:r>
              </w:del>
            </w:ins>
          </w:p>
        </w:tc>
        <w:tc>
          <w:tcPr>
            <w:tcW w:w="960" w:type="dxa"/>
            <w:noWrap/>
            <w:hideMark/>
            <w:tcPrChange w:id="128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09" w:author="Nick.Tolimieri" w:date="2022-09-13T14:15:00Z"/>
                <w:del w:id="12810" w:author="Nick.Tolimieri [2]" w:date="2022-09-14T11:37:00Z"/>
                <w:rFonts w:asciiTheme="minorHAnsi" w:eastAsiaTheme="minorHAnsi" w:hAnsiTheme="minorHAnsi" w:cstheme="minorBidi"/>
                <w:sz w:val="22"/>
                <w:szCs w:val="22"/>
                <w:rPrChange w:id="12811" w:author="Nick.Tolimieri" w:date="2022-09-13T14:15:00Z">
                  <w:rPr>
                    <w:ins w:id="12812" w:author="Nick.Tolimieri" w:date="2022-09-13T14:15:00Z"/>
                    <w:del w:id="12813" w:author="Nick.Tolimieri [2]" w:date="2022-09-14T11:37:00Z"/>
                    <w:rFonts w:ascii="Calibri" w:hAnsi="Calibri" w:cs="Calibri"/>
                    <w:color w:val="000000"/>
                    <w:sz w:val="22"/>
                    <w:szCs w:val="22"/>
                  </w:rPr>
                </w:rPrChange>
              </w:rPr>
              <w:pPrChange w:id="12814" w:author="Nick.Tolimieri" w:date="2022-09-13T14:15:00Z">
                <w:pPr>
                  <w:jc w:val="right"/>
                </w:pPr>
              </w:pPrChange>
            </w:pPr>
            <w:ins w:id="12815" w:author="Nick.Tolimieri" w:date="2022-09-13T14:15:00Z">
              <w:del w:id="12816" w:author="Nick.Tolimieri [2]" w:date="2022-09-14T11:37:00Z">
                <w:r w:rsidRPr="00F87AA6" w:rsidDel="008A61D3">
                  <w:rPr>
                    <w:rFonts w:asciiTheme="minorHAnsi" w:eastAsiaTheme="minorHAnsi" w:hAnsiTheme="minorHAnsi" w:cstheme="minorBidi"/>
                    <w:sz w:val="22"/>
                    <w:szCs w:val="22"/>
                    <w:rPrChange w:id="12817" w:author="Nick.Tolimieri" w:date="2022-09-13T14:15:00Z">
                      <w:rPr>
                        <w:rFonts w:ascii="Calibri" w:hAnsi="Calibri" w:cs="Calibri"/>
                        <w:color w:val="000000"/>
                        <w:sz w:val="22"/>
                        <w:szCs w:val="22"/>
                      </w:rPr>
                    </w:rPrChange>
                  </w:rPr>
                  <w:delText>19</w:delText>
                </w:r>
              </w:del>
            </w:ins>
          </w:p>
        </w:tc>
        <w:tc>
          <w:tcPr>
            <w:tcW w:w="960" w:type="dxa"/>
            <w:noWrap/>
            <w:hideMark/>
            <w:tcPrChange w:id="128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19" w:author="Nick.Tolimieri" w:date="2022-09-13T14:15:00Z"/>
                <w:del w:id="12820" w:author="Nick.Tolimieri [2]" w:date="2022-09-14T11:37:00Z"/>
                <w:rFonts w:asciiTheme="minorHAnsi" w:eastAsiaTheme="minorHAnsi" w:hAnsiTheme="minorHAnsi" w:cstheme="minorBidi"/>
                <w:sz w:val="22"/>
                <w:szCs w:val="22"/>
                <w:rPrChange w:id="12821" w:author="Nick.Tolimieri" w:date="2022-09-13T14:15:00Z">
                  <w:rPr>
                    <w:ins w:id="12822" w:author="Nick.Tolimieri" w:date="2022-09-13T14:15:00Z"/>
                    <w:del w:id="12823" w:author="Nick.Tolimieri [2]" w:date="2022-09-14T11:37:00Z"/>
                    <w:rFonts w:ascii="Calibri" w:hAnsi="Calibri" w:cs="Calibri"/>
                    <w:color w:val="000000"/>
                    <w:sz w:val="22"/>
                    <w:szCs w:val="22"/>
                  </w:rPr>
                </w:rPrChange>
              </w:rPr>
              <w:pPrChange w:id="12824" w:author="Nick.Tolimieri" w:date="2022-09-13T14:15:00Z">
                <w:pPr>
                  <w:jc w:val="right"/>
                </w:pPr>
              </w:pPrChange>
            </w:pPr>
            <w:ins w:id="12825" w:author="Nick.Tolimieri" w:date="2022-09-13T14:15:00Z">
              <w:del w:id="12826" w:author="Nick.Tolimieri [2]" w:date="2022-09-14T11:37:00Z">
                <w:r w:rsidRPr="00F87AA6" w:rsidDel="008A61D3">
                  <w:rPr>
                    <w:rFonts w:asciiTheme="minorHAnsi" w:eastAsiaTheme="minorHAnsi" w:hAnsiTheme="minorHAnsi" w:cstheme="minorBidi"/>
                    <w:sz w:val="22"/>
                    <w:szCs w:val="22"/>
                    <w:rPrChange w:id="12827" w:author="Nick.Tolimieri" w:date="2022-09-13T14:15:00Z">
                      <w:rPr>
                        <w:rFonts w:ascii="Calibri" w:hAnsi="Calibri" w:cs="Calibri"/>
                        <w:color w:val="000000"/>
                        <w:sz w:val="22"/>
                        <w:szCs w:val="22"/>
                      </w:rPr>
                    </w:rPrChange>
                  </w:rPr>
                  <w:delText>19</w:delText>
                </w:r>
              </w:del>
            </w:ins>
          </w:p>
        </w:tc>
        <w:tc>
          <w:tcPr>
            <w:tcW w:w="960" w:type="dxa"/>
            <w:noWrap/>
            <w:hideMark/>
            <w:tcPrChange w:id="128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29" w:author="Nick.Tolimieri" w:date="2022-09-13T14:15:00Z"/>
                <w:del w:id="12830" w:author="Nick.Tolimieri [2]" w:date="2022-09-14T11:37:00Z"/>
                <w:rFonts w:asciiTheme="minorHAnsi" w:eastAsiaTheme="minorHAnsi" w:hAnsiTheme="minorHAnsi" w:cstheme="minorBidi"/>
                <w:sz w:val="22"/>
                <w:szCs w:val="22"/>
                <w:rPrChange w:id="12831" w:author="Nick.Tolimieri" w:date="2022-09-13T14:15:00Z">
                  <w:rPr>
                    <w:ins w:id="12832" w:author="Nick.Tolimieri" w:date="2022-09-13T14:15:00Z"/>
                    <w:del w:id="12833" w:author="Nick.Tolimieri [2]" w:date="2022-09-14T11:37:00Z"/>
                    <w:rFonts w:ascii="Calibri" w:hAnsi="Calibri" w:cs="Calibri"/>
                    <w:color w:val="000000"/>
                    <w:sz w:val="22"/>
                    <w:szCs w:val="22"/>
                  </w:rPr>
                </w:rPrChange>
              </w:rPr>
              <w:pPrChange w:id="12834" w:author="Nick.Tolimieri" w:date="2022-09-13T14:15:00Z">
                <w:pPr>
                  <w:jc w:val="right"/>
                </w:pPr>
              </w:pPrChange>
            </w:pPr>
            <w:ins w:id="12835" w:author="Nick.Tolimieri" w:date="2022-09-13T14:15:00Z">
              <w:del w:id="12836" w:author="Nick.Tolimieri [2]" w:date="2022-09-14T11:37:00Z">
                <w:r w:rsidRPr="00F87AA6" w:rsidDel="008A61D3">
                  <w:rPr>
                    <w:rFonts w:asciiTheme="minorHAnsi" w:eastAsiaTheme="minorHAnsi" w:hAnsiTheme="minorHAnsi" w:cstheme="minorBidi"/>
                    <w:sz w:val="22"/>
                    <w:szCs w:val="22"/>
                    <w:rPrChange w:id="12837" w:author="Nick.Tolimieri" w:date="2022-09-13T14:15:00Z">
                      <w:rPr>
                        <w:rFonts w:ascii="Calibri" w:hAnsi="Calibri" w:cs="Calibri"/>
                        <w:color w:val="000000"/>
                        <w:sz w:val="22"/>
                        <w:szCs w:val="22"/>
                      </w:rPr>
                    </w:rPrChange>
                  </w:rPr>
                  <w:delText>19</w:delText>
                </w:r>
              </w:del>
            </w:ins>
          </w:p>
        </w:tc>
        <w:tc>
          <w:tcPr>
            <w:tcW w:w="960" w:type="dxa"/>
            <w:noWrap/>
            <w:hideMark/>
            <w:tcPrChange w:id="128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39" w:author="Nick.Tolimieri" w:date="2022-09-13T14:15:00Z"/>
                <w:del w:id="12840" w:author="Nick.Tolimieri [2]" w:date="2022-09-14T11:37:00Z"/>
                <w:rFonts w:asciiTheme="minorHAnsi" w:eastAsiaTheme="minorHAnsi" w:hAnsiTheme="minorHAnsi" w:cstheme="minorBidi"/>
                <w:sz w:val="22"/>
                <w:szCs w:val="22"/>
                <w:rPrChange w:id="12841" w:author="Nick.Tolimieri" w:date="2022-09-13T14:15:00Z">
                  <w:rPr>
                    <w:ins w:id="12842" w:author="Nick.Tolimieri" w:date="2022-09-13T14:15:00Z"/>
                    <w:del w:id="12843" w:author="Nick.Tolimieri [2]" w:date="2022-09-14T11:37:00Z"/>
                    <w:rFonts w:ascii="Calibri" w:hAnsi="Calibri" w:cs="Calibri"/>
                    <w:color w:val="000000"/>
                    <w:sz w:val="22"/>
                    <w:szCs w:val="22"/>
                  </w:rPr>
                </w:rPrChange>
              </w:rPr>
              <w:pPrChange w:id="12844" w:author="Nick.Tolimieri" w:date="2022-09-13T14:15:00Z">
                <w:pPr>
                  <w:jc w:val="right"/>
                </w:pPr>
              </w:pPrChange>
            </w:pPr>
            <w:ins w:id="12845" w:author="Nick.Tolimieri" w:date="2022-09-13T14:15:00Z">
              <w:del w:id="12846" w:author="Nick.Tolimieri [2]" w:date="2022-09-14T11:37:00Z">
                <w:r w:rsidRPr="00F87AA6" w:rsidDel="008A61D3">
                  <w:rPr>
                    <w:rFonts w:asciiTheme="minorHAnsi" w:eastAsiaTheme="minorHAnsi" w:hAnsiTheme="minorHAnsi" w:cstheme="minorBidi"/>
                    <w:sz w:val="22"/>
                    <w:szCs w:val="22"/>
                    <w:rPrChange w:id="12847" w:author="Nick.Tolimieri" w:date="2022-09-13T14:15:00Z">
                      <w:rPr>
                        <w:rFonts w:ascii="Calibri" w:hAnsi="Calibri" w:cs="Calibri"/>
                        <w:color w:val="000000"/>
                        <w:sz w:val="22"/>
                        <w:szCs w:val="22"/>
                      </w:rPr>
                    </w:rPrChange>
                  </w:rPr>
                  <w:delText>1.54</w:delText>
                </w:r>
              </w:del>
            </w:ins>
          </w:p>
        </w:tc>
        <w:tc>
          <w:tcPr>
            <w:tcW w:w="960" w:type="dxa"/>
            <w:noWrap/>
            <w:hideMark/>
            <w:tcPrChange w:id="128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49" w:author="Nick.Tolimieri" w:date="2022-09-13T14:15:00Z"/>
                <w:del w:id="12850" w:author="Nick.Tolimieri [2]" w:date="2022-09-14T11:37:00Z"/>
                <w:rFonts w:asciiTheme="minorHAnsi" w:eastAsiaTheme="minorHAnsi" w:hAnsiTheme="minorHAnsi" w:cstheme="minorBidi"/>
                <w:sz w:val="22"/>
                <w:szCs w:val="22"/>
                <w:rPrChange w:id="12851" w:author="Nick.Tolimieri" w:date="2022-09-13T14:15:00Z">
                  <w:rPr>
                    <w:ins w:id="12852" w:author="Nick.Tolimieri" w:date="2022-09-13T14:15:00Z"/>
                    <w:del w:id="12853" w:author="Nick.Tolimieri [2]" w:date="2022-09-14T11:37:00Z"/>
                    <w:rFonts w:ascii="Calibri" w:hAnsi="Calibri" w:cs="Calibri"/>
                    <w:color w:val="000000"/>
                    <w:sz w:val="22"/>
                    <w:szCs w:val="22"/>
                  </w:rPr>
                </w:rPrChange>
              </w:rPr>
              <w:pPrChange w:id="12854" w:author="Nick.Tolimieri" w:date="2022-09-13T14:15:00Z">
                <w:pPr>
                  <w:jc w:val="right"/>
                </w:pPr>
              </w:pPrChange>
            </w:pPr>
            <w:ins w:id="12855" w:author="Nick.Tolimieri" w:date="2022-09-13T14:15:00Z">
              <w:del w:id="12856" w:author="Nick.Tolimieri [2]" w:date="2022-09-14T11:37:00Z">
                <w:r w:rsidRPr="00F87AA6" w:rsidDel="008A61D3">
                  <w:rPr>
                    <w:rFonts w:asciiTheme="minorHAnsi" w:eastAsiaTheme="minorHAnsi" w:hAnsiTheme="minorHAnsi" w:cstheme="minorBidi"/>
                    <w:sz w:val="22"/>
                    <w:szCs w:val="22"/>
                    <w:rPrChange w:id="12857" w:author="Nick.Tolimieri" w:date="2022-09-13T14:15:00Z">
                      <w:rPr>
                        <w:rFonts w:ascii="Calibri" w:hAnsi="Calibri" w:cs="Calibri"/>
                        <w:color w:val="000000"/>
                        <w:sz w:val="22"/>
                        <w:szCs w:val="22"/>
                      </w:rPr>
                    </w:rPrChange>
                  </w:rPr>
                  <w:delText>0.23</w:delText>
                </w:r>
              </w:del>
            </w:ins>
          </w:p>
        </w:tc>
      </w:tr>
      <w:tr w:rsidR="00F87AA6" w:rsidRPr="00F87AA6" w:rsidDel="008A61D3" w:rsidTr="00F87AA6">
        <w:trPr>
          <w:divId w:val="1702248301"/>
          <w:trHeight w:val="300"/>
          <w:ins w:id="12858" w:author="Nick.Tolimieri" w:date="2022-09-13T14:15:00Z"/>
          <w:del w:id="12859" w:author="Nick.Tolimieri [2]" w:date="2022-09-14T11:37:00Z"/>
          <w:trPrChange w:id="12860" w:author="Nick.Tolimieri" w:date="2022-09-13T14:15:00Z">
            <w:trPr>
              <w:divId w:val="1702248301"/>
              <w:trHeight w:val="300"/>
            </w:trPr>
          </w:trPrChange>
        </w:trPr>
        <w:tc>
          <w:tcPr>
            <w:tcW w:w="960" w:type="dxa"/>
            <w:noWrap/>
            <w:hideMark/>
            <w:tcPrChange w:id="128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62" w:author="Nick.Tolimieri" w:date="2022-09-13T14:15:00Z"/>
                <w:del w:id="12863" w:author="Nick.Tolimieri [2]" w:date="2022-09-14T11:37:00Z"/>
                <w:rFonts w:asciiTheme="minorHAnsi" w:eastAsiaTheme="minorHAnsi" w:hAnsiTheme="minorHAnsi" w:cstheme="minorBidi"/>
                <w:sz w:val="22"/>
                <w:szCs w:val="22"/>
                <w:rPrChange w:id="12864" w:author="Nick.Tolimieri" w:date="2022-09-13T14:15:00Z">
                  <w:rPr>
                    <w:ins w:id="12865" w:author="Nick.Tolimieri" w:date="2022-09-13T14:15:00Z"/>
                    <w:del w:id="12866" w:author="Nick.Tolimieri [2]" w:date="2022-09-14T11:37:00Z"/>
                    <w:rFonts w:ascii="Calibri" w:hAnsi="Calibri" w:cs="Calibri"/>
                    <w:color w:val="000000"/>
                    <w:sz w:val="22"/>
                    <w:szCs w:val="22"/>
                  </w:rPr>
                </w:rPrChange>
              </w:rPr>
              <w:pPrChange w:id="12867" w:author="Nick.Tolimieri" w:date="2022-09-13T14:15:00Z">
                <w:pPr/>
              </w:pPrChange>
            </w:pPr>
            <w:ins w:id="12868" w:author="Nick.Tolimieri" w:date="2022-09-13T14:15:00Z">
              <w:del w:id="12869" w:author="Nick.Tolimieri [2]" w:date="2022-09-14T11:37:00Z">
                <w:r w:rsidRPr="00F87AA6" w:rsidDel="008A61D3">
                  <w:rPr>
                    <w:rFonts w:asciiTheme="minorHAnsi" w:eastAsiaTheme="minorHAnsi" w:hAnsiTheme="minorHAnsi" w:cstheme="minorBidi"/>
                    <w:sz w:val="22"/>
                    <w:szCs w:val="22"/>
                    <w:rPrChange w:id="12870" w:author="Nick.Tolimieri" w:date="2022-09-13T14:15:00Z">
                      <w:rPr>
                        <w:rFonts w:ascii="Calibri" w:hAnsi="Calibri" w:cs="Calibri"/>
                        <w:color w:val="000000"/>
                        <w:sz w:val="22"/>
                        <w:szCs w:val="22"/>
                      </w:rPr>
                    </w:rPrChange>
                  </w:rPr>
                  <w:delText>Cape Alava</w:delText>
                </w:r>
              </w:del>
            </w:ins>
          </w:p>
        </w:tc>
        <w:tc>
          <w:tcPr>
            <w:tcW w:w="960" w:type="dxa"/>
            <w:noWrap/>
            <w:hideMark/>
            <w:tcPrChange w:id="128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72" w:author="Nick.Tolimieri" w:date="2022-09-13T14:15:00Z"/>
                <w:del w:id="12873" w:author="Nick.Tolimieri [2]" w:date="2022-09-14T11:37:00Z"/>
                <w:rFonts w:asciiTheme="minorHAnsi" w:eastAsiaTheme="minorHAnsi" w:hAnsiTheme="minorHAnsi" w:cstheme="minorBidi"/>
                <w:sz w:val="22"/>
                <w:szCs w:val="22"/>
                <w:rPrChange w:id="12874" w:author="Nick.Tolimieri" w:date="2022-09-13T14:15:00Z">
                  <w:rPr>
                    <w:ins w:id="12875" w:author="Nick.Tolimieri" w:date="2022-09-13T14:15:00Z"/>
                    <w:del w:id="12876" w:author="Nick.Tolimieri [2]" w:date="2022-09-14T11:37:00Z"/>
                    <w:rFonts w:ascii="Calibri" w:hAnsi="Calibri" w:cs="Calibri"/>
                    <w:color w:val="000000"/>
                    <w:sz w:val="22"/>
                    <w:szCs w:val="22"/>
                  </w:rPr>
                </w:rPrChange>
              </w:rPr>
              <w:pPrChange w:id="12877" w:author="Nick.Tolimieri" w:date="2022-09-13T14:15:00Z">
                <w:pPr>
                  <w:jc w:val="right"/>
                </w:pPr>
              </w:pPrChange>
            </w:pPr>
            <w:ins w:id="12878" w:author="Nick.Tolimieri" w:date="2022-09-13T14:15:00Z">
              <w:del w:id="12879" w:author="Nick.Tolimieri [2]" w:date="2022-09-14T11:37:00Z">
                <w:r w:rsidRPr="00F87AA6" w:rsidDel="008A61D3">
                  <w:rPr>
                    <w:rFonts w:asciiTheme="minorHAnsi" w:eastAsiaTheme="minorHAnsi" w:hAnsiTheme="minorHAnsi" w:cstheme="minorBidi"/>
                    <w:sz w:val="22"/>
                    <w:szCs w:val="22"/>
                    <w:rPrChange w:id="12880" w:author="Nick.Tolimieri" w:date="2022-09-13T14:15:00Z">
                      <w:rPr>
                        <w:rFonts w:ascii="Calibri" w:hAnsi="Calibri" w:cs="Calibri"/>
                        <w:color w:val="000000"/>
                        <w:sz w:val="22"/>
                        <w:szCs w:val="22"/>
                      </w:rPr>
                    </w:rPrChange>
                  </w:rPr>
                  <w:delText>2003</w:delText>
                </w:r>
              </w:del>
            </w:ins>
          </w:p>
        </w:tc>
        <w:tc>
          <w:tcPr>
            <w:tcW w:w="960" w:type="dxa"/>
            <w:noWrap/>
            <w:hideMark/>
            <w:tcPrChange w:id="128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82" w:author="Nick.Tolimieri" w:date="2022-09-13T14:15:00Z"/>
                <w:del w:id="12883" w:author="Nick.Tolimieri [2]" w:date="2022-09-14T11:37:00Z"/>
                <w:rFonts w:asciiTheme="minorHAnsi" w:eastAsiaTheme="minorHAnsi" w:hAnsiTheme="minorHAnsi" w:cstheme="minorBidi"/>
                <w:sz w:val="22"/>
                <w:szCs w:val="22"/>
                <w:rPrChange w:id="12884" w:author="Nick.Tolimieri" w:date="2022-09-13T14:15:00Z">
                  <w:rPr>
                    <w:ins w:id="12885" w:author="Nick.Tolimieri" w:date="2022-09-13T14:15:00Z"/>
                    <w:del w:id="12886" w:author="Nick.Tolimieri [2]" w:date="2022-09-14T11:37:00Z"/>
                    <w:rFonts w:ascii="Calibri" w:hAnsi="Calibri" w:cs="Calibri"/>
                    <w:color w:val="000000"/>
                    <w:sz w:val="22"/>
                    <w:szCs w:val="22"/>
                  </w:rPr>
                </w:rPrChange>
              </w:rPr>
              <w:pPrChange w:id="12887" w:author="Nick.Tolimieri" w:date="2022-09-13T14:15:00Z">
                <w:pPr>
                  <w:jc w:val="right"/>
                </w:pPr>
              </w:pPrChange>
            </w:pPr>
            <w:ins w:id="12888" w:author="Nick.Tolimieri" w:date="2022-09-13T14:15:00Z">
              <w:del w:id="12889" w:author="Nick.Tolimieri [2]" w:date="2022-09-14T11:37:00Z">
                <w:r w:rsidRPr="00F87AA6" w:rsidDel="008A61D3">
                  <w:rPr>
                    <w:rFonts w:asciiTheme="minorHAnsi" w:eastAsiaTheme="minorHAnsi" w:hAnsiTheme="minorHAnsi" w:cstheme="minorBidi"/>
                    <w:sz w:val="22"/>
                    <w:szCs w:val="22"/>
                    <w:rPrChange w:id="12890" w:author="Nick.Tolimieri" w:date="2022-09-13T14:15:00Z">
                      <w:rPr>
                        <w:rFonts w:ascii="Calibri" w:hAnsi="Calibri" w:cs="Calibri"/>
                        <w:color w:val="000000"/>
                        <w:sz w:val="22"/>
                        <w:szCs w:val="22"/>
                      </w:rPr>
                    </w:rPrChange>
                  </w:rPr>
                  <w:delText>0</w:delText>
                </w:r>
              </w:del>
            </w:ins>
          </w:p>
        </w:tc>
        <w:tc>
          <w:tcPr>
            <w:tcW w:w="960" w:type="dxa"/>
            <w:noWrap/>
            <w:hideMark/>
            <w:tcPrChange w:id="128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892" w:author="Nick.Tolimieri" w:date="2022-09-13T14:15:00Z"/>
                <w:del w:id="12893" w:author="Nick.Tolimieri [2]" w:date="2022-09-14T11:37:00Z"/>
                <w:rFonts w:asciiTheme="minorHAnsi" w:eastAsiaTheme="minorHAnsi" w:hAnsiTheme="minorHAnsi" w:cstheme="minorBidi"/>
                <w:sz w:val="22"/>
                <w:szCs w:val="22"/>
                <w:rPrChange w:id="12894" w:author="Nick.Tolimieri" w:date="2022-09-13T14:15:00Z">
                  <w:rPr>
                    <w:ins w:id="12895" w:author="Nick.Tolimieri" w:date="2022-09-13T14:15:00Z"/>
                    <w:del w:id="12896" w:author="Nick.Tolimieri [2]" w:date="2022-09-14T11:37:00Z"/>
                    <w:rFonts w:ascii="Calibri" w:hAnsi="Calibri" w:cs="Calibri"/>
                    <w:color w:val="000000"/>
                    <w:sz w:val="22"/>
                    <w:szCs w:val="22"/>
                  </w:rPr>
                </w:rPrChange>
              </w:rPr>
              <w:pPrChange w:id="12897" w:author="Nick.Tolimieri" w:date="2022-09-13T14:15:00Z">
                <w:pPr>
                  <w:jc w:val="right"/>
                </w:pPr>
              </w:pPrChange>
            </w:pPr>
            <w:ins w:id="12898" w:author="Nick.Tolimieri" w:date="2022-09-13T14:15:00Z">
              <w:del w:id="12899" w:author="Nick.Tolimieri [2]" w:date="2022-09-14T11:37:00Z">
                <w:r w:rsidRPr="00F87AA6" w:rsidDel="008A61D3">
                  <w:rPr>
                    <w:rFonts w:asciiTheme="minorHAnsi" w:eastAsiaTheme="minorHAnsi" w:hAnsiTheme="minorHAnsi" w:cstheme="minorBidi"/>
                    <w:sz w:val="22"/>
                    <w:szCs w:val="22"/>
                    <w:rPrChange w:id="12900" w:author="Nick.Tolimieri" w:date="2022-09-13T14:15:00Z">
                      <w:rPr>
                        <w:rFonts w:ascii="Calibri" w:hAnsi="Calibri" w:cs="Calibri"/>
                        <w:color w:val="000000"/>
                        <w:sz w:val="22"/>
                        <w:szCs w:val="22"/>
                      </w:rPr>
                    </w:rPrChange>
                  </w:rPr>
                  <w:delText>29</w:delText>
                </w:r>
              </w:del>
            </w:ins>
          </w:p>
        </w:tc>
        <w:tc>
          <w:tcPr>
            <w:tcW w:w="960" w:type="dxa"/>
            <w:noWrap/>
            <w:hideMark/>
            <w:tcPrChange w:id="129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02" w:author="Nick.Tolimieri" w:date="2022-09-13T14:15:00Z"/>
                <w:del w:id="12903" w:author="Nick.Tolimieri [2]" w:date="2022-09-14T11:37:00Z"/>
                <w:rFonts w:asciiTheme="minorHAnsi" w:eastAsiaTheme="minorHAnsi" w:hAnsiTheme="minorHAnsi" w:cstheme="minorBidi"/>
                <w:sz w:val="22"/>
                <w:szCs w:val="22"/>
                <w:rPrChange w:id="12904" w:author="Nick.Tolimieri" w:date="2022-09-13T14:15:00Z">
                  <w:rPr>
                    <w:ins w:id="12905" w:author="Nick.Tolimieri" w:date="2022-09-13T14:15:00Z"/>
                    <w:del w:id="12906" w:author="Nick.Tolimieri [2]" w:date="2022-09-14T11:37:00Z"/>
                    <w:rFonts w:ascii="Calibri" w:hAnsi="Calibri" w:cs="Calibri"/>
                    <w:color w:val="000000"/>
                    <w:sz w:val="22"/>
                    <w:szCs w:val="22"/>
                  </w:rPr>
                </w:rPrChange>
              </w:rPr>
              <w:pPrChange w:id="12907" w:author="Nick.Tolimieri" w:date="2022-09-13T14:15:00Z">
                <w:pPr>
                  <w:jc w:val="right"/>
                </w:pPr>
              </w:pPrChange>
            </w:pPr>
            <w:ins w:id="12908" w:author="Nick.Tolimieri" w:date="2022-09-13T14:15:00Z">
              <w:del w:id="12909" w:author="Nick.Tolimieri [2]" w:date="2022-09-14T11:37:00Z">
                <w:r w:rsidRPr="00F87AA6" w:rsidDel="008A61D3">
                  <w:rPr>
                    <w:rFonts w:asciiTheme="minorHAnsi" w:eastAsiaTheme="minorHAnsi" w:hAnsiTheme="minorHAnsi" w:cstheme="minorBidi"/>
                    <w:sz w:val="22"/>
                    <w:szCs w:val="22"/>
                    <w:rPrChange w:id="12910" w:author="Nick.Tolimieri" w:date="2022-09-13T14:15:00Z">
                      <w:rPr>
                        <w:rFonts w:ascii="Calibri" w:hAnsi="Calibri" w:cs="Calibri"/>
                        <w:color w:val="000000"/>
                        <w:sz w:val="22"/>
                        <w:szCs w:val="22"/>
                      </w:rPr>
                    </w:rPrChange>
                  </w:rPr>
                  <w:delText>1</w:delText>
                </w:r>
              </w:del>
            </w:ins>
          </w:p>
        </w:tc>
        <w:tc>
          <w:tcPr>
            <w:tcW w:w="960" w:type="dxa"/>
            <w:noWrap/>
            <w:hideMark/>
            <w:tcPrChange w:id="129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12" w:author="Nick.Tolimieri" w:date="2022-09-13T14:15:00Z"/>
                <w:del w:id="12913" w:author="Nick.Tolimieri [2]" w:date="2022-09-14T11:37:00Z"/>
                <w:rFonts w:asciiTheme="minorHAnsi" w:eastAsiaTheme="minorHAnsi" w:hAnsiTheme="minorHAnsi" w:cstheme="minorBidi"/>
                <w:sz w:val="22"/>
                <w:szCs w:val="22"/>
                <w:rPrChange w:id="12914" w:author="Nick.Tolimieri" w:date="2022-09-13T14:15:00Z">
                  <w:rPr>
                    <w:ins w:id="12915" w:author="Nick.Tolimieri" w:date="2022-09-13T14:15:00Z"/>
                    <w:del w:id="12916" w:author="Nick.Tolimieri [2]" w:date="2022-09-14T11:37:00Z"/>
                    <w:rFonts w:ascii="Calibri" w:hAnsi="Calibri" w:cs="Calibri"/>
                    <w:color w:val="000000"/>
                    <w:sz w:val="22"/>
                    <w:szCs w:val="22"/>
                  </w:rPr>
                </w:rPrChange>
              </w:rPr>
              <w:pPrChange w:id="12917" w:author="Nick.Tolimieri" w:date="2022-09-13T14:15:00Z">
                <w:pPr>
                  <w:jc w:val="right"/>
                </w:pPr>
              </w:pPrChange>
            </w:pPr>
            <w:ins w:id="12918" w:author="Nick.Tolimieri" w:date="2022-09-13T14:15:00Z">
              <w:del w:id="12919" w:author="Nick.Tolimieri [2]" w:date="2022-09-14T11:37:00Z">
                <w:r w:rsidRPr="00F87AA6" w:rsidDel="008A61D3">
                  <w:rPr>
                    <w:rFonts w:asciiTheme="minorHAnsi" w:eastAsiaTheme="minorHAnsi" w:hAnsiTheme="minorHAnsi" w:cstheme="minorBidi"/>
                    <w:sz w:val="22"/>
                    <w:szCs w:val="22"/>
                    <w:rPrChange w:id="12920" w:author="Nick.Tolimieri" w:date="2022-09-13T14:15:00Z">
                      <w:rPr>
                        <w:rFonts w:ascii="Calibri" w:hAnsi="Calibri" w:cs="Calibri"/>
                        <w:color w:val="000000"/>
                        <w:sz w:val="22"/>
                        <w:szCs w:val="22"/>
                      </w:rPr>
                    </w:rPrChange>
                  </w:rPr>
                  <w:delText>10</w:delText>
                </w:r>
              </w:del>
            </w:ins>
          </w:p>
        </w:tc>
        <w:tc>
          <w:tcPr>
            <w:tcW w:w="960" w:type="dxa"/>
            <w:noWrap/>
            <w:hideMark/>
            <w:tcPrChange w:id="129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22" w:author="Nick.Tolimieri" w:date="2022-09-13T14:15:00Z"/>
                <w:del w:id="12923" w:author="Nick.Tolimieri [2]" w:date="2022-09-14T11:37:00Z"/>
                <w:rFonts w:asciiTheme="minorHAnsi" w:eastAsiaTheme="minorHAnsi" w:hAnsiTheme="minorHAnsi" w:cstheme="minorBidi"/>
                <w:sz w:val="22"/>
                <w:szCs w:val="22"/>
                <w:rPrChange w:id="12924" w:author="Nick.Tolimieri" w:date="2022-09-13T14:15:00Z">
                  <w:rPr>
                    <w:ins w:id="12925" w:author="Nick.Tolimieri" w:date="2022-09-13T14:15:00Z"/>
                    <w:del w:id="12926" w:author="Nick.Tolimieri [2]" w:date="2022-09-14T11:37:00Z"/>
                    <w:rFonts w:ascii="Calibri" w:hAnsi="Calibri" w:cs="Calibri"/>
                    <w:color w:val="000000"/>
                    <w:sz w:val="22"/>
                    <w:szCs w:val="22"/>
                  </w:rPr>
                </w:rPrChange>
              </w:rPr>
              <w:pPrChange w:id="12927" w:author="Nick.Tolimieri" w:date="2022-09-13T14:15:00Z">
                <w:pPr>
                  <w:jc w:val="right"/>
                </w:pPr>
              </w:pPrChange>
            </w:pPr>
            <w:ins w:id="12928" w:author="Nick.Tolimieri" w:date="2022-09-13T14:15:00Z">
              <w:del w:id="12929" w:author="Nick.Tolimieri [2]" w:date="2022-09-14T11:37:00Z">
                <w:r w:rsidRPr="00F87AA6" w:rsidDel="008A61D3">
                  <w:rPr>
                    <w:rFonts w:asciiTheme="minorHAnsi" w:eastAsiaTheme="minorHAnsi" w:hAnsiTheme="minorHAnsi" w:cstheme="minorBidi"/>
                    <w:sz w:val="22"/>
                    <w:szCs w:val="22"/>
                    <w:rPrChange w:id="12930" w:author="Nick.Tolimieri" w:date="2022-09-13T14:15:00Z">
                      <w:rPr>
                        <w:rFonts w:ascii="Calibri" w:hAnsi="Calibri" w:cs="Calibri"/>
                        <w:color w:val="000000"/>
                        <w:sz w:val="22"/>
                        <w:szCs w:val="22"/>
                      </w:rPr>
                    </w:rPrChange>
                  </w:rPr>
                  <w:delText>10</w:delText>
                </w:r>
              </w:del>
            </w:ins>
          </w:p>
        </w:tc>
        <w:tc>
          <w:tcPr>
            <w:tcW w:w="960" w:type="dxa"/>
            <w:noWrap/>
            <w:hideMark/>
            <w:tcPrChange w:id="129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32" w:author="Nick.Tolimieri" w:date="2022-09-13T14:15:00Z"/>
                <w:del w:id="12933" w:author="Nick.Tolimieri [2]" w:date="2022-09-14T11:37:00Z"/>
                <w:rFonts w:asciiTheme="minorHAnsi" w:eastAsiaTheme="minorHAnsi" w:hAnsiTheme="minorHAnsi" w:cstheme="minorBidi"/>
                <w:sz w:val="22"/>
                <w:szCs w:val="22"/>
                <w:rPrChange w:id="12934" w:author="Nick.Tolimieri" w:date="2022-09-13T14:15:00Z">
                  <w:rPr>
                    <w:ins w:id="12935" w:author="Nick.Tolimieri" w:date="2022-09-13T14:15:00Z"/>
                    <w:del w:id="12936" w:author="Nick.Tolimieri [2]" w:date="2022-09-14T11:37:00Z"/>
                    <w:rFonts w:ascii="Calibri" w:hAnsi="Calibri" w:cs="Calibri"/>
                    <w:color w:val="000000"/>
                    <w:sz w:val="22"/>
                    <w:szCs w:val="22"/>
                  </w:rPr>
                </w:rPrChange>
              </w:rPr>
              <w:pPrChange w:id="12937" w:author="Nick.Tolimieri" w:date="2022-09-13T14:15:00Z">
                <w:pPr>
                  <w:jc w:val="right"/>
                </w:pPr>
              </w:pPrChange>
            </w:pPr>
            <w:ins w:id="12938" w:author="Nick.Tolimieri" w:date="2022-09-13T14:15:00Z">
              <w:del w:id="12939" w:author="Nick.Tolimieri [2]" w:date="2022-09-14T11:37:00Z">
                <w:r w:rsidRPr="00F87AA6" w:rsidDel="008A61D3">
                  <w:rPr>
                    <w:rFonts w:asciiTheme="minorHAnsi" w:eastAsiaTheme="minorHAnsi" w:hAnsiTheme="minorHAnsi" w:cstheme="minorBidi"/>
                    <w:sz w:val="22"/>
                    <w:szCs w:val="22"/>
                    <w:rPrChange w:id="12940" w:author="Nick.Tolimieri" w:date="2022-09-13T14:15:00Z">
                      <w:rPr>
                        <w:rFonts w:ascii="Calibri" w:hAnsi="Calibri" w:cs="Calibri"/>
                        <w:color w:val="000000"/>
                        <w:sz w:val="22"/>
                        <w:szCs w:val="22"/>
                      </w:rPr>
                    </w:rPrChange>
                  </w:rPr>
                  <w:delText>10</w:delText>
                </w:r>
              </w:del>
            </w:ins>
          </w:p>
        </w:tc>
        <w:tc>
          <w:tcPr>
            <w:tcW w:w="960" w:type="dxa"/>
            <w:noWrap/>
            <w:hideMark/>
            <w:tcPrChange w:id="129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42" w:author="Nick.Tolimieri" w:date="2022-09-13T14:15:00Z"/>
                <w:del w:id="12943" w:author="Nick.Tolimieri [2]" w:date="2022-09-14T11:37:00Z"/>
                <w:rFonts w:asciiTheme="minorHAnsi" w:eastAsiaTheme="minorHAnsi" w:hAnsiTheme="minorHAnsi" w:cstheme="minorBidi"/>
                <w:sz w:val="22"/>
                <w:szCs w:val="22"/>
                <w:rPrChange w:id="12944" w:author="Nick.Tolimieri" w:date="2022-09-13T14:15:00Z">
                  <w:rPr>
                    <w:ins w:id="12945" w:author="Nick.Tolimieri" w:date="2022-09-13T14:15:00Z"/>
                    <w:del w:id="12946" w:author="Nick.Tolimieri [2]" w:date="2022-09-14T11:37:00Z"/>
                    <w:rFonts w:ascii="Calibri" w:hAnsi="Calibri" w:cs="Calibri"/>
                    <w:color w:val="000000"/>
                    <w:sz w:val="22"/>
                    <w:szCs w:val="22"/>
                  </w:rPr>
                </w:rPrChange>
              </w:rPr>
              <w:pPrChange w:id="12947" w:author="Nick.Tolimieri" w:date="2022-09-13T14:15:00Z">
                <w:pPr>
                  <w:jc w:val="right"/>
                </w:pPr>
              </w:pPrChange>
            </w:pPr>
            <w:ins w:id="12948" w:author="Nick.Tolimieri" w:date="2022-09-13T14:15:00Z">
              <w:del w:id="12949" w:author="Nick.Tolimieri [2]" w:date="2022-09-14T11:37:00Z">
                <w:r w:rsidRPr="00F87AA6" w:rsidDel="008A61D3">
                  <w:rPr>
                    <w:rFonts w:asciiTheme="minorHAnsi" w:eastAsiaTheme="minorHAnsi" w:hAnsiTheme="minorHAnsi" w:cstheme="minorBidi"/>
                    <w:sz w:val="22"/>
                    <w:szCs w:val="22"/>
                    <w:rPrChange w:id="12950" w:author="Nick.Tolimieri" w:date="2022-09-13T14:15:00Z">
                      <w:rPr>
                        <w:rFonts w:ascii="Calibri" w:hAnsi="Calibri" w:cs="Calibri"/>
                        <w:color w:val="000000"/>
                        <w:sz w:val="22"/>
                        <w:szCs w:val="22"/>
                      </w:rPr>
                    </w:rPrChange>
                  </w:rPr>
                  <w:delText>1.5</w:delText>
                </w:r>
              </w:del>
            </w:ins>
          </w:p>
        </w:tc>
        <w:tc>
          <w:tcPr>
            <w:tcW w:w="960" w:type="dxa"/>
            <w:noWrap/>
            <w:hideMark/>
            <w:tcPrChange w:id="129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52" w:author="Nick.Tolimieri" w:date="2022-09-13T14:15:00Z"/>
                <w:del w:id="12953" w:author="Nick.Tolimieri [2]" w:date="2022-09-14T11:37:00Z"/>
                <w:rFonts w:asciiTheme="minorHAnsi" w:eastAsiaTheme="minorHAnsi" w:hAnsiTheme="minorHAnsi" w:cstheme="minorBidi"/>
                <w:sz w:val="22"/>
                <w:szCs w:val="22"/>
                <w:rPrChange w:id="12954" w:author="Nick.Tolimieri" w:date="2022-09-13T14:15:00Z">
                  <w:rPr>
                    <w:ins w:id="12955" w:author="Nick.Tolimieri" w:date="2022-09-13T14:15:00Z"/>
                    <w:del w:id="12956" w:author="Nick.Tolimieri [2]" w:date="2022-09-14T11:37:00Z"/>
                    <w:rFonts w:ascii="Calibri" w:hAnsi="Calibri" w:cs="Calibri"/>
                    <w:color w:val="000000"/>
                    <w:sz w:val="22"/>
                    <w:szCs w:val="22"/>
                  </w:rPr>
                </w:rPrChange>
              </w:rPr>
              <w:pPrChange w:id="12957" w:author="Nick.Tolimieri" w:date="2022-09-13T14:15:00Z">
                <w:pPr>
                  <w:jc w:val="right"/>
                </w:pPr>
              </w:pPrChange>
            </w:pPr>
            <w:ins w:id="12958" w:author="Nick.Tolimieri" w:date="2022-09-13T14:15:00Z">
              <w:del w:id="12959" w:author="Nick.Tolimieri [2]" w:date="2022-09-14T11:37:00Z">
                <w:r w:rsidRPr="00F87AA6" w:rsidDel="008A61D3">
                  <w:rPr>
                    <w:rFonts w:asciiTheme="minorHAnsi" w:eastAsiaTheme="minorHAnsi" w:hAnsiTheme="minorHAnsi" w:cstheme="minorBidi"/>
                    <w:sz w:val="22"/>
                    <w:szCs w:val="22"/>
                    <w:rPrChange w:id="12960" w:author="Nick.Tolimieri" w:date="2022-09-13T14:15:00Z">
                      <w:rPr>
                        <w:rFonts w:ascii="Calibri" w:hAnsi="Calibri" w:cs="Calibri"/>
                        <w:color w:val="000000"/>
                        <w:sz w:val="22"/>
                        <w:szCs w:val="22"/>
                      </w:rPr>
                    </w:rPrChange>
                  </w:rPr>
                  <w:delText>0.13</w:delText>
                </w:r>
              </w:del>
            </w:ins>
          </w:p>
        </w:tc>
      </w:tr>
      <w:tr w:rsidR="00F87AA6" w:rsidRPr="00F87AA6" w:rsidDel="008A61D3" w:rsidTr="00F87AA6">
        <w:trPr>
          <w:divId w:val="1702248301"/>
          <w:trHeight w:val="300"/>
          <w:ins w:id="12961" w:author="Nick.Tolimieri" w:date="2022-09-13T14:15:00Z"/>
          <w:del w:id="12962" w:author="Nick.Tolimieri [2]" w:date="2022-09-14T11:37:00Z"/>
          <w:trPrChange w:id="12963" w:author="Nick.Tolimieri" w:date="2022-09-13T14:15:00Z">
            <w:trPr>
              <w:divId w:val="1702248301"/>
              <w:trHeight w:val="300"/>
            </w:trPr>
          </w:trPrChange>
        </w:trPr>
        <w:tc>
          <w:tcPr>
            <w:tcW w:w="960" w:type="dxa"/>
            <w:noWrap/>
            <w:hideMark/>
            <w:tcPrChange w:id="129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65" w:author="Nick.Tolimieri" w:date="2022-09-13T14:15:00Z"/>
                <w:del w:id="12966" w:author="Nick.Tolimieri [2]" w:date="2022-09-14T11:37:00Z"/>
                <w:rFonts w:asciiTheme="minorHAnsi" w:eastAsiaTheme="minorHAnsi" w:hAnsiTheme="minorHAnsi" w:cstheme="minorBidi"/>
                <w:sz w:val="22"/>
                <w:szCs w:val="22"/>
                <w:rPrChange w:id="12967" w:author="Nick.Tolimieri" w:date="2022-09-13T14:15:00Z">
                  <w:rPr>
                    <w:ins w:id="12968" w:author="Nick.Tolimieri" w:date="2022-09-13T14:15:00Z"/>
                    <w:del w:id="12969" w:author="Nick.Tolimieri [2]" w:date="2022-09-14T11:37:00Z"/>
                    <w:rFonts w:ascii="Calibri" w:hAnsi="Calibri" w:cs="Calibri"/>
                    <w:color w:val="000000"/>
                    <w:sz w:val="22"/>
                    <w:szCs w:val="22"/>
                  </w:rPr>
                </w:rPrChange>
              </w:rPr>
              <w:pPrChange w:id="12970" w:author="Nick.Tolimieri" w:date="2022-09-13T14:15:00Z">
                <w:pPr/>
              </w:pPrChange>
            </w:pPr>
            <w:ins w:id="12971" w:author="Nick.Tolimieri" w:date="2022-09-13T14:15:00Z">
              <w:del w:id="12972" w:author="Nick.Tolimieri [2]" w:date="2022-09-14T11:37:00Z">
                <w:r w:rsidRPr="00F87AA6" w:rsidDel="008A61D3">
                  <w:rPr>
                    <w:rFonts w:asciiTheme="minorHAnsi" w:eastAsiaTheme="minorHAnsi" w:hAnsiTheme="minorHAnsi" w:cstheme="minorBidi"/>
                    <w:sz w:val="22"/>
                    <w:szCs w:val="22"/>
                    <w:rPrChange w:id="12973" w:author="Nick.Tolimieri" w:date="2022-09-13T14:15:00Z">
                      <w:rPr>
                        <w:rFonts w:ascii="Calibri" w:hAnsi="Calibri" w:cs="Calibri"/>
                        <w:color w:val="000000"/>
                        <w:sz w:val="22"/>
                        <w:szCs w:val="22"/>
                      </w:rPr>
                    </w:rPrChange>
                  </w:rPr>
                  <w:delText>Cape Alava</w:delText>
                </w:r>
              </w:del>
            </w:ins>
          </w:p>
        </w:tc>
        <w:tc>
          <w:tcPr>
            <w:tcW w:w="960" w:type="dxa"/>
            <w:noWrap/>
            <w:hideMark/>
            <w:tcPrChange w:id="129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75" w:author="Nick.Tolimieri" w:date="2022-09-13T14:15:00Z"/>
                <w:del w:id="12976" w:author="Nick.Tolimieri [2]" w:date="2022-09-14T11:37:00Z"/>
                <w:rFonts w:asciiTheme="minorHAnsi" w:eastAsiaTheme="minorHAnsi" w:hAnsiTheme="minorHAnsi" w:cstheme="minorBidi"/>
                <w:sz w:val="22"/>
                <w:szCs w:val="22"/>
                <w:rPrChange w:id="12977" w:author="Nick.Tolimieri" w:date="2022-09-13T14:15:00Z">
                  <w:rPr>
                    <w:ins w:id="12978" w:author="Nick.Tolimieri" w:date="2022-09-13T14:15:00Z"/>
                    <w:del w:id="12979" w:author="Nick.Tolimieri [2]" w:date="2022-09-14T11:37:00Z"/>
                    <w:rFonts w:ascii="Calibri" w:hAnsi="Calibri" w:cs="Calibri"/>
                    <w:color w:val="000000"/>
                    <w:sz w:val="22"/>
                    <w:szCs w:val="22"/>
                  </w:rPr>
                </w:rPrChange>
              </w:rPr>
              <w:pPrChange w:id="12980" w:author="Nick.Tolimieri" w:date="2022-09-13T14:15:00Z">
                <w:pPr>
                  <w:jc w:val="right"/>
                </w:pPr>
              </w:pPrChange>
            </w:pPr>
            <w:ins w:id="12981" w:author="Nick.Tolimieri" w:date="2022-09-13T14:15:00Z">
              <w:del w:id="12982" w:author="Nick.Tolimieri [2]" w:date="2022-09-14T11:37:00Z">
                <w:r w:rsidRPr="00F87AA6" w:rsidDel="008A61D3">
                  <w:rPr>
                    <w:rFonts w:asciiTheme="minorHAnsi" w:eastAsiaTheme="minorHAnsi" w:hAnsiTheme="minorHAnsi" w:cstheme="minorBidi"/>
                    <w:sz w:val="22"/>
                    <w:szCs w:val="22"/>
                    <w:rPrChange w:id="12983" w:author="Nick.Tolimieri" w:date="2022-09-13T14:15:00Z">
                      <w:rPr>
                        <w:rFonts w:ascii="Calibri" w:hAnsi="Calibri" w:cs="Calibri"/>
                        <w:color w:val="000000"/>
                        <w:sz w:val="22"/>
                        <w:szCs w:val="22"/>
                      </w:rPr>
                    </w:rPrChange>
                  </w:rPr>
                  <w:delText>2004</w:delText>
                </w:r>
              </w:del>
            </w:ins>
          </w:p>
        </w:tc>
        <w:tc>
          <w:tcPr>
            <w:tcW w:w="960" w:type="dxa"/>
            <w:noWrap/>
            <w:hideMark/>
            <w:tcPrChange w:id="129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85" w:author="Nick.Tolimieri" w:date="2022-09-13T14:15:00Z"/>
                <w:del w:id="12986" w:author="Nick.Tolimieri [2]" w:date="2022-09-14T11:37:00Z"/>
                <w:rFonts w:asciiTheme="minorHAnsi" w:eastAsiaTheme="minorHAnsi" w:hAnsiTheme="minorHAnsi" w:cstheme="minorBidi"/>
                <w:sz w:val="22"/>
                <w:szCs w:val="22"/>
                <w:rPrChange w:id="12987" w:author="Nick.Tolimieri" w:date="2022-09-13T14:15:00Z">
                  <w:rPr>
                    <w:ins w:id="12988" w:author="Nick.Tolimieri" w:date="2022-09-13T14:15:00Z"/>
                    <w:del w:id="12989" w:author="Nick.Tolimieri [2]" w:date="2022-09-14T11:37:00Z"/>
                    <w:rFonts w:ascii="Calibri" w:hAnsi="Calibri" w:cs="Calibri"/>
                    <w:color w:val="000000"/>
                    <w:sz w:val="22"/>
                    <w:szCs w:val="22"/>
                  </w:rPr>
                </w:rPrChange>
              </w:rPr>
              <w:pPrChange w:id="12990" w:author="Nick.Tolimieri" w:date="2022-09-13T14:15:00Z">
                <w:pPr>
                  <w:jc w:val="right"/>
                </w:pPr>
              </w:pPrChange>
            </w:pPr>
            <w:ins w:id="12991" w:author="Nick.Tolimieri" w:date="2022-09-13T14:15:00Z">
              <w:del w:id="12992" w:author="Nick.Tolimieri [2]" w:date="2022-09-14T11:37:00Z">
                <w:r w:rsidRPr="00F87AA6" w:rsidDel="008A61D3">
                  <w:rPr>
                    <w:rFonts w:asciiTheme="minorHAnsi" w:eastAsiaTheme="minorHAnsi" w:hAnsiTheme="minorHAnsi" w:cstheme="minorBidi"/>
                    <w:sz w:val="22"/>
                    <w:szCs w:val="22"/>
                    <w:rPrChange w:id="12993" w:author="Nick.Tolimieri" w:date="2022-09-13T14:15:00Z">
                      <w:rPr>
                        <w:rFonts w:ascii="Calibri" w:hAnsi="Calibri" w:cs="Calibri"/>
                        <w:color w:val="000000"/>
                        <w:sz w:val="22"/>
                        <w:szCs w:val="22"/>
                      </w:rPr>
                    </w:rPrChange>
                  </w:rPr>
                  <w:delText>0</w:delText>
                </w:r>
              </w:del>
            </w:ins>
          </w:p>
        </w:tc>
        <w:tc>
          <w:tcPr>
            <w:tcW w:w="960" w:type="dxa"/>
            <w:noWrap/>
            <w:hideMark/>
            <w:tcPrChange w:id="129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2995" w:author="Nick.Tolimieri" w:date="2022-09-13T14:15:00Z"/>
                <w:del w:id="12996" w:author="Nick.Tolimieri [2]" w:date="2022-09-14T11:37:00Z"/>
                <w:rFonts w:asciiTheme="minorHAnsi" w:eastAsiaTheme="minorHAnsi" w:hAnsiTheme="minorHAnsi" w:cstheme="minorBidi"/>
                <w:sz w:val="22"/>
                <w:szCs w:val="22"/>
                <w:rPrChange w:id="12997" w:author="Nick.Tolimieri" w:date="2022-09-13T14:15:00Z">
                  <w:rPr>
                    <w:ins w:id="12998" w:author="Nick.Tolimieri" w:date="2022-09-13T14:15:00Z"/>
                    <w:del w:id="12999" w:author="Nick.Tolimieri [2]" w:date="2022-09-14T11:37:00Z"/>
                    <w:rFonts w:ascii="Calibri" w:hAnsi="Calibri" w:cs="Calibri"/>
                    <w:color w:val="000000"/>
                    <w:sz w:val="22"/>
                    <w:szCs w:val="22"/>
                  </w:rPr>
                </w:rPrChange>
              </w:rPr>
              <w:pPrChange w:id="13000" w:author="Nick.Tolimieri" w:date="2022-09-13T14:15:00Z">
                <w:pPr>
                  <w:jc w:val="right"/>
                </w:pPr>
              </w:pPrChange>
            </w:pPr>
            <w:ins w:id="13001" w:author="Nick.Tolimieri" w:date="2022-09-13T14:15:00Z">
              <w:del w:id="13002" w:author="Nick.Tolimieri [2]" w:date="2022-09-14T11:37:00Z">
                <w:r w:rsidRPr="00F87AA6" w:rsidDel="008A61D3">
                  <w:rPr>
                    <w:rFonts w:asciiTheme="minorHAnsi" w:eastAsiaTheme="minorHAnsi" w:hAnsiTheme="minorHAnsi" w:cstheme="minorBidi"/>
                    <w:sz w:val="22"/>
                    <w:szCs w:val="22"/>
                    <w:rPrChange w:id="13003" w:author="Nick.Tolimieri" w:date="2022-09-13T14:15:00Z">
                      <w:rPr>
                        <w:rFonts w:ascii="Calibri" w:hAnsi="Calibri" w:cs="Calibri"/>
                        <w:color w:val="000000"/>
                        <w:sz w:val="22"/>
                        <w:szCs w:val="22"/>
                      </w:rPr>
                    </w:rPrChange>
                  </w:rPr>
                  <w:delText>15</w:delText>
                </w:r>
              </w:del>
            </w:ins>
          </w:p>
        </w:tc>
        <w:tc>
          <w:tcPr>
            <w:tcW w:w="960" w:type="dxa"/>
            <w:noWrap/>
            <w:hideMark/>
            <w:tcPrChange w:id="130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05" w:author="Nick.Tolimieri" w:date="2022-09-13T14:15:00Z"/>
                <w:del w:id="13006" w:author="Nick.Tolimieri [2]" w:date="2022-09-14T11:37:00Z"/>
                <w:rFonts w:asciiTheme="minorHAnsi" w:eastAsiaTheme="minorHAnsi" w:hAnsiTheme="minorHAnsi" w:cstheme="minorBidi"/>
                <w:sz w:val="22"/>
                <w:szCs w:val="22"/>
                <w:rPrChange w:id="13007" w:author="Nick.Tolimieri" w:date="2022-09-13T14:15:00Z">
                  <w:rPr>
                    <w:ins w:id="13008" w:author="Nick.Tolimieri" w:date="2022-09-13T14:15:00Z"/>
                    <w:del w:id="13009" w:author="Nick.Tolimieri [2]" w:date="2022-09-14T11:37:00Z"/>
                    <w:rFonts w:ascii="Calibri" w:hAnsi="Calibri" w:cs="Calibri"/>
                    <w:color w:val="000000"/>
                    <w:sz w:val="22"/>
                    <w:szCs w:val="22"/>
                  </w:rPr>
                </w:rPrChange>
              </w:rPr>
              <w:pPrChange w:id="13010" w:author="Nick.Tolimieri" w:date="2022-09-13T14:15:00Z">
                <w:pPr>
                  <w:jc w:val="right"/>
                </w:pPr>
              </w:pPrChange>
            </w:pPr>
            <w:ins w:id="13011" w:author="Nick.Tolimieri" w:date="2022-09-13T14:15:00Z">
              <w:del w:id="13012" w:author="Nick.Tolimieri [2]" w:date="2022-09-14T11:37:00Z">
                <w:r w:rsidRPr="00F87AA6" w:rsidDel="008A61D3">
                  <w:rPr>
                    <w:rFonts w:asciiTheme="minorHAnsi" w:eastAsiaTheme="minorHAnsi" w:hAnsiTheme="minorHAnsi" w:cstheme="minorBidi"/>
                    <w:sz w:val="22"/>
                    <w:szCs w:val="22"/>
                    <w:rPrChange w:id="13013" w:author="Nick.Tolimieri" w:date="2022-09-13T14:15:00Z">
                      <w:rPr>
                        <w:rFonts w:ascii="Calibri" w:hAnsi="Calibri" w:cs="Calibri"/>
                        <w:color w:val="000000"/>
                        <w:sz w:val="22"/>
                        <w:szCs w:val="22"/>
                      </w:rPr>
                    </w:rPrChange>
                  </w:rPr>
                  <w:delText>1</w:delText>
                </w:r>
              </w:del>
            </w:ins>
          </w:p>
        </w:tc>
        <w:tc>
          <w:tcPr>
            <w:tcW w:w="960" w:type="dxa"/>
            <w:noWrap/>
            <w:hideMark/>
            <w:tcPrChange w:id="130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15" w:author="Nick.Tolimieri" w:date="2022-09-13T14:15:00Z"/>
                <w:del w:id="13016" w:author="Nick.Tolimieri [2]" w:date="2022-09-14T11:37:00Z"/>
                <w:rFonts w:asciiTheme="minorHAnsi" w:eastAsiaTheme="minorHAnsi" w:hAnsiTheme="minorHAnsi" w:cstheme="minorBidi"/>
                <w:sz w:val="22"/>
                <w:szCs w:val="22"/>
                <w:rPrChange w:id="13017" w:author="Nick.Tolimieri" w:date="2022-09-13T14:15:00Z">
                  <w:rPr>
                    <w:ins w:id="13018" w:author="Nick.Tolimieri" w:date="2022-09-13T14:15:00Z"/>
                    <w:del w:id="13019" w:author="Nick.Tolimieri [2]" w:date="2022-09-14T11:37:00Z"/>
                    <w:rFonts w:ascii="Calibri" w:hAnsi="Calibri" w:cs="Calibri"/>
                    <w:color w:val="000000"/>
                    <w:sz w:val="22"/>
                    <w:szCs w:val="22"/>
                  </w:rPr>
                </w:rPrChange>
              </w:rPr>
              <w:pPrChange w:id="13020" w:author="Nick.Tolimieri" w:date="2022-09-13T14:15:00Z">
                <w:pPr>
                  <w:jc w:val="right"/>
                </w:pPr>
              </w:pPrChange>
            </w:pPr>
            <w:ins w:id="13021" w:author="Nick.Tolimieri" w:date="2022-09-13T14:15:00Z">
              <w:del w:id="13022" w:author="Nick.Tolimieri [2]" w:date="2022-09-14T11:37:00Z">
                <w:r w:rsidRPr="00F87AA6" w:rsidDel="008A61D3">
                  <w:rPr>
                    <w:rFonts w:asciiTheme="minorHAnsi" w:eastAsiaTheme="minorHAnsi" w:hAnsiTheme="minorHAnsi" w:cstheme="minorBidi"/>
                    <w:sz w:val="22"/>
                    <w:szCs w:val="22"/>
                    <w:rPrChange w:id="13023" w:author="Nick.Tolimieri" w:date="2022-09-13T14:15:00Z">
                      <w:rPr>
                        <w:rFonts w:ascii="Calibri" w:hAnsi="Calibri" w:cs="Calibri"/>
                        <w:color w:val="000000"/>
                        <w:sz w:val="22"/>
                        <w:szCs w:val="22"/>
                      </w:rPr>
                    </w:rPrChange>
                  </w:rPr>
                  <w:delText>6</w:delText>
                </w:r>
              </w:del>
            </w:ins>
          </w:p>
        </w:tc>
        <w:tc>
          <w:tcPr>
            <w:tcW w:w="960" w:type="dxa"/>
            <w:noWrap/>
            <w:hideMark/>
            <w:tcPrChange w:id="130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25" w:author="Nick.Tolimieri" w:date="2022-09-13T14:15:00Z"/>
                <w:del w:id="13026" w:author="Nick.Tolimieri [2]" w:date="2022-09-14T11:37:00Z"/>
                <w:rFonts w:asciiTheme="minorHAnsi" w:eastAsiaTheme="minorHAnsi" w:hAnsiTheme="minorHAnsi" w:cstheme="minorBidi"/>
                <w:sz w:val="22"/>
                <w:szCs w:val="22"/>
                <w:rPrChange w:id="13027" w:author="Nick.Tolimieri" w:date="2022-09-13T14:15:00Z">
                  <w:rPr>
                    <w:ins w:id="13028" w:author="Nick.Tolimieri" w:date="2022-09-13T14:15:00Z"/>
                    <w:del w:id="13029" w:author="Nick.Tolimieri [2]" w:date="2022-09-14T11:37:00Z"/>
                    <w:rFonts w:ascii="Calibri" w:hAnsi="Calibri" w:cs="Calibri"/>
                    <w:color w:val="000000"/>
                    <w:sz w:val="22"/>
                    <w:szCs w:val="22"/>
                  </w:rPr>
                </w:rPrChange>
              </w:rPr>
              <w:pPrChange w:id="13030" w:author="Nick.Tolimieri" w:date="2022-09-13T14:15:00Z">
                <w:pPr>
                  <w:jc w:val="right"/>
                </w:pPr>
              </w:pPrChange>
            </w:pPr>
            <w:ins w:id="13031" w:author="Nick.Tolimieri" w:date="2022-09-13T14:15:00Z">
              <w:del w:id="13032" w:author="Nick.Tolimieri [2]" w:date="2022-09-14T11:37:00Z">
                <w:r w:rsidRPr="00F87AA6" w:rsidDel="008A61D3">
                  <w:rPr>
                    <w:rFonts w:asciiTheme="minorHAnsi" w:eastAsiaTheme="minorHAnsi" w:hAnsiTheme="minorHAnsi" w:cstheme="minorBidi"/>
                    <w:sz w:val="22"/>
                    <w:szCs w:val="22"/>
                    <w:rPrChange w:id="13033" w:author="Nick.Tolimieri" w:date="2022-09-13T14:15:00Z">
                      <w:rPr>
                        <w:rFonts w:ascii="Calibri" w:hAnsi="Calibri" w:cs="Calibri"/>
                        <w:color w:val="000000"/>
                        <w:sz w:val="22"/>
                        <w:szCs w:val="22"/>
                      </w:rPr>
                    </w:rPrChange>
                  </w:rPr>
                  <w:delText>6</w:delText>
                </w:r>
              </w:del>
            </w:ins>
          </w:p>
        </w:tc>
        <w:tc>
          <w:tcPr>
            <w:tcW w:w="960" w:type="dxa"/>
            <w:noWrap/>
            <w:hideMark/>
            <w:tcPrChange w:id="130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35" w:author="Nick.Tolimieri" w:date="2022-09-13T14:15:00Z"/>
                <w:del w:id="13036" w:author="Nick.Tolimieri [2]" w:date="2022-09-14T11:37:00Z"/>
                <w:rFonts w:asciiTheme="minorHAnsi" w:eastAsiaTheme="minorHAnsi" w:hAnsiTheme="minorHAnsi" w:cstheme="minorBidi"/>
                <w:sz w:val="22"/>
                <w:szCs w:val="22"/>
                <w:rPrChange w:id="13037" w:author="Nick.Tolimieri" w:date="2022-09-13T14:15:00Z">
                  <w:rPr>
                    <w:ins w:id="13038" w:author="Nick.Tolimieri" w:date="2022-09-13T14:15:00Z"/>
                    <w:del w:id="13039" w:author="Nick.Tolimieri [2]" w:date="2022-09-14T11:37:00Z"/>
                    <w:rFonts w:ascii="Calibri" w:hAnsi="Calibri" w:cs="Calibri"/>
                    <w:color w:val="000000"/>
                    <w:sz w:val="22"/>
                    <w:szCs w:val="22"/>
                  </w:rPr>
                </w:rPrChange>
              </w:rPr>
              <w:pPrChange w:id="13040" w:author="Nick.Tolimieri" w:date="2022-09-13T14:15:00Z">
                <w:pPr>
                  <w:jc w:val="right"/>
                </w:pPr>
              </w:pPrChange>
            </w:pPr>
            <w:ins w:id="13041" w:author="Nick.Tolimieri" w:date="2022-09-13T14:15:00Z">
              <w:del w:id="13042" w:author="Nick.Tolimieri [2]" w:date="2022-09-14T11:37:00Z">
                <w:r w:rsidRPr="00F87AA6" w:rsidDel="008A61D3">
                  <w:rPr>
                    <w:rFonts w:asciiTheme="minorHAnsi" w:eastAsiaTheme="minorHAnsi" w:hAnsiTheme="minorHAnsi" w:cstheme="minorBidi"/>
                    <w:sz w:val="22"/>
                    <w:szCs w:val="22"/>
                    <w:rPrChange w:id="13043" w:author="Nick.Tolimieri" w:date="2022-09-13T14:15:00Z">
                      <w:rPr>
                        <w:rFonts w:ascii="Calibri" w:hAnsi="Calibri" w:cs="Calibri"/>
                        <w:color w:val="000000"/>
                        <w:sz w:val="22"/>
                        <w:szCs w:val="22"/>
                      </w:rPr>
                    </w:rPrChange>
                  </w:rPr>
                  <w:delText>6</w:delText>
                </w:r>
              </w:del>
            </w:ins>
          </w:p>
        </w:tc>
        <w:tc>
          <w:tcPr>
            <w:tcW w:w="960" w:type="dxa"/>
            <w:noWrap/>
            <w:hideMark/>
            <w:tcPrChange w:id="130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45" w:author="Nick.Tolimieri" w:date="2022-09-13T14:15:00Z"/>
                <w:del w:id="13046" w:author="Nick.Tolimieri [2]" w:date="2022-09-14T11:37:00Z"/>
                <w:rFonts w:asciiTheme="minorHAnsi" w:eastAsiaTheme="minorHAnsi" w:hAnsiTheme="minorHAnsi" w:cstheme="minorBidi"/>
                <w:sz w:val="22"/>
                <w:szCs w:val="22"/>
                <w:rPrChange w:id="13047" w:author="Nick.Tolimieri" w:date="2022-09-13T14:15:00Z">
                  <w:rPr>
                    <w:ins w:id="13048" w:author="Nick.Tolimieri" w:date="2022-09-13T14:15:00Z"/>
                    <w:del w:id="13049" w:author="Nick.Tolimieri [2]" w:date="2022-09-14T11:37:00Z"/>
                    <w:rFonts w:ascii="Calibri" w:hAnsi="Calibri" w:cs="Calibri"/>
                    <w:color w:val="000000"/>
                    <w:sz w:val="22"/>
                    <w:szCs w:val="22"/>
                  </w:rPr>
                </w:rPrChange>
              </w:rPr>
              <w:pPrChange w:id="13050" w:author="Nick.Tolimieri" w:date="2022-09-13T14:15:00Z">
                <w:pPr>
                  <w:jc w:val="right"/>
                </w:pPr>
              </w:pPrChange>
            </w:pPr>
            <w:ins w:id="13051" w:author="Nick.Tolimieri" w:date="2022-09-13T14:15:00Z">
              <w:del w:id="13052" w:author="Nick.Tolimieri [2]" w:date="2022-09-14T11:37:00Z">
                <w:r w:rsidRPr="00F87AA6" w:rsidDel="008A61D3">
                  <w:rPr>
                    <w:rFonts w:asciiTheme="minorHAnsi" w:eastAsiaTheme="minorHAnsi" w:hAnsiTheme="minorHAnsi" w:cstheme="minorBidi"/>
                    <w:sz w:val="22"/>
                    <w:szCs w:val="22"/>
                    <w:rPrChange w:id="13053" w:author="Nick.Tolimieri" w:date="2022-09-13T14:15:00Z">
                      <w:rPr>
                        <w:rFonts w:ascii="Calibri" w:hAnsi="Calibri" w:cs="Calibri"/>
                        <w:color w:val="000000"/>
                        <w:sz w:val="22"/>
                        <w:szCs w:val="22"/>
                      </w:rPr>
                    </w:rPrChange>
                  </w:rPr>
                  <w:delText>1.49</w:delText>
                </w:r>
              </w:del>
            </w:ins>
          </w:p>
        </w:tc>
        <w:tc>
          <w:tcPr>
            <w:tcW w:w="960" w:type="dxa"/>
            <w:noWrap/>
            <w:hideMark/>
            <w:tcPrChange w:id="130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55" w:author="Nick.Tolimieri" w:date="2022-09-13T14:15:00Z"/>
                <w:del w:id="13056" w:author="Nick.Tolimieri [2]" w:date="2022-09-14T11:37:00Z"/>
                <w:rFonts w:asciiTheme="minorHAnsi" w:eastAsiaTheme="minorHAnsi" w:hAnsiTheme="minorHAnsi" w:cstheme="minorBidi"/>
                <w:sz w:val="22"/>
                <w:szCs w:val="22"/>
                <w:rPrChange w:id="13057" w:author="Nick.Tolimieri" w:date="2022-09-13T14:15:00Z">
                  <w:rPr>
                    <w:ins w:id="13058" w:author="Nick.Tolimieri" w:date="2022-09-13T14:15:00Z"/>
                    <w:del w:id="13059" w:author="Nick.Tolimieri [2]" w:date="2022-09-14T11:37:00Z"/>
                    <w:rFonts w:ascii="Calibri" w:hAnsi="Calibri" w:cs="Calibri"/>
                    <w:color w:val="000000"/>
                    <w:sz w:val="22"/>
                    <w:szCs w:val="22"/>
                  </w:rPr>
                </w:rPrChange>
              </w:rPr>
              <w:pPrChange w:id="13060" w:author="Nick.Tolimieri" w:date="2022-09-13T14:15:00Z">
                <w:pPr>
                  <w:jc w:val="right"/>
                </w:pPr>
              </w:pPrChange>
            </w:pPr>
            <w:ins w:id="13061" w:author="Nick.Tolimieri" w:date="2022-09-13T14:15:00Z">
              <w:del w:id="13062" w:author="Nick.Tolimieri [2]" w:date="2022-09-14T11:37:00Z">
                <w:r w:rsidRPr="00F87AA6" w:rsidDel="008A61D3">
                  <w:rPr>
                    <w:rFonts w:asciiTheme="minorHAnsi" w:eastAsiaTheme="minorHAnsi" w:hAnsiTheme="minorHAnsi" w:cstheme="minorBidi"/>
                    <w:sz w:val="22"/>
                    <w:szCs w:val="22"/>
                    <w:rPrChange w:id="13063" w:author="Nick.Tolimieri" w:date="2022-09-13T14:15:00Z">
                      <w:rPr>
                        <w:rFonts w:ascii="Calibri" w:hAnsi="Calibri" w:cs="Calibri"/>
                        <w:color w:val="000000"/>
                        <w:sz w:val="22"/>
                        <w:szCs w:val="22"/>
                      </w:rPr>
                    </w:rPrChange>
                  </w:rPr>
                  <w:delText>0.08</w:delText>
                </w:r>
              </w:del>
            </w:ins>
          </w:p>
        </w:tc>
      </w:tr>
      <w:tr w:rsidR="00F87AA6" w:rsidRPr="00F87AA6" w:rsidDel="008A61D3" w:rsidTr="00F87AA6">
        <w:trPr>
          <w:divId w:val="1702248301"/>
          <w:trHeight w:val="300"/>
          <w:ins w:id="13064" w:author="Nick.Tolimieri" w:date="2022-09-13T14:15:00Z"/>
          <w:del w:id="13065" w:author="Nick.Tolimieri [2]" w:date="2022-09-14T11:37:00Z"/>
          <w:trPrChange w:id="13066" w:author="Nick.Tolimieri" w:date="2022-09-13T14:15:00Z">
            <w:trPr>
              <w:divId w:val="1702248301"/>
              <w:trHeight w:val="300"/>
            </w:trPr>
          </w:trPrChange>
        </w:trPr>
        <w:tc>
          <w:tcPr>
            <w:tcW w:w="960" w:type="dxa"/>
            <w:noWrap/>
            <w:hideMark/>
            <w:tcPrChange w:id="130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68" w:author="Nick.Tolimieri" w:date="2022-09-13T14:15:00Z"/>
                <w:del w:id="13069" w:author="Nick.Tolimieri [2]" w:date="2022-09-14T11:37:00Z"/>
                <w:rFonts w:asciiTheme="minorHAnsi" w:eastAsiaTheme="minorHAnsi" w:hAnsiTheme="minorHAnsi" w:cstheme="minorBidi"/>
                <w:sz w:val="22"/>
                <w:szCs w:val="22"/>
                <w:rPrChange w:id="13070" w:author="Nick.Tolimieri" w:date="2022-09-13T14:15:00Z">
                  <w:rPr>
                    <w:ins w:id="13071" w:author="Nick.Tolimieri" w:date="2022-09-13T14:15:00Z"/>
                    <w:del w:id="13072" w:author="Nick.Tolimieri [2]" w:date="2022-09-14T11:37:00Z"/>
                    <w:rFonts w:ascii="Calibri" w:hAnsi="Calibri" w:cs="Calibri"/>
                    <w:color w:val="000000"/>
                    <w:sz w:val="22"/>
                    <w:szCs w:val="22"/>
                  </w:rPr>
                </w:rPrChange>
              </w:rPr>
              <w:pPrChange w:id="13073" w:author="Nick.Tolimieri" w:date="2022-09-13T14:15:00Z">
                <w:pPr/>
              </w:pPrChange>
            </w:pPr>
            <w:ins w:id="13074" w:author="Nick.Tolimieri" w:date="2022-09-13T14:15:00Z">
              <w:del w:id="13075" w:author="Nick.Tolimieri [2]" w:date="2022-09-14T11:37:00Z">
                <w:r w:rsidRPr="00F87AA6" w:rsidDel="008A61D3">
                  <w:rPr>
                    <w:rFonts w:asciiTheme="minorHAnsi" w:eastAsiaTheme="minorHAnsi" w:hAnsiTheme="minorHAnsi" w:cstheme="minorBidi"/>
                    <w:sz w:val="22"/>
                    <w:szCs w:val="22"/>
                    <w:rPrChange w:id="13076" w:author="Nick.Tolimieri" w:date="2022-09-13T14:15:00Z">
                      <w:rPr>
                        <w:rFonts w:ascii="Calibri" w:hAnsi="Calibri" w:cs="Calibri"/>
                        <w:color w:val="000000"/>
                        <w:sz w:val="22"/>
                        <w:szCs w:val="22"/>
                      </w:rPr>
                    </w:rPrChange>
                  </w:rPr>
                  <w:delText>Cape Alava</w:delText>
                </w:r>
              </w:del>
            </w:ins>
          </w:p>
        </w:tc>
        <w:tc>
          <w:tcPr>
            <w:tcW w:w="960" w:type="dxa"/>
            <w:noWrap/>
            <w:hideMark/>
            <w:tcPrChange w:id="130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78" w:author="Nick.Tolimieri" w:date="2022-09-13T14:15:00Z"/>
                <w:del w:id="13079" w:author="Nick.Tolimieri [2]" w:date="2022-09-14T11:37:00Z"/>
                <w:rFonts w:asciiTheme="minorHAnsi" w:eastAsiaTheme="minorHAnsi" w:hAnsiTheme="minorHAnsi" w:cstheme="minorBidi"/>
                <w:sz w:val="22"/>
                <w:szCs w:val="22"/>
                <w:rPrChange w:id="13080" w:author="Nick.Tolimieri" w:date="2022-09-13T14:15:00Z">
                  <w:rPr>
                    <w:ins w:id="13081" w:author="Nick.Tolimieri" w:date="2022-09-13T14:15:00Z"/>
                    <w:del w:id="13082" w:author="Nick.Tolimieri [2]" w:date="2022-09-14T11:37:00Z"/>
                    <w:rFonts w:ascii="Calibri" w:hAnsi="Calibri" w:cs="Calibri"/>
                    <w:color w:val="000000"/>
                    <w:sz w:val="22"/>
                    <w:szCs w:val="22"/>
                  </w:rPr>
                </w:rPrChange>
              </w:rPr>
              <w:pPrChange w:id="13083" w:author="Nick.Tolimieri" w:date="2022-09-13T14:15:00Z">
                <w:pPr>
                  <w:jc w:val="right"/>
                </w:pPr>
              </w:pPrChange>
            </w:pPr>
            <w:ins w:id="13084" w:author="Nick.Tolimieri" w:date="2022-09-13T14:15:00Z">
              <w:del w:id="13085" w:author="Nick.Tolimieri [2]" w:date="2022-09-14T11:37:00Z">
                <w:r w:rsidRPr="00F87AA6" w:rsidDel="008A61D3">
                  <w:rPr>
                    <w:rFonts w:asciiTheme="minorHAnsi" w:eastAsiaTheme="minorHAnsi" w:hAnsiTheme="minorHAnsi" w:cstheme="minorBidi"/>
                    <w:sz w:val="22"/>
                    <w:szCs w:val="22"/>
                    <w:rPrChange w:id="13086" w:author="Nick.Tolimieri" w:date="2022-09-13T14:15:00Z">
                      <w:rPr>
                        <w:rFonts w:ascii="Calibri" w:hAnsi="Calibri" w:cs="Calibri"/>
                        <w:color w:val="000000"/>
                        <w:sz w:val="22"/>
                        <w:szCs w:val="22"/>
                      </w:rPr>
                    </w:rPrChange>
                  </w:rPr>
                  <w:delText>2005</w:delText>
                </w:r>
              </w:del>
            </w:ins>
          </w:p>
        </w:tc>
        <w:tc>
          <w:tcPr>
            <w:tcW w:w="960" w:type="dxa"/>
            <w:noWrap/>
            <w:hideMark/>
            <w:tcPrChange w:id="130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88" w:author="Nick.Tolimieri" w:date="2022-09-13T14:15:00Z"/>
                <w:del w:id="13089" w:author="Nick.Tolimieri [2]" w:date="2022-09-14T11:37:00Z"/>
                <w:rFonts w:asciiTheme="minorHAnsi" w:eastAsiaTheme="minorHAnsi" w:hAnsiTheme="minorHAnsi" w:cstheme="minorBidi"/>
                <w:sz w:val="22"/>
                <w:szCs w:val="22"/>
                <w:rPrChange w:id="13090" w:author="Nick.Tolimieri" w:date="2022-09-13T14:15:00Z">
                  <w:rPr>
                    <w:ins w:id="13091" w:author="Nick.Tolimieri" w:date="2022-09-13T14:15:00Z"/>
                    <w:del w:id="13092" w:author="Nick.Tolimieri [2]" w:date="2022-09-14T11:37:00Z"/>
                    <w:rFonts w:ascii="Calibri" w:hAnsi="Calibri" w:cs="Calibri"/>
                    <w:color w:val="000000"/>
                    <w:sz w:val="22"/>
                    <w:szCs w:val="22"/>
                  </w:rPr>
                </w:rPrChange>
              </w:rPr>
              <w:pPrChange w:id="13093" w:author="Nick.Tolimieri" w:date="2022-09-13T14:15:00Z">
                <w:pPr>
                  <w:jc w:val="right"/>
                </w:pPr>
              </w:pPrChange>
            </w:pPr>
            <w:ins w:id="13094" w:author="Nick.Tolimieri" w:date="2022-09-13T14:15:00Z">
              <w:del w:id="13095" w:author="Nick.Tolimieri [2]" w:date="2022-09-14T11:37:00Z">
                <w:r w:rsidRPr="00F87AA6" w:rsidDel="008A61D3">
                  <w:rPr>
                    <w:rFonts w:asciiTheme="minorHAnsi" w:eastAsiaTheme="minorHAnsi" w:hAnsiTheme="minorHAnsi" w:cstheme="minorBidi"/>
                    <w:sz w:val="22"/>
                    <w:szCs w:val="22"/>
                    <w:rPrChange w:id="13096" w:author="Nick.Tolimieri" w:date="2022-09-13T14:15:00Z">
                      <w:rPr>
                        <w:rFonts w:ascii="Calibri" w:hAnsi="Calibri" w:cs="Calibri"/>
                        <w:color w:val="000000"/>
                        <w:sz w:val="22"/>
                        <w:szCs w:val="22"/>
                      </w:rPr>
                    </w:rPrChange>
                  </w:rPr>
                  <w:delText>0</w:delText>
                </w:r>
              </w:del>
            </w:ins>
          </w:p>
        </w:tc>
        <w:tc>
          <w:tcPr>
            <w:tcW w:w="960" w:type="dxa"/>
            <w:noWrap/>
            <w:hideMark/>
            <w:tcPrChange w:id="130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098" w:author="Nick.Tolimieri" w:date="2022-09-13T14:15:00Z"/>
                <w:del w:id="13099" w:author="Nick.Tolimieri [2]" w:date="2022-09-14T11:37:00Z"/>
                <w:rFonts w:asciiTheme="minorHAnsi" w:eastAsiaTheme="minorHAnsi" w:hAnsiTheme="minorHAnsi" w:cstheme="minorBidi"/>
                <w:sz w:val="22"/>
                <w:szCs w:val="22"/>
                <w:rPrChange w:id="13100" w:author="Nick.Tolimieri" w:date="2022-09-13T14:15:00Z">
                  <w:rPr>
                    <w:ins w:id="13101" w:author="Nick.Tolimieri" w:date="2022-09-13T14:15:00Z"/>
                    <w:del w:id="13102" w:author="Nick.Tolimieri [2]" w:date="2022-09-14T11:37:00Z"/>
                    <w:rFonts w:ascii="Calibri" w:hAnsi="Calibri" w:cs="Calibri"/>
                    <w:color w:val="000000"/>
                    <w:sz w:val="22"/>
                    <w:szCs w:val="22"/>
                  </w:rPr>
                </w:rPrChange>
              </w:rPr>
              <w:pPrChange w:id="13103" w:author="Nick.Tolimieri" w:date="2022-09-13T14:15:00Z">
                <w:pPr>
                  <w:jc w:val="right"/>
                </w:pPr>
              </w:pPrChange>
            </w:pPr>
            <w:ins w:id="13104" w:author="Nick.Tolimieri" w:date="2022-09-13T14:15:00Z">
              <w:del w:id="13105" w:author="Nick.Tolimieri [2]" w:date="2022-09-14T11:37:00Z">
                <w:r w:rsidRPr="00F87AA6" w:rsidDel="008A61D3">
                  <w:rPr>
                    <w:rFonts w:asciiTheme="minorHAnsi" w:eastAsiaTheme="minorHAnsi" w:hAnsiTheme="minorHAnsi" w:cstheme="minorBidi"/>
                    <w:sz w:val="22"/>
                    <w:szCs w:val="22"/>
                    <w:rPrChange w:id="13106" w:author="Nick.Tolimieri" w:date="2022-09-13T14:15:00Z">
                      <w:rPr>
                        <w:rFonts w:ascii="Calibri" w:hAnsi="Calibri" w:cs="Calibri"/>
                        <w:color w:val="000000"/>
                        <w:sz w:val="22"/>
                        <w:szCs w:val="22"/>
                      </w:rPr>
                    </w:rPrChange>
                  </w:rPr>
                  <w:delText>28</w:delText>
                </w:r>
              </w:del>
            </w:ins>
          </w:p>
        </w:tc>
        <w:tc>
          <w:tcPr>
            <w:tcW w:w="960" w:type="dxa"/>
            <w:noWrap/>
            <w:hideMark/>
            <w:tcPrChange w:id="131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08" w:author="Nick.Tolimieri" w:date="2022-09-13T14:15:00Z"/>
                <w:del w:id="13109" w:author="Nick.Tolimieri [2]" w:date="2022-09-14T11:37:00Z"/>
                <w:rFonts w:asciiTheme="minorHAnsi" w:eastAsiaTheme="minorHAnsi" w:hAnsiTheme="minorHAnsi" w:cstheme="minorBidi"/>
                <w:sz w:val="22"/>
                <w:szCs w:val="22"/>
                <w:rPrChange w:id="13110" w:author="Nick.Tolimieri" w:date="2022-09-13T14:15:00Z">
                  <w:rPr>
                    <w:ins w:id="13111" w:author="Nick.Tolimieri" w:date="2022-09-13T14:15:00Z"/>
                    <w:del w:id="13112" w:author="Nick.Tolimieri [2]" w:date="2022-09-14T11:37:00Z"/>
                    <w:rFonts w:ascii="Calibri" w:hAnsi="Calibri" w:cs="Calibri"/>
                    <w:color w:val="000000"/>
                    <w:sz w:val="22"/>
                    <w:szCs w:val="22"/>
                  </w:rPr>
                </w:rPrChange>
              </w:rPr>
              <w:pPrChange w:id="13113" w:author="Nick.Tolimieri" w:date="2022-09-13T14:15:00Z">
                <w:pPr>
                  <w:jc w:val="right"/>
                </w:pPr>
              </w:pPrChange>
            </w:pPr>
            <w:ins w:id="13114" w:author="Nick.Tolimieri" w:date="2022-09-13T14:15:00Z">
              <w:del w:id="13115" w:author="Nick.Tolimieri [2]" w:date="2022-09-14T11:37:00Z">
                <w:r w:rsidRPr="00F87AA6" w:rsidDel="008A61D3">
                  <w:rPr>
                    <w:rFonts w:asciiTheme="minorHAnsi" w:eastAsiaTheme="minorHAnsi" w:hAnsiTheme="minorHAnsi" w:cstheme="minorBidi"/>
                    <w:sz w:val="22"/>
                    <w:szCs w:val="22"/>
                    <w:rPrChange w:id="13116" w:author="Nick.Tolimieri" w:date="2022-09-13T14:15:00Z">
                      <w:rPr>
                        <w:rFonts w:ascii="Calibri" w:hAnsi="Calibri" w:cs="Calibri"/>
                        <w:color w:val="000000"/>
                        <w:sz w:val="22"/>
                        <w:szCs w:val="22"/>
                      </w:rPr>
                    </w:rPrChange>
                  </w:rPr>
                  <w:delText>1</w:delText>
                </w:r>
              </w:del>
            </w:ins>
          </w:p>
        </w:tc>
        <w:tc>
          <w:tcPr>
            <w:tcW w:w="960" w:type="dxa"/>
            <w:noWrap/>
            <w:hideMark/>
            <w:tcPrChange w:id="131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18" w:author="Nick.Tolimieri" w:date="2022-09-13T14:15:00Z"/>
                <w:del w:id="13119" w:author="Nick.Tolimieri [2]" w:date="2022-09-14T11:37:00Z"/>
                <w:rFonts w:asciiTheme="minorHAnsi" w:eastAsiaTheme="minorHAnsi" w:hAnsiTheme="minorHAnsi" w:cstheme="minorBidi"/>
                <w:sz w:val="22"/>
                <w:szCs w:val="22"/>
                <w:rPrChange w:id="13120" w:author="Nick.Tolimieri" w:date="2022-09-13T14:15:00Z">
                  <w:rPr>
                    <w:ins w:id="13121" w:author="Nick.Tolimieri" w:date="2022-09-13T14:15:00Z"/>
                    <w:del w:id="13122" w:author="Nick.Tolimieri [2]" w:date="2022-09-14T11:37:00Z"/>
                    <w:rFonts w:ascii="Calibri" w:hAnsi="Calibri" w:cs="Calibri"/>
                    <w:color w:val="000000"/>
                    <w:sz w:val="22"/>
                    <w:szCs w:val="22"/>
                  </w:rPr>
                </w:rPrChange>
              </w:rPr>
              <w:pPrChange w:id="13123" w:author="Nick.Tolimieri" w:date="2022-09-13T14:15:00Z">
                <w:pPr>
                  <w:jc w:val="right"/>
                </w:pPr>
              </w:pPrChange>
            </w:pPr>
            <w:ins w:id="13124" w:author="Nick.Tolimieri" w:date="2022-09-13T14:15:00Z">
              <w:del w:id="13125" w:author="Nick.Tolimieri [2]" w:date="2022-09-14T11:37:00Z">
                <w:r w:rsidRPr="00F87AA6" w:rsidDel="008A61D3">
                  <w:rPr>
                    <w:rFonts w:asciiTheme="minorHAnsi" w:eastAsiaTheme="minorHAnsi" w:hAnsiTheme="minorHAnsi" w:cstheme="minorBidi"/>
                    <w:sz w:val="22"/>
                    <w:szCs w:val="22"/>
                    <w:rPrChange w:id="13126" w:author="Nick.Tolimieri" w:date="2022-09-13T14:15:00Z">
                      <w:rPr>
                        <w:rFonts w:ascii="Calibri" w:hAnsi="Calibri" w:cs="Calibri"/>
                        <w:color w:val="000000"/>
                        <w:sz w:val="22"/>
                        <w:szCs w:val="22"/>
                      </w:rPr>
                    </w:rPrChange>
                  </w:rPr>
                  <w:delText>7</w:delText>
                </w:r>
              </w:del>
            </w:ins>
          </w:p>
        </w:tc>
        <w:tc>
          <w:tcPr>
            <w:tcW w:w="960" w:type="dxa"/>
            <w:noWrap/>
            <w:hideMark/>
            <w:tcPrChange w:id="131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28" w:author="Nick.Tolimieri" w:date="2022-09-13T14:15:00Z"/>
                <w:del w:id="13129" w:author="Nick.Tolimieri [2]" w:date="2022-09-14T11:37:00Z"/>
                <w:rFonts w:asciiTheme="minorHAnsi" w:eastAsiaTheme="minorHAnsi" w:hAnsiTheme="minorHAnsi" w:cstheme="minorBidi"/>
                <w:sz w:val="22"/>
                <w:szCs w:val="22"/>
                <w:rPrChange w:id="13130" w:author="Nick.Tolimieri" w:date="2022-09-13T14:15:00Z">
                  <w:rPr>
                    <w:ins w:id="13131" w:author="Nick.Tolimieri" w:date="2022-09-13T14:15:00Z"/>
                    <w:del w:id="13132" w:author="Nick.Tolimieri [2]" w:date="2022-09-14T11:37:00Z"/>
                    <w:rFonts w:ascii="Calibri" w:hAnsi="Calibri" w:cs="Calibri"/>
                    <w:color w:val="000000"/>
                    <w:sz w:val="22"/>
                    <w:szCs w:val="22"/>
                  </w:rPr>
                </w:rPrChange>
              </w:rPr>
              <w:pPrChange w:id="13133" w:author="Nick.Tolimieri" w:date="2022-09-13T14:15:00Z">
                <w:pPr>
                  <w:jc w:val="right"/>
                </w:pPr>
              </w:pPrChange>
            </w:pPr>
            <w:ins w:id="13134" w:author="Nick.Tolimieri" w:date="2022-09-13T14:15:00Z">
              <w:del w:id="13135" w:author="Nick.Tolimieri [2]" w:date="2022-09-14T11:37:00Z">
                <w:r w:rsidRPr="00F87AA6" w:rsidDel="008A61D3">
                  <w:rPr>
                    <w:rFonts w:asciiTheme="minorHAnsi" w:eastAsiaTheme="minorHAnsi" w:hAnsiTheme="minorHAnsi" w:cstheme="minorBidi"/>
                    <w:sz w:val="22"/>
                    <w:szCs w:val="22"/>
                    <w:rPrChange w:id="13136" w:author="Nick.Tolimieri" w:date="2022-09-13T14:15:00Z">
                      <w:rPr>
                        <w:rFonts w:ascii="Calibri" w:hAnsi="Calibri" w:cs="Calibri"/>
                        <w:color w:val="000000"/>
                        <w:sz w:val="22"/>
                        <w:szCs w:val="22"/>
                      </w:rPr>
                    </w:rPrChange>
                  </w:rPr>
                  <w:delText>7</w:delText>
                </w:r>
              </w:del>
            </w:ins>
          </w:p>
        </w:tc>
        <w:tc>
          <w:tcPr>
            <w:tcW w:w="960" w:type="dxa"/>
            <w:noWrap/>
            <w:hideMark/>
            <w:tcPrChange w:id="131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38" w:author="Nick.Tolimieri" w:date="2022-09-13T14:15:00Z"/>
                <w:del w:id="13139" w:author="Nick.Tolimieri [2]" w:date="2022-09-14T11:37:00Z"/>
                <w:rFonts w:asciiTheme="minorHAnsi" w:eastAsiaTheme="minorHAnsi" w:hAnsiTheme="minorHAnsi" w:cstheme="minorBidi"/>
                <w:sz w:val="22"/>
                <w:szCs w:val="22"/>
                <w:rPrChange w:id="13140" w:author="Nick.Tolimieri" w:date="2022-09-13T14:15:00Z">
                  <w:rPr>
                    <w:ins w:id="13141" w:author="Nick.Tolimieri" w:date="2022-09-13T14:15:00Z"/>
                    <w:del w:id="13142" w:author="Nick.Tolimieri [2]" w:date="2022-09-14T11:37:00Z"/>
                    <w:rFonts w:ascii="Calibri" w:hAnsi="Calibri" w:cs="Calibri"/>
                    <w:color w:val="000000"/>
                    <w:sz w:val="22"/>
                    <w:szCs w:val="22"/>
                  </w:rPr>
                </w:rPrChange>
              </w:rPr>
              <w:pPrChange w:id="13143" w:author="Nick.Tolimieri" w:date="2022-09-13T14:15:00Z">
                <w:pPr>
                  <w:jc w:val="right"/>
                </w:pPr>
              </w:pPrChange>
            </w:pPr>
            <w:ins w:id="13144" w:author="Nick.Tolimieri" w:date="2022-09-13T14:15:00Z">
              <w:del w:id="13145" w:author="Nick.Tolimieri [2]" w:date="2022-09-14T11:37:00Z">
                <w:r w:rsidRPr="00F87AA6" w:rsidDel="008A61D3">
                  <w:rPr>
                    <w:rFonts w:asciiTheme="minorHAnsi" w:eastAsiaTheme="minorHAnsi" w:hAnsiTheme="minorHAnsi" w:cstheme="minorBidi"/>
                    <w:sz w:val="22"/>
                    <w:szCs w:val="22"/>
                    <w:rPrChange w:id="13146" w:author="Nick.Tolimieri" w:date="2022-09-13T14:15:00Z">
                      <w:rPr>
                        <w:rFonts w:ascii="Calibri" w:hAnsi="Calibri" w:cs="Calibri"/>
                        <w:color w:val="000000"/>
                        <w:sz w:val="22"/>
                        <w:szCs w:val="22"/>
                      </w:rPr>
                    </w:rPrChange>
                  </w:rPr>
                  <w:delText>7</w:delText>
                </w:r>
              </w:del>
            </w:ins>
          </w:p>
        </w:tc>
        <w:tc>
          <w:tcPr>
            <w:tcW w:w="960" w:type="dxa"/>
            <w:noWrap/>
            <w:hideMark/>
            <w:tcPrChange w:id="131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48" w:author="Nick.Tolimieri" w:date="2022-09-13T14:15:00Z"/>
                <w:del w:id="13149" w:author="Nick.Tolimieri [2]" w:date="2022-09-14T11:37:00Z"/>
                <w:rFonts w:asciiTheme="minorHAnsi" w:eastAsiaTheme="minorHAnsi" w:hAnsiTheme="minorHAnsi" w:cstheme="minorBidi"/>
                <w:sz w:val="22"/>
                <w:szCs w:val="22"/>
                <w:rPrChange w:id="13150" w:author="Nick.Tolimieri" w:date="2022-09-13T14:15:00Z">
                  <w:rPr>
                    <w:ins w:id="13151" w:author="Nick.Tolimieri" w:date="2022-09-13T14:15:00Z"/>
                    <w:del w:id="13152" w:author="Nick.Tolimieri [2]" w:date="2022-09-14T11:37:00Z"/>
                    <w:rFonts w:ascii="Calibri" w:hAnsi="Calibri" w:cs="Calibri"/>
                    <w:color w:val="000000"/>
                    <w:sz w:val="22"/>
                    <w:szCs w:val="22"/>
                  </w:rPr>
                </w:rPrChange>
              </w:rPr>
              <w:pPrChange w:id="13153" w:author="Nick.Tolimieri" w:date="2022-09-13T14:15:00Z">
                <w:pPr>
                  <w:jc w:val="right"/>
                </w:pPr>
              </w:pPrChange>
            </w:pPr>
            <w:ins w:id="13154" w:author="Nick.Tolimieri" w:date="2022-09-13T14:15:00Z">
              <w:del w:id="13155" w:author="Nick.Tolimieri [2]" w:date="2022-09-14T11:37:00Z">
                <w:r w:rsidRPr="00F87AA6" w:rsidDel="008A61D3">
                  <w:rPr>
                    <w:rFonts w:asciiTheme="minorHAnsi" w:eastAsiaTheme="minorHAnsi" w:hAnsiTheme="minorHAnsi" w:cstheme="minorBidi"/>
                    <w:sz w:val="22"/>
                    <w:szCs w:val="22"/>
                    <w:rPrChange w:id="13156" w:author="Nick.Tolimieri" w:date="2022-09-13T14:15:00Z">
                      <w:rPr>
                        <w:rFonts w:ascii="Calibri" w:hAnsi="Calibri" w:cs="Calibri"/>
                        <w:color w:val="000000"/>
                        <w:sz w:val="22"/>
                        <w:szCs w:val="22"/>
                      </w:rPr>
                    </w:rPrChange>
                  </w:rPr>
                  <w:delText>1.85</w:delText>
                </w:r>
              </w:del>
            </w:ins>
          </w:p>
        </w:tc>
        <w:tc>
          <w:tcPr>
            <w:tcW w:w="960" w:type="dxa"/>
            <w:noWrap/>
            <w:hideMark/>
            <w:tcPrChange w:id="131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58" w:author="Nick.Tolimieri" w:date="2022-09-13T14:15:00Z"/>
                <w:del w:id="13159" w:author="Nick.Tolimieri [2]" w:date="2022-09-14T11:37:00Z"/>
                <w:rFonts w:asciiTheme="minorHAnsi" w:eastAsiaTheme="minorHAnsi" w:hAnsiTheme="minorHAnsi" w:cstheme="minorBidi"/>
                <w:sz w:val="22"/>
                <w:szCs w:val="22"/>
                <w:rPrChange w:id="13160" w:author="Nick.Tolimieri" w:date="2022-09-13T14:15:00Z">
                  <w:rPr>
                    <w:ins w:id="13161" w:author="Nick.Tolimieri" w:date="2022-09-13T14:15:00Z"/>
                    <w:del w:id="13162" w:author="Nick.Tolimieri [2]" w:date="2022-09-14T11:37:00Z"/>
                    <w:rFonts w:ascii="Calibri" w:hAnsi="Calibri" w:cs="Calibri"/>
                    <w:color w:val="000000"/>
                    <w:sz w:val="22"/>
                    <w:szCs w:val="22"/>
                  </w:rPr>
                </w:rPrChange>
              </w:rPr>
              <w:pPrChange w:id="13163" w:author="Nick.Tolimieri" w:date="2022-09-13T14:15:00Z">
                <w:pPr>
                  <w:jc w:val="right"/>
                </w:pPr>
              </w:pPrChange>
            </w:pPr>
            <w:ins w:id="13164" w:author="Nick.Tolimieri" w:date="2022-09-13T14:15:00Z">
              <w:del w:id="13165" w:author="Nick.Tolimieri [2]" w:date="2022-09-14T11:37:00Z">
                <w:r w:rsidRPr="00F87AA6" w:rsidDel="008A61D3">
                  <w:rPr>
                    <w:rFonts w:asciiTheme="minorHAnsi" w:eastAsiaTheme="minorHAnsi" w:hAnsiTheme="minorHAnsi" w:cstheme="minorBidi"/>
                    <w:sz w:val="22"/>
                    <w:szCs w:val="22"/>
                    <w:rPrChange w:id="13166" w:author="Nick.Tolimieri" w:date="2022-09-13T14:15:00Z">
                      <w:rPr>
                        <w:rFonts w:ascii="Calibri" w:hAnsi="Calibri" w:cs="Calibri"/>
                        <w:color w:val="000000"/>
                        <w:sz w:val="22"/>
                        <w:szCs w:val="22"/>
                      </w:rPr>
                    </w:rPrChange>
                  </w:rPr>
                  <w:delText>0.11</w:delText>
                </w:r>
              </w:del>
            </w:ins>
          </w:p>
        </w:tc>
      </w:tr>
      <w:tr w:rsidR="00F87AA6" w:rsidRPr="00F87AA6" w:rsidDel="008A61D3" w:rsidTr="00F87AA6">
        <w:trPr>
          <w:divId w:val="1702248301"/>
          <w:trHeight w:val="300"/>
          <w:ins w:id="13167" w:author="Nick.Tolimieri" w:date="2022-09-13T14:15:00Z"/>
          <w:del w:id="13168" w:author="Nick.Tolimieri [2]" w:date="2022-09-14T11:37:00Z"/>
          <w:trPrChange w:id="13169" w:author="Nick.Tolimieri" w:date="2022-09-13T14:15:00Z">
            <w:trPr>
              <w:divId w:val="1702248301"/>
              <w:trHeight w:val="300"/>
            </w:trPr>
          </w:trPrChange>
        </w:trPr>
        <w:tc>
          <w:tcPr>
            <w:tcW w:w="960" w:type="dxa"/>
            <w:noWrap/>
            <w:hideMark/>
            <w:tcPrChange w:id="1317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71" w:author="Nick.Tolimieri" w:date="2022-09-13T14:15:00Z"/>
                <w:del w:id="13172" w:author="Nick.Tolimieri [2]" w:date="2022-09-14T11:37:00Z"/>
                <w:rFonts w:asciiTheme="minorHAnsi" w:eastAsiaTheme="minorHAnsi" w:hAnsiTheme="minorHAnsi" w:cstheme="minorBidi"/>
                <w:sz w:val="22"/>
                <w:szCs w:val="22"/>
                <w:rPrChange w:id="13173" w:author="Nick.Tolimieri" w:date="2022-09-13T14:15:00Z">
                  <w:rPr>
                    <w:ins w:id="13174" w:author="Nick.Tolimieri" w:date="2022-09-13T14:15:00Z"/>
                    <w:del w:id="13175" w:author="Nick.Tolimieri [2]" w:date="2022-09-14T11:37:00Z"/>
                    <w:rFonts w:ascii="Calibri" w:hAnsi="Calibri" w:cs="Calibri"/>
                    <w:color w:val="000000"/>
                    <w:sz w:val="22"/>
                    <w:szCs w:val="22"/>
                  </w:rPr>
                </w:rPrChange>
              </w:rPr>
              <w:pPrChange w:id="13176" w:author="Nick.Tolimieri" w:date="2022-09-13T14:15:00Z">
                <w:pPr/>
              </w:pPrChange>
            </w:pPr>
            <w:ins w:id="13177" w:author="Nick.Tolimieri" w:date="2022-09-13T14:15:00Z">
              <w:del w:id="13178" w:author="Nick.Tolimieri [2]" w:date="2022-09-14T11:37:00Z">
                <w:r w:rsidRPr="00F87AA6" w:rsidDel="008A61D3">
                  <w:rPr>
                    <w:rFonts w:asciiTheme="minorHAnsi" w:eastAsiaTheme="minorHAnsi" w:hAnsiTheme="minorHAnsi" w:cstheme="minorBidi"/>
                    <w:sz w:val="22"/>
                    <w:szCs w:val="22"/>
                    <w:rPrChange w:id="13179" w:author="Nick.Tolimieri" w:date="2022-09-13T14:15:00Z">
                      <w:rPr>
                        <w:rFonts w:ascii="Calibri" w:hAnsi="Calibri" w:cs="Calibri"/>
                        <w:color w:val="000000"/>
                        <w:sz w:val="22"/>
                        <w:szCs w:val="22"/>
                      </w:rPr>
                    </w:rPrChange>
                  </w:rPr>
                  <w:delText>Cape Alava</w:delText>
                </w:r>
              </w:del>
            </w:ins>
          </w:p>
        </w:tc>
        <w:tc>
          <w:tcPr>
            <w:tcW w:w="960" w:type="dxa"/>
            <w:noWrap/>
            <w:hideMark/>
            <w:tcPrChange w:id="1318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81" w:author="Nick.Tolimieri" w:date="2022-09-13T14:15:00Z"/>
                <w:del w:id="13182" w:author="Nick.Tolimieri [2]" w:date="2022-09-14T11:37:00Z"/>
                <w:rFonts w:asciiTheme="minorHAnsi" w:eastAsiaTheme="minorHAnsi" w:hAnsiTheme="minorHAnsi" w:cstheme="minorBidi"/>
                <w:sz w:val="22"/>
                <w:szCs w:val="22"/>
                <w:rPrChange w:id="13183" w:author="Nick.Tolimieri" w:date="2022-09-13T14:15:00Z">
                  <w:rPr>
                    <w:ins w:id="13184" w:author="Nick.Tolimieri" w:date="2022-09-13T14:15:00Z"/>
                    <w:del w:id="13185" w:author="Nick.Tolimieri [2]" w:date="2022-09-14T11:37:00Z"/>
                    <w:rFonts w:ascii="Calibri" w:hAnsi="Calibri" w:cs="Calibri"/>
                    <w:color w:val="000000"/>
                    <w:sz w:val="22"/>
                    <w:szCs w:val="22"/>
                  </w:rPr>
                </w:rPrChange>
              </w:rPr>
              <w:pPrChange w:id="13186" w:author="Nick.Tolimieri" w:date="2022-09-13T14:15:00Z">
                <w:pPr>
                  <w:jc w:val="right"/>
                </w:pPr>
              </w:pPrChange>
            </w:pPr>
            <w:ins w:id="13187" w:author="Nick.Tolimieri" w:date="2022-09-13T14:15:00Z">
              <w:del w:id="13188" w:author="Nick.Tolimieri [2]" w:date="2022-09-14T11:37:00Z">
                <w:r w:rsidRPr="00F87AA6" w:rsidDel="008A61D3">
                  <w:rPr>
                    <w:rFonts w:asciiTheme="minorHAnsi" w:eastAsiaTheme="minorHAnsi" w:hAnsiTheme="minorHAnsi" w:cstheme="minorBidi"/>
                    <w:sz w:val="22"/>
                    <w:szCs w:val="22"/>
                    <w:rPrChange w:id="13189" w:author="Nick.Tolimieri" w:date="2022-09-13T14:15:00Z">
                      <w:rPr>
                        <w:rFonts w:ascii="Calibri" w:hAnsi="Calibri" w:cs="Calibri"/>
                        <w:color w:val="000000"/>
                        <w:sz w:val="22"/>
                        <w:szCs w:val="22"/>
                      </w:rPr>
                    </w:rPrChange>
                  </w:rPr>
                  <w:delText>2006</w:delText>
                </w:r>
              </w:del>
            </w:ins>
          </w:p>
        </w:tc>
        <w:tc>
          <w:tcPr>
            <w:tcW w:w="960" w:type="dxa"/>
            <w:noWrap/>
            <w:hideMark/>
            <w:tcPrChange w:id="1319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191" w:author="Nick.Tolimieri" w:date="2022-09-13T14:15:00Z"/>
                <w:del w:id="13192" w:author="Nick.Tolimieri [2]" w:date="2022-09-14T11:37:00Z"/>
                <w:rFonts w:asciiTheme="minorHAnsi" w:eastAsiaTheme="minorHAnsi" w:hAnsiTheme="minorHAnsi" w:cstheme="minorBidi"/>
                <w:sz w:val="22"/>
                <w:szCs w:val="22"/>
                <w:rPrChange w:id="13193" w:author="Nick.Tolimieri" w:date="2022-09-13T14:15:00Z">
                  <w:rPr>
                    <w:ins w:id="13194" w:author="Nick.Tolimieri" w:date="2022-09-13T14:15:00Z"/>
                    <w:del w:id="13195" w:author="Nick.Tolimieri [2]" w:date="2022-09-14T11:37:00Z"/>
                    <w:rFonts w:ascii="Calibri" w:hAnsi="Calibri" w:cs="Calibri"/>
                    <w:color w:val="000000"/>
                    <w:sz w:val="22"/>
                    <w:szCs w:val="22"/>
                  </w:rPr>
                </w:rPrChange>
              </w:rPr>
              <w:pPrChange w:id="13196" w:author="Nick.Tolimieri" w:date="2022-09-13T14:15:00Z">
                <w:pPr>
                  <w:jc w:val="right"/>
                </w:pPr>
              </w:pPrChange>
            </w:pPr>
            <w:ins w:id="13197" w:author="Nick.Tolimieri" w:date="2022-09-13T14:15:00Z">
              <w:del w:id="13198" w:author="Nick.Tolimieri [2]" w:date="2022-09-14T11:37:00Z">
                <w:r w:rsidRPr="00F87AA6" w:rsidDel="008A61D3">
                  <w:rPr>
                    <w:rFonts w:asciiTheme="minorHAnsi" w:eastAsiaTheme="minorHAnsi" w:hAnsiTheme="minorHAnsi" w:cstheme="minorBidi"/>
                    <w:sz w:val="22"/>
                    <w:szCs w:val="22"/>
                    <w:rPrChange w:id="13199" w:author="Nick.Tolimieri" w:date="2022-09-13T14:15:00Z">
                      <w:rPr>
                        <w:rFonts w:ascii="Calibri" w:hAnsi="Calibri" w:cs="Calibri"/>
                        <w:color w:val="000000"/>
                        <w:sz w:val="22"/>
                        <w:szCs w:val="22"/>
                      </w:rPr>
                    </w:rPrChange>
                  </w:rPr>
                  <w:delText>0</w:delText>
                </w:r>
              </w:del>
            </w:ins>
          </w:p>
        </w:tc>
        <w:tc>
          <w:tcPr>
            <w:tcW w:w="960" w:type="dxa"/>
            <w:noWrap/>
            <w:hideMark/>
            <w:tcPrChange w:id="1320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01" w:author="Nick.Tolimieri" w:date="2022-09-13T14:15:00Z"/>
                <w:del w:id="13202" w:author="Nick.Tolimieri [2]" w:date="2022-09-14T11:37:00Z"/>
                <w:rFonts w:asciiTheme="minorHAnsi" w:eastAsiaTheme="minorHAnsi" w:hAnsiTheme="minorHAnsi" w:cstheme="minorBidi"/>
                <w:sz w:val="22"/>
                <w:szCs w:val="22"/>
                <w:rPrChange w:id="13203" w:author="Nick.Tolimieri" w:date="2022-09-13T14:15:00Z">
                  <w:rPr>
                    <w:ins w:id="13204" w:author="Nick.Tolimieri" w:date="2022-09-13T14:15:00Z"/>
                    <w:del w:id="13205" w:author="Nick.Tolimieri [2]" w:date="2022-09-14T11:37:00Z"/>
                    <w:rFonts w:ascii="Calibri" w:hAnsi="Calibri" w:cs="Calibri"/>
                    <w:color w:val="000000"/>
                    <w:sz w:val="22"/>
                    <w:szCs w:val="22"/>
                  </w:rPr>
                </w:rPrChange>
              </w:rPr>
              <w:pPrChange w:id="13206" w:author="Nick.Tolimieri" w:date="2022-09-13T14:15:00Z">
                <w:pPr>
                  <w:jc w:val="right"/>
                </w:pPr>
              </w:pPrChange>
            </w:pPr>
            <w:ins w:id="13207" w:author="Nick.Tolimieri" w:date="2022-09-13T14:15:00Z">
              <w:del w:id="13208" w:author="Nick.Tolimieri [2]" w:date="2022-09-14T11:37:00Z">
                <w:r w:rsidRPr="00F87AA6" w:rsidDel="008A61D3">
                  <w:rPr>
                    <w:rFonts w:asciiTheme="minorHAnsi" w:eastAsiaTheme="minorHAnsi" w:hAnsiTheme="minorHAnsi" w:cstheme="minorBidi"/>
                    <w:sz w:val="22"/>
                    <w:szCs w:val="22"/>
                    <w:rPrChange w:id="13209" w:author="Nick.Tolimieri" w:date="2022-09-13T14:15:00Z">
                      <w:rPr>
                        <w:rFonts w:ascii="Calibri" w:hAnsi="Calibri" w:cs="Calibri"/>
                        <w:color w:val="000000"/>
                        <w:sz w:val="22"/>
                        <w:szCs w:val="22"/>
                      </w:rPr>
                    </w:rPrChange>
                  </w:rPr>
                  <w:delText>16</w:delText>
                </w:r>
              </w:del>
            </w:ins>
          </w:p>
        </w:tc>
        <w:tc>
          <w:tcPr>
            <w:tcW w:w="960" w:type="dxa"/>
            <w:noWrap/>
            <w:hideMark/>
            <w:tcPrChange w:id="1321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11" w:author="Nick.Tolimieri" w:date="2022-09-13T14:15:00Z"/>
                <w:del w:id="13212" w:author="Nick.Tolimieri [2]" w:date="2022-09-14T11:37:00Z"/>
                <w:rFonts w:asciiTheme="minorHAnsi" w:eastAsiaTheme="minorHAnsi" w:hAnsiTheme="minorHAnsi" w:cstheme="minorBidi"/>
                <w:sz w:val="22"/>
                <w:szCs w:val="22"/>
                <w:rPrChange w:id="13213" w:author="Nick.Tolimieri" w:date="2022-09-13T14:15:00Z">
                  <w:rPr>
                    <w:ins w:id="13214" w:author="Nick.Tolimieri" w:date="2022-09-13T14:15:00Z"/>
                    <w:del w:id="13215" w:author="Nick.Tolimieri [2]" w:date="2022-09-14T11:37:00Z"/>
                    <w:rFonts w:ascii="Calibri" w:hAnsi="Calibri" w:cs="Calibri"/>
                    <w:color w:val="000000"/>
                    <w:sz w:val="22"/>
                    <w:szCs w:val="22"/>
                  </w:rPr>
                </w:rPrChange>
              </w:rPr>
              <w:pPrChange w:id="13216" w:author="Nick.Tolimieri" w:date="2022-09-13T14:15:00Z">
                <w:pPr>
                  <w:jc w:val="right"/>
                </w:pPr>
              </w:pPrChange>
            </w:pPr>
            <w:ins w:id="13217" w:author="Nick.Tolimieri" w:date="2022-09-13T14:15:00Z">
              <w:del w:id="13218" w:author="Nick.Tolimieri [2]" w:date="2022-09-14T11:37:00Z">
                <w:r w:rsidRPr="00F87AA6" w:rsidDel="008A61D3">
                  <w:rPr>
                    <w:rFonts w:asciiTheme="minorHAnsi" w:eastAsiaTheme="minorHAnsi" w:hAnsiTheme="minorHAnsi" w:cstheme="minorBidi"/>
                    <w:sz w:val="22"/>
                    <w:szCs w:val="22"/>
                    <w:rPrChange w:id="13219" w:author="Nick.Tolimieri" w:date="2022-09-13T14:15:00Z">
                      <w:rPr>
                        <w:rFonts w:ascii="Calibri" w:hAnsi="Calibri" w:cs="Calibri"/>
                        <w:color w:val="000000"/>
                        <w:sz w:val="22"/>
                        <w:szCs w:val="22"/>
                      </w:rPr>
                    </w:rPrChange>
                  </w:rPr>
                  <w:delText>1</w:delText>
                </w:r>
              </w:del>
            </w:ins>
          </w:p>
        </w:tc>
        <w:tc>
          <w:tcPr>
            <w:tcW w:w="960" w:type="dxa"/>
            <w:noWrap/>
            <w:hideMark/>
            <w:tcPrChange w:id="1322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21" w:author="Nick.Tolimieri" w:date="2022-09-13T14:15:00Z"/>
                <w:del w:id="13222" w:author="Nick.Tolimieri [2]" w:date="2022-09-14T11:37:00Z"/>
                <w:rFonts w:asciiTheme="minorHAnsi" w:eastAsiaTheme="minorHAnsi" w:hAnsiTheme="minorHAnsi" w:cstheme="minorBidi"/>
                <w:sz w:val="22"/>
                <w:szCs w:val="22"/>
                <w:rPrChange w:id="13223" w:author="Nick.Tolimieri" w:date="2022-09-13T14:15:00Z">
                  <w:rPr>
                    <w:ins w:id="13224" w:author="Nick.Tolimieri" w:date="2022-09-13T14:15:00Z"/>
                    <w:del w:id="13225" w:author="Nick.Tolimieri [2]" w:date="2022-09-14T11:37:00Z"/>
                    <w:rFonts w:ascii="Calibri" w:hAnsi="Calibri" w:cs="Calibri"/>
                    <w:color w:val="000000"/>
                    <w:sz w:val="22"/>
                    <w:szCs w:val="22"/>
                  </w:rPr>
                </w:rPrChange>
              </w:rPr>
              <w:pPrChange w:id="13226" w:author="Nick.Tolimieri" w:date="2022-09-13T14:15:00Z">
                <w:pPr>
                  <w:jc w:val="right"/>
                </w:pPr>
              </w:pPrChange>
            </w:pPr>
            <w:ins w:id="13227" w:author="Nick.Tolimieri" w:date="2022-09-13T14:15:00Z">
              <w:del w:id="13228" w:author="Nick.Tolimieri [2]" w:date="2022-09-14T11:37:00Z">
                <w:r w:rsidRPr="00F87AA6" w:rsidDel="008A61D3">
                  <w:rPr>
                    <w:rFonts w:asciiTheme="minorHAnsi" w:eastAsiaTheme="minorHAnsi" w:hAnsiTheme="minorHAnsi" w:cstheme="minorBidi"/>
                    <w:sz w:val="22"/>
                    <w:szCs w:val="22"/>
                    <w:rPrChange w:id="13229" w:author="Nick.Tolimieri" w:date="2022-09-13T14:15:00Z">
                      <w:rPr>
                        <w:rFonts w:ascii="Calibri" w:hAnsi="Calibri" w:cs="Calibri"/>
                        <w:color w:val="000000"/>
                        <w:sz w:val="22"/>
                        <w:szCs w:val="22"/>
                      </w:rPr>
                    </w:rPrChange>
                  </w:rPr>
                  <w:delText>5</w:delText>
                </w:r>
              </w:del>
            </w:ins>
          </w:p>
        </w:tc>
        <w:tc>
          <w:tcPr>
            <w:tcW w:w="960" w:type="dxa"/>
            <w:noWrap/>
            <w:hideMark/>
            <w:tcPrChange w:id="1323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31" w:author="Nick.Tolimieri" w:date="2022-09-13T14:15:00Z"/>
                <w:del w:id="13232" w:author="Nick.Tolimieri [2]" w:date="2022-09-14T11:37:00Z"/>
                <w:rFonts w:asciiTheme="minorHAnsi" w:eastAsiaTheme="minorHAnsi" w:hAnsiTheme="minorHAnsi" w:cstheme="minorBidi"/>
                <w:sz w:val="22"/>
                <w:szCs w:val="22"/>
                <w:rPrChange w:id="13233" w:author="Nick.Tolimieri" w:date="2022-09-13T14:15:00Z">
                  <w:rPr>
                    <w:ins w:id="13234" w:author="Nick.Tolimieri" w:date="2022-09-13T14:15:00Z"/>
                    <w:del w:id="13235" w:author="Nick.Tolimieri [2]" w:date="2022-09-14T11:37:00Z"/>
                    <w:rFonts w:ascii="Calibri" w:hAnsi="Calibri" w:cs="Calibri"/>
                    <w:color w:val="000000"/>
                    <w:sz w:val="22"/>
                    <w:szCs w:val="22"/>
                  </w:rPr>
                </w:rPrChange>
              </w:rPr>
              <w:pPrChange w:id="13236" w:author="Nick.Tolimieri" w:date="2022-09-13T14:15:00Z">
                <w:pPr>
                  <w:jc w:val="right"/>
                </w:pPr>
              </w:pPrChange>
            </w:pPr>
            <w:ins w:id="13237" w:author="Nick.Tolimieri" w:date="2022-09-13T14:15:00Z">
              <w:del w:id="13238" w:author="Nick.Tolimieri [2]" w:date="2022-09-14T11:37:00Z">
                <w:r w:rsidRPr="00F87AA6" w:rsidDel="008A61D3">
                  <w:rPr>
                    <w:rFonts w:asciiTheme="minorHAnsi" w:eastAsiaTheme="minorHAnsi" w:hAnsiTheme="minorHAnsi" w:cstheme="minorBidi"/>
                    <w:sz w:val="22"/>
                    <w:szCs w:val="22"/>
                    <w:rPrChange w:id="13239" w:author="Nick.Tolimieri" w:date="2022-09-13T14:15:00Z">
                      <w:rPr>
                        <w:rFonts w:ascii="Calibri" w:hAnsi="Calibri" w:cs="Calibri"/>
                        <w:color w:val="000000"/>
                        <w:sz w:val="22"/>
                        <w:szCs w:val="22"/>
                      </w:rPr>
                    </w:rPrChange>
                  </w:rPr>
                  <w:delText>5</w:delText>
                </w:r>
              </w:del>
            </w:ins>
          </w:p>
        </w:tc>
        <w:tc>
          <w:tcPr>
            <w:tcW w:w="960" w:type="dxa"/>
            <w:noWrap/>
            <w:hideMark/>
            <w:tcPrChange w:id="1324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41" w:author="Nick.Tolimieri" w:date="2022-09-13T14:15:00Z"/>
                <w:del w:id="13242" w:author="Nick.Tolimieri [2]" w:date="2022-09-14T11:37:00Z"/>
                <w:rFonts w:asciiTheme="minorHAnsi" w:eastAsiaTheme="minorHAnsi" w:hAnsiTheme="minorHAnsi" w:cstheme="minorBidi"/>
                <w:sz w:val="22"/>
                <w:szCs w:val="22"/>
                <w:rPrChange w:id="13243" w:author="Nick.Tolimieri" w:date="2022-09-13T14:15:00Z">
                  <w:rPr>
                    <w:ins w:id="13244" w:author="Nick.Tolimieri" w:date="2022-09-13T14:15:00Z"/>
                    <w:del w:id="13245" w:author="Nick.Tolimieri [2]" w:date="2022-09-14T11:37:00Z"/>
                    <w:rFonts w:ascii="Calibri" w:hAnsi="Calibri" w:cs="Calibri"/>
                    <w:color w:val="000000"/>
                    <w:sz w:val="22"/>
                    <w:szCs w:val="22"/>
                  </w:rPr>
                </w:rPrChange>
              </w:rPr>
              <w:pPrChange w:id="13246" w:author="Nick.Tolimieri" w:date="2022-09-13T14:15:00Z">
                <w:pPr>
                  <w:jc w:val="right"/>
                </w:pPr>
              </w:pPrChange>
            </w:pPr>
            <w:ins w:id="13247" w:author="Nick.Tolimieri" w:date="2022-09-13T14:15:00Z">
              <w:del w:id="13248" w:author="Nick.Tolimieri [2]" w:date="2022-09-14T11:37:00Z">
                <w:r w:rsidRPr="00F87AA6" w:rsidDel="008A61D3">
                  <w:rPr>
                    <w:rFonts w:asciiTheme="minorHAnsi" w:eastAsiaTheme="minorHAnsi" w:hAnsiTheme="minorHAnsi" w:cstheme="minorBidi"/>
                    <w:sz w:val="22"/>
                    <w:szCs w:val="22"/>
                    <w:rPrChange w:id="13249" w:author="Nick.Tolimieri" w:date="2022-09-13T14:15:00Z">
                      <w:rPr>
                        <w:rFonts w:ascii="Calibri" w:hAnsi="Calibri" w:cs="Calibri"/>
                        <w:color w:val="000000"/>
                        <w:sz w:val="22"/>
                        <w:szCs w:val="22"/>
                      </w:rPr>
                    </w:rPrChange>
                  </w:rPr>
                  <w:delText>5</w:delText>
                </w:r>
              </w:del>
            </w:ins>
          </w:p>
        </w:tc>
        <w:tc>
          <w:tcPr>
            <w:tcW w:w="960" w:type="dxa"/>
            <w:noWrap/>
            <w:hideMark/>
            <w:tcPrChange w:id="1325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51" w:author="Nick.Tolimieri" w:date="2022-09-13T14:15:00Z"/>
                <w:del w:id="13252" w:author="Nick.Tolimieri [2]" w:date="2022-09-14T11:37:00Z"/>
                <w:rFonts w:asciiTheme="minorHAnsi" w:eastAsiaTheme="minorHAnsi" w:hAnsiTheme="minorHAnsi" w:cstheme="minorBidi"/>
                <w:sz w:val="22"/>
                <w:szCs w:val="22"/>
                <w:rPrChange w:id="13253" w:author="Nick.Tolimieri" w:date="2022-09-13T14:15:00Z">
                  <w:rPr>
                    <w:ins w:id="13254" w:author="Nick.Tolimieri" w:date="2022-09-13T14:15:00Z"/>
                    <w:del w:id="13255" w:author="Nick.Tolimieri [2]" w:date="2022-09-14T11:37:00Z"/>
                    <w:rFonts w:ascii="Calibri" w:hAnsi="Calibri" w:cs="Calibri"/>
                    <w:color w:val="000000"/>
                    <w:sz w:val="22"/>
                    <w:szCs w:val="22"/>
                  </w:rPr>
                </w:rPrChange>
              </w:rPr>
              <w:pPrChange w:id="13256" w:author="Nick.Tolimieri" w:date="2022-09-13T14:15:00Z">
                <w:pPr>
                  <w:jc w:val="right"/>
                </w:pPr>
              </w:pPrChange>
            </w:pPr>
            <w:ins w:id="13257" w:author="Nick.Tolimieri" w:date="2022-09-13T14:15:00Z">
              <w:del w:id="13258" w:author="Nick.Tolimieri [2]" w:date="2022-09-14T11:37:00Z">
                <w:r w:rsidRPr="00F87AA6" w:rsidDel="008A61D3">
                  <w:rPr>
                    <w:rFonts w:asciiTheme="minorHAnsi" w:eastAsiaTheme="minorHAnsi" w:hAnsiTheme="minorHAnsi" w:cstheme="minorBidi"/>
                    <w:sz w:val="22"/>
                    <w:szCs w:val="22"/>
                    <w:rPrChange w:id="13259" w:author="Nick.Tolimieri" w:date="2022-09-13T14:15:00Z">
                      <w:rPr>
                        <w:rFonts w:ascii="Calibri" w:hAnsi="Calibri" w:cs="Calibri"/>
                        <w:color w:val="000000"/>
                        <w:sz w:val="22"/>
                        <w:szCs w:val="22"/>
                      </w:rPr>
                    </w:rPrChange>
                  </w:rPr>
                  <w:delText>1.57</w:delText>
                </w:r>
              </w:del>
            </w:ins>
          </w:p>
        </w:tc>
        <w:tc>
          <w:tcPr>
            <w:tcW w:w="960" w:type="dxa"/>
            <w:noWrap/>
            <w:hideMark/>
            <w:tcPrChange w:id="13260"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61" w:author="Nick.Tolimieri" w:date="2022-09-13T14:15:00Z"/>
                <w:del w:id="13262" w:author="Nick.Tolimieri [2]" w:date="2022-09-14T11:37:00Z"/>
                <w:rFonts w:asciiTheme="minorHAnsi" w:eastAsiaTheme="minorHAnsi" w:hAnsiTheme="minorHAnsi" w:cstheme="minorBidi"/>
                <w:sz w:val="22"/>
                <w:szCs w:val="22"/>
                <w:rPrChange w:id="13263" w:author="Nick.Tolimieri" w:date="2022-09-13T14:15:00Z">
                  <w:rPr>
                    <w:ins w:id="13264" w:author="Nick.Tolimieri" w:date="2022-09-13T14:15:00Z"/>
                    <w:del w:id="13265" w:author="Nick.Tolimieri [2]" w:date="2022-09-14T11:37:00Z"/>
                    <w:rFonts w:ascii="Calibri" w:hAnsi="Calibri" w:cs="Calibri"/>
                    <w:color w:val="000000"/>
                    <w:sz w:val="22"/>
                    <w:szCs w:val="22"/>
                  </w:rPr>
                </w:rPrChange>
              </w:rPr>
              <w:pPrChange w:id="13266" w:author="Nick.Tolimieri" w:date="2022-09-13T14:15:00Z">
                <w:pPr>
                  <w:jc w:val="right"/>
                </w:pPr>
              </w:pPrChange>
            </w:pPr>
            <w:ins w:id="13267" w:author="Nick.Tolimieri" w:date="2022-09-13T14:15:00Z">
              <w:del w:id="13268" w:author="Nick.Tolimieri [2]" w:date="2022-09-14T11:37:00Z">
                <w:r w:rsidRPr="00F87AA6" w:rsidDel="008A61D3">
                  <w:rPr>
                    <w:rFonts w:asciiTheme="minorHAnsi" w:eastAsiaTheme="minorHAnsi" w:hAnsiTheme="minorHAnsi" w:cstheme="minorBidi"/>
                    <w:sz w:val="22"/>
                    <w:szCs w:val="22"/>
                    <w:rPrChange w:id="13269" w:author="Nick.Tolimieri" w:date="2022-09-13T14:15:00Z">
                      <w:rPr>
                        <w:rFonts w:ascii="Calibri" w:hAnsi="Calibri" w:cs="Calibri"/>
                        <w:color w:val="000000"/>
                        <w:sz w:val="22"/>
                        <w:szCs w:val="22"/>
                      </w:rPr>
                    </w:rPrChange>
                  </w:rPr>
                  <w:delText>0.15</w:delText>
                </w:r>
              </w:del>
            </w:ins>
          </w:p>
        </w:tc>
      </w:tr>
      <w:tr w:rsidR="00F87AA6" w:rsidRPr="00F87AA6" w:rsidDel="008A61D3" w:rsidTr="00F87AA6">
        <w:trPr>
          <w:divId w:val="1702248301"/>
          <w:trHeight w:val="300"/>
          <w:ins w:id="13270" w:author="Nick.Tolimieri" w:date="2022-09-13T14:15:00Z"/>
          <w:del w:id="13271" w:author="Nick.Tolimieri [2]" w:date="2022-09-14T11:37:00Z"/>
          <w:trPrChange w:id="13272" w:author="Nick.Tolimieri" w:date="2022-09-13T14:15:00Z">
            <w:trPr>
              <w:divId w:val="1702248301"/>
              <w:trHeight w:val="300"/>
            </w:trPr>
          </w:trPrChange>
        </w:trPr>
        <w:tc>
          <w:tcPr>
            <w:tcW w:w="960" w:type="dxa"/>
            <w:noWrap/>
            <w:hideMark/>
            <w:tcPrChange w:id="1327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74" w:author="Nick.Tolimieri" w:date="2022-09-13T14:15:00Z"/>
                <w:del w:id="13275" w:author="Nick.Tolimieri [2]" w:date="2022-09-14T11:37:00Z"/>
                <w:rFonts w:asciiTheme="minorHAnsi" w:eastAsiaTheme="minorHAnsi" w:hAnsiTheme="minorHAnsi" w:cstheme="minorBidi"/>
                <w:sz w:val="22"/>
                <w:szCs w:val="22"/>
                <w:rPrChange w:id="13276" w:author="Nick.Tolimieri" w:date="2022-09-13T14:15:00Z">
                  <w:rPr>
                    <w:ins w:id="13277" w:author="Nick.Tolimieri" w:date="2022-09-13T14:15:00Z"/>
                    <w:del w:id="13278" w:author="Nick.Tolimieri [2]" w:date="2022-09-14T11:37:00Z"/>
                    <w:rFonts w:ascii="Calibri" w:hAnsi="Calibri" w:cs="Calibri"/>
                    <w:color w:val="000000"/>
                    <w:sz w:val="22"/>
                    <w:szCs w:val="22"/>
                  </w:rPr>
                </w:rPrChange>
              </w:rPr>
              <w:pPrChange w:id="13279" w:author="Nick.Tolimieri" w:date="2022-09-13T14:15:00Z">
                <w:pPr/>
              </w:pPrChange>
            </w:pPr>
            <w:ins w:id="13280" w:author="Nick.Tolimieri" w:date="2022-09-13T14:15:00Z">
              <w:del w:id="13281" w:author="Nick.Tolimieri [2]" w:date="2022-09-14T11:37:00Z">
                <w:r w:rsidRPr="00F87AA6" w:rsidDel="008A61D3">
                  <w:rPr>
                    <w:rFonts w:asciiTheme="minorHAnsi" w:eastAsiaTheme="minorHAnsi" w:hAnsiTheme="minorHAnsi" w:cstheme="minorBidi"/>
                    <w:sz w:val="22"/>
                    <w:szCs w:val="22"/>
                    <w:rPrChange w:id="13282" w:author="Nick.Tolimieri" w:date="2022-09-13T14:15:00Z">
                      <w:rPr>
                        <w:rFonts w:ascii="Calibri" w:hAnsi="Calibri" w:cs="Calibri"/>
                        <w:color w:val="000000"/>
                        <w:sz w:val="22"/>
                        <w:szCs w:val="22"/>
                      </w:rPr>
                    </w:rPrChange>
                  </w:rPr>
                  <w:delText>Cape Alava</w:delText>
                </w:r>
              </w:del>
            </w:ins>
          </w:p>
        </w:tc>
        <w:tc>
          <w:tcPr>
            <w:tcW w:w="960" w:type="dxa"/>
            <w:noWrap/>
            <w:hideMark/>
            <w:tcPrChange w:id="1328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84" w:author="Nick.Tolimieri" w:date="2022-09-13T14:15:00Z"/>
                <w:del w:id="13285" w:author="Nick.Tolimieri [2]" w:date="2022-09-14T11:37:00Z"/>
                <w:rFonts w:asciiTheme="minorHAnsi" w:eastAsiaTheme="minorHAnsi" w:hAnsiTheme="minorHAnsi" w:cstheme="minorBidi"/>
                <w:sz w:val="22"/>
                <w:szCs w:val="22"/>
                <w:rPrChange w:id="13286" w:author="Nick.Tolimieri" w:date="2022-09-13T14:15:00Z">
                  <w:rPr>
                    <w:ins w:id="13287" w:author="Nick.Tolimieri" w:date="2022-09-13T14:15:00Z"/>
                    <w:del w:id="13288" w:author="Nick.Tolimieri [2]" w:date="2022-09-14T11:37:00Z"/>
                    <w:rFonts w:ascii="Calibri" w:hAnsi="Calibri" w:cs="Calibri"/>
                    <w:color w:val="000000"/>
                    <w:sz w:val="22"/>
                    <w:szCs w:val="22"/>
                  </w:rPr>
                </w:rPrChange>
              </w:rPr>
              <w:pPrChange w:id="13289" w:author="Nick.Tolimieri" w:date="2022-09-13T14:15:00Z">
                <w:pPr>
                  <w:jc w:val="right"/>
                </w:pPr>
              </w:pPrChange>
            </w:pPr>
            <w:ins w:id="13290" w:author="Nick.Tolimieri" w:date="2022-09-13T14:15:00Z">
              <w:del w:id="13291" w:author="Nick.Tolimieri [2]" w:date="2022-09-14T11:37:00Z">
                <w:r w:rsidRPr="00F87AA6" w:rsidDel="008A61D3">
                  <w:rPr>
                    <w:rFonts w:asciiTheme="minorHAnsi" w:eastAsiaTheme="minorHAnsi" w:hAnsiTheme="minorHAnsi" w:cstheme="minorBidi"/>
                    <w:sz w:val="22"/>
                    <w:szCs w:val="22"/>
                    <w:rPrChange w:id="13292" w:author="Nick.Tolimieri" w:date="2022-09-13T14:15:00Z">
                      <w:rPr>
                        <w:rFonts w:ascii="Calibri" w:hAnsi="Calibri" w:cs="Calibri"/>
                        <w:color w:val="000000"/>
                        <w:sz w:val="22"/>
                        <w:szCs w:val="22"/>
                      </w:rPr>
                    </w:rPrChange>
                  </w:rPr>
                  <w:delText>2007</w:delText>
                </w:r>
              </w:del>
            </w:ins>
          </w:p>
        </w:tc>
        <w:tc>
          <w:tcPr>
            <w:tcW w:w="960" w:type="dxa"/>
            <w:noWrap/>
            <w:hideMark/>
            <w:tcPrChange w:id="1329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294" w:author="Nick.Tolimieri" w:date="2022-09-13T14:15:00Z"/>
                <w:del w:id="13295" w:author="Nick.Tolimieri [2]" w:date="2022-09-14T11:37:00Z"/>
                <w:rFonts w:asciiTheme="minorHAnsi" w:eastAsiaTheme="minorHAnsi" w:hAnsiTheme="minorHAnsi" w:cstheme="minorBidi"/>
                <w:sz w:val="22"/>
                <w:szCs w:val="22"/>
                <w:rPrChange w:id="13296" w:author="Nick.Tolimieri" w:date="2022-09-13T14:15:00Z">
                  <w:rPr>
                    <w:ins w:id="13297" w:author="Nick.Tolimieri" w:date="2022-09-13T14:15:00Z"/>
                    <w:del w:id="13298" w:author="Nick.Tolimieri [2]" w:date="2022-09-14T11:37:00Z"/>
                    <w:rFonts w:ascii="Calibri" w:hAnsi="Calibri" w:cs="Calibri"/>
                    <w:color w:val="000000"/>
                    <w:sz w:val="22"/>
                    <w:szCs w:val="22"/>
                  </w:rPr>
                </w:rPrChange>
              </w:rPr>
              <w:pPrChange w:id="13299" w:author="Nick.Tolimieri" w:date="2022-09-13T14:15:00Z">
                <w:pPr>
                  <w:jc w:val="right"/>
                </w:pPr>
              </w:pPrChange>
            </w:pPr>
            <w:ins w:id="13300" w:author="Nick.Tolimieri" w:date="2022-09-13T14:15:00Z">
              <w:del w:id="13301" w:author="Nick.Tolimieri [2]" w:date="2022-09-14T11:37:00Z">
                <w:r w:rsidRPr="00F87AA6" w:rsidDel="008A61D3">
                  <w:rPr>
                    <w:rFonts w:asciiTheme="minorHAnsi" w:eastAsiaTheme="minorHAnsi" w:hAnsiTheme="minorHAnsi" w:cstheme="minorBidi"/>
                    <w:sz w:val="22"/>
                    <w:szCs w:val="22"/>
                    <w:rPrChange w:id="13302" w:author="Nick.Tolimieri" w:date="2022-09-13T14:15:00Z">
                      <w:rPr>
                        <w:rFonts w:ascii="Calibri" w:hAnsi="Calibri" w:cs="Calibri"/>
                        <w:color w:val="000000"/>
                        <w:sz w:val="22"/>
                        <w:szCs w:val="22"/>
                      </w:rPr>
                    </w:rPrChange>
                  </w:rPr>
                  <w:delText>7</w:delText>
                </w:r>
              </w:del>
            </w:ins>
          </w:p>
        </w:tc>
        <w:tc>
          <w:tcPr>
            <w:tcW w:w="960" w:type="dxa"/>
            <w:noWrap/>
            <w:hideMark/>
            <w:tcPrChange w:id="1330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04" w:author="Nick.Tolimieri" w:date="2022-09-13T14:15:00Z"/>
                <w:del w:id="13305" w:author="Nick.Tolimieri [2]" w:date="2022-09-14T11:37:00Z"/>
                <w:rFonts w:asciiTheme="minorHAnsi" w:eastAsiaTheme="minorHAnsi" w:hAnsiTheme="minorHAnsi" w:cstheme="minorBidi"/>
                <w:sz w:val="22"/>
                <w:szCs w:val="22"/>
                <w:rPrChange w:id="13306" w:author="Nick.Tolimieri" w:date="2022-09-13T14:15:00Z">
                  <w:rPr>
                    <w:ins w:id="13307" w:author="Nick.Tolimieri" w:date="2022-09-13T14:15:00Z"/>
                    <w:del w:id="13308" w:author="Nick.Tolimieri [2]" w:date="2022-09-14T11:37:00Z"/>
                    <w:rFonts w:ascii="Calibri" w:hAnsi="Calibri" w:cs="Calibri"/>
                    <w:color w:val="000000"/>
                    <w:sz w:val="22"/>
                    <w:szCs w:val="22"/>
                  </w:rPr>
                </w:rPrChange>
              </w:rPr>
              <w:pPrChange w:id="13309" w:author="Nick.Tolimieri" w:date="2022-09-13T14:15:00Z">
                <w:pPr>
                  <w:jc w:val="right"/>
                </w:pPr>
              </w:pPrChange>
            </w:pPr>
            <w:ins w:id="13310" w:author="Nick.Tolimieri" w:date="2022-09-13T14:15:00Z">
              <w:del w:id="13311" w:author="Nick.Tolimieri [2]" w:date="2022-09-14T11:37:00Z">
                <w:r w:rsidRPr="00F87AA6" w:rsidDel="008A61D3">
                  <w:rPr>
                    <w:rFonts w:asciiTheme="minorHAnsi" w:eastAsiaTheme="minorHAnsi" w:hAnsiTheme="minorHAnsi" w:cstheme="minorBidi"/>
                    <w:sz w:val="22"/>
                    <w:szCs w:val="22"/>
                    <w:rPrChange w:id="13312" w:author="Nick.Tolimieri" w:date="2022-09-13T14:15:00Z">
                      <w:rPr>
                        <w:rFonts w:ascii="Calibri" w:hAnsi="Calibri" w:cs="Calibri"/>
                        <w:color w:val="000000"/>
                        <w:sz w:val="22"/>
                        <w:szCs w:val="22"/>
                      </w:rPr>
                    </w:rPrChange>
                  </w:rPr>
                  <w:delText>9</w:delText>
                </w:r>
              </w:del>
            </w:ins>
          </w:p>
        </w:tc>
        <w:tc>
          <w:tcPr>
            <w:tcW w:w="960" w:type="dxa"/>
            <w:noWrap/>
            <w:hideMark/>
            <w:tcPrChange w:id="1331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14" w:author="Nick.Tolimieri" w:date="2022-09-13T14:15:00Z"/>
                <w:del w:id="13315" w:author="Nick.Tolimieri [2]" w:date="2022-09-14T11:37:00Z"/>
                <w:rFonts w:asciiTheme="minorHAnsi" w:eastAsiaTheme="minorHAnsi" w:hAnsiTheme="minorHAnsi" w:cstheme="minorBidi"/>
                <w:sz w:val="22"/>
                <w:szCs w:val="22"/>
                <w:rPrChange w:id="13316" w:author="Nick.Tolimieri" w:date="2022-09-13T14:15:00Z">
                  <w:rPr>
                    <w:ins w:id="13317" w:author="Nick.Tolimieri" w:date="2022-09-13T14:15:00Z"/>
                    <w:del w:id="13318" w:author="Nick.Tolimieri [2]" w:date="2022-09-14T11:37:00Z"/>
                    <w:rFonts w:ascii="Calibri" w:hAnsi="Calibri" w:cs="Calibri"/>
                    <w:color w:val="000000"/>
                    <w:sz w:val="22"/>
                    <w:szCs w:val="22"/>
                  </w:rPr>
                </w:rPrChange>
              </w:rPr>
              <w:pPrChange w:id="13319" w:author="Nick.Tolimieri" w:date="2022-09-13T14:15:00Z">
                <w:pPr>
                  <w:jc w:val="right"/>
                </w:pPr>
              </w:pPrChange>
            </w:pPr>
            <w:ins w:id="13320" w:author="Nick.Tolimieri" w:date="2022-09-13T14:15:00Z">
              <w:del w:id="13321" w:author="Nick.Tolimieri [2]" w:date="2022-09-14T11:37:00Z">
                <w:r w:rsidRPr="00F87AA6" w:rsidDel="008A61D3">
                  <w:rPr>
                    <w:rFonts w:asciiTheme="minorHAnsi" w:eastAsiaTheme="minorHAnsi" w:hAnsiTheme="minorHAnsi" w:cstheme="minorBidi"/>
                    <w:sz w:val="22"/>
                    <w:szCs w:val="22"/>
                    <w:rPrChange w:id="13322" w:author="Nick.Tolimieri" w:date="2022-09-13T14:15:00Z">
                      <w:rPr>
                        <w:rFonts w:ascii="Calibri" w:hAnsi="Calibri" w:cs="Calibri"/>
                        <w:color w:val="000000"/>
                        <w:sz w:val="22"/>
                        <w:szCs w:val="22"/>
                      </w:rPr>
                    </w:rPrChange>
                  </w:rPr>
                  <w:delText>1</w:delText>
                </w:r>
              </w:del>
            </w:ins>
          </w:p>
        </w:tc>
        <w:tc>
          <w:tcPr>
            <w:tcW w:w="960" w:type="dxa"/>
            <w:noWrap/>
            <w:hideMark/>
            <w:tcPrChange w:id="1332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24" w:author="Nick.Tolimieri" w:date="2022-09-13T14:15:00Z"/>
                <w:del w:id="13325" w:author="Nick.Tolimieri [2]" w:date="2022-09-14T11:37:00Z"/>
                <w:rFonts w:asciiTheme="minorHAnsi" w:eastAsiaTheme="minorHAnsi" w:hAnsiTheme="minorHAnsi" w:cstheme="minorBidi"/>
                <w:sz w:val="22"/>
                <w:szCs w:val="22"/>
                <w:rPrChange w:id="13326" w:author="Nick.Tolimieri" w:date="2022-09-13T14:15:00Z">
                  <w:rPr>
                    <w:ins w:id="13327" w:author="Nick.Tolimieri" w:date="2022-09-13T14:15:00Z"/>
                    <w:del w:id="13328" w:author="Nick.Tolimieri [2]" w:date="2022-09-14T11:37:00Z"/>
                    <w:rFonts w:ascii="Calibri" w:hAnsi="Calibri" w:cs="Calibri"/>
                    <w:color w:val="000000"/>
                    <w:sz w:val="22"/>
                    <w:szCs w:val="22"/>
                  </w:rPr>
                </w:rPrChange>
              </w:rPr>
              <w:pPrChange w:id="13329" w:author="Nick.Tolimieri" w:date="2022-09-13T14:15:00Z">
                <w:pPr>
                  <w:jc w:val="right"/>
                </w:pPr>
              </w:pPrChange>
            </w:pPr>
            <w:ins w:id="13330" w:author="Nick.Tolimieri" w:date="2022-09-13T14:15:00Z">
              <w:del w:id="13331" w:author="Nick.Tolimieri [2]" w:date="2022-09-14T11:37:00Z">
                <w:r w:rsidRPr="00F87AA6" w:rsidDel="008A61D3">
                  <w:rPr>
                    <w:rFonts w:asciiTheme="minorHAnsi" w:eastAsiaTheme="minorHAnsi" w:hAnsiTheme="minorHAnsi" w:cstheme="minorBidi"/>
                    <w:sz w:val="22"/>
                    <w:szCs w:val="22"/>
                    <w:rPrChange w:id="13332" w:author="Nick.Tolimieri" w:date="2022-09-13T14:15:00Z">
                      <w:rPr>
                        <w:rFonts w:ascii="Calibri" w:hAnsi="Calibri" w:cs="Calibri"/>
                        <w:color w:val="000000"/>
                        <w:sz w:val="22"/>
                        <w:szCs w:val="22"/>
                      </w:rPr>
                    </w:rPrChange>
                  </w:rPr>
                  <w:delText>8</w:delText>
                </w:r>
              </w:del>
            </w:ins>
          </w:p>
        </w:tc>
        <w:tc>
          <w:tcPr>
            <w:tcW w:w="960" w:type="dxa"/>
            <w:noWrap/>
            <w:hideMark/>
            <w:tcPrChange w:id="1333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34" w:author="Nick.Tolimieri" w:date="2022-09-13T14:15:00Z"/>
                <w:del w:id="13335" w:author="Nick.Tolimieri [2]" w:date="2022-09-14T11:37:00Z"/>
                <w:rFonts w:asciiTheme="minorHAnsi" w:eastAsiaTheme="minorHAnsi" w:hAnsiTheme="minorHAnsi" w:cstheme="minorBidi"/>
                <w:sz w:val="22"/>
                <w:szCs w:val="22"/>
                <w:rPrChange w:id="13336" w:author="Nick.Tolimieri" w:date="2022-09-13T14:15:00Z">
                  <w:rPr>
                    <w:ins w:id="13337" w:author="Nick.Tolimieri" w:date="2022-09-13T14:15:00Z"/>
                    <w:del w:id="13338" w:author="Nick.Tolimieri [2]" w:date="2022-09-14T11:37:00Z"/>
                    <w:rFonts w:ascii="Calibri" w:hAnsi="Calibri" w:cs="Calibri"/>
                    <w:color w:val="000000"/>
                    <w:sz w:val="22"/>
                    <w:szCs w:val="22"/>
                  </w:rPr>
                </w:rPrChange>
              </w:rPr>
              <w:pPrChange w:id="13339" w:author="Nick.Tolimieri" w:date="2022-09-13T14:15:00Z">
                <w:pPr>
                  <w:jc w:val="right"/>
                </w:pPr>
              </w:pPrChange>
            </w:pPr>
            <w:ins w:id="13340" w:author="Nick.Tolimieri" w:date="2022-09-13T14:15:00Z">
              <w:del w:id="13341" w:author="Nick.Tolimieri [2]" w:date="2022-09-14T11:37:00Z">
                <w:r w:rsidRPr="00F87AA6" w:rsidDel="008A61D3">
                  <w:rPr>
                    <w:rFonts w:asciiTheme="minorHAnsi" w:eastAsiaTheme="minorHAnsi" w:hAnsiTheme="minorHAnsi" w:cstheme="minorBidi"/>
                    <w:sz w:val="22"/>
                    <w:szCs w:val="22"/>
                    <w:rPrChange w:id="13342" w:author="Nick.Tolimieri" w:date="2022-09-13T14:15:00Z">
                      <w:rPr>
                        <w:rFonts w:ascii="Calibri" w:hAnsi="Calibri" w:cs="Calibri"/>
                        <w:color w:val="000000"/>
                        <w:sz w:val="22"/>
                        <w:szCs w:val="22"/>
                      </w:rPr>
                    </w:rPrChange>
                  </w:rPr>
                  <w:delText>8</w:delText>
                </w:r>
              </w:del>
            </w:ins>
          </w:p>
        </w:tc>
        <w:tc>
          <w:tcPr>
            <w:tcW w:w="960" w:type="dxa"/>
            <w:noWrap/>
            <w:hideMark/>
            <w:tcPrChange w:id="1334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44" w:author="Nick.Tolimieri" w:date="2022-09-13T14:15:00Z"/>
                <w:del w:id="13345" w:author="Nick.Tolimieri [2]" w:date="2022-09-14T11:37:00Z"/>
                <w:rFonts w:asciiTheme="minorHAnsi" w:eastAsiaTheme="minorHAnsi" w:hAnsiTheme="minorHAnsi" w:cstheme="minorBidi"/>
                <w:sz w:val="22"/>
                <w:szCs w:val="22"/>
                <w:rPrChange w:id="13346" w:author="Nick.Tolimieri" w:date="2022-09-13T14:15:00Z">
                  <w:rPr>
                    <w:ins w:id="13347" w:author="Nick.Tolimieri" w:date="2022-09-13T14:15:00Z"/>
                    <w:del w:id="13348" w:author="Nick.Tolimieri [2]" w:date="2022-09-14T11:37:00Z"/>
                    <w:rFonts w:ascii="Calibri" w:hAnsi="Calibri" w:cs="Calibri"/>
                    <w:color w:val="000000"/>
                    <w:sz w:val="22"/>
                    <w:szCs w:val="22"/>
                  </w:rPr>
                </w:rPrChange>
              </w:rPr>
              <w:pPrChange w:id="13349" w:author="Nick.Tolimieri" w:date="2022-09-13T14:15:00Z">
                <w:pPr>
                  <w:jc w:val="right"/>
                </w:pPr>
              </w:pPrChange>
            </w:pPr>
            <w:ins w:id="13350" w:author="Nick.Tolimieri" w:date="2022-09-13T14:15:00Z">
              <w:del w:id="13351" w:author="Nick.Tolimieri [2]" w:date="2022-09-14T11:37:00Z">
                <w:r w:rsidRPr="00F87AA6" w:rsidDel="008A61D3">
                  <w:rPr>
                    <w:rFonts w:asciiTheme="minorHAnsi" w:eastAsiaTheme="minorHAnsi" w:hAnsiTheme="minorHAnsi" w:cstheme="minorBidi"/>
                    <w:sz w:val="22"/>
                    <w:szCs w:val="22"/>
                    <w:rPrChange w:id="13352" w:author="Nick.Tolimieri" w:date="2022-09-13T14:15:00Z">
                      <w:rPr>
                        <w:rFonts w:ascii="Calibri" w:hAnsi="Calibri" w:cs="Calibri"/>
                        <w:color w:val="000000"/>
                        <w:sz w:val="22"/>
                        <w:szCs w:val="22"/>
                      </w:rPr>
                    </w:rPrChange>
                  </w:rPr>
                  <w:delText>8</w:delText>
                </w:r>
              </w:del>
            </w:ins>
          </w:p>
        </w:tc>
        <w:tc>
          <w:tcPr>
            <w:tcW w:w="960" w:type="dxa"/>
            <w:noWrap/>
            <w:hideMark/>
            <w:tcPrChange w:id="1335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54" w:author="Nick.Tolimieri" w:date="2022-09-13T14:15:00Z"/>
                <w:del w:id="13355" w:author="Nick.Tolimieri [2]" w:date="2022-09-14T11:37:00Z"/>
                <w:rFonts w:asciiTheme="minorHAnsi" w:eastAsiaTheme="minorHAnsi" w:hAnsiTheme="minorHAnsi" w:cstheme="minorBidi"/>
                <w:sz w:val="22"/>
                <w:szCs w:val="22"/>
                <w:rPrChange w:id="13356" w:author="Nick.Tolimieri" w:date="2022-09-13T14:15:00Z">
                  <w:rPr>
                    <w:ins w:id="13357" w:author="Nick.Tolimieri" w:date="2022-09-13T14:15:00Z"/>
                    <w:del w:id="13358" w:author="Nick.Tolimieri [2]" w:date="2022-09-14T11:37:00Z"/>
                    <w:rFonts w:ascii="Calibri" w:hAnsi="Calibri" w:cs="Calibri"/>
                    <w:color w:val="000000"/>
                    <w:sz w:val="22"/>
                    <w:szCs w:val="22"/>
                  </w:rPr>
                </w:rPrChange>
              </w:rPr>
              <w:pPrChange w:id="13359" w:author="Nick.Tolimieri" w:date="2022-09-13T14:15:00Z">
                <w:pPr>
                  <w:jc w:val="right"/>
                </w:pPr>
              </w:pPrChange>
            </w:pPr>
            <w:ins w:id="13360" w:author="Nick.Tolimieri" w:date="2022-09-13T14:15:00Z">
              <w:del w:id="13361" w:author="Nick.Tolimieri [2]" w:date="2022-09-14T11:37:00Z">
                <w:r w:rsidRPr="00F87AA6" w:rsidDel="008A61D3">
                  <w:rPr>
                    <w:rFonts w:asciiTheme="minorHAnsi" w:eastAsiaTheme="minorHAnsi" w:hAnsiTheme="minorHAnsi" w:cstheme="minorBidi"/>
                    <w:sz w:val="22"/>
                    <w:szCs w:val="22"/>
                    <w:rPrChange w:id="13362" w:author="Nick.Tolimieri" w:date="2022-09-13T14:15:00Z">
                      <w:rPr>
                        <w:rFonts w:ascii="Calibri" w:hAnsi="Calibri" w:cs="Calibri"/>
                        <w:color w:val="000000"/>
                        <w:sz w:val="22"/>
                        <w:szCs w:val="22"/>
                      </w:rPr>
                    </w:rPrChange>
                  </w:rPr>
                  <w:delText>2.45</w:delText>
                </w:r>
              </w:del>
            </w:ins>
          </w:p>
        </w:tc>
        <w:tc>
          <w:tcPr>
            <w:tcW w:w="960" w:type="dxa"/>
            <w:noWrap/>
            <w:hideMark/>
            <w:tcPrChange w:id="13363"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64" w:author="Nick.Tolimieri" w:date="2022-09-13T14:15:00Z"/>
                <w:del w:id="13365" w:author="Nick.Tolimieri [2]" w:date="2022-09-14T11:37:00Z"/>
                <w:rFonts w:asciiTheme="minorHAnsi" w:eastAsiaTheme="minorHAnsi" w:hAnsiTheme="minorHAnsi" w:cstheme="minorBidi"/>
                <w:sz w:val="22"/>
                <w:szCs w:val="22"/>
                <w:rPrChange w:id="13366" w:author="Nick.Tolimieri" w:date="2022-09-13T14:15:00Z">
                  <w:rPr>
                    <w:ins w:id="13367" w:author="Nick.Tolimieri" w:date="2022-09-13T14:15:00Z"/>
                    <w:del w:id="13368" w:author="Nick.Tolimieri [2]" w:date="2022-09-14T11:37:00Z"/>
                    <w:rFonts w:ascii="Calibri" w:hAnsi="Calibri" w:cs="Calibri"/>
                    <w:color w:val="000000"/>
                    <w:sz w:val="22"/>
                    <w:szCs w:val="22"/>
                  </w:rPr>
                </w:rPrChange>
              </w:rPr>
              <w:pPrChange w:id="13369" w:author="Nick.Tolimieri" w:date="2022-09-13T14:15:00Z">
                <w:pPr>
                  <w:jc w:val="right"/>
                </w:pPr>
              </w:pPrChange>
            </w:pPr>
            <w:ins w:id="13370" w:author="Nick.Tolimieri" w:date="2022-09-13T14:15:00Z">
              <w:del w:id="13371" w:author="Nick.Tolimieri [2]" w:date="2022-09-14T11:37:00Z">
                <w:r w:rsidRPr="00F87AA6" w:rsidDel="008A61D3">
                  <w:rPr>
                    <w:rFonts w:asciiTheme="minorHAnsi" w:eastAsiaTheme="minorHAnsi" w:hAnsiTheme="minorHAnsi" w:cstheme="minorBidi"/>
                    <w:sz w:val="22"/>
                    <w:szCs w:val="22"/>
                    <w:rPrChange w:id="13372" w:author="Nick.Tolimieri" w:date="2022-09-13T14:15:00Z">
                      <w:rPr>
                        <w:rFonts w:ascii="Calibri" w:hAnsi="Calibri" w:cs="Calibri"/>
                        <w:color w:val="000000"/>
                        <w:sz w:val="22"/>
                        <w:szCs w:val="22"/>
                      </w:rPr>
                    </w:rPrChange>
                  </w:rPr>
                  <w:delText>0.28</w:delText>
                </w:r>
              </w:del>
            </w:ins>
          </w:p>
        </w:tc>
      </w:tr>
      <w:tr w:rsidR="00F87AA6" w:rsidRPr="00F87AA6" w:rsidDel="008A61D3" w:rsidTr="00F87AA6">
        <w:trPr>
          <w:divId w:val="1702248301"/>
          <w:trHeight w:val="300"/>
          <w:ins w:id="13373" w:author="Nick.Tolimieri" w:date="2022-09-13T14:15:00Z"/>
          <w:del w:id="13374" w:author="Nick.Tolimieri [2]" w:date="2022-09-14T11:37:00Z"/>
          <w:trPrChange w:id="13375" w:author="Nick.Tolimieri" w:date="2022-09-13T14:15:00Z">
            <w:trPr>
              <w:divId w:val="1702248301"/>
              <w:trHeight w:val="300"/>
            </w:trPr>
          </w:trPrChange>
        </w:trPr>
        <w:tc>
          <w:tcPr>
            <w:tcW w:w="960" w:type="dxa"/>
            <w:noWrap/>
            <w:hideMark/>
            <w:tcPrChange w:id="1337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77" w:author="Nick.Tolimieri" w:date="2022-09-13T14:15:00Z"/>
                <w:del w:id="13378" w:author="Nick.Tolimieri [2]" w:date="2022-09-14T11:37:00Z"/>
                <w:rFonts w:asciiTheme="minorHAnsi" w:eastAsiaTheme="minorHAnsi" w:hAnsiTheme="minorHAnsi" w:cstheme="minorBidi"/>
                <w:sz w:val="22"/>
                <w:szCs w:val="22"/>
                <w:rPrChange w:id="13379" w:author="Nick.Tolimieri" w:date="2022-09-13T14:15:00Z">
                  <w:rPr>
                    <w:ins w:id="13380" w:author="Nick.Tolimieri" w:date="2022-09-13T14:15:00Z"/>
                    <w:del w:id="13381" w:author="Nick.Tolimieri [2]" w:date="2022-09-14T11:37:00Z"/>
                    <w:rFonts w:ascii="Calibri" w:hAnsi="Calibri" w:cs="Calibri"/>
                    <w:color w:val="000000"/>
                    <w:sz w:val="22"/>
                    <w:szCs w:val="22"/>
                  </w:rPr>
                </w:rPrChange>
              </w:rPr>
              <w:pPrChange w:id="13382" w:author="Nick.Tolimieri" w:date="2022-09-13T14:15:00Z">
                <w:pPr/>
              </w:pPrChange>
            </w:pPr>
            <w:ins w:id="13383" w:author="Nick.Tolimieri" w:date="2022-09-13T14:15:00Z">
              <w:del w:id="13384" w:author="Nick.Tolimieri [2]" w:date="2022-09-14T11:37:00Z">
                <w:r w:rsidRPr="00F87AA6" w:rsidDel="008A61D3">
                  <w:rPr>
                    <w:rFonts w:asciiTheme="minorHAnsi" w:eastAsiaTheme="minorHAnsi" w:hAnsiTheme="minorHAnsi" w:cstheme="minorBidi"/>
                    <w:sz w:val="22"/>
                    <w:szCs w:val="22"/>
                    <w:rPrChange w:id="13385" w:author="Nick.Tolimieri" w:date="2022-09-13T14:15:00Z">
                      <w:rPr>
                        <w:rFonts w:ascii="Calibri" w:hAnsi="Calibri" w:cs="Calibri"/>
                        <w:color w:val="000000"/>
                        <w:sz w:val="22"/>
                        <w:szCs w:val="22"/>
                      </w:rPr>
                    </w:rPrChange>
                  </w:rPr>
                  <w:delText>Cape Alava</w:delText>
                </w:r>
              </w:del>
            </w:ins>
          </w:p>
        </w:tc>
        <w:tc>
          <w:tcPr>
            <w:tcW w:w="960" w:type="dxa"/>
            <w:noWrap/>
            <w:hideMark/>
            <w:tcPrChange w:id="1338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87" w:author="Nick.Tolimieri" w:date="2022-09-13T14:15:00Z"/>
                <w:del w:id="13388" w:author="Nick.Tolimieri [2]" w:date="2022-09-14T11:37:00Z"/>
                <w:rFonts w:asciiTheme="minorHAnsi" w:eastAsiaTheme="minorHAnsi" w:hAnsiTheme="minorHAnsi" w:cstheme="minorBidi"/>
                <w:sz w:val="22"/>
                <w:szCs w:val="22"/>
                <w:rPrChange w:id="13389" w:author="Nick.Tolimieri" w:date="2022-09-13T14:15:00Z">
                  <w:rPr>
                    <w:ins w:id="13390" w:author="Nick.Tolimieri" w:date="2022-09-13T14:15:00Z"/>
                    <w:del w:id="13391" w:author="Nick.Tolimieri [2]" w:date="2022-09-14T11:37:00Z"/>
                    <w:rFonts w:ascii="Calibri" w:hAnsi="Calibri" w:cs="Calibri"/>
                    <w:color w:val="000000"/>
                    <w:sz w:val="22"/>
                    <w:szCs w:val="22"/>
                  </w:rPr>
                </w:rPrChange>
              </w:rPr>
              <w:pPrChange w:id="13392" w:author="Nick.Tolimieri" w:date="2022-09-13T14:15:00Z">
                <w:pPr>
                  <w:jc w:val="right"/>
                </w:pPr>
              </w:pPrChange>
            </w:pPr>
            <w:ins w:id="13393" w:author="Nick.Tolimieri" w:date="2022-09-13T14:15:00Z">
              <w:del w:id="13394" w:author="Nick.Tolimieri [2]" w:date="2022-09-14T11:37:00Z">
                <w:r w:rsidRPr="00F87AA6" w:rsidDel="008A61D3">
                  <w:rPr>
                    <w:rFonts w:asciiTheme="minorHAnsi" w:eastAsiaTheme="minorHAnsi" w:hAnsiTheme="minorHAnsi" w:cstheme="minorBidi"/>
                    <w:sz w:val="22"/>
                    <w:szCs w:val="22"/>
                    <w:rPrChange w:id="13395" w:author="Nick.Tolimieri" w:date="2022-09-13T14:15:00Z">
                      <w:rPr>
                        <w:rFonts w:ascii="Calibri" w:hAnsi="Calibri" w:cs="Calibri"/>
                        <w:color w:val="000000"/>
                        <w:sz w:val="22"/>
                        <w:szCs w:val="22"/>
                      </w:rPr>
                    </w:rPrChange>
                  </w:rPr>
                  <w:delText>2008</w:delText>
                </w:r>
              </w:del>
            </w:ins>
          </w:p>
        </w:tc>
        <w:tc>
          <w:tcPr>
            <w:tcW w:w="960" w:type="dxa"/>
            <w:noWrap/>
            <w:hideMark/>
            <w:tcPrChange w:id="1339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397" w:author="Nick.Tolimieri" w:date="2022-09-13T14:15:00Z"/>
                <w:del w:id="13398" w:author="Nick.Tolimieri [2]" w:date="2022-09-14T11:37:00Z"/>
                <w:rFonts w:asciiTheme="minorHAnsi" w:eastAsiaTheme="minorHAnsi" w:hAnsiTheme="minorHAnsi" w:cstheme="minorBidi"/>
                <w:sz w:val="22"/>
                <w:szCs w:val="22"/>
                <w:rPrChange w:id="13399" w:author="Nick.Tolimieri" w:date="2022-09-13T14:15:00Z">
                  <w:rPr>
                    <w:ins w:id="13400" w:author="Nick.Tolimieri" w:date="2022-09-13T14:15:00Z"/>
                    <w:del w:id="13401" w:author="Nick.Tolimieri [2]" w:date="2022-09-14T11:37:00Z"/>
                    <w:rFonts w:ascii="Calibri" w:hAnsi="Calibri" w:cs="Calibri"/>
                    <w:color w:val="000000"/>
                    <w:sz w:val="22"/>
                    <w:szCs w:val="22"/>
                  </w:rPr>
                </w:rPrChange>
              </w:rPr>
              <w:pPrChange w:id="13402" w:author="Nick.Tolimieri" w:date="2022-09-13T14:15:00Z">
                <w:pPr>
                  <w:jc w:val="right"/>
                </w:pPr>
              </w:pPrChange>
            </w:pPr>
            <w:ins w:id="13403" w:author="Nick.Tolimieri" w:date="2022-09-13T14:15:00Z">
              <w:del w:id="13404" w:author="Nick.Tolimieri [2]" w:date="2022-09-14T11:37:00Z">
                <w:r w:rsidRPr="00F87AA6" w:rsidDel="008A61D3">
                  <w:rPr>
                    <w:rFonts w:asciiTheme="minorHAnsi" w:eastAsiaTheme="minorHAnsi" w:hAnsiTheme="minorHAnsi" w:cstheme="minorBidi"/>
                    <w:sz w:val="22"/>
                    <w:szCs w:val="22"/>
                    <w:rPrChange w:id="13405" w:author="Nick.Tolimieri" w:date="2022-09-13T14:15:00Z">
                      <w:rPr>
                        <w:rFonts w:ascii="Calibri" w:hAnsi="Calibri" w:cs="Calibri"/>
                        <w:color w:val="000000"/>
                        <w:sz w:val="22"/>
                        <w:szCs w:val="22"/>
                      </w:rPr>
                    </w:rPrChange>
                  </w:rPr>
                  <w:delText>0</w:delText>
                </w:r>
              </w:del>
            </w:ins>
          </w:p>
        </w:tc>
        <w:tc>
          <w:tcPr>
            <w:tcW w:w="960" w:type="dxa"/>
            <w:noWrap/>
            <w:hideMark/>
            <w:tcPrChange w:id="1340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07" w:author="Nick.Tolimieri" w:date="2022-09-13T14:15:00Z"/>
                <w:del w:id="13408" w:author="Nick.Tolimieri [2]" w:date="2022-09-14T11:37:00Z"/>
                <w:rFonts w:asciiTheme="minorHAnsi" w:eastAsiaTheme="minorHAnsi" w:hAnsiTheme="minorHAnsi" w:cstheme="minorBidi"/>
                <w:sz w:val="22"/>
                <w:szCs w:val="22"/>
                <w:rPrChange w:id="13409" w:author="Nick.Tolimieri" w:date="2022-09-13T14:15:00Z">
                  <w:rPr>
                    <w:ins w:id="13410" w:author="Nick.Tolimieri" w:date="2022-09-13T14:15:00Z"/>
                    <w:del w:id="13411" w:author="Nick.Tolimieri [2]" w:date="2022-09-14T11:37:00Z"/>
                    <w:rFonts w:ascii="Calibri" w:hAnsi="Calibri" w:cs="Calibri"/>
                    <w:color w:val="000000"/>
                    <w:sz w:val="22"/>
                    <w:szCs w:val="22"/>
                  </w:rPr>
                </w:rPrChange>
              </w:rPr>
              <w:pPrChange w:id="13412" w:author="Nick.Tolimieri" w:date="2022-09-13T14:15:00Z">
                <w:pPr>
                  <w:jc w:val="right"/>
                </w:pPr>
              </w:pPrChange>
            </w:pPr>
            <w:ins w:id="13413" w:author="Nick.Tolimieri" w:date="2022-09-13T14:15:00Z">
              <w:del w:id="13414" w:author="Nick.Tolimieri [2]" w:date="2022-09-14T11:37:00Z">
                <w:r w:rsidRPr="00F87AA6" w:rsidDel="008A61D3">
                  <w:rPr>
                    <w:rFonts w:asciiTheme="minorHAnsi" w:eastAsiaTheme="minorHAnsi" w:hAnsiTheme="minorHAnsi" w:cstheme="minorBidi"/>
                    <w:sz w:val="22"/>
                    <w:szCs w:val="22"/>
                    <w:rPrChange w:id="13415" w:author="Nick.Tolimieri" w:date="2022-09-13T14:15:00Z">
                      <w:rPr>
                        <w:rFonts w:ascii="Calibri" w:hAnsi="Calibri" w:cs="Calibri"/>
                        <w:color w:val="000000"/>
                        <w:sz w:val="22"/>
                        <w:szCs w:val="22"/>
                      </w:rPr>
                    </w:rPrChange>
                  </w:rPr>
                  <w:delText>0</w:delText>
                </w:r>
              </w:del>
            </w:ins>
          </w:p>
        </w:tc>
        <w:tc>
          <w:tcPr>
            <w:tcW w:w="960" w:type="dxa"/>
            <w:noWrap/>
            <w:hideMark/>
            <w:tcPrChange w:id="1341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17" w:author="Nick.Tolimieri" w:date="2022-09-13T14:15:00Z"/>
                <w:del w:id="13418" w:author="Nick.Tolimieri [2]" w:date="2022-09-14T11:37:00Z"/>
                <w:rFonts w:asciiTheme="minorHAnsi" w:eastAsiaTheme="minorHAnsi" w:hAnsiTheme="minorHAnsi" w:cstheme="minorBidi"/>
                <w:sz w:val="22"/>
                <w:szCs w:val="22"/>
                <w:rPrChange w:id="13419" w:author="Nick.Tolimieri" w:date="2022-09-13T14:15:00Z">
                  <w:rPr>
                    <w:ins w:id="13420" w:author="Nick.Tolimieri" w:date="2022-09-13T14:15:00Z"/>
                    <w:del w:id="13421" w:author="Nick.Tolimieri [2]" w:date="2022-09-14T11:37:00Z"/>
                    <w:rFonts w:ascii="Calibri" w:hAnsi="Calibri" w:cs="Calibri"/>
                    <w:color w:val="000000"/>
                    <w:sz w:val="22"/>
                    <w:szCs w:val="22"/>
                  </w:rPr>
                </w:rPrChange>
              </w:rPr>
              <w:pPrChange w:id="13422" w:author="Nick.Tolimieri" w:date="2022-09-13T14:15:00Z">
                <w:pPr>
                  <w:jc w:val="right"/>
                </w:pPr>
              </w:pPrChange>
            </w:pPr>
            <w:ins w:id="13423" w:author="Nick.Tolimieri" w:date="2022-09-13T14:15:00Z">
              <w:del w:id="13424" w:author="Nick.Tolimieri [2]" w:date="2022-09-14T11:37:00Z">
                <w:r w:rsidRPr="00F87AA6" w:rsidDel="008A61D3">
                  <w:rPr>
                    <w:rFonts w:asciiTheme="minorHAnsi" w:eastAsiaTheme="minorHAnsi" w:hAnsiTheme="minorHAnsi" w:cstheme="minorBidi"/>
                    <w:sz w:val="22"/>
                    <w:szCs w:val="22"/>
                    <w:rPrChange w:id="13425" w:author="Nick.Tolimieri" w:date="2022-09-13T14:15:00Z">
                      <w:rPr>
                        <w:rFonts w:ascii="Calibri" w:hAnsi="Calibri" w:cs="Calibri"/>
                        <w:color w:val="000000"/>
                        <w:sz w:val="22"/>
                        <w:szCs w:val="22"/>
                      </w:rPr>
                    </w:rPrChange>
                  </w:rPr>
                  <w:delText>0</w:delText>
                </w:r>
              </w:del>
            </w:ins>
          </w:p>
        </w:tc>
        <w:tc>
          <w:tcPr>
            <w:tcW w:w="960" w:type="dxa"/>
            <w:noWrap/>
            <w:hideMark/>
            <w:tcPrChange w:id="1342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27" w:author="Nick.Tolimieri" w:date="2022-09-13T14:15:00Z"/>
                <w:del w:id="13428" w:author="Nick.Tolimieri [2]" w:date="2022-09-14T11:37:00Z"/>
                <w:rFonts w:asciiTheme="minorHAnsi" w:eastAsiaTheme="minorHAnsi" w:hAnsiTheme="minorHAnsi" w:cstheme="minorBidi"/>
                <w:sz w:val="22"/>
                <w:szCs w:val="22"/>
                <w:rPrChange w:id="13429" w:author="Nick.Tolimieri" w:date="2022-09-13T14:15:00Z">
                  <w:rPr>
                    <w:ins w:id="13430" w:author="Nick.Tolimieri" w:date="2022-09-13T14:15:00Z"/>
                    <w:del w:id="13431" w:author="Nick.Tolimieri [2]" w:date="2022-09-14T11:37:00Z"/>
                    <w:rFonts w:ascii="Calibri" w:hAnsi="Calibri" w:cs="Calibri"/>
                    <w:color w:val="000000"/>
                    <w:sz w:val="22"/>
                    <w:szCs w:val="22"/>
                  </w:rPr>
                </w:rPrChange>
              </w:rPr>
              <w:pPrChange w:id="13432" w:author="Nick.Tolimieri" w:date="2022-09-13T14:15:00Z">
                <w:pPr>
                  <w:jc w:val="right"/>
                </w:pPr>
              </w:pPrChange>
            </w:pPr>
            <w:ins w:id="13433" w:author="Nick.Tolimieri" w:date="2022-09-13T14:15:00Z">
              <w:del w:id="13434" w:author="Nick.Tolimieri [2]" w:date="2022-09-14T11:37:00Z">
                <w:r w:rsidRPr="00F87AA6" w:rsidDel="008A61D3">
                  <w:rPr>
                    <w:rFonts w:asciiTheme="minorHAnsi" w:eastAsiaTheme="minorHAnsi" w:hAnsiTheme="minorHAnsi" w:cstheme="minorBidi"/>
                    <w:sz w:val="22"/>
                    <w:szCs w:val="22"/>
                    <w:rPrChange w:id="13435" w:author="Nick.Tolimieri" w:date="2022-09-13T14:15:00Z">
                      <w:rPr>
                        <w:rFonts w:ascii="Calibri" w:hAnsi="Calibri" w:cs="Calibri"/>
                        <w:color w:val="000000"/>
                        <w:sz w:val="22"/>
                        <w:szCs w:val="22"/>
                      </w:rPr>
                    </w:rPrChange>
                  </w:rPr>
                  <w:delText>0</w:delText>
                </w:r>
              </w:del>
            </w:ins>
          </w:p>
        </w:tc>
        <w:tc>
          <w:tcPr>
            <w:tcW w:w="960" w:type="dxa"/>
            <w:noWrap/>
            <w:hideMark/>
            <w:tcPrChange w:id="1343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37" w:author="Nick.Tolimieri" w:date="2022-09-13T14:15:00Z"/>
                <w:del w:id="13438" w:author="Nick.Tolimieri [2]" w:date="2022-09-14T11:37:00Z"/>
                <w:rFonts w:asciiTheme="minorHAnsi" w:eastAsiaTheme="minorHAnsi" w:hAnsiTheme="minorHAnsi" w:cstheme="minorBidi"/>
                <w:sz w:val="22"/>
                <w:szCs w:val="22"/>
                <w:rPrChange w:id="13439" w:author="Nick.Tolimieri" w:date="2022-09-13T14:15:00Z">
                  <w:rPr>
                    <w:ins w:id="13440" w:author="Nick.Tolimieri" w:date="2022-09-13T14:15:00Z"/>
                    <w:del w:id="13441" w:author="Nick.Tolimieri [2]" w:date="2022-09-14T11:37:00Z"/>
                    <w:rFonts w:ascii="Calibri" w:hAnsi="Calibri" w:cs="Calibri"/>
                    <w:color w:val="000000"/>
                    <w:sz w:val="22"/>
                    <w:szCs w:val="22"/>
                  </w:rPr>
                </w:rPrChange>
              </w:rPr>
              <w:pPrChange w:id="13442" w:author="Nick.Tolimieri" w:date="2022-09-13T14:15:00Z">
                <w:pPr/>
              </w:pPrChange>
            </w:pPr>
            <w:ins w:id="13443" w:author="Nick.Tolimieri" w:date="2022-09-13T14:15:00Z">
              <w:del w:id="13444" w:author="Nick.Tolimieri [2]" w:date="2022-09-14T11:37:00Z">
                <w:r w:rsidRPr="00F87AA6" w:rsidDel="008A61D3">
                  <w:rPr>
                    <w:rFonts w:asciiTheme="minorHAnsi" w:eastAsiaTheme="minorHAnsi" w:hAnsiTheme="minorHAnsi" w:cstheme="minorBidi"/>
                    <w:sz w:val="22"/>
                    <w:szCs w:val="22"/>
                    <w:rPrChange w:id="13445" w:author="Nick.Tolimieri" w:date="2022-09-13T14:15:00Z">
                      <w:rPr>
                        <w:rFonts w:ascii="Calibri" w:hAnsi="Calibri" w:cs="Calibri"/>
                        <w:color w:val="000000"/>
                        <w:sz w:val="22"/>
                        <w:szCs w:val="22"/>
                      </w:rPr>
                    </w:rPrChange>
                  </w:rPr>
                  <w:delText>NA</w:delText>
                </w:r>
              </w:del>
            </w:ins>
          </w:p>
        </w:tc>
        <w:tc>
          <w:tcPr>
            <w:tcW w:w="960" w:type="dxa"/>
            <w:noWrap/>
            <w:hideMark/>
            <w:tcPrChange w:id="1344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47" w:author="Nick.Tolimieri" w:date="2022-09-13T14:15:00Z"/>
                <w:del w:id="13448" w:author="Nick.Tolimieri [2]" w:date="2022-09-14T11:37:00Z"/>
                <w:rFonts w:asciiTheme="minorHAnsi" w:eastAsiaTheme="minorHAnsi" w:hAnsiTheme="minorHAnsi" w:cstheme="minorBidi"/>
                <w:sz w:val="22"/>
                <w:szCs w:val="22"/>
                <w:rPrChange w:id="13449" w:author="Nick.Tolimieri" w:date="2022-09-13T14:15:00Z">
                  <w:rPr>
                    <w:ins w:id="13450" w:author="Nick.Tolimieri" w:date="2022-09-13T14:15:00Z"/>
                    <w:del w:id="13451" w:author="Nick.Tolimieri [2]" w:date="2022-09-14T11:37:00Z"/>
                    <w:rFonts w:ascii="Calibri" w:hAnsi="Calibri" w:cs="Calibri"/>
                    <w:color w:val="000000"/>
                    <w:sz w:val="22"/>
                    <w:szCs w:val="22"/>
                  </w:rPr>
                </w:rPrChange>
              </w:rPr>
              <w:pPrChange w:id="13452" w:author="Nick.Tolimieri" w:date="2022-09-13T14:15:00Z">
                <w:pPr/>
              </w:pPrChange>
            </w:pPr>
            <w:ins w:id="13453" w:author="Nick.Tolimieri" w:date="2022-09-13T14:15:00Z">
              <w:del w:id="13454" w:author="Nick.Tolimieri [2]" w:date="2022-09-14T11:37:00Z">
                <w:r w:rsidRPr="00F87AA6" w:rsidDel="008A61D3">
                  <w:rPr>
                    <w:rFonts w:asciiTheme="minorHAnsi" w:eastAsiaTheme="minorHAnsi" w:hAnsiTheme="minorHAnsi" w:cstheme="minorBidi"/>
                    <w:sz w:val="22"/>
                    <w:szCs w:val="22"/>
                    <w:rPrChange w:id="13455" w:author="Nick.Tolimieri" w:date="2022-09-13T14:15:00Z">
                      <w:rPr>
                        <w:rFonts w:ascii="Calibri" w:hAnsi="Calibri" w:cs="Calibri"/>
                        <w:color w:val="000000"/>
                        <w:sz w:val="22"/>
                        <w:szCs w:val="22"/>
                      </w:rPr>
                    </w:rPrChange>
                  </w:rPr>
                  <w:delText>NA</w:delText>
                </w:r>
              </w:del>
            </w:ins>
          </w:p>
        </w:tc>
        <w:tc>
          <w:tcPr>
            <w:tcW w:w="960" w:type="dxa"/>
            <w:noWrap/>
            <w:hideMark/>
            <w:tcPrChange w:id="1345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57" w:author="Nick.Tolimieri" w:date="2022-09-13T14:15:00Z"/>
                <w:del w:id="13458" w:author="Nick.Tolimieri [2]" w:date="2022-09-14T11:37:00Z"/>
                <w:rFonts w:asciiTheme="minorHAnsi" w:eastAsiaTheme="minorHAnsi" w:hAnsiTheme="minorHAnsi" w:cstheme="minorBidi"/>
                <w:sz w:val="22"/>
                <w:szCs w:val="22"/>
                <w:rPrChange w:id="13459" w:author="Nick.Tolimieri" w:date="2022-09-13T14:15:00Z">
                  <w:rPr>
                    <w:ins w:id="13460" w:author="Nick.Tolimieri" w:date="2022-09-13T14:15:00Z"/>
                    <w:del w:id="13461" w:author="Nick.Tolimieri [2]" w:date="2022-09-14T11:37:00Z"/>
                    <w:rFonts w:ascii="Calibri" w:hAnsi="Calibri" w:cs="Calibri"/>
                    <w:color w:val="000000"/>
                    <w:sz w:val="22"/>
                    <w:szCs w:val="22"/>
                  </w:rPr>
                </w:rPrChange>
              </w:rPr>
              <w:pPrChange w:id="13462" w:author="Nick.Tolimieri" w:date="2022-09-13T14:15:00Z">
                <w:pPr/>
              </w:pPrChange>
            </w:pPr>
            <w:ins w:id="13463" w:author="Nick.Tolimieri" w:date="2022-09-13T14:15:00Z">
              <w:del w:id="13464" w:author="Nick.Tolimieri [2]" w:date="2022-09-14T11:37:00Z">
                <w:r w:rsidRPr="00F87AA6" w:rsidDel="008A61D3">
                  <w:rPr>
                    <w:rFonts w:asciiTheme="minorHAnsi" w:eastAsiaTheme="minorHAnsi" w:hAnsiTheme="minorHAnsi" w:cstheme="minorBidi"/>
                    <w:sz w:val="22"/>
                    <w:szCs w:val="22"/>
                    <w:rPrChange w:id="13465" w:author="Nick.Tolimieri" w:date="2022-09-13T14:15:00Z">
                      <w:rPr>
                        <w:rFonts w:ascii="Calibri" w:hAnsi="Calibri" w:cs="Calibri"/>
                        <w:color w:val="000000"/>
                        <w:sz w:val="22"/>
                        <w:szCs w:val="22"/>
                      </w:rPr>
                    </w:rPrChange>
                  </w:rPr>
                  <w:delText>NA</w:delText>
                </w:r>
              </w:del>
            </w:ins>
          </w:p>
        </w:tc>
        <w:tc>
          <w:tcPr>
            <w:tcW w:w="960" w:type="dxa"/>
            <w:noWrap/>
            <w:hideMark/>
            <w:tcPrChange w:id="13466"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67" w:author="Nick.Tolimieri" w:date="2022-09-13T14:15:00Z"/>
                <w:del w:id="13468" w:author="Nick.Tolimieri [2]" w:date="2022-09-14T11:37:00Z"/>
                <w:rFonts w:asciiTheme="minorHAnsi" w:eastAsiaTheme="minorHAnsi" w:hAnsiTheme="minorHAnsi" w:cstheme="minorBidi"/>
                <w:sz w:val="22"/>
                <w:szCs w:val="22"/>
                <w:rPrChange w:id="13469" w:author="Nick.Tolimieri" w:date="2022-09-13T14:15:00Z">
                  <w:rPr>
                    <w:ins w:id="13470" w:author="Nick.Tolimieri" w:date="2022-09-13T14:15:00Z"/>
                    <w:del w:id="13471" w:author="Nick.Tolimieri [2]" w:date="2022-09-14T11:37:00Z"/>
                    <w:rFonts w:ascii="Calibri" w:hAnsi="Calibri" w:cs="Calibri"/>
                    <w:color w:val="000000"/>
                    <w:sz w:val="22"/>
                    <w:szCs w:val="22"/>
                  </w:rPr>
                </w:rPrChange>
              </w:rPr>
              <w:pPrChange w:id="13472" w:author="Nick.Tolimieri" w:date="2022-09-13T14:15:00Z">
                <w:pPr/>
              </w:pPrChange>
            </w:pPr>
            <w:ins w:id="13473" w:author="Nick.Tolimieri" w:date="2022-09-13T14:15:00Z">
              <w:del w:id="13474" w:author="Nick.Tolimieri [2]" w:date="2022-09-14T11:37:00Z">
                <w:r w:rsidRPr="00F87AA6" w:rsidDel="008A61D3">
                  <w:rPr>
                    <w:rFonts w:asciiTheme="minorHAnsi" w:eastAsiaTheme="minorHAnsi" w:hAnsiTheme="minorHAnsi" w:cstheme="minorBidi"/>
                    <w:sz w:val="22"/>
                    <w:szCs w:val="22"/>
                    <w:rPrChange w:id="13475"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476" w:author="Nick.Tolimieri" w:date="2022-09-13T14:15:00Z"/>
          <w:del w:id="13477" w:author="Nick.Tolimieri [2]" w:date="2022-09-14T11:37:00Z"/>
          <w:trPrChange w:id="13478" w:author="Nick.Tolimieri" w:date="2022-09-13T14:15:00Z">
            <w:trPr>
              <w:divId w:val="1702248301"/>
              <w:trHeight w:val="300"/>
            </w:trPr>
          </w:trPrChange>
        </w:trPr>
        <w:tc>
          <w:tcPr>
            <w:tcW w:w="960" w:type="dxa"/>
            <w:noWrap/>
            <w:hideMark/>
            <w:tcPrChange w:id="1347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80" w:author="Nick.Tolimieri" w:date="2022-09-13T14:15:00Z"/>
                <w:del w:id="13481" w:author="Nick.Tolimieri [2]" w:date="2022-09-14T11:37:00Z"/>
                <w:rFonts w:asciiTheme="minorHAnsi" w:eastAsiaTheme="minorHAnsi" w:hAnsiTheme="minorHAnsi" w:cstheme="minorBidi"/>
                <w:sz w:val="22"/>
                <w:szCs w:val="22"/>
                <w:rPrChange w:id="13482" w:author="Nick.Tolimieri" w:date="2022-09-13T14:15:00Z">
                  <w:rPr>
                    <w:ins w:id="13483" w:author="Nick.Tolimieri" w:date="2022-09-13T14:15:00Z"/>
                    <w:del w:id="13484" w:author="Nick.Tolimieri [2]" w:date="2022-09-14T11:37:00Z"/>
                    <w:rFonts w:ascii="Calibri" w:hAnsi="Calibri" w:cs="Calibri"/>
                    <w:color w:val="000000"/>
                    <w:sz w:val="22"/>
                    <w:szCs w:val="22"/>
                  </w:rPr>
                </w:rPrChange>
              </w:rPr>
              <w:pPrChange w:id="13485" w:author="Nick.Tolimieri" w:date="2022-09-13T14:15:00Z">
                <w:pPr/>
              </w:pPrChange>
            </w:pPr>
            <w:ins w:id="13486" w:author="Nick.Tolimieri" w:date="2022-09-13T14:15:00Z">
              <w:del w:id="13487" w:author="Nick.Tolimieri [2]" w:date="2022-09-14T11:37:00Z">
                <w:r w:rsidRPr="00F87AA6" w:rsidDel="008A61D3">
                  <w:rPr>
                    <w:rFonts w:asciiTheme="minorHAnsi" w:eastAsiaTheme="minorHAnsi" w:hAnsiTheme="minorHAnsi" w:cstheme="minorBidi"/>
                    <w:sz w:val="22"/>
                    <w:szCs w:val="22"/>
                    <w:rPrChange w:id="13488" w:author="Nick.Tolimieri" w:date="2022-09-13T14:15:00Z">
                      <w:rPr>
                        <w:rFonts w:ascii="Calibri" w:hAnsi="Calibri" w:cs="Calibri"/>
                        <w:color w:val="000000"/>
                        <w:sz w:val="22"/>
                        <w:szCs w:val="22"/>
                      </w:rPr>
                    </w:rPrChange>
                  </w:rPr>
                  <w:delText>Cape Alava</w:delText>
                </w:r>
              </w:del>
            </w:ins>
          </w:p>
        </w:tc>
        <w:tc>
          <w:tcPr>
            <w:tcW w:w="960" w:type="dxa"/>
            <w:noWrap/>
            <w:hideMark/>
            <w:tcPrChange w:id="1348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490" w:author="Nick.Tolimieri" w:date="2022-09-13T14:15:00Z"/>
                <w:del w:id="13491" w:author="Nick.Tolimieri [2]" w:date="2022-09-14T11:37:00Z"/>
                <w:rFonts w:asciiTheme="minorHAnsi" w:eastAsiaTheme="minorHAnsi" w:hAnsiTheme="minorHAnsi" w:cstheme="minorBidi"/>
                <w:sz w:val="22"/>
                <w:szCs w:val="22"/>
                <w:rPrChange w:id="13492" w:author="Nick.Tolimieri" w:date="2022-09-13T14:15:00Z">
                  <w:rPr>
                    <w:ins w:id="13493" w:author="Nick.Tolimieri" w:date="2022-09-13T14:15:00Z"/>
                    <w:del w:id="13494" w:author="Nick.Tolimieri [2]" w:date="2022-09-14T11:37:00Z"/>
                    <w:rFonts w:ascii="Calibri" w:hAnsi="Calibri" w:cs="Calibri"/>
                    <w:color w:val="000000"/>
                    <w:sz w:val="22"/>
                    <w:szCs w:val="22"/>
                  </w:rPr>
                </w:rPrChange>
              </w:rPr>
              <w:pPrChange w:id="13495" w:author="Nick.Tolimieri" w:date="2022-09-13T14:15:00Z">
                <w:pPr>
                  <w:jc w:val="right"/>
                </w:pPr>
              </w:pPrChange>
            </w:pPr>
            <w:ins w:id="13496" w:author="Nick.Tolimieri" w:date="2022-09-13T14:15:00Z">
              <w:del w:id="13497" w:author="Nick.Tolimieri [2]" w:date="2022-09-14T11:37:00Z">
                <w:r w:rsidRPr="00F87AA6" w:rsidDel="008A61D3">
                  <w:rPr>
                    <w:rFonts w:asciiTheme="minorHAnsi" w:eastAsiaTheme="minorHAnsi" w:hAnsiTheme="minorHAnsi" w:cstheme="minorBidi"/>
                    <w:sz w:val="22"/>
                    <w:szCs w:val="22"/>
                    <w:rPrChange w:id="13498" w:author="Nick.Tolimieri" w:date="2022-09-13T14:15:00Z">
                      <w:rPr>
                        <w:rFonts w:ascii="Calibri" w:hAnsi="Calibri" w:cs="Calibri"/>
                        <w:color w:val="000000"/>
                        <w:sz w:val="22"/>
                        <w:szCs w:val="22"/>
                      </w:rPr>
                    </w:rPrChange>
                  </w:rPr>
                  <w:delText>2009</w:delText>
                </w:r>
              </w:del>
            </w:ins>
          </w:p>
        </w:tc>
        <w:tc>
          <w:tcPr>
            <w:tcW w:w="960" w:type="dxa"/>
            <w:noWrap/>
            <w:hideMark/>
            <w:tcPrChange w:id="1349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00" w:author="Nick.Tolimieri" w:date="2022-09-13T14:15:00Z"/>
                <w:del w:id="13501" w:author="Nick.Tolimieri [2]" w:date="2022-09-14T11:37:00Z"/>
                <w:rFonts w:asciiTheme="minorHAnsi" w:eastAsiaTheme="minorHAnsi" w:hAnsiTheme="minorHAnsi" w:cstheme="minorBidi"/>
                <w:sz w:val="22"/>
                <w:szCs w:val="22"/>
                <w:rPrChange w:id="13502" w:author="Nick.Tolimieri" w:date="2022-09-13T14:15:00Z">
                  <w:rPr>
                    <w:ins w:id="13503" w:author="Nick.Tolimieri" w:date="2022-09-13T14:15:00Z"/>
                    <w:del w:id="13504" w:author="Nick.Tolimieri [2]" w:date="2022-09-14T11:37:00Z"/>
                    <w:rFonts w:ascii="Calibri" w:hAnsi="Calibri" w:cs="Calibri"/>
                    <w:color w:val="000000"/>
                    <w:sz w:val="22"/>
                    <w:szCs w:val="22"/>
                  </w:rPr>
                </w:rPrChange>
              </w:rPr>
              <w:pPrChange w:id="13505" w:author="Nick.Tolimieri" w:date="2022-09-13T14:15:00Z">
                <w:pPr>
                  <w:jc w:val="right"/>
                </w:pPr>
              </w:pPrChange>
            </w:pPr>
            <w:ins w:id="13506" w:author="Nick.Tolimieri" w:date="2022-09-13T14:15:00Z">
              <w:del w:id="13507" w:author="Nick.Tolimieri [2]" w:date="2022-09-14T11:37:00Z">
                <w:r w:rsidRPr="00F87AA6" w:rsidDel="008A61D3">
                  <w:rPr>
                    <w:rFonts w:asciiTheme="minorHAnsi" w:eastAsiaTheme="minorHAnsi" w:hAnsiTheme="minorHAnsi" w:cstheme="minorBidi"/>
                    <w:sz w:val="22"/>
                    <w:szCs w:val="22"/>
                    <w:rPrChange w:id="13508" w:author="Nick.Tolimieri" w:date="2022-09-13T14:15:00Z">
                      <w:rPr>
                        <w:rFonts w:ascii="Calibri" w:hAnsi="Calibri" w:cs="Calibri"/>
                        <w:color w:val="000000"/>
                        <w:sz w:val="22"/>
                        <w:szCs w:val="22"/>
                      </w:rPr>
                    </w:rPrChange>
                  </w:rPr>
                  <w:delText>0</w:delText>
                </w:r>
              </w:del>
            </w:ins>
          </w:p>
        </w:tc>
        <w:tc>
          <w:tcPr>
            <w:tcW w:w="960" w:type="dxa"/>
            <w:noWrap/>
            <w:hideMark/>
            <w:tcPrChange w:id="1350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10" w:author="Nick.Tolimieri" w:date="2022-09-13T14:15:00Z"/>
                <w:del w:id="13511" w:author="Nick.Tolimieri [2]" w:date="2022-09-14T11:37:00Z"/>
                <w:rFonts w:asciiTheme="minorHAnsi" w:eastAsiaTheme="minorHAnsi" w:hAnsiTheme="minorHAnsi" w:cstheme="minorBidi"/>
                <w:sz w:val="22"/>
                <w:szCs w:val="22"/>
                <w:rPrChange w:id="13512" w:author="Nick.Tolimieri" w:date="2022-09-13T14:15:00Z">
                  <w:rPr>
                    <w:ins w:id="13513" w:author="Nick.Tolimieri" w:date="2022-09-13T14:15:00Z"/>
                    <w:del w:id="13514" w:author="Nick.Tolimieri [2]" w:date="2022-09-14T11:37:00Z"/>
                    <w:rFonts w:ascii="Calibri" w:hAnsi="Calibri" w:cs="Calibri"/>
                    <w:color w:val="000000"/>
                    <w:sz w:val="22"/>
                    <w:szCs w:val="22"/>
                  </w:rPr>
                </w:rPrChange>
              </w:rPr>
              <w:pPrChange w:id="13515" w:author="Nick.Tolimieri" w:date="2022-09-13T14:15:00Z">
                <w:pPr>
                  <w:jc w:val="right"/>
                </w:pPr>
              </w:pPrChange>
            </w:pPr>
            <w:ins w:id="13516" w:author="Nick.Tolimieri" w:date="2022-09-13T14:15:00Z">
              <w:del w:id="13517" w:author="Nick.Tolimieri [2]" w:date="2022-09-14T11:37:00Z">
                <w:r w:rsidRPr="00F87AA6" w:rsidDel="008A61D3">
                  <w:rPr>
                    <w:rFonts w:asciiTheme="minorHAnsi" w:eastAsiaTheme="minorHAnsi" w:hAnsiTheme="minorHAnsi" w:cstheme="minorBidi"/>
                    <w:sz w:val="22"/>
                    <w:szCs w:val="22"/>
                    <w:rPrChange w:id="13518" w:author="Nick.Tolimieri" w:date="2022-09-13T14:15:00Z">
                      <w:rPr>
                        <w:rFonts w:ascii="Calibri" w:hAnsi="Calibri" w:cs="Calibri"/>
                        <w:color w:val="000000"/>
                        <w:sz w:val="22"/>
                        <w:szCs w:val="22"/>
                      </w:rPr>
                    </w:rPrChange>
                  </w:rPr>
                  <w:delText>0</w:delText>
                </w:r>
              </w:del>
            </w:ins>
          </w:p>
        </w:tc>
        <w:tc>
          <w:tcPr>
            <w:tcW w:w="960" w:type="dxa"/>
            <w:noWrap/>
            <w:hideMark/>
            <w:tcPrChange w:id="1351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20" w:author="Nick.Tolimieri" w:date="2022-09-13T14:15:00Z"/>
                <w:del w:id="13521" w:author="Nick.Tolimieri [2]" w:date="2022-09-14T11:37:00Z"/>
                <w:rFonts w:asciiTheme="minorHAnsi" w:eastAsiaTheme="minorHAnsi" w:hAnsiTheme="minorHAnsi" w:cstheme="minorBidi"/>
                <w:sz w:val="22"/>
                <w:szCs w:val="22"/>
                <w:rPrChange w:id="13522" w:author="Nick.Tolimieri" w:date="2022-09-13T14:15:00Z">
                  <w:rPr>
                    <w:ins w:id="13523" w:author="Nick.Tolimieri" w:date="2022-09-13T14:15:00Z"/>
                    <w:del w:id="13524" w:author="Nick.Tolimieri [2]" w:date="2022-09-14T11:37:00Z"/>
                    <w:rFonts w:ascii="Calibri" w:hAnsi="Calibri" w:cs="Calibri"/>
                    <w:color w:val="000000"/>
                    <w:sz w:val="22"/>
                    <w:szCs w:val="22"/>
                  </w:rPr>
                </w:rPrChange>
              </w:rPr>
              <w:pPrChange w:id="13525" w:author="Nick.Tolimieri" w:date="2022-09-13T14:15:00Z">
                <w:pPr>
                  <w:jc w:val="right"/>
                </w:pPr>
              </w:pPrChange>
            </w:pPr>
            <w:ins w:id="13526" w:author="Nick.Tolimieri" w:date="2022-09-13T14:15:00Z">
              <w:del w:id="13527" w:author="Nick.Tolimieri [2]" w:date="2022-09-14T11:37:00Z">
                <w:r w:rsidRPr="00F87AA6" w:rsidDel="008A61D3">
                  <w:rPr>
                    <w:rFonts w:asciiTheme="minorHAnsi" w:eastAsiaTheme="minorHAnsi" w:hAnsiTheme="minorHAnsi" w:cstheme="minorBidi"/>
                    <w:sz w:val="22"/>
                    <w:szCs w:val="22"/>
                    <w:rPrChange w:id="13528" w:author="Nick.Tolimieri" w:date="2022-09-13T14:15:00Z">
                      <w:rPr>
                        <w:rFonts w:ascii="Calibri" w:hAnsi="Calibri" w:cs="Calibri"/>
                        <w:color w:val="000000"/>
                        <w:sz w:val="22"/>
                        <w:szCs w:val="22"/>
                      </w:rPr>
                    </w:rPrChange>
                  </w:rPr>
                  <w:delText>0</w:delText>
                </w:r>
              </w:del>
            </w:ins>
          </w:p>
        </w:tc>
        <w:tc>
          <w:tcPr>
            <w:tcW w:w="960" w:type="dxa"/>
            <w:noWrap/>
            <w:hideMark/>
            <w:tcPrChange w:id="1352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30" w:author="Nick.Tolimieri" w:date="2022-09-13T14:15:00Z"/>
                <w:del w:id="13531" w:author="Nick.Tolimieri [2]" w:date="2022-09-14T11:37:00Z"/>
                <w:rFonts w:asciiTheme="minorHAnsi" w:eastAsiaTheme="minorHAnsi" w:hAnsiTheme="minorHAnsi" w:cstheme="minorBidi"/>
                <w:sz w:val="22"/>
                <w:szCs w:val="22"/>
                <w:rPrChange w:id="13532" w:author="Nick.Tolimieri" w:date="2022-09-13T14:15:00Z">
                  <w:rPr>
                    <w:ins w:id="13533" w:author="Nick.Tolimieri" w:date="2022-09-13T14:15:00Z"/>
                    <w:del w:id="13534" w:author="Nick.Tolimieri [2]" w:date="2022-09-14T11:37:00Z"/>
                    <w:rFonts w:ascii="Calibri" w:hAnsi="Calibri" w:cs="Calibri"/>
                    <w:color w:val="000000"/>
                    <w:sz w:val="22"/>
                    <w:szCs w:val="22"/>
                  </w:rPr>
                </w:rPrChange>
              </w:rPr>
              <w:pPrChange w:id="13535" w:author="Nick.Tolimieri" w:date="2022-09-13T14:15:00Z">
                <w:pPr>
                  <w:jc w:val="right"/>
                </w:pPr>
              </w:pPrChange>
            </w:pPr>
            <w:ins w:id="13536" w:author="Nick.Tolimieri" w:date="2022-09-13T14:15:00Z">
              <w:del w:id="13537" w:author="Nick.Tolimieri [2]" w:date="2022-09-14T11:37:00Z">
                <w:r w:rsidRPr="00F87AA6" w:rsidDel="008A61D3">
                  <w:rPr>
                    <w:rFonts w:asciiTheme="minorHAnsi" w:eastAsiaTheme="minorHAnsi" w:hAnsiTheme="minorHAnsi" w:cstheme="minorBidi"/>
                    <w:sz w:val="22"/>
                    <w:szCs w:val="22"/>
                    <w:rPrChange w:id="13538" w:author="Nick.Tolimieri" w:date="2022-09-13T14:15:00Z">
                      <w:rPr>
                        <w:rFonts w:ascii="Calibri" w:hAnsi="Calibri" w:cs="Calibri"/>
                        <w:color w:val="000000"/>
                        <w:sz w:val="22"/>
                        <w:szCs w:val="22"/>
                      </w:rPr>
                    </w:rPrChange>
                  </w:rPr>
                  <w:delText>0</w:delText>
                </w:r>
              </w:del>
            </w:ins>
          </w:p>
        </w:tc>
        <w:tc>
          <w:tcPr>
            <w:tcW w:w="960" w:type="dxa"/>
            <w:noWrap/>
            <w:hideMark/>
            <w:tcPrChange w:id="1353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40" w:author="Nick.Tolimieri" w:date="2022-09-13T14:15:00Z"/>
                <w:del w:id="13541" w:author="Nick.Tolimieri [2]" w:date="2022-09-14T11:37:00Z"/>
                <w:rFonts w:asciiTheme="minorHAnsi" w:eastAsiaTheme="minorHAnsi" w:hAnsiTheme="minorHAnsi" w:cstheme="minorBidi"/>
                <w:sz w:val="22"/>
                <w:szCs w:val="22"/>
                <w:rPrChange w:id="13542" w:author="Nick.Tolimieri" w:date="2022-09-13T14:15:00Z">
                  <w:rPr>
                    <w:ins w:id="13543" w:author="Nick.Tolimieri" w:date="2022-09-13T14:15:00Z"/>
                    <w:del w:id="13544" w:author="Nick.Tolimieri [2]" w:date="2022-09-14T11:37:00Z"/>
                    <w:rFonts w:ascii="Calibri" w:hAnsi="Calibri" w:cs="Calibri"/>
                    <w:color w:val="000000"/>
                    <w:sz w:val="22"/>
                    <w:szCs w:val="22"/>
                  </w:rPr>
                </w:rPrChange>
              </w:rPr>
              <w:pPrChange w:id="13545" w:author="Nick.Tolimieri" w:date="2022-09-13T14:15:00Z">
                <w:pPr/>
              </w:pPrChange>
            </w:pPr>
            <w:ins w:id="13546" w:author="Nick.Tolimieri" w:date="2022-09-13T14:15:00Z">
              <w:del w:id="13547" w:author="Nick.Tolimieri [2]" w:date="2022-09-14T11:37:00Z">
                <w:r w:rsidRPr="00F87AA6" w:rsidDel="008A61D3">
                  <w:rPr>
                    <w:rFonts w:asciiTheme="minorHAnsi" w:eastAsiaTheme="minorHAnsi" w:hAnsiTheme="minorHAnsi" w:cstheme="minorBidi"/>
                    <w:sz w:val="22"/>
                    <w:szCs w:val="22"/>
                    <w:rPrChange w:id="13548" w:author="Nick.Tolimieri" w:date="2022-09-13T14:15:00Z">
                      <w:rPr>
                        <w:rFonts w:ascii="Calibri" w:hAnsi="Calibri" w:cs="Calibri"/>
                        <w:color w:val="000000"/>
                        <w:sz w:val="22"/>
                        <w:szCs w:val="22"/>
                      </w:rPr>
                    </w:rPrChange>
                  </w:rPr>
                  <w:delText>NA</w:delText>
                </w:r>
              </w:del>
            </w:ins>
          </w:p>
        </w:tc>
        <w:tc>
          <w:tcPr>
            <w:tcW w:w="960" w:type="dxa"/>
            <w:noWrap/>
            <w:hideMark/>
            <w:tcPrChange w:id="1354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50" w:author="Nick.Tolimieri" w:date="2022-09-13T14:15:00Z"/>
                <w:del w:id="13551" w:author="Nick.Tolimieri [2]" w:date="2022-09-14T11:37:00Z"/>
                <w:rFonts w:asciiTheme="minorHAnsi" w:eastAsiaTheme="minorHAnsi" w:hAnsiTheme="minorHAnsi" w:cstheme="minorBidi"/>
                <w:sz w:val="22"/>
                <w:szCs w:val="22"/>
                <w:rPrChange w:id="13552" w:author="Nick.Tolimieri" w:date="2022-09-13T14:15:00Z">
                  <w:rPr>
                    <w:ins w:id="13553" w:author="Nick.Tolimieri" w:date="2022-09-13T14:15:00Z"/>
                    <w:del w:id="13554" w:author="Nick.Tolimieri [2]" w:date="2022-09-14T11:37:00Z"/>
                    <w:rFonts w:ascii="Calibri" w:hAnsi="Calibri" w:cs="Calibri"/>
                    <w:color w:val="000000"/>
                    <w:sz w:val="22"/>
                    <w:szCs w:val="22"/>
                  </w:rPr>
                </w:rPrChange>
              </w:rPr>
              <w:pPrChange w:id="13555" w:author="Nick.Tolimieri" w:date="2022-09-13T14:15:00Z">
                <w:pPr/>
              </w:pPrChange>
            </w:pPr>
            <w:ins w:id="13556" w:author="Nick.Tolimieri" w:date="2022-09-13T14:15:00Z">
              <w:del w:id="13557" w:author="Nick.Tolimieri [2]" w:date="2022-09-14T11:37:00Z">
                <w:r w:rsidRPr="00F87AA6" w:rsidDel="008A61D3">
                  <w:rPr>
                    <w:rFonts w:asciiTheme="minorHAnsi" w:eastAsiaTheme="minorHAnsi" w:hAnsiTheme="minorHAnsi" w:cstheme="minorBidi"/>
                    <w:sz w:val="22"/>
                    <w:szCs w:val="22"/>
                    <w:rPrChange w:id="13558" w:author="Nick.Tolimieri" w:date="2022-09-13T14:15:00Z">
                      <w:rPr>
                        <w:rFonts w:ascii="Calibri" w:hAnsi="Calibri" w:cs="Calibri"/>
                        <w:color w:val="000000"/>
                        <w:sz w:val="22"/>
                        <w:szCs w:val="22"/>
                      </w:rPr>
                    </w:rPrChange>
                  </w:rPr>
                  <w:delText>NA</w:delText>
                </w:r>
              </w:del>
            </w:ins>
          </w:p>
        </w:tc>
        <w:tc>
          <w:tcPr>
            <w:tcW w:w="960" w:type="dxa"/>
            <w:noWrap/>
            <w:hideMark/>
            <w:tcPrChange w:id="1355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60" w:author="Nick.Tolimieri" w:date="2022-09-13T14:15:00Z"/>
                <w:del w:id="13561" w:author="Nick.Tolimieri [2]" w:date="2022-09-14T11:37:00Z"/>
                <w:rFonts w:asciiTheme="minorHAnsi" w:eastAsiaTheme="minorHAnsi" w:hAnsiTheme="minorHAnsi" w:cstheme="minorBidi"/>
                <w:sz w:val="22"/>
                <w:szCs w:val="22"/>
                <w:rPrChange w:id="13562" w:author="Nick.Tolimieri" w:date="2022-09-13T14:15:00Z">
                  <w:rPr>
                    <w:ins w:id="13563" w:author="Nick.Tolimieri" w:date="2022-09-13T14:15:00Z"/>
                    <w:del w:id="13564" w:author="Nick.Tolimieri [2]" w:date="2022-09-14T11:37:00Z"/>
                    <w:rFonts w:ascii="Calibri" w:hAnsi="Calibri" w:cs="Calibri"/>
                    <w:color w:val="000000"/>
                    <w:sz w:val="22"/>
                    <w:szCs w:val="22"/>
                  </w:rPr>
                </w:rPrChange>
              </w:rPr>
              <w:pPrChange w:id="13565" w:author="Nick.Tolimieri" w:date="2022-09-13T14:15:00Z">
                <w:pPr/>
              </w:pPrChange>
            </w:pPr>
            <w:ins w:id="13566" w:author="Nick.Tolimieri" w:date="2022-09-13T14:15:00Z">
              <w:del w:id="13567" w:author="Nick.Tolimieri [2]" w:date="2022-09-14T11:37:00Z">
                <w:r w:rsidRPr="00F87AA6" w:rsidDel="008A61D3">
                  <w:rPr>
                    <w:rFonts w:asciiTheme="minorHAnsi" w:eastAsiaTheme="minorHAnsi" w:hAnsiTheme="minorHAnsi" w:cstheme="minorBidi"/>
                    <w:sz w:val="22"/>
                    <w:szCs w:val="22"/>
                    <w:rPrChange w:id="13568" w:author="Nick.Tolimieri" w:date="2022-09-13T14:15:00Z">
                      <w:rPr>
                        <w:rFonts w:ascii="Calibri" w:hAnsi="Calibri" w:cs="Calibri"/>
                        <w:color w:val="000000"/>
                        <w:sz w:val="22"/>
                        <w:szCs w:val="22"/>
                      </w:rPr>
                    </w:rPrChange>
                  </w:rPr>
                  <w:delText>NA</w:delText>
                </w:r>
              </w:del>
            </w:ins>
          </w:p>
        </w:tc>
        <w:tc>
          <w:tcPr>
            <w:tcW w:w="960" w:type="dxa"/>
            <w:noWrap/>
            <w:hideMark/>
            <w:tcPrChange w:id="13569"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70" w:author="Nick.Tolimieri" w:date="2022-09-13T14:15:00Z"/>
                <w:del w:id="13571" w:author="Nick.Tolimieri [2]" w:date="2022-09-14T11:37:00Z"/>
                <w:rFonts w:asciiTheme="minorHAnsi" w:eastAsiaTheme="minorHAnsi" w:hAnsiTheme="minorHAnsi" w:cstheme="minorBidi"/>
                <w:sz w:val="22"/>
                <w:szCs w:val="22"/>
                <w:rPrChange w:id="13572" w:author="Nick.Tolimieri" w:date="2022-09-13T14:15:00Z">
                  <w:rPr>
                    <w:ins w:id="13573" w:author="Nick.Tolimieri" w:date="2022-09-13T14:15:00Z"/>
                    <w:del w:id="13574" w:author="Nick.Tolimieri [2]" w:date="2022-09-14T11:37:00Z"/>
                    <w:rFonts w:ascii="Calibri" w:hAnsi="Calibri" w:cs="Calibri"/>
                    <w:color w:val="000000"/>
                    <w:sz w:val="22"/>
                    <w:szCs w:val="22"/>
                  </w:rPr>
                </w:rPrChange>
              </w:rPr>
              <w:pPrChange w:id="13575" w:author="Nick.Tolimieri" w:date="2022-09-13T14:15:00Z">
                <w:pPr/>
              </w:pPrChange>
            </w:pPr>
            <w:ins w:id="13576" w:author="Nick.Tolimieri" w:date="2022-09-13T14:15:00Z">
              <w:del w:id="13577" w:author="Nick.Tolimieri [2]" w:date="2022-09-14T11:37:00Z">
                <w:r w:rsidRPr="00F87AA6" w:rsidDel="008A61D3">
                  <w:rPr>
                    <w:rFonts w:asciiTheme="minorHAnsi" w:eastAsiaTheme="minorHAnsi" w:hAnsiTheme="minorHAnsi" w:cstheme="minorBidi"/>
                    <w:sz w:val="22"/>
                    <w:szCs w:val="22"/>
                    <w:rPrChange w:id="13578"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579" w:author="Nick.Tolimieri" w:date="2022-09-13T14:15:00Z"/>
          <w:del w:id="13580" w:author="Nick.Tolimieri [2]" w:date="2022-09-14T11:37:00Z"/>
          <w:trPrChange w:id="13581" w:author="Nick.Tolimieri" w:date="2022-09-13T14:15:00Z">
            <w:trPr>
              <w:divId w:val="1702248301"/>
              <w:trHeight w:val="300"/>
            </w:trPr>
          </w:trPrChange>
        </w:trPr>
        <w:tc>
          <w:tcPr>
            <w:tcW w:w="960" w:type="dxa"/>
            <w:noWrap/>
            <w:hideMark/>
            <w:tcPrChange w:id="1358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83" w:author="Nick.Tolimieri" w:date="2022-09-13T14:15:00Z"/>
                <w:del w:id="13584" w:author="Nick.Tolimieri [2]" w:date="2022-09-14T11:37:00Z"/>
                <w:rFonts w:asciiTheme="minorHAnsi" w:eastAsiaTheme="minorHAnsi" w:hAnsiTheme="minorHAnsi" w:cstheme="minorBidi"/>
                <w:sz w:val="22"/>
                <w:szCs w:val="22"/>
                <w:rPrChange w:id="13585" w:author="Nick.Tolimieri" w:date="2022-09-13T14:15:00Z">
                  <w:rPr>
                    <w:ins w:id="13586" w:author="Nick.Tolimieri" w:date="2022-09-13T14:15:00Z"/>
                    <w:del w:id="13587" w:author="Nick.Tolimieri [2]" w:date="2022-09-14T11:37:00Z"/>
                    <w:rFonts w:ascii="Calibri" w:hAnsi="Calibri" w:cs="Calibri"/>
                    <w:color w:val="000000"/>
                    <w:sz w:val="22"/>
                    <w:szCs w:val="22"/>
                  </w:rPr>
                </w:rPrChange>
              </w:rPr>
              <w:pPrChange w:id="13588" w:author="Nick.Tolimieri" w:date="2022-09-13T14:15:00Z">
                <w:pPr/>
              </w:pPrChange>
            </w:pPr>
            <w:ins w:id="13589" w:author="Nick.Tolimieri" w:date="2022-09-13T14:15:00Z">
              <w:del w:id="13590" w:author="Nick.Tolimieri [2]" w:date="2022-09-14T11:37:00Z">
                <w:r w:rsidRPr="00F87AA6" w:rsidDel="008A61D3">
                  <w:rPr>
                    <w:rFonts w:asciiTheme="minorHAnsi" w:eastAsiaTheme="minorHAnsi" w:hAnsiTheme="minorHAnsi" w:cstheme="minorBidi"/>
                    <w:sz w:val="22"/>
                    <w:szCs w:val="22"/>
                    <w:rPrChange w:id="13591" w:author="Nick.Tolimieri" w:date="2022-09-13T14:15:00Z">
                      <w:rPr>
                        <w:rFonts w:ascii="Calibri" w:hAnsi="Calibri" w:cs="Calibri"/>
                        <w:color w:val="000000"/>
                        <w:sz w:val="22"/>
                        <w:szCs w:val="22"/>
                      </w:rPr>
                    </w:rPrChange>
                  </w:rPr>
                  <w:delText>Cape Alava</w:delText>
                </w:r>
              </w:del>
            </w:ins>
          </w:p>
        </w:tc>
        <w:tc>
          <w:tcPr>
            <w:tcW w:w="960" w:type="dxa"/>
            <w:noWrap/>
            <w:hideMark/>
            <w:tcPrChange w:id="1359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593" w:author="Nick.Tolimieri" w:date="2022-09-13T14:15:00Z"/>
                <w:del w:id="13594" w:author="Nick.Tolimieri [2]" w:date="2022-09-14T11:37:00Z"/>
                <w:rFonts w:asciiTheme="minorHAnsi" w:eastAsiaTheme="minorHAnsi" w:hAnsiTheme="minorHAnsi" w:cstheme="minorBidi"/>
                <w:sz w:val="22"/>
                <w:szCs w:val="22"/>
                <w:rPrChange w:id="13595" w:author="Nick.Tolimieri" w:date="2022-09-13T14:15:00Z">
                  <w:rPr>
                    <w:ins w:id="13596" w:author="Nick.Tolimieri" w:date="2022-09-13T14:15:00Z"/>
                    <w:del w:id="13597" w:author="Nick.Tolimieri [2]" w:date="2022-09-14T11:37:00Z"/>
                    <w:rFonts w:ascii="Calibri" w:hAnsi="Calibri" w:cs="Calibri"/>
                    <w:color w:val="000000"/>
                    <w:sz w:val="22"/>
                    <w:szCs w:val="22"/>
                  </w:rPr>
                </w:rPrChange>
              </w:rPr>
              <w:pPrChange w:id="13598" w:author="Nick.Tolimieri" w:date="2022-09-13T14:15:00Z">
                <w:pPr>
                  <w:jc w:val="right"/>
                </w:pPr>
              </w:pPrChange>
            </w:pPr>
            <w:ins w:id="13599" w:author="Nick.Tolimieri" w:date="2022-09-13T14:15:00Z">
              <w:del w:id="13600" w:author="Nick.Tolimieri [2]" w:date="2022-09-14T11:37:00Z">
                <w:r w:rsidRPr="00F87AA6" w:rsidDel="008A61D3">
                  <w:rPr>
                    <w:rFonts w:asciiTheme="minorHAnsi" w:eastAsiaTheme="minorHAnsi" w:hAnsiTheme="minorHAnsi" w:cstheme="minorBidi"/>
                    <w:sz w:val="22"/>
                    <w:szCs w:val="22"/>
                    <w:rPrChange w:id="13601" w:author="Nick.Tolimieri" w:date="2022-09-13T14:15:00Z">
                      <w:rPr>
                        <w:rFonts w:ascii="Calibri" w:hAnsi="Calibri" w:cs="Calibri"/>
                        <w:color w:val="000000"/>
                        <w:sz w:val="22"/>
                        <w:szCs w:val="22"/>
                      </w:rPr>
                    </w:rPrChange>
                  </w:rPr>
                  <w:delText>2010</w:delText>
                </w:r>
              </w:del>
            </w:ins>
          </w:p>
        </w:tc>
        <w:tc>
          <w:tcPr>
            <w:tcW w:w="960" w:type="dxa"/>
            <w:noWrap/>
            <w:hideMark/>
            <w:tcPrChange w:id="1360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03" w:author="Nick.Tolimieri" w:date="2022-09-13T14:15:00Z"/>
                <w:del w:id="13604" w:author="Nick.Tolimieri [2]" w:date="2022-09-14T11:37:00Z"/>
                <w:rFonts w:asciiTheme="minorHAnsi" w:eastAsiaTheme="minorHAnsi" w:hAnsiTheme="minorHAnsi" w:cstheme="minorBidi"/>
                <w:sz w:val="22"/>
                <w:szCs w:val="22"/>
                <w:rPrChange w:id="13605" w:author="Nick.Tolimieri" w:date="2022-09-13T14:15:00Z">
                  <w:rPr>
                    <w:ins w:id="13606" w:author="Nick.Tolimieri" w:date="2022-09-13T14:15:00Z"/>
                    <w:del w:id="13607" w:author="Nick.Tolimieri [2]" w:date="2022-09-14T11:37:00Z"/>
                    <w:rFonts w:ascii="Calibri" w:hAnsi="Calibri" w:cs="Calibri"/>
                    <w:color w:val="000000"/>
                    <w:sz w:val="22"/>
                    <w:szCs w:val="22"/>
                  </w:rPr>
                </w:rPrChange>
              </w:rPr>
              <w:pPrChange w:id="13608" w:author="Nick.Tolimieri" w:date="2022-09-13T14:15:00Z">
                <w:pPr>
                  <w:jc w:val="right"/>
                </w:pPr>
              </w:pPrChange>
            </w:pPr>
            <w:ins w:id="13609" w:author="Nick.Tolimieri" w:date="2022-09-13T14:15:00Z">
              <w:del w:id="13610" w:author="Nick.Tolimieri [2]" w:date="2022-09-14T11:37:00Z">
                <w:r w:rsidRPr="00F87AA6" w:rsidDel="008A61D3">
                  <w:rPr>
                    <w:rFonts w:asciiTheme="minorHAnsi" w:eastAsiaTheme="minorHAnsi" w:hAnsiTheme="minorHAnsi" w:cstheme="minorBidi"/>
                    <w:sz w:val="22"/>
                    <w:szCs w:val="22"/>
                    <w:rPrChange w:id="13611" w:author="Nick.Tolimieri" w:date="2022-09-13T14:15:00Z">
                      <w:rPr>
                        <w:rFonts w:ascii="Calibri" w:hAnsi="Calibri" w:cs="Calibri"/>
                        <w:color w:val="000000"/>
                        <w:sz w:val="22"/>
                        <w:szCs w:val="22"/>
                      </w:rPr>
                    </w:rPrChange>
                  </w:rPr>
                  <w:delText>0</w:delText>
                </w:r>
              </w:del>
            </w:ins>
          </w:p>
        </w:tc>
        <w:tc>
          <w:tcPr>
            <w:tcW w:w="960" w:type="dxa"/>
            <w:noWrap/>
            <w:hideMark/>
            <w:tcPrChange w:id="1361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13" w:author="Nick.Tolimieri" w:date="2022-09-13T14:15:00Z"/>
                <w:del w:id="13614" w:author="Nick.Tolimieri [2]" w:date="2022-09-14T11:37:00Z"/>
                <w:rFonts w:asciiTheme="minorHAnsi" w:eastAsiaTheme="minorHAnsi" w:hAnsiTheme="minorHAnsi" w:cstheme="minorBidi"/>
                <w:sz w:val="22"/>
                <w:szCs w:val="22"/>
                <w:rPrChange w:id="13615" w:author="Nick.Tolimieri" w:date="2022-09-13T14:15:00Z">
                  <w:rPr>
                    <w:ins w:id="13616" w:author="Nick.Tolimieri" w:date="2022-09-13T14:15:00Z"/>
                    <w:del w:id="13617" w:author="Nick.Tolimieri [2]" w:date="2022-09-14T11:37:00Z"/>
                    <w:rFonts w:ascii="Calibri" w:hAnsi="Calibri" w:cs="Calibri"/>
                    <w:color w:val="000000"/>
                    <w:sz w:val="22"/>
                    <w:szCs w:val="22"/>
                  </w:rPr>
                </w:rPrChange>
              </w:rPr>
              <w:pPrChange w:id="13618" w:author="Nick.Tolimieri" w:date="2022-09-13T14:15:00Z">
                <w:pPr>
                  <w:jc w:val="right"/>
                </w:pPr>
              </w:pPrChange>
            </w:pPr>
            <w:ins w:id="13619" w:author="Nick.Tolimieri" w:date="2022-09-13T14:15:00Z">
              <w:del w:id="13620" w:author="Nick.Tolimieri [2]" w:date="2022-09-14T11:37:00Z">
                <w:r w:rsidRPr="00F87AA6" w:rsidDel="008A61D3">
                  <w:rPr>
                    <w:rFonts w:asciiTheme="minorHAnsi" w:eastAsiaTheme="minorHAnsi" w:hAnsiTheme="minorHAnsi" w:cstheme="minorBidi"/>
                    <w:sz w:val="22"/>
                    <w:szCs w:val="22"/>
                    <w:rPrChange w:id="13621" w:author="Nick.Tolimieri" w:date="2022-09-13T14:15:00Z">
                      <w:rPr>
                        <w:rFonts w:ascii="Calibri" w:hAnsi="Calibri" w:cs="Calibri"/>
                        <w:color w:val="000000"/>
                        <w:sz w:val="22"/>
                        <w:szCs w:val="22"/>
                      </w:rPr>
                    </w:rPrChange>
                  </w:rPr>
                  <w:delText>20</w:delText>
                </w:r>
              </w:del>
            </w:ins>
          </w:p>
        </w:tc>
        <w:tc>
          <w:tcPr>
            <w:tcW w:w="960" w:type="dxa"/>
            <w:noWrap/>
            <w:hideMark/>
            <w:tcPrChange w:id="1362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23" w:author="Nick.Tolimieri" w:date="2022-09-13T14:15:00Z"/>
                <w:del w:id="13624" w:author="Nick.Tolimieri [2]" w:date="2022-09-14T11:37:00Z"/>
                <w:rFonts w:asciiTheme="minorHAnsi" w:eastAsiaTheme="minorHAnsi" w:hAnsiTheme="minorHAnsi" w:cstheme="minorBidi"/>
                <w:sz w:val="22"/>
                <w:szCs w:val="22"/>
                <w:rPrChange w:id="13625" w:author="Nick.Tolimieri" w:date="2022-09-13T14:15:00Z">
                  <w:rPr>
                    <w:ins w:id="13626" w:author="Nick.Tolimieri" w:date="2022-09-13T14:15:00Z"/>
                    <w:del w:id="13627" w:author="Nick.Tolimieri [2]" w:date="2022-09-14T11:37:00Z"/>
                    <w:rFonts w:ascii="Calibri" w:hAnsi="Calibri" w:cs="Calibri"/>
                    <w:color w:val="000000"/>
                    <w:sz w:val="22"/>
                    <w:szCs w:val="22"/>
                  </w:rPr>
                </w:rPrChange>
              </w:rPr>
              <w:pPrChange w:id="13628" w:author="Nick.Tolimieri" w:date="2022-09-13T14:15:00Z">
                <w:pPr>
                  <w:jc w:val="right"/>
                </w:pPr>
              </w:pPrChange>
            </w:pPr>
            <w:ins w:id="13629" w:author="Nick.Tolimieri" w:date="2022-09-13T14:15:00Z">
              <w:del w:id="13630" w:author="Nick.Tolimieri [2]" w:date="2022-09-14T11:37:00Z">
                <w:r w:rsidRPr="00F87AA6" w:rsidDel="008A61D3">
                  <w:rPr>
                    <w:rFonts w:asciiTheme="minorHAnsi" w:eastAsiaTheme="minorHAnsi" w:hAnsiTheme="minorHAnsi" w:cstheme="minorBidi"/>
                    <w:sz w:val="22"/>
                    <w:szCs w:val="22"/>
                    <w:rPrChange w:id="13631" w:author="Nick.Tolimieri" w:date="2022-09-13T14:15:00Z">
                      <w:rPr>
                        <w:rFonts w:ascii="Calibri" w:hAnsi="Calibri" w:cs="Calibri"/>
                        <w:color w:val="000000"/>
                        <w:sz w:val="22"/>
                        <w:szCs w:val="22"/>
                      </w:rPr>
                    </w:rPrChange>
                  </w:rPr>
                  <w:delText>2</w:delText>
                </w:r>
              </w:del>
            </w:ins>
          </w:p>
        </w:tc>
        <w:tc>
          <w:tcPr>
            <w:tcW w:w="960" w:type="dxa"/>
            <w:noWrap/>
            <w:hideMark/>
            <w:tcPrChange w:id="1363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33" w:author="Nick.Tolimieri" w:date="2022-09-13T14:15:00Z"/>
                <w:del w:id="13634" w:author="Nick.Tolimieri [2]" w:date="2022-09-14T11:37:00Z"/>
                <w:rFonts w:asciiTheme="minorHAnsi" w:eastAsiaTheme="minorHAnsi" w:hAnsiTheme="minorHAnsi" w:cstheme="minorBidi"/>
                <w:sz w:val="22"/>
                <w:szCs w:val="22"/>
                <w:rPrChange w:id="13635" w:author="Nick.Tolimieri" w:date="2022-09-13T14:15:00Z">
                  <w:rPr>
                    <w:ins w:id="13636" w:author="Nick.Tolimieri" w:date="2022-09-13T14:15:00Z"/>
                    <w:del w:id="13637" w:author="Nick.Tolimieri [2]" w:date="2022-09-14T11:37:00Z"/>
                    <w:rFonts w:ascii="Calibri" w:hAnsi="Calibri" w:cs="Calibri"/>
                    <w:color w:val="000000"/>
                    <w:sz w:val="22"/>
                    <w:szCs w:val="22"/>
                  </w:rPr>
                </w:rPrChange>
              </w:rPr>
              <w:pPrChange w:id="13638" w:author="Nick.Tolimieri" w:date="2022-09-13T14:15:00Z">
                <w:pPr>
                  <w:jc w:val="right"/>
                </w:pPr>
              </w:pPrChange>
            </w:pPr>
            <w:ins w:id="13639" w:author="Nick.Tolimieri" w:date="2022-09-13T14:15:00Z">
              <w:del w:id="13640" w:author="Nick.Tolimieri [2]" w:date="2022-09-14T11:37:00Z">
                <w:r w:rsidRPr="00F87AA6" w:rsidDel="008A61D3">
                  <w:rPr>
                    <w:rFonts w:asciiTheme="minorHAnsi" w:eastAsiaTheme="minorHAnsi" w:hAnsiTheme="minorHAnsi" w:cstheme="minorBidi"/>
                    <w:sz w:val="22"/>
                    <w:szCs w:val="22"/>
                    <w:rPrChange w:id="13641" w:author="Nick.Tolimieri" w:date="2022-09-13T14:15:00Z">
                      <w:rPr>
                        <w:rFonts w:ascii="Calibri" w:hAnsi="Calibri" w:cs="Calibri"/>
                        <w:color w:val="000000"/>
                        <w:sz w:val="22"/>
                        <w:szCs w:val="22"/>
                      </w:rPr>
                    </w:rPrChange>
                  </w:rPr>
                  <w:delText>11</w:delText>
                </w:r>
              </w:del>
            </w:ins>
          </w:p>
        </w:tc>
        <w:tc>
          <w:tcPr>
            <w:tcW w:w="960" w:type="dxa"/>
            <w:noWrap/>
            <w:hideMark/>
            <w:tcPrChange w:id="1364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43" w:author="Nick.Tolimieri" w:date="2022-09-13T14:15:00Z"/>
                <w:del w:id="13644" w:author="Nick.Tolimieri [2]" w:date="2022-09-14T11:37:00Z"/>
                <w:rFonts w:asciiTheme="minorHAnsi" w:eastAsiaTheme="minorHAnsi" w:hAnsiTheme="minorHAnsi" w:cstheme="minorBidi"/>
                <w:sz w:val="22"/>
                <w:szCs w:val="22"/>
                <w:rPrChange w:id="13645" w:author="Nick.Tolimieri" w:date="2022-09-13T14:15:00Z">
                  <w:rPr>
                    <w:ins w:id="13646" w:author="Nick.Tolimieri" w:date="2022-09-13T14:15:00Z"/>
                    <w:del w:id="13647" w:author="Nick.Tolimieri [2]" w:date="2022-09-14T11:37:00Z"/>
                    <w:rFonts w:ascii="Calibri" w:hAnsi="Calibri" w:cs="Calibri"/>
                    <w:color w:val="000000"/>
                    <w:sz w:val="22"/>
                    <w:szCs w:val="22"/>
                  </w:rPr>
                </w:rPrChange>
              </w:rPr>
              <w:pPrChange w:id="13648" w:author="Nick.Tolimieri" w:date="2022-09-13T14:15:00Z">
                <w:pPr>
                  <w:jc w:val="right"/>
                </w:pPr>
              </w:pPrChange>
            </w:pPr>
            <w:ins w:id="13649" w:author="Nick.Tolimieri" w:date="2022-09-13T14:15:00Z">
              <w:del w:id="13650" w:author="Nick.Tolimieri [2]" w:date="2022-09-14T11:37:00Z">
                <w:r w:rsidRPr="00F87AA6" w:rsidDel="008A61D3">
                  <w:rPr>
                    <w:rFonts w:asciiTheme="minorHAnsi" w:eastAsiaTheme="minorHAnsi" w:hAnsiTheme="minorHAnsi" w:cstheme="minorBidi"/>
                    <w:sz w:val="22"/>
                    <w:szCs w:val="22"/>
                    <w:rPrChange w:id="13651" w:author="Nick.Tolimieri" w:date="2022-09-13T14:15:00Z">
                      <w:rPr>
                        <w:rFonts w:ascii="Calibri" w:hAnsi="Calibri" w:cs="Calibri"/>
                        <w:color w:val="000000"/>
                        <w:sz w:val="22"/>
                        <w:szCs w:val="22"/>
                      </w:rPr>
                    </w:rPrChange>
                  </w:rPr>
                  <w:delText>5</w:delText>
                </w:r>
              </w:del>
            </w:ins>
          </w:p>
        </w:tc>
        <w:tc>
          <w:tcPr>
            <w:tcW w:w="960" w:type="dxa"/>
            <w:noWrap/>
            <w:hideMark/>
            <w:tcPrChange w:id="1365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53" w:author="Nick.Tolimieri" w:date="2022-09-13T14:15:00Z"/>
                <w:del w:id="13654" w:author="Nick.Tolimieri [2]" w:date="2022-09-14T11:37:00Z"/>
                <w:rFonts w:asciiTheme="minorHAnsi" w:eastAsiaTheme="minorHAnsi" w:hAnsiTheme="minorHAnsi" w:cstheme="minorBidi"/>
                <w:sz w:val="22"/>
                <w:szCs w:val="22"/>
                <w:rPrChange w:id="13655" w:author="Nick.Tolimieri" w:date="2022-09-13T14:15:00Z">
                  <w:rPr>
                    <w:ins w:id="13656" w:author="Nick.Tolimieri" w:date="2022-09-13T14:15:00Z"/>
                    <w:del w:id="13657" w:author="Nick.Tolimieri [2]" w:date="2022-09-14T11:37:00Z"/>
                    <w:rFonts w:ascii="Calibri" w:hAnsi="Calibri" w:cs="Calibri"/>
                    <w:color w:val="000000"/>
                    <w:sz w:val="22"/>
                    <w:szCs w:val="22"/>
                  </w:rPr>
                </w:rPrChange>
              </w:rPr>
              <w:pPrChange w:id="13658" w:author="Nick.Tolimieri" w:date="2022-09-13T14:15:00Z">
                <w:pPr>
                  <w:jc w:val="right"/>
                </w:pPr>
              </w:pPrChange>
            </w:pPr>
            <w:ins w:id="13659" w:author="Nick.Tolimieri" w:date="2022-09-13T14:15:00Z">
              <w:del w:id="13660" w:author="Nick.Tolimieri [2]" w:date="2022-09-14T11:37:00Z">
                <w:r w:rsidRPr="00F87AA6" w:rsidDel="008A61D3">
                  <w:rPr>
                    <w:rFonts w:asciiTheme="minorHAnsi" w:eastAsiaTheme="minorHAnsi" w:hAnsiTheme="minorHAnsi" w:cstheme="minorBidi"/>
                    <w:sz w:val="22"/>
                    <w:szCs w:val="22"/>
                    <w:rPrChange w:id="13661" w:author="Nick.Tolimieri" w:date="2022-09-13T14:15:00Z">
                      <w:rPr>
                        <w:rFonts w:ascii="Calibri" w:hAnsi="Calibri" w:cs="Calibri"/>
                        <w:color w:val="000000"/>
                        <w:sz w:val="22"/>
                        <w:szCs w:val="22"/>
                      </w:rPr>
                    </w:rPrChange>
                  </w:rPr>
                  <w:delText>6</w:delText>
                </w:r>
              </w:del>
            </w:ins>
          </w:p>
        </w:tc>
        <w:tc>
          <w:tcPr>
            <w:tcW w:w="960" w:type="dxa"/>
            <w:noWrap/>
            <w:hideMark/>
            <w:tcPrChange w:id="1366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63" w:author="Nick.Tolimieri" w:date="2022-09-13T14:15:00Z"/>
                <w:del w:id="13664" w:author="Nick.Tolimieri [2]" w:date="2022-09-14T11:37:00Z"/>
                <w:rFonts w:asciiTheme="minorHAnsi" w:eastAsiaTheme="minorHAnsi" w:hAnsiTheme="minorHAnsi" w:cstheme="minorBidi"/>
                <w:sz w:val="22"/>
                <w:szCs w:val="22"/>
                <w:rPrChange w:id="13665" w:author="Nick.Tolimieri" w:date="2022-09-13T14:15:00Z">
                  <w:rPr>
                    <w:ins w:id="13666" w:author="Nick.Tolimieri" w:date="2022-09-13T14:15:00Z"/>
                    <w:del w:id="13667" w:author="Nick.Tolimieri [2]" w:date="2022-09-14T11:37:00Z"/>
                    <w:rFonts w:ascii="Calibri" w:hAnsi="Calibri" w:cs="Calibri"/>
                    <w:color w:val="000000"/>
                    <w:sz w:val="22"/>
                    <w:szCs w:val="22"/>
                  </w:rPr>
                </w:rPrChange>
              </w:rPr>
              <w:pPrChange w:id="13668" w:author="Nick.Tolimieri" w:date="2022-09-13T14:15:00Z">
                <w:pPr>
                  <w:jc w:val="right"/>
                </w:pPr>
              </w:pPrChange>
            </w:pPr>
            <w:ins w:id="13669" w:author="Nick.Tolimieri" w:date="2022-09-13T14:15:00Z">
              <w:del w:id="13670" w:author="Nick.Tolimieri [2]" w:date="2022-09-14T11:37:00Z">
                <w:r w:rsidRPr="00F87AA6" w:rsidDel="008A61D3">
                  <w:rPr>
                    <w:rFonts w:asciiTheme="minorHAnsi" w:eastAsiaTheme="minorHAnsi" w:hAnsiTheme="minorHAnsi" w:cstheme="minorBidi"/>
                    <w:sz w:val="22"/>
                    <w:szCs w:val="22"/>
                    <w:rPrChange w:id="13671" w:author="Nick.Tolimieri" w:date="2022-09-13T14:15:00Z">
                      <w:rPr>
                        <w:rFonts w:ascii="Calibri" w:hAnsi="Calibri" w:cs="Calibri"/>
                        <w:color w:val="000000"/>
                        <w:sz w:val="22"/>
                        <w:szCs w:val="22"/>
                      </w:rPr>
                    </w:rPrChange>
                  </w:rPr>
                  <w:delText>1.57</w:delText>
                </w:r>
              </w:del>
            </w:ins>
          </w:p>
        </w:tc>
        <w:tc>
          <w:tcPr>
            <w:tcW w:w="960" w:type="dxa"/>
            <w:noWrap/>
            <w:hideMark/>
            <w:tcPrChange w:id="13672"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73" w:author="Nick.Tolimieri" w:date="2022-09-13T14:15:00Z"/>
                <w:del w:id="13674" w:author="Nick.Tolimieri [2]" w:date="2022-09-14T11:37:00Z"/>
                <w:rFonts w:asciiTheme="minorHAnsi" w:eastAsiaTheme="minorHAnsi" w:hAnsiTheme="minorHAnsi" w:cstheme="minorBidi"/>
                <w:sz w:val="22"/>
                <w:szCs w:val="22"/>
                <w:rPrChange w:id="13675" w:author="Nick.Tolimieri" w:date="2022-09-13T14:15:00Z">
                  <w:rPr>
                    <w:ins w:id="13676" w:author="Nick.Tolimieri" w:date="2022-09-13T14:15:00Z"/>
                    <w:del w:id="13677" w:author="Nick.Tolimieri [2]" w:date="2022-09-14T11:37:00Z"/>
                    <w:rFonts w:ascii="Calibri" w:hAnsi="Calibri" w:cs="Calibri"/>
                    <w:color w:val="000000"/>
                    <w:sz w:val="22"/>
                    <w:szCs w:val="22"/>
                  </w:rPr>
                </w:rPrChange>
              </w:rPr>
              <w:pPrChange w:id="13678" w:author="Nick.Tolimieri" w:date="2022-09-13T14:15:00Z">
                <w:pPr>
                  <w:jc w:val="right"/>
                </w:pPr>
              </w:pPrChange>
            </w:pPr>
            <w:ins w:id="13679" w:author="Nick.Tolimieri" w:date="2022-09-13T14:15:00Z">
              <w:del w:id="13680" w:author="Nick.Tolimieri [2]" w:date="2022-09-14T11:37:00Z">
                <w:r w:rsidRPr="00F87AA6" w:rsidDel="008A61D3">
                  <w:rPr>
                    <w:rFonts w:asciiTheme="minorHAnsi" w:eastAsiaTheme="minorHAnsi" w:hAnsiTheme="minorHAnsi" w:cstheme="minorBidi"/>
                    <w:sz w:val="22"/>
                    <w:szCs w:val="22"/>
                    <w:rPrChange w:id="13681" w:author="Nick.Tolimieri" w:date="2022-09-13T14:15:00Z">
                      <w:rPr>
                        <w:rFonts w:ascii="Calibri" w:hAnsi="Calibri" w:cs="Calibri"/>
                        <w:color w:val="000000"/>
                        <w:sz w:val="22"/>
                        <w:szCs w:val="22"/>
                      </w:rPr>
                    </w:rPrChange>
                  </w:rPr>
                  <w:delText>0.13</w:delText>
                </w:r>
              </w:del>
            </w:ins>
          </w:p>
        </w:tc>
      </w:tr>
      <w:tr w:rsidR="00F87AA6" w:rsidRPr="00F87AA6" w:rsidDel="008A61D3" w:rsidTr="00F87AA6">
        <w:trPr>
          <w:divId w:val="1702248301"/>
          <w:trHeight w:val="300"/>
          <w:ins w:id="13682" w:author="Nick.Tolimieri" w:date="2022-09-13T14:15:00Z"/>
          <w:del w:id="13683" w:author="Nick.Tolimieri [2]" w:date="2022-09-14T11:37:00Z"/>
          <w:trPrChange w:id="13684" w:author="Nick.Tolimieri" w:date="2022-09-13T14:15:00Z">
            <w:trPr>
              <w:divId w:val="1702248301"/>
              <w:trHeight w:val="300"/>
            </w:trPr>
          </w:trPrChange>
        </w:trPr>
        <w:tc>
          <w:tcPr>
            <w:tcW w:w="960" w:type="dxa"/>
            <w:noWrap/>
            <w:hideMark/>
            <w:tcPrChange w:id="1368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86" w:author="Nick.Tolimieri" w:date="2022-09-13T14:15:00Z"/>
                <w:del w:id="13687" w:author="Nick.Tolimieri [2]" w:date="2022-09-14T11:37:00Z"/>
                <w:rFonts w:asciiTheme="minorHAnsi" w:eastAsiaTheme="minorHAnsi" w:hAnsiTheme="minorHAnsi" w:cstheme="minorBidi"/>
                <w:sz w:val="22"/>
                <w:szCs w:val="22"/>
                <w:rPrChange w:id="13688" w:author="Nick.Tolimieri" w:date="2022-09-13T14:15:00Z">
                  <w:rPr>
                    <w:ins w:id="13689" w:author="Nick.Tolimieri" w:date="2022-09-13T14:15:00Z"/>
                    <w:del w:id="13690" w:author="Nick.Tolimieri [2]" w:date="2022-09-14T11:37:00Z"/>
                    <w:rFonts w:ascii="Calibri" w:hAnsi="Calibri" w:cs="Calibri"/>
                    <w:color w:val="000000"/>
                    <w:sz w:val="22"/>
                    <w:szCs w:val="22"/>
                  </w:rPr>
                </w:rPrChange>
              </w:rPr>
              <w:pPrChange w:id="13691" w:author="Nick.Tolimieri" w:date="2022-09-13T14:15:00Z">
                <w:pPr/>
              </w:pPrChange>
            </w:pPr>
            <w:ins w:id="13692" w:author="Nick.Tolimieri" w:date="2022-09-13T14:15:00Z">
              <w:del w:id="13693" w:author="Nick.Tolimieri [2]" w:date="2022-09-14T11:37:00Z">
                <w:r w:rsidRPr="00F87AA6" w:rsidDel="008A61D3">
                  <w:rPr>
                    <w:rFonts w:asciiTheme="minorHAnsi" w:eastAsiaTheme="minorHAnsi" w:hAnsiTheme="minorHAnsi" w:cstheme="minorBidi"/>
                    <w:sz w:val="22"/>
                    <w:szCs w:val="22"/>
                    <w:rPrChange w:id="13694" w:author="Nick.Tolimieri" w:date="2022-09-13T14:15:00Z">
                      <w:rPr>
                        <w:rFonts w:ascii="Calibri" w:hAnsi="Calibri" w:cs="Calibri"/>
                        <w:color w:val="000000"/>
                        <w:sz w:val="22"/>
                        <w:szCs w:val="22"/>
                      </w:rPr>
                    </w:rPrChange>
                  </w:rPr>
                  <w:delText>Cape Alava</w:delText>
                </w:r>
              </w:del>
            </w:ins>
          </w:p>
        </w:tc>
        <w:tc>
          <w:tcPr>
            <w:tcW w:w="960" w:type="dxa"/>
            <w:noWrap/>
            <w:hideMark/>
            <w:tcPrChange w:id="1369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696" w:author="Nick.Tolimieri" w:date="2022-09-13T14:15:00Z"/>
                <w:del w:id="13697" w:author="Nick.Tolimieri [2]" w:date="2022-09-14T11:37:00Z"/>
                <w:rFonts w:asciiTheme="minorHAnsi" w:eastAsiaTheme="minorHAnsi" w:hAnsiTheme="minorHAnsi" w:cstheme="minorBidi"/>
                <w:sz w:val="22"/>
                <w:szCs w:val="22"/>
                <w:rPrChange w:id="13698" w:author="Nick.Tolimieri" w:date="2022-09-13T14:15:00Z">
                  <w:rPr>
                    <w:ins w:id="13699" w:author="Nick.Tolimieri" w:date="2022-09-13T14:15:00Z"/>
                    <w:del w:id="13700" w:author="Nick.Tolimieri [2]" w:date="2022-09-14T11:37:00Z"/>
                    <w:rFonts w:ascii="Calibri" w:hAnsi="Calibri" w:cs="Calibri"/>
                    <w:color w:val="000000"/>
                    <w:sz w:val="22"/>
                    <w:szCs w:val="22"/>
                  </w:rPr>
                </w:rPrChange>
              </w:rPr>
              <w:pPrChange w:id="13701" w:author="Nick.Tolimieri" w:date="2022-09-13T14:15:00Z">
                <w:pPr>
                  <w:jc w:val="right"/>
                </w:pPr>
              </w:pPrChange>
            </w:pPr>
            <w:ins w:id="13702" w:author="Nick.Tolimieri" w:date="2022-09-13T14:15:00Z">
              <w:del w:id="13703" w:author="Nick.Tolimieri [2]" w:date="2022-09-14T11:37:00Z">
                <w:r w:rsidRPr="00F87AA6" w:rsidDel="008A61D3">
                  <w:rPr>
                    <w:rFonts w:asciiTheme="minorHAnsi" w:eastAsiaTheme="minorHAnsi" w:hAnsiTheme="minorHAnsi" w:cstheme="minorBidi"/>
                    <w:sz w:val="22"/>
                    <w:szCs w:val="22"/>
                    <w:rPrChange w:id="13704" w:author="Nick.Tolimieri" w:date="2022-09-13T14:15:00Z">
                      <w:rPr>
                        <w:rFonts w:ascii="Calibri" w:hAnsi="Calibri" w:cs="Calibri"/>
                        <w:color w:val="000000"/>
                        <w:sz w:val="22"/>
                        <w:szCs w:val="22"/>
                      </w:rPr>
                    </w:rPrChange>
                  </w:rPr>
                  <w:delText>2011</w:delText>
                </w:r>
              </w:del>
            </w:ins>
          </w:p>
        </w:tc>
        <w:tc>
          <w:tcPr>
            <w:tcW w:w="960" w:type="dxa"/>
            <w:noWrap/>
            <w:hideMark/>
            <w:tcPrChange w:id="1370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06" w:author="Nick.Tolimieri" w:date="2022-09-13T14:15:00Z"/>
                <w:del w:id="13707" w:author="Nick.Tolimieri [2]" w:date="2022-09-14T11:37:00Z"/>
                <w:rFonts w:asciiTheme="minorHAnsi" w:eastAsiaTheme="minorHAnsi" w:hAnsiTheme="minorHAnsi" w:cstheme="minorBidi"/>
                <w:sz w:val="22"/>
                <w:szCs w:val="22"/>
                <w:rPrChange w:id="13708" w:author="Nick.Tolimieri" w:date="2022-09-13T14:15:00Z">
                  <w:rPr>
                    <w:ins w:id="13709" w:author="Nick.Tolimieri" w:date="2022-09-13T14:15:00Z"/>
                    <w:del w:id="13710" w:author="Nick.Tolimieri [2]" w:date="2022-09-14T11:37:00Z"/>
                    <w:rFonts w:ascii="Calibri" w:hAnsi="Calibri" w:cs="Calibri"/>
                    <w:color w:val="000000"/>
                    <w:sz w:val="22"/>
                    <w:szCs w:val="22"/>
                  </w:rPr>
                </w:rPrChange>
              </w:rPr>
              <w:pPrChange w:id="13711" w:author="Nick.Tolimieri" w:date="2022-09-13T14:15:00Z">
                <w:pPr>
                  <w:jc w:val="right"/>
                </w:pPr>
              </w:pPrChange>
            </w:pPr>
            <w:ins w:id="13712" w:author="Nick.Tolimieri" w:date="2022-09-13T14:15:00Z">
              <w:del w:id="13713" w:author="Nick.Tolimieri [2]" w:date="2022-09-14T11:37:00Z">
                <w:r w:rsidRPr="00F87AA6" w:rsidDel="008A61D3">
                  <w:rPr>
                    <w:rFonts w:asciiTheme="minorHAnsi" w:eastAsiaTheme="minorHAnsi" w:hAnsiTheme="minorHAnsi" w:cstheme="minorBidi"/>
                    <w:sz w:val="22"/>
                    <w:szCs w:val="22"/>
                    <w:rPrChange w:id="13714" w:author="Nick.Tolimieri" w:date="2022-09-13T14:15:00Z">
                      <w:rPr>
                        <w:rFonts w:ascii="Calibri" w:hAnsi="Calibri" w:cs="Calibri"/>
                        <w:color w:val="000000"/>
                        <w:sz w:val="22"/>
                        <w:szCs w:val="22"/>
                      </w:rPr>
                    </w:rPrChange>
                  </w:rPr>
                  <w:delText>0</w:delText>
                </w:r>
              </w:del>
            </w:ins>
          </w:p>
        </w:tc>
        <w:tc>
          <w:tcPr>
            <w:tcW w:w="960" w:type="dxa"/>
            <w:noWrap/>
            <w:hideMark/>
            <w:tcPrChange w:id="1371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16" w:author="Nick.Tolimieri" w:date="2022-09-13T14:15:00Z"/>
                <w:del w:id="13717" w:author="Nick.Tolimieri [2]" w:date="2022-09-14T11:37:00Z"/>
                <w:rFonts w:asciiTheme="minorHAnsi" w:eastAsiaTheme="minorHAnsi" w:hAnsiTheme="minorHAnsi" w:cstheme="minorBidi"/>
                <w:sz w:val="22"/>
                <w:szCs w:val="22"/>
                <w:rPrChange w:id="13718" w:author="Nick.Tolimieri" w:date="2022-09-13T14:15:00Z">
                  <w:rPr>
                    <w:ins w:id="13719" w:author="Nick.Tolimieri" w:date="2022-09-13T14:15:00Z"/>
                    <w:del w:id="13720" w:author="Nick.Tolimieri [2]" w:date="2022-09-14T11:37:00Z"/>
                    <w:rFonts w:ascii="Calibri" w:hAnsi="Calibri" w:cs="Calibri"/>
                    <w:color w:val="000000"/>
                    <w:sz w:val="22"/>
                    <w:szCs w:val="22"/>
                  </w:rPr>
                </w:rPrChange>
              </w:rPr>
              <w:pPrChange w:id="13721" w:author="Nick.Tolimieri" w:date="2022-09-13T14:15:00Z">
                <w:pPr>
                  <w:jc w:val="right"/>
                </w:pPr>
              </w:pPrChange>
            </w:pPr>
            <w:ins w:id="13722" w:author="Nick.Tolimieri" w:date="2022-09-13T14:15:00Z">
              <w:del w:id="13723" w:author="Nick.Tolimieri [2]" w:date="2022-09-14T11:37:00Z">
                <w:r w:rsidRPr="00F87AA6" w:rsidDel="008A61D3">
                  <w:rPr>
                    <w:rFonts w:asciiTheme="minorHAnsi" w:eastAsiaTheme="minorHAnsi" w:hAnsiTheme="minorHAnsi" w:cstheme="minorBidi"/>
                    <w:sz w:val="22"/>
                    <w:szCs w:val="22"/>
                    <w:rPrChange w:id="13724" w:author="Nick.Tolimieri" w:date="2022-09-13T14:15:00Z">
                      <w:rPr>
                        <w:rFonts w:ascii="Calibri" w:hAnsi="Calibri" w:cs="Calibri"/>
                        <w:color w:val="000000"/>
                        <w:sz w:val="22"/>
                        <w:szCs w:val="22"/>
                      </w:rPr>
                    </w:rPrChange>
                  </w:rPr>
                  <w:delText>0</w:delText>
                </w:r>
              </w:del>
            </w:ins>
          </w:p>
        </w:tc>
        <w:tc>
          <w:tcPr>
            <w:tcW w:w="960" w:type="dxa"/>
            <w:noWrap/>
            <w:hideMark/>
            <w:tcPrChange w:id="1372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26" w:author="Nick.Tolimieri" w:date="2022-09-13T14:15:00Z"/>
                <w:del w:id="13727" w:author="Nick.Tolimieri [2]" w:date="2022-09-14T11:37:00Z"/>
                <w:rFonts w:asciiTheme="minorHAnsi" w:eastAsiaTheme="minorHAnsi" w:hAnsiTheme="minorHAnsi" w:cstheme="minorBidi"/>
                <w:sz w:val="22"/>
                <w:szCs w:val="22"/>
                <w:rPrChange w:id="13728" w:author="Nick.Tolimieri" w:date="2022-09-13T14:15:00Z">
                  <w:rPr>
                    <w:ins w:id="13729" w:author="Nick.Tolimieri" w:date="2022-09-13T14:15:00Z"/>
                    <w:del w:id="13730" w:author="Nick.Tolimieri [2]" w:date="2022-09-14T11:37:00Z"/>
                    <w:rFonts w:ascii="Calibri" w:hAnsi="Calibri" w:cs="Calibri"/>
                    <w:color w:val="000000"/>
                    <w:sz w:val="22"/>
                    <w:szCs w:val="22"/>
                  </w:rPr>
                </w:rPrChange>
              </w:rPr>
              <w:pPrChange w:id="13731" w:author="Nick.Tolimieri" w:date="2022-09-13T14:15:00Z">
                <w:pPr>
                  <w:jc w:val="right"/>
                </w:pPr>
              </w:pPrChange>
            </w:pPr>
            <w:ins w:id="13732" w:author="Nick.Tolimieri" w:date="2022-09-13T14:15:00Z">
              <w:del w:id="13733" w:author="Nick.Tolimieri [2]" w:date="2022-09-14T11:37:00Z">
                <w:r w:rsidRPr="00F87AA6" w:rsidDel="008A61D3">
                  <w:rPr>
                    <w:rFonts w:asciiTheme="minorHAnsi" w:eastAsiaTheme="minorHAnsi" w:hAnsiTheme="minorHAnsi" w:cstheme="minorBidi"/>
                    <w:sz w:val="22"/>
                    <w:szCs w:val="22"/>
                    <w:rPrChange w:id="13734" w:author="Nick.Tolimieri" w:date="2022-09-13T14:15:00Z">
                      <w:rPr>
                        <w:rFonts w:ascii="Calibri" w:hAnsi="Calibri" w:cs="Calibri"/>
                        <w:color w:val="000000"/>
                        <w:sz w:val="22"/>
                        <w:szCs w:val="22"/>
                      </w:rPr>
                    </w:rPrChange>
                  </w:rPr>
                  <w:delText>0</w:delText>
                </w:r>
              </w:del>
            </w:ins>
          </w:p>
        </w:tc>
        <w:tc>
          <w:tcPr>
            <w:tcW w:w="960" w:type="dxa"/>
            <w:noWrap/>
            <w:hideMark/>
            <w:tcPrChange w:id="1373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36" w:author="Nick.Tolimieri" w:date="2022-09-13T14:15:00Z"/>
                <w:del w:id="13737" w:author="Nick.Tolimieri [2]" w:date="2022-09-14T11:37:00Z"/>
                <w:rFonts w:asciiTheme="minorHAnsi" w:eastAsiaTheme="minorHAnsi" w:hAnsiTheme="minorHAnsi" w:cstheme="minorBidi"/>
                <w:sz w:val="22"/>
                <w:szCs w:val="22"/>
                <w:rPrChange w:id="13738" w:author="Nick.Tolimieri" w:date="2022-09-13T14:15:00Z">
                  <w:rPr>
                    <w:ins w:id="13739" w:author="Nick.Tolimieri" w:date="2022-09-13T14:15:00Z"/>
                    <w:del w:id="13740" w:author="Nick.Tolimieri [2]" w:date="2022-09-14T11:37:00Z"/>
                    <w:rFonts w:ascii="Calibri" w:hAnsi="Calibri" w:cs="Calibri"/>
                    <w:color w:val="000000"/>
                    <w:sz w:val="22"/>
                    <w:szCs w:val="22"/>
                  </w:rPr>
                </w:rPrChange>
              </w:rPr>
              <w:pPrChange w:id="13741" w:author="Nick.Tolimieri" w:date="2022-09-13T14:15:00Z">
                <w:pPr>
                  <w:jc w:val="right"/>
                </w:pPr>
              </w:pPrChange>
            </w:pPr>
            <w:ins w:id="13742" w:author="Nick.Tolimieri" w:date="2022-09-13T14:15:00Z">
              <w:del w:id="13743" w:author="Nick.Tolimieri [2]" w:date="2022-09-14T11:37:00Z">
                <w:r w:rsidRPr="00F87AA6" w:rsidDel="008A61D3">
                  <w:rPr>
                    <w:rFonts w:asciiTheme="minorHAnsi" w:eastAsiaTheme="minorHAnsi" w:hAnsiTheme="minorHAnsi" w:cstheme="minorBidi"/>
                    <w:sz w:val="22"/>
                    <w:szCs w:val="22"/>
                    <w:rPrChange w:id="13744" w:author="Nick.Tolimieri" w:date="2022-09-13T14:15:00Z">
                      <w:rPr>
                        <w:rFonts w:ascii="Calibri" w:hAnsi="Calibri" w:cs="Calibri"/>
                        <w:color w:val="000000"/>
                        <w:sz w:val="22"/>
                        <w:szCs w:val="22"/>
                      </w:rPr>
                    </w:rPrChange>
                  </w:rPr>
                  <w:delText>0</w:delText>
                </w:r>
              </w:del>
            </w:ins>
          </w:p>
        </w:tc>
        <w:tc>
          <w:tcPr>
            <w:tcW w:w="960" w:type="dxa"/>
            <w:noWrap/>
            <w:hideMark/>
            <w:tcPrChange w:id="1374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46" w:author="Nick.Tolimieri" w:date="2022-09-13T14:15:00Z"/>
                <w:del w:id="13747" w:author="Nick.Tolimieri [2]" w:date="2022-09-14T11:37:00Z"/>
                <w:rFonts w:asciiTheme="minorHAnsi" w:eastAsiaTheme="minorHAnsi" w:hAnsiTheme="minorHAnsi" w:cstheme="minorBidi"/>
                <w:sz w:val="22"/>
                <w:szCs w:val="22"/>
                <w:rPrChange w:id="13748" w:author="Nick.Tolimieri" w:date="2022-09-13T14:15:00Z">
                  <w:rPr>
                    <w:ins w:id="13749" w:author="Nick.Tolimieri" w:date="2022-09-13T14:15:00Z"/>
                    <w:del w:id="13750" w:author="Nick.Tolimieri [2]" w:date="2022-09-14T11:37:00Z"/>
                    <w:rFonts w:ascii="Calibri" w:hAnsi="Calibri" w:cs="Calibri"/>
                    <w:color w:val="000000"/>
                    <w:sz w:val="22"/>
                    <w:szCs w:val="22"/>
                  </w:rPr>
                </w:rPrChange>
              </w:rPr>
              <w:pPrChange w:id="13751" w:author="Nick.Tolimieri" w:date="2022-09-13T14:15:00Z">
                <w:pPr/>
              </w:pPrChange>
            </w:pPr>
            <w:ins w:id="13752" w:author="Nick.Tolimieri" w:date="2022-09-13T14:15:00Z">
              <w:del w:id="13753" w:author="Nick.Tolimieri [2]" w:date="2022-09-14T11:37:00Z">
                <w:r w:rsidRPr="00F87AA6" w:rsidDel="008A61D3">
                  <w:rPr>
                    <w:rFonts w:asciiTheme="minorHAnsi" w:eastAsiaTheme="minorHAnsi" w:hAnsiTheme="minorHAnsi" w:cstheme="minorBidi"/>
                    <w:sz w:val="22"/>
                    <w:szCs w:val="22"/>
                    <w:rPrChange w:id="13754" w:author="Nick.Tolimieri" w:date="2022-09-13T14:15:00Z">
                      <w:rPr>
                        <w:rFonts w:ascii="Calibri" w:hAnsi="Calibri" w:cs="Calibri"/>
                        <w:color w:val="000000"/>
                        <w:sz w:val="22"/>
                        <w:szCs w:val="22"/>
                      </w:rPr>
                    </w:rPrChange>
                  </w:rPr>
                  <w:delText>NA</w:delText>
                </w:r>
              </w:del>
            </w:ins>
          </w:p>
        </w:tc>
        <w:tc>
          <w:tcPr>
            <w:tcW w:w="960" w:type="dxa"/>
            <w:noWrap/>
            <w:hideMark/>
            <w:tcPrChange w:id="1375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56" w:author="Nick.Tolimieri" w:date="2022-09-13T14:15:00Z"/>
                <w:del w:id="13757" w:author="Nick.Tolimieri [2]" w:date="2022-09-14T11:37:00Z"/>
                <w:rFonts w:asciiTheme="minorHAnsi" w:eastAsiaTheme="minorHAnsi" w:hAnsiTheme="minorHAnsi" w:cstheme="minorBidi"/>
                <w:sz w:val="22"/>
                <w:szCs w:val="22"/>
                <w:rPrChange w:id="13758" w:author="Nick.Tolimieri" w:date="2022-09-13T14:15:00Z">
                  <w:rPr>
                    <w:ins w:id="13759" w:author="Nick.Tolimieri" w:date="2022-09-13T14:15:00Z"/>
                    <w:del w:id="13760" w:author="Nick.Tolimieri [2]" w:date="2022-09-14T11:37:00Z"/>
                    <w:rFonts w:ascii="Calibri" w:hAnsi="Calibri" w:cs="Calibri"/>
                    <w:color w:val="000000"/>
                    <w:sz w:val="22"/>
                    <w:szCs w:val="22"/>
                  </w:rPr>
                </w:rPrChange>
              </w:rPr>
              <w:pPrChange w:id="13761" w:author="Nick.Tolimieri" w:date="2022-09-13T14:15:00Z">
                <w:pPr/>
              </w:pPrChange>
            </w:pPr>
            <w:ins w:id="13762" w:author="Nick.Tolimieri" w:date="2022-09-13T14:15:00Z">
              <w:del w:id="13763" w:author="Nick.Tolimieri [2]" w:date="2022-09-14T11:37:00Z">
                <w:r w:rsidRPr="00F87AA6" w:rsidDel="008A61D3">
                  <w:rPr>
                    <w:rFonts w:asciiTheme="minorHAnsi" w:eastAsiaTheme="minorHAnsi" w:hAnsiTheme="minorHAnsi" w:cstheme="minorBidi"/>
                    <w:sz w:val="22"/>
                    <w:szCs w:val="22"/>
                    <w:rPrChange w:id="13764" w:author="Nick.Tolimieri" w:date="2022-09-13T14:15:00Z">
                      <w:rPr>
                        <w:rFonts w:ascii="Calibri" w:hAnsi="Calibri" w:cs="Calibri"/>
                        <w:color w:val="000000"/>
                        <w:sz w:val="22"/>
                        <w:szCs w:val="22"/>
                      </w:rPr>
                    </w:rPrChange>
                  </w:rPr>
                  <w:delText>NA</w:delText>
                </w:r>
              </w:del>
            </w:ins>
          </w:p>
        </w:tc>
        <w:tc>
          <w:tcPr>
            <w:tcW w:w="960" w:type="dxa"/>
            <w:noWrap/>
            <w:hideMark/>
            <w:tcPrChange w:id="1376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66" w:author="Nick.Tolimieri" w:date="2022-09-13T14:15:00Z"/>
                <w:del w:id="13767" w:author="Nick.Tolimieri [2]" w:date="2022-09-14T11:37:00Z"/>
                <w:rFonts w:asciiTheme="minorHAnsi" w:eastAsiaTheme="minorHAnsi" w:hAnsiTheme="minorHAnsi" w:cstheme="minorBidi"/>
                <w:sz w:val="22"/>
                <w:szCs w:val="22"/>
                <w:rPrChange w:id="13768" w:author="Nick.Tolimieri" w:date="2022-09-13T14:15:00Z">
                  <w:rPr>
                    <w:ins w:id="13769" w:author="Nick.Tolimieri" w:date="2022-09-13T14:15:00Z"/>
                    <w:del w:id="13770" w:author="Nick.Tolimieri [2]" w:date="2022-09-14T11:37:00Z"/>
                    <w:rFonts w:ascii="Calibri" w:hAnsi="Calibri" w:cs="Calibri"/>
                    <w:color w:val="000000"/>
                    <w:sz w:val="22"/>
                    <w:szCs w:val="22"/>
                  </w:rPr>
                </w:rPrChange>
              </w:rPr>
              <w:pPrChange w:id="13771" w:author="Nick.Tolimieri" w:date="2022-09-13T14:15:00Z">
                <w:pPr/>
              </w:pPrChange>
            </w:pPr>
            <w:ins w:id="13772" w:author="Nick.Tolimieri" w:date="2022-09-13T14:15:00Z">
              <w:del w:id="13773" w:author="Nick.Tolimieri [2]" w:date="2022-09-14T11:37:00Z">
                <w:r w:rsidRPr="00F87AA6" w:rsidDel="008A61D3">
                  <w:rPr>
                    <w:rFonts w:asciiTheme="minorHAnsi" w:eastAsiaTheme="minorHAnsi" w:hAnsiTheme="minorHAnsi" w:cstheme="minorBidi"/>
                    <w:sz w:val="22"/>
                    <w:szCs w:val="22"/>
                    <w:rPrChange w:id="13774" w:author="Nick.Tolimieri" w:date="2022-09-13T14:15:00Z">
                      <w:rPr>
                        <w:rFonts w:ascii="Calibri" w:hAnsi="Calibri" w:cs="Calibri"/>
                        <w:color w:val="000000"/>
                        <w:sz w:val="22"/>
                        <w:szCs w:val="22"/>
                      </w:rPr>
                    </w:rPrChange>
                  </w:rPr>
                  <w:delText>NA</w:delText>
                </w:r>
              </w:del>
            </w:ins>
          </w:p>
        </w:tc>
        <w:tc>
          <w:tcPr>
            <w:tcW w:w="960" w:type="dxa"/>
            <w:noWrap/>
            <w:hideMark/>
            <w:tcPrChange w:id="13775"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76" w:author="Nick.Tolimieri" w:date="2022-09-13T14:15:00Z"/>
                <w:del w:id="13777" w:author="Nick.Tolimieri [2]" w:date="2022-09-14T11:37:00Z"/>
                <w:rFonts w:asciiTheme="minorHAnsi" w:eastAsiaTheme="minorHAnsi" w:hAnsiTheme="minorHAnsi" w:cstheme="minorBidi"/>
                <w:sz w:val="22"/>
                <w:szCs w:val="22"/>
                <w:rPrChange w:id="13778" w:author="Nick.Tolimieri" w:date="2022-09-13T14:15:00Z">
                  <w:rPr>
                    <w:ins w:id="13779" w:author="Nick.Tolimieri" w:date="2022-09-13T14:15:00Z"/>
                    <w:del w:id="13780" w:author="Nick.Tolimieri [2]" w:date="2022-09-14T11:37:00Z"/>
                    <w:rFonts w:ascii="Calibri" w:hAnsi="Calibri" w:cs="Calibri"/>
                    <w:color w:val="000000"/>
                    <w:sz w:val="22"/>
                    <w:szCs w:val="22"/>
                  </w:rPr>
                </w:rPrChange>
              </w:rPr>
              <w:pPrChange w:id="13781" w:author="Nick.Tolimieri" w:date="2022-09-13T14:15:00Z">
                <w:pPr/>
              </w:pPrChange>
            </w:pPr>
            <w:ins w:id="13782" w:author="Nick.Tolimieri" w:date="2022-09-13T14:15:00Z">
              <w:del w:id="13783" w:author="Nick.Tolimieri [2]" w:date="2022-09-14T11:37:00Z">
                <w:r w:rsidRPr="00F87AA6" w:rsidDel="008A61D3">
                  <w:rPr>
                    <w:rFonts w:asciiTheme="minorHAnsi" w:eastAsiaTheme="minorHAnsi" w:hAnsiTheme="minorHAnsi" w:cstheme="minorBidi"/>
                    <w:sz w:val="22"/>
                    <w:szCs w:val="22"/>
                    <w:rPrChange w:id="13784"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785" w:author="Nick.Tolimieri" w:date="2022-09-13T14:15:00Z"/>
          <w:del w:id="13786" w:author="Nick.Tolimieri [2]" w:date="2022-09-14T11:37:00Z"/>
          <w:trPrChange w:id="13787" w:author="Nick.Tolimieri" w:date="2022-09-13T14:15:00Z">
            <w:trPr>
              <w:divId w:val="1702248301"/>
              <w:trHeight w:val="300"/>
            </w:trPr>
          </w:trPrChange>
        </w:trPr>
        <w:tc>
          <w:tcPr>
            <w:tcW w:w="960" w:type="dxa"/>
            <w:noWrap/>
            <w:hideMark/>
            <w:tcPrChange w:id="1378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89" w:author="Nick.Tolimieri" w:date="2022-09-13T14:15:00Z"/>
                <w:del w:id="13790" w:author="Nick.Tolimieri [2]" w:date="2022-09-14T11:37:00Z"/>
                <w:rFonts w:asciiTheme="minorHAnsi" w:eastAsiaTheme="minorHAnsi" w:hAnsiTheme="minorHAnsi" w:cstheme="minorBidi"/>
                <w:sz w:val="22"/>
                <w:szCs w:val="22"/>
                <w:rPrChange w:id="13791" w:author="Nick.Tolimieri" w:date="2022-09-13T14:15:00Z">
                  <w:rPr>
                    <w:ins w:id="13792" w:author="Nick.Tolimieri" w:date="2022-09-13T14:15:00Z"/>
                    <w:del w:id="13793" w:author="Nick.Tolimieri [2]" w:date="2022-09-14T11:37:00Z"/>
                    <w:rFonts w:ascii="Calibri" w:hAnsi="Calibri" w:cs="Calibri"/>
                    <w:color w:val="000000"/>
                    <w:sz w:val="22"/>
                    <w:szCs w:val="22"/>
                  </w:rPr>
                </w:rPrChange>
              </w:rPr>
              <w:pPrChange w:id="13794" w:author="Nick.Tolimieri" w:date="2022-09-13T14:15:00Z">
                <w:pPr/>
              </w:pPrChange>
            </w:pPr>
            <w:ins w:id="13795" w:author="Nick.Tolimieri" w:date="2022-09-13T14:15:00Z">
              <w:del w:id="13796" w:author="Nick.Tolimieri [2]" w:date="2022-09-14T11:37:00Z">
                <w:r w:rsidRPr="00F87AA6" w:rsidDel="008A61D3">
                  <w:rPr>
                    <w:rFonts w:asciiTheme="minorHAnsi" w:eastAsiaTheme="minorHAnsi" w:hAnsiTheme="minorHAnsi" w:cstheme="minorBidi"/>
                    <w:sz w:val="22"/>
                    <w:szCs w:val="22"/>
                    <w:rPrChange w:id="13797" w:author="Nick.Tolimieri" w:date="2022-09-13T14:15:00Z">
                      <w:rPr>
                        <w:rFonts w:ascii="Calibri" w:hAnsi="Calibri" w:cs="Calibri"/>
                        <w:color w:val="000000"/>
                        <w:sz w:val="22"/>
                        <w:szCs w:val="22"/>
                      </w:rPr>
                    </w:rPrChange>
                  </w:rPr>
                  <w:delText>Cape Alava</w:delText>
                </w:r>
              </w:del>
            </w:ins>
          </w:p>
        </w:tc>
        <w:tc>
          <w:tcPr>
            <w:tcW w:w="960" w:type="dxa"/>
            <w:noWrap/>
            <w:hideMark/>
            <w:tcPrChange w:id="1379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799" w:author="Nick.Tolimieri" w:date="2022-09-13T14:15:00Z"/>
                <w:del w:id="13800" w:author="Nick.Tolimieri [2]" w:date="2022-09-14T11:37:00Z"/>
                <w:rFonts w:asciiTheme="minorHAnsi" w:eastAsiaTheme="minorHAnsi" w:hAnsiTheme="minorHAnsi" w:cstheme="minorBidi"/>
                <w:sz w:val="22"/>
                <w:szCs w:val="22"/>
                <w:rPrChange w:id="13801" w:author="Nick.Tolimieri" w:date="2022-09-13T14:15:00Z">
                  <w:rPr>
                    <w:ins w:id="13802" w:author="Nick.Tolimieri" w:date="2022-09-13T14:15:00Z"/>
                    <w:del w:id="13803" w:author="Nick.Tolimieri [2]" w:date="2022-09-14T11:37:00Z"/>
                    <w:rFonts w:ascii="Calibri" w:hAnsi="Calibri" w:cs="Calibri"/>
                    <w:color w:val="000000"/>
                    <w:sz w:val="22"/>
                    <w:szCs w:val="22"/>
                  </w:rPr>
                </w:rPrChange>
              </w:rPr>
              <w:pPrChange w:id="13804" w:author="Nick.Tolimieri" w:date="2022-09-13T14:15:00Z">
                <w:pPr>
                  <w:jc w:val="right"/>
                </w:pPr>
              </w:pPrChange>
            </w:pPr>
            <w:ins w:id="13805" w:author="Nick.Tolimieri" w:date="2022-09-13T14:15:00Z">
              <w:del w:id="13806" w:author="Nick.Tolimieri [2]" w:date="2022-09-14T11:37:00Z">
                <w:r w:rsidRPr="00F87AA6" w:rsidDel="008A61D3">
                  <w:rPr>
                    <w:rFonts w:asciiTheme="minorHAnsi" w:eastAsiaTheme="minorHAnsi" w:hAnsiTheme="minorHAnsi" w:cstheme="minorBidi"/>
                    <w:sz w:val="22"/>
                    <w:szCs w:val="22"/>
                    <w:rPrChange w:id="13807" w:author="Nick.Tolimieri" w:date="2022-09-13T14:15:00Z">
                      <w:rPr>
                        <w:rFonts w:ascii="Calibri" w:hAnsi="Calibri" w:cs="Calibri"/>
                        <w:color w:val="000000"/>
                        <w:sz w:val="22"/>
                        <w:szCs w:val="22"/>
                      </w:rPr>
                    </w:rPrChange>
                  </w:rPr>
                  <w:delText>2012</w:delText>
                </w:r>
              </w:del>
            </w:ins>
          </w:p>
        </w:tc>
        <w:tc>
          <w:tcPr>
            <w:tcW w:w="960" w:type="dxa"/>
            <w:noWrap/>
            <w:hideMark/>
            <w:tcPrChange w:id="1380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09" w:author="Nick.Tolimieri" w:date="2022-09-13T14:15:00Z"/>
                <w:del w:id="13810" w:author="Nick.Tolimieri [2]" w:date="2022-09-14T11:37:00Z"/>
                <w:rFonts w:asciiTheme="minorHAnsi" w:eastAsiaTheme="minorHAnsi" w:hAnsiTheme="minorHAnsi" w:cstheme="minorBidi"/>
                <w:sz w:val="22"/>
                <w:szCs w:val="22"/>
                <w:rPrChange w:id="13811" w:author="Nick.Tolimieri" w:date="2022-09-13T14:15:00Z">
                  <w:rPr>
                    <w:ins w:id="13812" w:author="Nick.Tolimieri" w:date="2022-09-13T14:15:00Z"/>
                    <w:del w:id="13813" w:author="Nick.Tolimieri [2]" w:date="2022-09-14T11:37:00Z"/>
                    <w:rFonts w:ascii="Calibri" w:hAnsi="Calibri" w:cs="Calibri"/>
                    <w:color w:val="000000"/>
                    <w:sz w:val="22"/>
                    <w:szCs w:val="22"/>
                  </w:rPr>
                </w:rPrChange>
              </w:rPr>
              <w:pPrChange w:id="13814" w:author="Nick.Tolimieri" w:date="2022-09-13T14:15:00Z">
                <w:pPr>
                  <w:jc w:val="right"/>
                </w:pPr>
              </w:pPrChange>
            </w:pPr>
            <w:ins w:id="13815" w:author="Nick.Tolimieri" w:date="2022-09-13T14:15:00Z">
              <w:del w:id="13816" w:author="Nick.Tolimieri [2]" w:date="2022-09-14T11:37:00Z">
                <w:r w:rsidRPr="00F87AA6" w:rsidDel="008A61D3">
                  <w:rPr>
                    <w:rFonts w:asciiTheme="minorHAnsi" w:eastAsiaTheme="minorHAnsi" w:hAnsiTheme="minorHAnsi" w:cstheme="minorBidi"/>
                    <w:sz w:val="22"/>
                    <w:szCs w:val="22"/>
                    <w:rPrChange w:id="13817" w:author="Nick.Tolimieri" w:date="2022-09-13T14:15:00Z">
                      <w:rPr>
                        <w:rFonts w:ascii="Calibri" w:hAnsi="Calibri" w:cs="Calibri"/>
                        <w:color w:val="000000"/>
                        <w:sz w:val="22"/>
                        <w:szCs w:val="22"/>
                      </w:rPr>
                    </w:rPrChange>
                  </w:rPr>
                  <w:delText>2</w:delText>
                </w:r>
              </w:del>
            </w:ins>
          </w:p>
        </w:tc>
        <w:tc>
          <w:tcPr>
            <w:tcW w:w="960" w:type="dxa"/>
            <w:noWrap/>
            <w:hideMark/>
            <w:tcPrChange w:id="1381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19" w:author="Nick.Tolimieri" w:date="2022-09-13T14:15:00Z"/>
                <w:del w:id="13820" w:author="Nick.Tolimieri [2]" w:date="2022-09-14T11:37:00Z"/>
                <w:rFonts w:asciiTheme="minorHAnsi" w:eastAsiaTheme="minorHAnsi" w:hAnsiTheme="minorHAnsi" w:cstheme="minorBidi"/>
                <w:sz w:val="22"/>
                <w:szCs w:val="22"/>
                <w:rPrChange w:id="13821" w:author="Nick.Tolimieri" w:date="2022-09-13T14:15:00Z">
                  <w:rPr>
                    <w:ins w:id="13822" w:author="Nick.Tolimieri" w:date="2022-09-13T14:15:00Z"/>
                    <w:del w:id="13823" w:author="Nick.Tolimieri [2]" w:date="2022-09-14T11:37:00Z"/>
                    <w:rFonts w:ascii="Calibri" w:hAnsi="Calibri" w:cs="Calibri"/>
                    <w:color w:val="000000"/>
                    <w:sz w:val="22"/>
                    <w:szCs w:val="22"/>
                  </w:rPr>
                </w:rPrChange>
              </w:rPr>
              <w:pPrChange w:id="13824" w:author="Nick.Tolimieri" w:date="2022-09-13T14:15:00Z">
                <w:pPr>
                  <w:jc w:val="right"/>
                </w:pPr>
              </w:pPrChange>
            </w:pPr>
            <w:ins w:id="13825" w:author="Nick.Tolimieri" w:date="2022-09-13T14:15:00Z">
              <w:del w:id="13826" w:author="Nick.Tolimieri [2]" w:date="2022-09-14T11:37:00Z">
                <w:r w:rsidRPr="00F87AA6" w:rsidDel="008A61D3">
                  <w:rPr>
                    <w:rFonts w:asciiTheme="minorHAnsi" w:eastAsiaTheme="minorHAnsi" w:hAnsiTheme="minorHAnsi" w:cstheme="minorBidi"/>
                    <w:sz w:val="22"/>
                    <w:szCs w:val="22"/>
                    <w:rPrChange w:id="13827" w:author="Nick.Tolimieri" w:date="2022-09-13T14:15:00Z">
                      <w:rPr>
                        <w:rFonts w:ascii="Calibri" w:hAnsi="Calibri" w:cs="Calibri"/>
                        <w:color w:val="000000"/>
                        <w:sz w:val="22"/>
                        <w:szCs w:val="22"/>
                      </w:rPr>
                    </w:rPrChange>
                  </w:rPr>
                  <w:delText>0</w:delText>
                </w:r>
              </w:del>
            </w:ins>
          </w:p>
        </w:tc>
        <w:tc>
          <w:tcPr>
            <w:tcW w:w="960" w:type="dxa"/>
            <w:noWrap/>
            <w:hideMark/>
            <w:tcPrChange w:id="1382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29" w:author="Nick.Tolimieri" w:date="2022-09-13T14:15:00Z"/>
                <w:del w:id="13830" w:author="Nick.Tolimieri [2]" w:date="2022-09-14T11:37:00Z"/>
                <w:rFonts w:asciiTheme="minorHAnsi" w:eastAsiaTheme="minorHAnsi" w:hAnsiTheme="minorHAnsi" w:cstheme="minorBidi"/>
                <w:sz w:val="22"/>
                <w:szCs w:val="22"/>
                <w:rPrChange w:id="13831" w:author="Nick.Tolimieri" w:date="2022-09-13T14:15:00Z">
                  <w:rPr>
                    <w:ins w:id="13832" w:author="Nick.Tolimieri" w:date="2022-09-13T14:15:00Z"/>
                    <w:del w:id="13833" w:author="Nick.Tolimieri [2]" w:date="2022-09-14T11:37:00Z"/>
                    <w:rFonts w:ascii="Calibri" w:hAnsi="Calibri" w:cs="Calibri"/>
                    <w:color w:val="000000"/>
                    <w:sz w:val="22"/>
                    <w:szCs w:val="22"/>
                  </w:rPr>
                </w:rPrChange>
              </w:rPr>
              <w:pPrChange w:id="13834" w:author="Nick.Tolimieri" w:date="2022-09-13T14:15:00Z">
                <w:pPr>
                  <w:jc w:val="right"/>
                </w:pPr>
              </w:pPrChange>
            </w:pPr>
            <w:ins w:id="13835" w:author="Nick.Tolimieri" w:date="2022-09-13T14:15:00Z">
              <w:del w:id="13836" w:author="Nick.Tolimieri [2]" w:date="2022-09-14T11:37:00Z">
                <w:r w:rsidRPr="00F87AA6" w:rsidDel="008A61D3">
                  <w:rPr>
                    <w:rFonts w:asciiTheme="minorHAnsi" w:eastAsiaTheme="minorHAnsi" w:hAnsiTheme="minorHAnsi" w:cstheme="minorBidi"/>
                    <w:sz w:val="22"/>
                    <w:szCs w:val="22"/>
                    <w:rPrChange w:id="13837" w:author="Nick.Tolimieri" w:date="2022-09-13T14:15:00Z">
                      <w:rPr>
                        <w:rFonts w:ascii="Calibri" w:hAnsi="Calibri" w:cs="Calibri"/>
                        <w:color w:val="000000"/>
                        <w:sz w:val="22"/>
                        <w:szCs w:val="22"/>
                      </w:rPr>
                    </w:rPrChange>
                  </w:rPr>
                  <w:delText>0</w:delText>
                </w:r>
              </w:del>
            </w:ins>
          </w:p>
        </w:tc>
        <w:tc>
          <w:tcPr>
            <w:tcW w:w="960" w:type="dxa"/>
            <w:noWrap/>
            <w:hideMark/>
            <w:tcPrChange w:id="1383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39" w:author="Nick.Tolimieri" w:date="2022-09-13T14:15:00Z"/>
                <w:del w:id="13840" w:author="Nick.Tolimieri [2]" w:date="2022-09-14T11:37:00Z"/>
                <w:rFonts w:asciiTheme="minorHAnsi" w:eastAsiaTheme="minorHAnsi" w:hAnsiTheme="minorHAnsi" w:cstheme="minorBidi"/>
                <w:sz w:val="22"/>
                <w:szCs w:val="22"/>
                <w:rPrChange w:id="13841" w:author="Nick.Tolimieri" w:date="2022-09-13T14:15:00Z">
                  <w:rPr>
                    <w:ins w:id="13842" w:author="Nick.Tolimieri" w:date="2022-09-13T14:15:00Z"/>
                    <w:del w:id="13843" w:author="Nick.Tolimieri [2]" w:date="2022-09-14T11:37:00Z"/>
                    <w:rFonts w:ascii="Calibri" w:hAnsi="Calibri" w:cs="Calibri"/>
                    <w:color w:val="000000"/>
                    <w:sz w:val="22"/>
                    <w:szCs w:val="22"/>
                  </w:rPr>
                </w:rPrChange>
              </w:rPr>
              <w:pPrChange w:id="13844" w:author="Nick.Tolimieri" w:date="2022-09-13T14:15:00Z">
                <w:pPr>
                  <w:jc w:val="right"/>
                </w:pPr>
              </w:pPrChange>
            </w:pPr>
            <w:ins w:id="13845" w:author="Nick.Tolimieri" w:date="2022-09-13T14:15:00Z">
              <w:del w:id="13846" w:author="Nick.Tolimieri [2]" w:date="2022-09-14T11:37:00Z">
                <w:r w:rsidRPr="00F87AA6" w:rsidDel="008A61D3">
                  <w:rPr>
                    <w:rFonts w:asciiTheme="minorHAnsi" w:eastAsiaTheme="minorHAnsi" w:hAnsiTheme="minorHAnsi" w:cstheme="minorBidi"/>
                    <w:sz w:val="22"/>
                    <w:szCs w:val="22"/>
                    <w:rPrChange w:id="13847" w:author="Nick.Tolimieri" w:date="2022-09-13T14:15:00Z">
                      <w:rPr>
                        <w:rFonts w:ascii="Calibri" w:hAnsi="Calibri" w:cs="Calibri"/>
                        <w:color w:val="000000"/>
                        <w:sz w:val="22"/>
                        <w:szCs w:val="22"/>
                      </w:rPr>
                    </w:rPrChange>
                  </w:rPr>
                  <w:delText>0</w:delText>
                </w:r>
              </w:del>
            </w:ins>
          </w:p>
        </w:tc>
        <w:tc>
          <w:tcPr>
            <w:tcW w:w="960" w:type="dxa"/>
            <w:noWrap/>
            <w:hideMark/>
            <w:tcPrChange w:id="1384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49" w:author="Nick.Tolimieri" w:date="2022-09-13T14:15:00Z"/>
                <w:del w:id="13850" w:author="Nick.Tolimieri [2]" w:date="2022-09-14T11:37:00Z"/>
                <w:rFonts w:asciiTheme="minorHAnsi" w:eastAsiaTheme="minorHAnsi" w:hAnsiTheme="minorHAnsi" w:cstheme="minorBidi"/>
                <w:sz w:val="22"/>
                <w:szCs w:val="22"/>
                <w:rPrChange w:id="13851" w:author="Nick.Tolimieri" w:date="2022-09-13T14:15:00Z">
                  <w:rPr>
                    <w:ins w:id="13852" w:author="Nick.Tolimieri" w:date="2022-09-13T14:15:00Z"/>
                    <w:del w:id="13853" w:author="Nick.Tolimieri [2]" w:date="2022-09-14T11:37:00Z"/>
                    <w:rFonts w:ascii="Calibri" w:hAnsi="Calibri" w:cs="Calibri"/>
                    <w:color w:val="000000"/>
                    <w:sz w:val="22"/>
                    <w:szCs w:val="22"/>
                  </w:rPr>
                </w:rPrChange>
              </w:rPr>
              <w:pPrChange w:id="13854" w:author="Nick.Tolimieri" w:date="2022-09-13T14:15:00Z">
                <w:pPr/>
              </w:pPrChange>
            </w:pPr>
            <w:ins w:id="13855" w:author="Nick.Tolimieri" w:date="2022-09-13T14:15:00Z">
              <w:del w:id="13856" w:author="Nick.Tolimieri [2]" w:date="2022-09-14T11:37:00Z">
                <w:r w:rsidRPr="00F87AA6" w:rsidDel="008A61D3">
                  <w:rPr>
                    <w:rFonts w:asciiTheme="minorHAnsi" w:eastAsiaTheme="minorHAnsi" w:hAnsiTheme="minorHAnsi" w:cstheme="minorBidi"/>
                    <w:sz w:val="22"/>
                    <w:szCs w:val="22"/>
                    <w:rPrChange w:id="13857" w:author="Nick.Tolimieri" w:date="2022-09-13T14:15:00Z">
                      <w:rPr>
                        <w:rFonts w:ascii="Calibri" w:hAnsi="Calibri" w:cs="Calibri"/>
                        <w:color w:val="000000"/>
                        <w:sz w:val="22"/>
                        <w:szCs w:val="22"/>
                      </w:rPr>
                    </w:rPrChange>
                  </w:rPr>
                  <w:delText>NA</w:delText>
                </w:r>
              </w:del>
            </w:ins>
          </w:p>
        </w:tc>
        <w:tc>
          <w:tcPr>
            <w:tcW w:w="960" w:type="dxa"/>
            <w:noWrap/>
            <w:hideMark/>
            <w:tcPrChange w:id="1385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59" w:author="Nick.Tolimieri" w:date="2022-09-13T14:15:00Z"/>
                <w:del w:id="13860" w:author="Nick.Tolimieri [2]" w:date="2022-09-14T11:37:00Z"/>
                <w:rFonts w:asciiTheme="minorHAnsi" w:eastAsiaTheme="minorHAnsi" w:hAnsiTheme="minorHAnsi" w:cstheme="minorBidi"/>
                <w:sz w:val="22"/>
                <w:szCs w:val="22"/>
                <w:rPrChange w:id="13861" w:author="Nick.Tolimieri" w:date="2022-09-13T14:15:00Z">
                  <w:rPr>
                    <w:ins w:id="13862" w:author="Nick.Tolimieri" w:date="2022-09-13T14:15:00Z"/>
                    <w:del w:id="13863" w:author="Nick.Tolimieri [2]" w:date="2022-09-14T11:37:00Z"/>
                    <w:rFonts w:ascii="Calibri" w:hAnsi="Calibri" w:cs="Calibri"/>
                    <w:color w:val="000000"/>
                    <w:sz w:val="22"/>
                    <w:szCs w:val="22"/>
                  </w:rPr>
                </w:rPrChange>
              </w:rPr>
              <w:pPrChange w:id="13864" w:author="Nick.Tolimieri" w:date="2022-09-13T14:15:00Z">
                <w:pPr/>
              </w:pPrChange>
            </w:pPr>
            <w:ins w:id="13865" w:author="Nick.Tolimieri" w:date="2022-09-13T14:15:00Z">
              <w:del w:id="13866" w:author="Nick.Tolimieri [2]" w:date="2022-09-14T11:37:00Z">
                <w:r w:rsidRPr="00F87AA6" w:rsidDel="008A61D3">
                  <w:rPr>
                    <w:rFonts w:asciiTheme="minorHAnsi" w:eastAsiaTheme="minorHAnsi" w:hAnsiTheme="minorHAnsi" w:cstheme="minorBidi"/>
                    <w:sz w:val="22"/>
                    <w:szCs w:val="22"/>
                    <w:rPrChange w:id="13867" w:author="Nick.Tolimieri" w:date="2022-09-13T14:15:00Z">
                      <w:rPr>
                        <w:rFonts w:ascii="Calibri" w:hAnsi="Calibri" w:cs="Calibri"/>
                        <w:color w:val="000000"/>
                        <w:sz w:val="22"/>
                        <w:szCs w:val="22"/>
                      </w:rPr>
                    </w:rPrChange>
                  </w:rPr>
                  <w:delText>NA</w:delText>
                </w:r>
              </w:del>
            </w:ins>
          </w:p>
        </w:tc>
        <w:tc>
          <w:tcPr>
            <w:tcW w:w="960" w:type="dxa"/>
            <w:noWrap/>
            <w:hideMark/>
            <w:tcPrChange w:id="1386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69" w:author="Nick.Tolimieri" w:date="2022-09-13T14:15:00Z"/>
                <w:del w:id="13870" w:author="Nick.Tolimieri [2]" w:date="2022-09-14T11:37:00Z"/>
                <w:rFonts w:asciiTheme="minorHAnsi" w:eastAsiaTheme="minorHAnsi" w:hAnsiTheme="minorHAnsi" w:cstheme="minorBidi"/>
                <w:sz w:val="22"/>
                <w:szCs w:val="22"/>
                <w:rPrChange w:id="13871" w:author="Nick.Tolimieri" w:date="2022-09-13T14:15:00Z">
                  <w:rPr>
                    <w:ins w:id="13872" w:author="Nick.Tolimieri" w:date="2022-09-13T14:15:00Z"/>
                    <w:del w:id="13873" w:author="Nick.Tolimieri [2]" w:date="2022-09-14T11:37:00Z"/>
                    <w:rFonts w:ascii="Calibri" w:hAnsi="Calibri" w:cs="Calibri"/>
                    <w:color w:val="000000"/>
                    <w:sz w:val="22"/>
                    <w:szCs w:val="22"/>
                  </w:rPr>
                </w:rPrChange>
              </w:rPr>
              <w:pPrChange w:id="13874" w:author="Nick.Tolimieri" w:date="2022-09-13T14:15:00Z">
                <w:pPr/>
              </w:pPrChange>
            </w:pPr>
            <w:ins w:id="13875" w:author="Nick.Tolimieri" w:date="2022-09-13T14:15:00Z">
              <w:del w:id="13876" w:author="Nick.Tolimieri [2]" w:date="2022-09-14T11:37:00Z">
                <w:r w:rsidRPr="00F87AA6" w:rsidDel="008A61D3">
                  <w:rPr>
                    <w:rFonts w:asciiTheme="minorHAnsi" w:eastAsiaTheme="minorHAnsi" w:hAnsiTheme="minorHAnsi" w:cstheme="minorBidi"/>
                    <w:sz w:val="22"/>
                    <w:szCs w:val="22"/>
                    <w:rPrChange w:id="13877" w:author="Nick.Tolimieri" w:date="2022-09-13T14:15:00Z">
                      <w:rPr>
                        <w:rFonts w:ascii="Calibri" w:hAnsi="Calibri" w:cs="Calibri"/>
                        <w:color w:val="000000"/>
                        <w:sz w:val="22"/>
                        <w:szCs w:val="22"/>
                      </w:rPr>
                    </w:rPrChange>
                  </w:rPr>
                  <w:delText>NA</w:delText>
                </w:r>
              </w:del>
            </w:ins>
          </w:p>
        </w:tc>
        <w:tc>
          <w:tcPr>
            <w:tcW w:w="960" w:type="dxa"/>
            <w:noWrap/>
            <w:hideMark/>
            <w:tcPrChange w:id="13878"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79" w:author="Nick.Tolimieri" w:date="2022-09-13T14:15:00Z"/>
                <w:del w:id="13880" w:author="Nick.Tolimieri [2]" w:date="2022-09-14T11:37:00Z"/>
                <w:rFonts w:asciiTheme="minorHAnsi" w:eastAsiaTheme="minorHAnsi" w:hAnsiTheme="minorHAnsi" w:cstheme="minorBidi"/>
                <w:sz w:val="22"/>
                <w:szCs w:val="22"/>
                <w:rPrChange w:id="13881" w:author="Nick.Tolimieri" w:date="2022-09-13T14:15:00Z">
                  <w:rPr>
                    <w:ins w:id="13882" w:author="Nick.Tolimieri" w:date="2022-09-13T14:15:00Z"/>
                    <w:del w:id="13883" w:author="Nick.Tolimieri [2]" w:date="2022-09-14T11:37:00Z"/>
                    <w:rFonts w:ascii="Calibri" w:hAnsi="Calibri" w:cs="Calibri"/>
                    <w:color w:val="000000"/>
                    <w:sz w:val="22"/>
                    <w:szCs w:val="22"/>
                  </w:rPr>
                </w:rPrChange>
              </w:rPr>
              <w:pPrChange w:id="13884" w:author="Nick.Tolimieri" w:date="2022-09-13T14:15:00Z">
                <w:pPr/>
              </w:pPrChange>
            </w:pPr>
            <w:ins w:id="13885" w:author="Nick.Tolimieri" w:date="2022-09-13T14:15:00Z">
              <w:del w:id="13886" w:author="Nick.Tolimieri [2]" w:date="2022-09-14T11:37:00Z">
                <w:r w:rsidRPr="00F87AA6" w:rsidDel="008A61D3">
                  <w:rPr>
                    <w:rFonts w:asciiTheme="minorHAnsi" w:eastAsiaTheme="minorHAnsi" w:hAnsiTheme="minorHAnsi" w:cstheme="minorBidi"/>
                    <w:sz w:val="22"/>
                    <w:szCs w:val="22"/>
                    <w:rPrChange w:id="13887" w:author="Nick.Tolimieri" w:date="2022-09-13T14:15:00Z">
                      <w:rPr>
                        <w:rFonts w:ascii="Calibri" w:hAnsi="Calibri" w:cs="Calibri"/>
                        <w:color w:val="000000"/>
                        <w:sz w:val="22"/>
                        <w:szCs w:val="22"/>
                      </w:rPr>
                    </w:rPrChange>
                  </w:rPr>
                  <w:delText>NA</w:delText>
                </w:r>
              </w:del>
            </w:ins>
          </w:p>
        </w:tc>
      </w:tr>
      <w:tr w:rsidR="00F87AA6" w:rsidRPr="00F87AA6" w:rsidDel="008A61D3" w:rsidTr="00F87AA6">
        <w:trPr>
          <w:divId w:val="1702248301"/>
          <w:trHeight w:val="300"/>
          <w:ins w:id="13888" w:author="Nick.Tolimieri" w:date="2022-09-13T14:15:00Z"/>
          <w:del w:id="13889" w:author="Nick.Tolimieri [2]" w:date="2022-09-14T11:37:00Z"/>
          <w:trPrChange w:id="13890" w:author="Nick.Tolimieri" w:date="2022-09-13T14:15:00Z">
            <w:trPr>
              <w:divId w:val="1702248301"/>
              <w:trHeight w:val="300"/>
            </w:trPr>
          </w:trPrChange>
        </w:trPr>
        <w:tc>
          <w:tcPr>
            <w:tcW w:w="960" w:type="dxa"/>
            <w:noWrap/>
            <w:hideMark/>
            <w:tcPrChange w:id="1389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892" w:author="Nick.Tolimieri" w:date="2022-09-13T14:15:00Z"/>
                <w:del w:id="13893" w:author="Nick.Tolimieri [2]" w:date="2022-09-14T11:37:00Z"/>
                <w:rFonts w:asciiTheme="minorHAnsi" w:eastAsiaTheme="minorHAnsi" w:hAnsiTheme="minorHAnsi" w:cstheme="minorBidi"/>
                <w:sz w:val="22"/>
                <w:szCs w:val="22"/>
                <w:rPrChange w:id="13894" w:author="Nick.Tolimieri" w:date="2022-09-13T14:15:00Z">
                  <w:rPr>
                    <w:ins w:id="13895" w:author="Nick.Tolimieri" w:date="2022-09-13T14:15:00Z"/>
                    <w:del w:id="13896" w:author="Nick.Tolimieri [2]" w:date="2022-09-14T11:37:00Z"/>
                    <w:rFonts w:ascii="Calibri" w:hAnsi="Calibri" w:cs="Calibri"/>
                    <w:color w:val="000000"/>
                    <w:sz w:val="22"/>
                    <w:szCs w:val="22"/>
                  </w:rPr>
                </w:rPrChange>
              </w:rPr>
              <w:pPrChange w:id="13897" w:author="Nick.Tolimieri" w:date="2022-09-13T14:15:00Z">
                <w:pPr/>
              </w:pPrChange>
            </w:pPr>
            <w:ins w:id="13898" w:author="Nick.Tolimieri" w:date="2022-09-13T14:15:00Z">
              <w:del w:id="13899" w:author="Nick.Tolimieri [2]" w:date="2022-09-14T11:37:00Z">
                <w:r w:rsidRPr="00F87AA6" w:rsidDel="008A61D3">
                  <w:rPr>
                    <w:rFonts w:asciiTheme="minorHAnsi" w:eastAsiaTheme="minorHAnsi" w:hAnsiTheme="minorHAnsi" w:cstheme="minorBidi"/>
                    <w:sz w:val="22"/>
                    <w:szCs w:val="22"/>
                    <w:rPrChange w:id="13900" w:author="Nick.Tolimieri" w:date="2022-09-13T14:15:00Z">
                      <w:rPr>
                        <w:rFonts w:ascii="Calibri" w:hAnsi="Calibri" w:cs="Calibri"/>
                        <w:color w:val="000000"/>
                        <w:sz w:val="22"/>
                        <w:szCs w:val="22"/>
                      </w:rPr>
                    </w:rPrChange>
                  </w:rPr>
                  <w:delText>Cape Alava</w:delText>
                </w:r>
              </w:del>
            </w:ins>
          </w:p>
        </w:tc>
        <w:tc>
          <w:tcPr>
            <w:tcW w:w="960" w:type="dxa"/>
            <w:noWrap/>
            <w:hideMark/>
            <w:tcPrChange w:id="1390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02" w:author="Nick.Tolimieri" w:date="2022-09-13T14:15:00Z"/>
                <w:del w:id="13903" w:author="Nick.Tolimieri [2]" w:date="2022-09-14T11:37:00Z"/>
                <w:rFonts w:asciiTheme="minorHAnsi" w:eastAsiaTheme="minorHAnsi" w:hAnsiTheme="minorHAnsi" w:cstheme="minorBidi"/>
                <w:sz w:val="22"/>
                <w:szCs w:val="22"/>
                <w:rPrChange w:id="13904" w:author="Nick.Tolimieri" w:date="2022-09-13T14:15:00Z">
                  <w:rPr>
                    <w:ins w:id="13905" w:author="Nick.Tolimieri" w:date="2022-09-13T14:15:00Z"/>
                    <w:del w:id="13906" w:author="Nick.Tolimieri [2]" w:date="2022-09-14T11:37:00Z"/>
                    <w:rFonts w:ascii="Calibri" w:hAnsi="Calibri" w:cs="Calibri"/>
                    <w:color w:val="000000"/>
                    <w:sz w:val="22"/>
                    <w:szCs w:val="22"/>
                  </w:rPr>
                </w:rPrChange>
              </w:rPr>
              <w:pPrChange w:id="13907" w:author="Nick.Tolimieri" w:date="2022-09-13T14:15:00Z">
                <w:pPr>
                  <w:jc w:val="right"/>
                </w:pPr>
              </w:pPrChange>
            </w:pPr>
            <w:ins w:id="13908" w:author="Nick.Tolimieri" w:date="2022-09-13T14:15:00Z">
              <w:del w:id="13909" w:author="Nick.Tolimieri [2]" w:date="2022-09-14T11:37:00Z">
                <w:r w:rsidRPr="00F87AA6" w:rsidDel="008A61D3">
                  <w:rPr>
                    <w:rFonts w:asciiTheme="minorHAnsi" w:eastAsiaTheme="minorHAnsi" w:hAnsiTheme="minorHAnsi" w:cstheme="minorBidi"/>
                    <w:sz w:val="22"/>
                    <w:szCs w:val="22"/>
                    <w:rPrChange w:id="13910" w:author="Nick.Tolimieri" w:date="2022-09-13T14:15:00Z">
                      <w:rPr>
                        <w:rFonts w:ascii="Calibri" w:hAnsi="Calibri" w:cs="Calibri"/>
                        <w:color w:val="000000"/>
                        <w:sz w:val="22"/>
                        <w:szCs w:val="22"/>
                      </w:rPr>
                    </w:rPrChange>
                  </w:rPr>
                  <w:delText>2013</w:delText>
                </w:r>
              </w:del>
            </w:ins>
          </w:p>
        </w:tc>
        <w:tc>
          <w:tcPr>
            <w:tcW w:w="960" w:type="dxa"/>
            <w:noWrap/>
            <w:hideMark/>
            <w:tcPrChange w:id="1391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12" w:author="Nick.Tolimieri" w:date="2022-09-13T14:15:00Z"/>
                <w:del w:id="13913" w:author="Nick.Tolimieri [2]" w:date="2022-09-14T11:37:00Z"/>
                <w:rFonts w:asciiTheme="minorHAnsi" w:eastAsiaTheme="minorHAnsi" w:hAnsiTheme="minorHAnsi" w:cstheme="minorBidi"/>
                <w:sz w:val="22"/>
                <w:szCs w:val="22"/>
                <w:rPrChange w:id="13914" w:author="Nick.Tolimieri" w:date="2022-09-13T14:15:00Z">
                  <w:rPr>
                    <w:ins w:id="13915" w:author="Nick.Tolimieri" w:date="2022-09-13T14:15:00Z"/>
                    <w:del w:id="13916" w:author="Nick.Tolimieri [2]" w:date="2022-09-14T11:37:00Z"/>
                    <w:rFonts w:ascii="Calibri" w:hAnsi="Calibri" w:cs="Calibri"/>
                    <w:color w:val="000000"/>
                    <w:sz w:val="22"/>
                    <w:szCs w:val="22"/>
                  </w:rPr>
                </w:rPrChange>
              </w:rPr>
              <w:pPrChange w:id="13917" w:author="Nick.Tolimieri" w:date="2022-09-13T14:15:00Z">
                <w:pPr>
                  <w:jc w:val="right"/>
                </w:pPr>
              </w:pPrChange>
            </w:pPr>
            <w:ins w:id="13918" w:author="Nick.Tolimieri" w:date="2022-09-13T14:15:00Z">
              <w:del w:id="13919" w:author="Nick.Tolimieri [2]" w:date="2022-09-14T11:37:00Z">
                <w:r w:rsidRPr="00F87AA6" w:rsidDel="008A61D3">
                  <w:rPr>
                    <w:rFonts w:asciiTheme="minorHAnsi" w:eastAsiaTheme="minorHAnsi" w:hAnsiTheme="minorHAnsi" w:cstheme="minorBidi"/>
                    <w:sz w:val="22"/>
                    <w:szCs w:val="22"/>
                    <w:rPrChange w:id="13920" w:author="Nick.Tolimieri" w:date="2022-09-13T14:15:00Z">
                      <w:rPr>
                        <w:rFonts w:ascii="Calibri" w:hAnsi="Calibri" w:cs="Calibri"/>
                        <w:color w:val="000000"/>
                        <w:sz w:val="22"/>
                        <w:szCs w:val="22"/>
                      </w:rPr>
                    </w:rPrChange>
                  </w:rPr>
                  <w:delText>25</w:delText>
                </w:r>
              </w:del>
            </w:ins>
          </w:p>
        </w:tc>
        <w:tc>
          <w:tcPr>
            <w:tcW w:w="960" w:type="dxa"/>
            <w:noWrap/>
            <w:hideMark/>
            <w:tcPrChange w:id="1392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22" w:author="Nick.Tolimieri" w:date="2022-09-13T14:15:00Z"/>
                <w:del w:id="13923" w:author="Nick.Tolimieri [2]" w:date="2022-09-14T11:37:00Z"/>
                <w:rFonts w:asciiTheme="minorHAnsi" w:eastAsiaTheme="minorHAnsi" w:hAnsiTheme="minorHAnsi" w:cstheme="minorBidi"/>
                <w:sz w:val="22"/>
                <w:szCs w:val="22"/>
                <w:rPrChange w:id="13924" w:author="Nick.Tolimieri" w:date="2022-09-13T14:15:00Z">
                  <w:rPr>
                    <w:ins w:id="13925" w:author="Nick.Tolimieri" w:date="2022-09-13T14:15:00Z"/>
                    <w:del w:id="13926" w:author="Nick.Tolimieri [2]" w:date="2022-09-14T11:37:00Z"/>
                    <w:rFonts w:ascii="Calibri" w:hAnsi="Calibri" w:cs="Calibri"/>
                    <w:color w:val="000000"/>
                    <w:sz w:val="22"/>
                    <w:szCs w:val="22"/>
                  </w:rPr>
                </w:rPrChange>
              </w:rPr>
              <w:pPrChange w:id="13927" w:author="Nick.Tolimieri" w:date="2022-09-13T14:15:00Z">
                <w:pPr>
                  <w:jc w:val="right"/>
                </w:pPr>
              </w:pPrChange>
            </w:pPr>
            <w:ins w:id="13928" w:author="Nick.Tolimieri" w:date="2022-09-13T14:15:00Z">
              <w:del w:id="13929" w:author="Nick.Tolimieri [2]" w:date="2022-09-14T11:37:00Z">
                <w:r w:rsidRPr="00F87AA6" w:rsidDel="008A61D3">
                  <w:rPr>
                    <w:rFonts w:asciiTheme="minorHAnsi" w:eastAsiaTheme="minorHAnsi" w:hAnsiTheme="minorHAnsi" w:cstheme="minorBidi"/>
                    <w:sz w:val="22"/>
                    <w:szCs w:val="22"/>
                    <w:rPrChange w:id="13930" w:author="Nick.Tolimieri" w:date="2022-09-13T14:15:00Z">
                      <w:rPr>
                        <w:rFonts w:ascii="Calibri" w:hAnsi="Calibri" w:cs="Calibri"/>
                        <w:color w:val="000000"/>
                        <w:sz w:val="22"/>
                        <w:szCs w:val="22"/>
                      </w:rPr>
                    </w:rPrChange>
                  </w:rPr>
                  <w:delText>35</w:delText>
                </w:r>
              </w:del>
            </w:ins>
          </w:p>
        </w:tc>
        <w:tc>
          <w:tcPr>
            <w:tcW w:w="960" w:type="dxa"/>
            <w:noWrap/>
            <w:hideMark/>
            <w:tcPrChange w:id="1393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32" w:author="Nick.Tolimieri" w:date="2022-09-13T14:15:00Z"/>
                <w:del w:id="13933" w:author="Nick.Tolimieri [2]" w:date="2022-09-14T11:37:00Z"/>
                <w:rFonts w:asciiTheme="minorHAnsi" w:eastAsiaTheme="minorHAnsi" w:hAnsiTheme="minorHAnsi" w:cstheme="minorBidi"/>
                <w:sz w:val="22"/>
                <w:szCs w:val="22"/>
                <w:rPrChange w:id="13934" w:author="Nick.Tolimieri" w:date="2022-09-13T14:15:00Z">
                  <w:rPr>
                    <w:ins w:id="13935" w:author="Nick.Tolimieri" w:date="2022-09-13T14:15:00Z"/>
                    <w:del w:id="13936" w:author="Nick.Tolimieri [2]" w:date="2022-09-14T11:37:00Z"/>
                    <w:rFonts w:ascii="Calibri" w:hAnsi="Calibri" w:cs="Calibri"/>
                    <w:color w:val="000000"/>
                    <w:sz w:val="22"/>
                    <w:szCs w:val="22"/>
                  </w:rPr>
                </w:rPrChange>
              </w:rPr>
              <w:pPrChange w:id="13937" w:author="Nick.Tolimieri" w:date="2022-09-13T14:15:00Z">
                <w:pPr>
                  <w:jc w:val="right"/>
                </w:pPr>
              </w:pPrChange>
            </w:pPr>
            <w:ins w:id="13938" w:author="Nick.Tolimieri" w:date="2022-09-13T14:15:00Z">
              <w:del w:id="13939" w:author="Nick.Tolimieri [2]" w:date="2022-09-14T11:37:00Z">
                <w:r w:rsidRPr="00F87AA6" w:rsidDel="008A61D3">
                  <w:rPr>
                    <w:rFonts w:asciiTheme="minorHAnsi" w:eastAsiaTheme="minorHAnsi" w:hAnsiTheme="minorHAnsi" w:cstheme="minorBidi"/>
                    <w:sz w:val="22"/>
                    <w:szCs w:val="22"/>
                    <w:rPrChange w:id="13940" w:author="Nick.Tolimieri" w:date="2022-09-13T14:15:00Z">
                      <w:rPr>
                        <w:rFonts w:ascii="Calibri" w:hAnsi="Calibri" w:cs="Calibri"/>
                        <w:color w:val="000000"/>
                        <w:sz w:val="22"/>
                        <w:szCs w:val="22"/>
                      </w:rPr>
                    </w:rPrChange>
                  </w:rPr>
                  <w:delText>2</w:delText>
                </w:r>
              </w:del>
            </w:ins>
          </w:p>
        </w:tc>
        <w:tc>
          <w:tcPr>
            <w:tcW w:w="960" w:type="dxa"/>
            <w:noWrap/>
            <w:hideMark/>
            <w:tcPrChange w:id="1394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42" w:author="Nick.Tolimieri" w:date="2022-09-13T14:15:00Z"/>
                <w:del w:id="13943" w:author="Nick.Tolimieri [2]" w:date="2022-09-14T11:37:00Z"/>
                <w:rFonts w:asciiTheme="minorHAnsi" w:eastAsiaTheme="minorHAnsi" w:hAnsiTheme="minorHAnsi" w:cstheme="minorBidi"/>
                <w:sz w:val="22"/>
                <w:szCs w:val="22"/>
                <w:rPrChange w:id="13944" w:author="Nick.Tolimieri" w:date="2022-09-13T14:15:00Z">
                  <w:rPr>
                    <w:ins w:id="13945" w:author="Nick.Tolimieri" w:date="2022-09-13T14:15:00Z"/>
                    <w:del w:id="13946" w:author="Nick.Tolimieri [2]" w:date="2022-09-14T11:37:00Z"/>
                    <w:rFonts w:ascii="Calibri" w:hAnsi="Calibri" w:cs="Calibri"/>
                    <w:color w:val="000000"/>
                    <w:sz w:val="22"/>
                    <w:szCs w:val="22"/>
                  </w:rPr>
                </w:rPrChange>
              </w:rPr>
              <w:pPrChange w:id="13947" w:author="Nick.Tolimieri" w:date="2022-09-13T14:15:00Z">
                <w:pPr>
                  <w:jc w:val="right"/>
                </w:pPr>
              </w:pPrChange>
            </w:pPr>
            <w:ins w:id="13948" w:author="Nick.Tolimieri" w:date="2022-09-13T14:15:00Z">
              <w:del w:id="13949" w:author="Nick.Tolimieri [2]" w:date="2022-09-14T11:37:00Z">
                <w:r w:rsidRPr="00F87AA6" w:rsidDel="008A61D3">
                  <w:rPr>
                    <w:rFonts w:asciiTheme="minorHAnsi" w:eastAsiaTheme="minorHAnsi" w:hAnsiTheme="minorHAnsi" w:cstheme="minorBidi"/>
                    <w:sz w:val="22"/>
                    <w:szCs w:val="22"/>
                    <w:rPrChange w:id="13950" w:author="Nick.Tolimieri" w:date="2022-09-13T14:15:00Z">
                      <w:rPr>
                        <w:rFonts w:ascii="Calibri" w:hAnsi="Calibri" w:cs="Calibri"/>
                        <w:color w:val="000000"/>
                        <w:sz w:val="22"/>
                        <w:szCs w:val="22"/>
                      </w:rPr>
                    </w:rPrChange>
                  </w:rPr>
                  <w:delText>30</w:delText>
                </w:r>
              </w:del>
            </w:ins>
          </w:p>
        </w:tc>
        <w:tc>
          <w:tcPr>
            <w:tcW w:w="960" w:type="dxa"/>
            <w:noWrap/>
            <w:hideMark/>
            <w:tcPrChange w:id="1395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52" w:author="Nick.Tolimieri" w:date="2022-09-13T14:15:00Z"/>
                <w:del w:id="13953" w:author="Nick.Tolimieri [2]" w:date="2022-09-14T11:37:00Z"/>
                <w:rFonts w:asciiTheme="minorHAnsi" w:eastAsiaTheme="minorHAnsi" w:hAnsiTheme="minorHAnsi" w:cstheme="minorBidi"/>
                <w:sz w:val="22"/>
                <w:szCs w:val="22"/>
                <w:rPrChange w:id="13954" w:author="Nick.Tolimieri" w:date="2022-09-13T14:15:00Z">
                  <w:rPr>
                    <w:ins w:id="13955" w:author="Nick.Tolimieri" w:date="2022-09-13T14:15:00Z"/>
                    <w:del w:id="13956" w:author="Nick.Tolimieri [2]" w:date="2022-09-14T11:37:00Z"/>
                    <w:rFonts w:ascii="Calibri" w:hAnsi="Calibri" w:cs="Calibri"/>
                    <w:color w:val="000000"/>
                    <w:sz w:val="22"/>
                    <w:szCs w:val="22"/>
                  </w:rPr>
                </w:rPrChange>
              </w:rPr>
              <w:pPrChange w:id="13957" w:author="Nick.Tolimieri" w:date="2022-09-13T14:15:00Z">
                <w:pPr>
                  <w:jc w:val="right"/>
                </w:pPr>
              </w:pPrChange>
            </w:pPr>
            <w:ins w:id="13958" w:author="Nick.Tolimieri" w:date="2022-09-13T14:15:00Z">
              <w:del w:id="13959" w:author="Nick.Tolimieri [2]" w:date="2022-09-14T11:37:00Z">
                <w:r w:rsidRPr="00F87AA6" w:rsidDel="008A61D3">
                  <w:rPr>
                    <w:rFonts w:asciiTheme="minorHAnsi" w:eastAsiaTheme="minorHAnsi" w:hAnsiTheme="minorHAnsi" w:cstheme="minorBidi"/>
                    <w:sz w:val="22"/>
                    <w:szCs w:val="22"/>
                    <w:rPrChange w:id="13960" w:author="Nick.Tolimieri" w:date="2022-09-13T14:15:00Z">
                      <w:rPr>
                        <w:rFonts w:ascii="Calibri" w:hAnsi="Calibri" w:cs="Calibri"/>
                        <w:color w:val="000000"/>
                        <w:sz w:val="22"/>
                        <w:szCs w:val="22"/>
                      </w:rPr>
                    </w:rPrChange>
                  </w:rPr>
                  <w:delText>8</w:delText>
                </w:r>
              </w:del>
            </w:ins>
          </w:p>
        </w:tc>
        <w:tc>
          <w:tcPr>
            <w:tcW w:w="960" w:type="dxa"/>
            <w:noWrap/>
            <w:hideMark/>
            <w:tcPrChange w:id="1396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62" w:author="Nick.Tolimieri" w:date="2022-09-13T14:15:00Z"/>
                <w:del w:id="13963" w:author="Nick.Tolimieri [2]" w:date="2022-09-14T11:37:00Z"/>
                <w:rFonts w:asciiTheme="minorHAnsi" w:eastAsiaTheme="minorHAnsi" w:hAnsiTheme="minorHAnsi" w:cstheme="minorBidi"/>
                <w:sz w:val="22"/>
                <w:szCs w:val="22"/>
                <w:rPrChange w:id="13964" w:author="Nick.Tolimieri" w:date="2022-09-13T14:15:00Z">
                  <w:rPr>
                    <w:ins w:id="13965" w:author="Nick.Tolimieri" w:date="2022-09-13T14:15:00Z"/>
                    <w:del w:id="13966" w:author="Nick.Tolimieri [2]" w:date="2022-09-14T11:37:00Z"/>
                    <w:rFonts w:ascii="Calibri" w:hAnsi="Calibri" w:cs="Calibri"/>
                    <w:color w:val="000000"/>
                    <w:sz w:val="22"/>
                    <w:szCs w:val="22"/>
                  </w:rPr>
                </w:rPrChange>
              </w:rPr>
              <w:pPrChange w:id="13967" w:author="Nick.Tolimieri" w:date="2022-09-13T14:15:00Z">
                <w:pPr>
                  <w:jc w:val="right"/>
                </w:pPr>
              </w:pPrChange>
            </w:pPr>
            <w:ins w:id="13968" w:author="Nick.Tolimieri" w:date="2022-09-13T14:15:00Z">
              <w:del w:id="13969" w:author="Nick.Tolimieri [2]" w:date="2022-09-14T11:37:00Z">
                <w:r w:rsidRPr="00F87AA6" w:rsidDel="008A61D3">
                  <w:rPr>
                    <w:rFonts w:asciiTheme="minorHAnsi" w:eastAsiaTheme="minorHAnsi" w:hAnsiTheme="minorHAnsi" w:cstheme="minorBidi"/>
                    <w:sz w:val="22"/>
                    <w:szCs w:val="22"/>
                    <w:rPrChange w:id="13970" w:author="Nick.Tolimieri" w:date="2022-09-13T14:15:00Z">
                      <w:rPr>
                        <w:rFonts w:ascii="Calibri" w:hAnsi="Calibri" w:cs="Calibri"/>
                        <w:color w:val="000000"/>
                        <w:sz w:val="22"/>
                        <w:szCs w:val="22"/>
                      </w:rPr>
                    </w:rPrChange>
                  </w:rPr>
                  <w:delText>22</w:delText>
                </w:r>
              </w:del>
            </w:ins>
          </w:p>
        </w:tc>
        <w:tc>
          <w:tcPr>
            <w:tcW w:w="960" w:type="dxa"/>
            <w:noWrap/>
            <w:hideMark/>
            <w:tcPrChange w:id="1397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72" w:author="Nick.Tolimieri" w:date="2022-09-13T14:15:00Z"/>
                <w:del w:id="13973" w:author="Nick.Tolimieri [2]" w:date="2022-09-14T11:37:00Z"/>
                <w:rFonts w:asciiTheme="minorHAnsi" w:eastAsiaTheme="minorHAnsi" w:hAnsiTheme="minorHAnsi" w:cstheme="minorBidi"/>
                <w:sz w:val="22"/>
                <w:szCs w:val="22"/>
                <w:rPrChange w:id="13974" w:author="Nick.Tolimieri" w:date="2022-09-13T14:15:00Z">
                  <w:rPr>
                    <w:ins w:id="13975" w:author="Nick.Tolimieri" w:date="2022-09-13T14:15:00Z"/>
                    <w:del w:id="13976" w:author="Nick.Tolimieri [2]" w:date="2022-09-14T11:37:00Z"/>
                    <w:rFonts w:ascii="Calibri" w:hAnsi="Calibri" w:cs="Calibri"/>
                    <w:color w:val="000000"/>
                    <w:sz w:val="22"/>
                    <w:szCs w:val="22"/>
                  </w:rPr>
                </w:rPrChange>
              </w:rPr>
              <w:pPrChange w:id="13977" w:author="Nick.Tolimieri" w:date="2022-09-13T14:15:00Z">
                <w:pPr>
                  <w:jc w:val="right"/>
                </w:pPr>
              </w:pPrChange>
            </w:pPr>
            <w:ins w:id="13978" w:author="Nick.Tolimieri" w:date="2022-09-13T14:15:00Z">
              <w:del w:id="13979" w:author="Nick.Tolimieri [2]" w:date="2022-09-14T11:37:00Z">
                <w:r w:rsidRPr="00F87AA6" w:rsidDel="008A61D3">
                  <w:rPr>
                    <w:rFonts w:asciiTheme="minorHAnsi" w:eastAsiaTheme="minorHAnsi" w:hAnsiTheme="minorHAnsi" w:cstheme="minorBidi"/>
                    <w:sz w:val="22"/>
                    <w:szCs w:val="22"/>
                    <w:rPrChange w:id="13980" w:author="Nick.Tolimieri" w:date="2022-09-13T14:15:00Z">
                      <w:rPr>
                        <w:rFonts w:ascii="Calibri" w:hAnsi="Calibri" w:cs="Calibri"/>
                        <w:color w:val="000000"/>
                        <w:sz w:val="22"/>
                        <w:szCs w:val="22"/>
                      </w:rPr>
                    </w:rPrChange>
                  </w:rPr>
                  <w:delText>2.44</w:delText>
                </w:r>
              </w:del>
            </w:ins>
          </w:p>
        </w:tc>
        <w:tc>
          <w:tcPr>
            <w:tcW w:w="960" w:type="dxa"/>
            <w:noWrap/>
            <w:hideMark/>
            <w:tcPrChange w:id="13981"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82" w:author="Nick.Tolimieri" w:date="2022-09-13T14:15:00Z"/>
                <w:del w:id="13983" w:author="Nick.Tolimieri [2]" w:date="2022-09-14T11:37:00Z"/>
                <w:rFonts w:asciiTheme="minorHAnsi" w:eastAsiaTheme="minorHAnsi" w:hAnsiTheme="minorHAnsi" w:cstheme="minorBidi"/>
                <w:sz w:val="22"/>
                <w:szCs w:val="22"/>
                <w:rPrChange w:id="13984" w:author="Nick.Tolimieri" w:date="2022-09-13T14:15:00Z">
                  <w:rPr>
                    <w:ins w:id="13985" w:author="Nick.Tolimieri" w:date="2022-09-13T14:15:00Z"/>
                    <w:del w:id="13986" w:author="Nick.Tolimieri [2]" w:date="2022-09-14T11:37:00Z"/>
                    <w:rFonts w:ascii="Calibri" w:hAnsi="Calibri" w:cs="Calibri"/>
                    <w:color w:val="000000"/>
                    <w:sz w:val="22"/>
                    <w:szCs w:val="22"/>
                  </w:rPr>
                </w:rPrChange>
              </w:rPr>
              <w:pPrChange w:id="13987" w:author="Nick.Tolimieri" w:date="2022-09-13T14:15:00Z">
                <w:pPr>
                  <w:jc w:val="right"/>
                </w:pPr>
              </w:pPrChange>
            </w:pPr>
            <w:ins w:id="13988" w:author="Nick.Tolimieri" w:date="2022-09-13T14:15:00Z">
              <w:del w:id="13989" w:author="Nick.Tolimieri [2]" w:date="2022-09-14T11:37:00Z">
                <w:r w:rsidRPr="00F87AA6" w:rsidDel="008A61D3">
                  <w:rPr>
                    <w:rFonts w:asciiTheme="minorHAnsi" w:eastAsiaTheme="minorHAnsi" w:hAnsiTheme="minorHAnsi" w:cstheme="minorBidi"/>
                    <w:sz w:val="22"/>
                    <w:szCs w:val="22"/>
                    <w:rPrChange w:id="13990" w:author="Nick.Tolimieri" w:date="2022-09-13T14:15:00Z">
                      <w:rPr>
                        <w:rFonts w:ascii="Calibri" w:hAnsi="Calibri" w:cs="Calibri"/>
                        <w:color w:val="000000"/>
                        <w:sz w:val="22"/>
                        <w:szCs w:val="22"/>
                      </w:rPr>
                    </w:rPrChange>
                  </w:rPr>
                  <w:delText>0.5</w:delText>
                </w:r>
              </w:del>
            </w:ins>
          </w:p>
        </w:tc>
      </w:tr>
      <w:tr w:rsidR="00F87AA6" w:rsidRPr="00F87AA6" w:rsidDel="008A61D3" w:rsidTr="00F87AA6">
        <w:trPr>
          <w:divId w:val="1702248301"/>
          <w:trHeight w:val="300"/>
          <w:ins w:id="13991" w:author="Nick.Tolimieri" w:date="2022-09-13T14:15:00Z"/>
          <w:del w:id="13992" w:author="Nick.Tolimieri [2]" w:date="2022-09-14T11:37:00Z"/>
          <w:trPrChange w:id="13993" w:author="Nick.Tolimieri" w:date="2022-09-13T14:15:00Z">
            <w:trPr>
              <w:divId w:val="1702248301"/>
              <w:trHeight w:val="300"/>
            </w:trPr>
          </w:trPrChange>
        </w:trPr>
        <w:tc>
          <w:tcPr>
            <w:tcW w:w="960" w:type="dxa"/>
            <w:noWrap/>
            <w:hideMark/>
            <w:tcPrChange w:id="1399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3995" w:author="Nick.Tolimieri" w:date="2022-09-13T14:15:00Z"/>
                <w:del w:id="13996" w:author="Nick.Tolimieri [2]" w:date="2022-09-14T11:37:00Z"/>
                <w:rFonts w:asciiTheme="minorHAnsi" w:eastAsiaTheme="minorHAnsi" w:hAnsiTheme="minorHAnsi" w:cstheme="minorBidi"/>
                <w:sz w:val="22"/>
                <w:szCs w:val="22"/>
                <w:rPrChange w:id="13997" w:author="Nick.Tolimieri" w:date="2022-09-13T14:15:00Z">
                  <w:rPr>
                    <w:ins w:id="13998" w:author="Nick.Tolimieri" w:date="2022-09-13T14:15:00Z"/>
                    <w:del w:id="13999" w:author="Nick.Tolimieri [2]" w:date="2022-09-14T11:37:00Z"/>
                    <w:rFonts w:ascii="Calibri" w:hAnsi="Calibri" w:cs="Calibri"/>
                    <w:color w:val="000000"/>
                    <w:sz w:val="22"/>
                    <w:szCs w:val="22"/>
                  </w:rPr>
                </w:rPrChange>
              </w:rPr>
              <w:pPrChange w:id="14000" w:author="Nick.Tolimieri" w:date="2022-09-13T14:15:00Z">
                <w:pPr/>
              </w:pPrChange>
            </w:pPr>
            <w:ins w:id="14001" w:author="Nick.Tolimieri" w:date="2022-09-13T14:15:00Z">
              <w:del w:id="14002" w:author="Nick.Tolimieri [2]" w:date="2022-09-14T11:37:00Z">
                <w:r w:rsidRPr="00F87AA6" w:rsidDel="008A61D3">
                  <w:rPr>
                    <w:rFonts w:asciiTheme="minorHAnsi" w:eastAsiaTheme="minorHAnsi" w:hAnsiTheme="minorHAnsi" w:cstheme="minorBidi"/>
                    <w:sz w:val="22"/>
                    <w:szCs w:val="22"/>
                    <w:rPrChange w:id="14003" w:author="Nick.Tolimieri" w:date="2022-09-13T14:15:00Z">
                      <w:rPr>
                        <w:rFonts w:ascii="Calibri" w:hAnsi="Calibri" w:cs="Calibri"/>
                        <w:color w:val="000000"/>
                        <w:sz w:val="22"/>
                        <w:szCs w:val="22"/>
                      </w:rPr>
                    </w:rPrChange>
                  </w:rPr>
                  <w:delText>Cape Alava</w:delText>
                </w:r>
              </w:del>
            </w:ins>
          </w:p>
        </w:tc>
        <w:tc>
          <w:tcPr>
            <w:tcW w:w="960" w:type="dxa"/>
            <w:noWrap/>
            <w:hideMark/>
            <w:tcPrChange w:id="1400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05" w:author="Nick.Tolimieri" w:date="2022-09-13T14:15:00Z"/>
                <w:del w:id="14006" w:author="Nick.Tolimieri [2]" w:date="2022-09-14T11:37:00Z"/>
                <w:rFonts w:asciiTheme="minorHAnsi" w:eastAsiaTheme="minorHAnsi" w:hAnsiTheme="minorHAnsi" w:cstheme="minorBidi"/>
                <w:sz w:val="22"/>
                <w:szCs w:val="22"/>
                <w:rPrChange w:id="14007" w:author="Nick.Tolimieri" w:date="2022-09-13T14:15:00Z">
                  <w:rPr>
                    <w:ins w:id="14008" w:author="Nick.Tolimieri" w:date="2022-09-13T14:15:00Z"/>
                    <w:del w:id="14009" w:author="Nick.Tolimieri [2]" w:date="2022-09-14T11:37:00Z"/>
                    <w:rFonts w:ascii="Calibri" w:hAnsi="Calibri" w:cs="Calibri"/>
                    <w:color w:val="000000"/>
                    <w:sz w:val="22"/>
                    <w:szCs w:val="22"/>
                  </w:rPr>
                </w:rPrChange>
              </w:rPr>
              <w:pPrChange w:id="14010" w:author="Nick.Tolimieri" w:date="2022-09-13T14:15:00Z">
                <w:pPr>
                  <w:jc w:val="right"/>
                </w:pPr>
              </w:pPrChange>
            </w:pPr>
            <w:ins w:id="14011" w:author="Nick.Tolimieri" w:date="2022-09-13T14:15:00Z">
              <w:del w:id="14012" w:author="Nick.Tolimieri [2]" w:date="2022-09-14T11:37:00Z">
                <w:r w:rsidRPr="00F87AA6" w:rsidDel="008A61D3">
                  <w:rPr>
                    <w:rFonts w:asciiTheme="minorHAnsi" w:eastAsiaTheme="minorHAnsi" w:hAnsiTheme="minorHAnsi" w:cstheme="minorBidi"/>
                    <w:sz w:val="22"/>
                    <w:szCs w:val="22"/>
                    <w:rPrChange w:id="14013" w:author="Nick.Tolimieri" w:date="2022-09-13T14:15:00Z">
                      <w:rPr>
                        <w:rFonts w:ascii="Calibri" w:hAnsi="Calibri" w:cs="Calibri"/>
                        <w:color w:val="000000"/>
                        <w:sz w:val="22"/>
                        <w:szCs w:val="22"/>
                      </w:rPr>
                    </w:rPrChange>
                  </w:rPr>
                  <w:delText>2014</w:delText>
                </w:r>
              </w:del>
            </w:ins>
          </w:p>
        </w:tc>
        <w:tc>
          <w:tcPr>
            <w:tcW w:w="960" w:type="dxa"/>
            <w:noWrap/>
            <w:hideMark/>
            <w:tcPrChange w:id="1401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15" w:author="Nick.Tolimieri" w:date="2022-09-13T14:15:00Z"/>
                <w:del w:id="14016" w:author="Nick.Tolimieri [2]" w:date="2022-09-14T11:37:00Z"/>
                <w:rFonts w:asciiTheme="minorHAnsi" w:eastAsiaTheme="minorHAnsi" w:hAnsiTheme="minorHAnsi" w:cstheme="minorBidi"/>
                <w:sz w:val="22"/>
                <w:szCs w:val="22"/>
                <w:rPrChange w:id="14017" w:author="Nick.Tolimieri" w:date="2022-09-13T14:15:00Z">
                  <w:rPr>
                    <w:ins w:id="14018" w:author="Nick.Tolimieri" w:date="2022-09-13T14:15:00Z"/>
                    <w:del w:id="14019" w:author="Nick.Tolimieri [2]" w:date="2022-09-14T11:37:00Z"/>
                    <w:rFonts w:ascii="Calibri" w:hAnsi="Calibri" w:cs="Calibri"/>
                    <w:color w:val="000000"/>
                    <w:sz w:val="22"/>
                    <w:szCs w:val="22"/>
                  </w:rPr>
                </w:rPrChange>
              </w:rPr>
              <w:pPrChange w:id="14020" w:author="Nick.Tolimieri" w:date="2022-09-13T14:15:00Z">
                <w:pPr>
                  <w:jc w:val="right"/>
                </w:pPr>
              </w:pPrChange>
            </w:pPr>
            <w:ins w:id="14021" w:author="Nick.Tolimieri" w:date="2022-09-13T14:15:00Z">
              <w:del w:id="14022" w:author="Nick.Tolimieri [2]" w:date="2022-09-14T11:37:00Z">
                <w:r w:rsidRPr="00F87AA6" w:rsidDel="008A61D3">
                  <w:rPr>
                    <w:rFonts w:asciiTheme="minorHAnsi" w:eastAsiaTheme="minorHAnsi" w:hAnsiTheme="minorHAnsi" w:cstheme="minorBidi"/>
                    <w:sz w:val="22"/>
                    <w:szCs w:val="22"/>
                    <w:rPrChange w:id="14023" w:author="Nick.Tolimieri" w:date="2022-09-13T14:15:00Z">
                      <w:rPr>
                        <w:rFonts w:ascii="Calibri" w:hAnsi="Calibri" w:cs="Calibri"/>
                        <w:color w:val="000000"/>
                        <w:sz w:val="22"/>
                        <w:szCs w:val="22"/>
                      </w:rPr>
                    </w:rPrChange>
                  </w:rPr>
                  <w:delText>4</w:delText>
                </w:r>
              </w:del>
            </w:ins>
          </w:p>
        </w:tc>
        <w:tc>
          <w:tcPr>
            <w:tcW w:w="960" w:type="dxa"/>
            <w:noWrap/>
            <w:hideMark/>
            <w:tcPrChange w:id="1402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25" w:author="Nick.Tolimieri" w:date="2022-09-13T14:15:00Z"/>
                <w:del w:id="14026" w:author="Nick.Tolimieri [2]" w:date="2022-09-14T11:37:00Z"/>
                <w:rFonts w:asciiTheme="minorHAnsi" w:eastAsiaTheme="minorHAnsi" w:hAnsiTheme="minorHAnsi" w:cstheme="minorBidi"/>
                <w:sz w:val="22"/>
                <w:szCs w:val="22"/>
                <w:rPrChange w:id="14027" w:author="Nick.Tolimieri" w:date="2022-09-13T14:15:00Z">
                  <w:rPr>
                    <w:ins w:id="14028" w:author="Nick.Tolimieri" w:date="2022-09-13T14:15:00Z"/>
                    <w:del w:id="14029" w:author="Nick.Tolimieri [2]" w:date="2022-09-14T11:37:00Z"/>
                    <w:rFonts w:ascii="Calibri" w:hAnsi="Calibri" w:cs="Calibri"/>
                    <w:color w:val="000000"/>
                    <w:sz w:val="22"/>
                    <w:szCs w:val="22"/>
                  </w:rPr>
                </w:rPrChange>
              </w:rPr>
              <w:pPrChange w:id="14030" w:author="Nick.Tolimieri" w:date="2022-09-13T14:15:00Z">
                <w:pPr>
                  <w:jc w:val="right"/>
                </w:pPr>
              </w:pPrChange>
            </w:pPr>
            <w:ins w:id="14031" w:author="Nick.Tolimieri" w:date="2022-09-13T14:15:00Z">
              <w:del w:id="14032" w:author="Nick.Tolimieri [2]" w:date="2022-09-14T11:37:00Z">
                <w:r w:rsidRPr="00F87AA6" w:rsidDel="008A61D3">
                  <w:rPr>
                    <w:rFonts w:asciiTheme="minorHAnsi" w:eastAsiaTheme="minorHAnsi" w:hAnsiTheme="minorHAnsi" w:cstheme="minorBidi"/>
                    <w:sz w:val="22"/>
                    <w:szCs w:val="22"/>
                    <w:rPrChange w:id="14033" w:author="Nick.Tolimieri" w:date="2022-09-13T14:15:00Z">
                      <w:rPr>
                        <w:rFonts w:ascii="Calibri" w:hAnsi="Calibri" w:cs="Calibri"/>
                        <w:color w:val="000000"/>
                        <w:sz w:val="22"/>
                        <w:szCs w:val="22"/>
                      </w:rPr>
                    </w:rPrChange>
                  </w:rPr>
                  <w:delText>97</w:delText>
                </w:r>
              </w:del>
            </w:ins>
          </w:p>
        </w:tc>
        <w:tc>
          <w:tcPr>
            <w:tcW w:w="960" w:type="dxa"/>
            <w:noWrap/>
            <w:hideMark/>
            <w:tcPrChange w:id="1403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35" w:author="Nick.Tolimieri" w:date="2022-09-13T14:15:00Z"/>
                <w:del w:id="14036" w:author="Nick.Tolimieri [2]" w:date="2022-09-14T11:37:00Z"/>
                <w:rFonts w:asciiTheme="minorHAnsi" w:eastAsiaTheme="minorHAnsi" w:hAnsiTheme="minorHAnsi" w:cstheme="minorBidi"/>
                <w:sz w:val="22"/>
                <w:szCs w:val="22"/>
                <w:rPrChange w:id="14037" w:author="Nick.Tolimieri" w:date="2022-09-13T14:15:00Z">
                  <w:rPr>
                    <w:ins w:id="14038" w:author="Nick.Tolimieri" w:date="2022-09-13T14:15:00Z"/>
                    <w:del w:id="14039" w:author="Nick.Tolimieri [2]" w:date="2022-09-14T11:37:00Z"/>
                    <w:rFonts w:ascii="Calibri" w:hAnsi="Calibri" w:cs="Calibri"/>
                    <w:color w:val="000000"/>
                    <w:sz w:val="22"/>
                    <w:szCs w:val="22"/>
                  </w:rPr>
                </w:rPrChange>
              </w:rPr>
              <w:pPrChange w:id="14040" w:author="Nick.Tolimieri" w:date="2022-09-13T14:15:00Z">
                <w:pPr>
                  <w:jc w:val="right"/>
                </w:pPr>
              </w:pPrChange>
            </w:pPr>
            <w:ins w:id="14041" w:author="Nick.Tolimieri" w:date="2022-09-13T14:15:00Z">
              <w:del w:id="14042" w:author="Nick.Tolimieri [2]" w:date="2022-09-14T11:37:00Z">
                <w:r w:rsidRPr="00F87AA6" w:rsidDel="008A61D3">
                  <w:rPr>
                    <w:rFonts w:asciiTheme="minorHAnsi" w:eastAsiaTheme="minorHAnsi" w:hAnsiTheme="minorHAnsi" w:cstheme="minorBidi"/>
                    <w:sz w:val="22"/>
                    <w:szCs w:val="22"/>
                    <w:rPrChange w:id="14043" w:author="Nick.Tolimieri" w:date="2022-09-13T14:15:00Z">
                      <w:rPr>
                        <w:rFonts w:ascii="Calibri" w:hAnsi="Calibri" w:cs="Calibri"/>
                        <w:color w:val="000000"/>
                        <w:sz w:val="22"/>
                        <w:szCs w:val="22"/>
                      </w:rPr>
                    </w:rPrChange>
                  </w:rPr>
                  <w:delText>3</w:delText>
                </w:r>
              </w:del>
            </w:ins>
          </w:p>
        </w:tc>
        <w:tc>
          <w:tcPr>
            <w:tcW w:w="960" w:type="dxa"/>
            <w:noWrap/>
            <w:hideMark/>
            <w:tcPrChange w:id="1404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45" w:author="Nick.Tolimieri" w:date="2022-09-13T14:15:00Z"/>
                <w:del w:id="14046" w:author="Nick.Tolimieri [2]" w:date="2022-09-14T11:37:00Z"/>
                <w:rFonts w:asciiTheme="minorHAnsi" w:eastAsiaTheme="minorHAnsi" w:hAnsiTheme="minorHAnsi" w:cstheme="minorBidi"/>
                <w:sz w:val="22"/>
                <w:szCs w:val="22"/>
                <w:rPrChange w:id="14047" w:author="Nick.Tolimieri" w:date="2022-09-13T14:15:00Z">
                  <w:rPr>
                    <w:ins w:id="14048" w:author="Nick.Tolimieri" w:date="2022-09-13T14:15:00Z"/>
                    <w:del w:id="14049" w:author="Nick.Tolimieri [2]" w:date="2022-09-14T11:37:00Z"/>
                    <w:rFonts w:ascii="Calibri" w:hAnsi="Calibri" w:cs="Calibri"/>
                    <w:color w:val="000000"/>
                    <w:sz w:val="22"/>
                    <w:szCs w:val="22"/>
                  </w:rPr>
                </w:rPrChange>
              </w:rPr>
              <w:pPrChange w:id="14050" w:author="Nick.Tolimieri" w:date="2022-09-13T14:15:00Z">
                <w:pPr>
                  <w:jc w:val="right"/>
                </w:pPr>
              </w:pPrChange>
            </w:pPr>
            <w:ins w:id="14051" w:author="Nick.Tolimieri" w:date="2022-09-13T14:15:00Z">
              <w:del w:id="14052" w:author="Nick.Tolimieri [2]" w:date="2022-09-14T11:37:00Z">
                <w:r w:rsidRPr="00F87AA6" w:rsidDel="008A61D3">
                  <w:rPr>
                    <w:rFonts w:asciiTheme="minorHAnsi" w:eastAsiaTheme="minorHAnsi" w:hAnsiTheme="minorHAnsi" w:cstheme="minorBidi"/>
                    <w:sz w:val="22"/>
                    <w:szCs w:val="22"/>
                    <w:rPrChange w:id="14053" w:author="Nick.Tolimieri" w:date="2022-09-13T14:15:00Z">
                      <w:rPr>
                        <w:rFonts w:ascii="Calibri" w:hAnsi="Calibri" w:cs="Calibri"/>
                        <w:color w:val="000000"/>
                        <w:sz w:val="22"/>
                        <w:szCs w:val="22"/>
                      </w:rPr>
                    </w:rPrChange>
                  </w:rPr>
                  <w:delText>95</w:delText>
                </w:r>
              </w:del>
            </w:ins>
          </w:p>
        </w:tc>
        <w:tc>
          <w:tcPr>
            <w:tcW w:w="960" w:type="dxa"/>
            <w:noWrap/>
            <w:hideMark/>
            <w:tcPrChange w:id="1405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55" w:author="Nick.Tolimieri" w:date="2022-09-13T14:15:00Z"/>
                <w:del w:id="14056" w:author="Nick.Tolimieri [2]" w:date="2022-09-14T11:37:00Z"/>
                <w:rFonts w:asciiTheme="minorHAnsi" w:eastAsiaTheme="minorHAnsi" w:hAnsiTheme="minorHAnsi" w:cstheme="minorBidi"/>
                <w:sz w:val="22"/>
                <w:szCs w:val="22"/>
                <w:rPrChange w:id="14057" w:author="Nick.Tolimieri" w:date="2022-09-13T14:15:00Z">
                  <w:rPr>
                    <w:ins w:id="14058" w:author="Nick.Tolimieri" w:date="2022-09-13T14:15:00Z"/>
                    <w:del w:id="14059" w:author="Nick.Tolimieri [2]" w:date="2022-09-14T11:37:00Z"/>
                    <w:rFonts w:ascii="Calibri" w:hAnsi="Calibri" w:cs="Calibri"/>
                    <w:color w:val="000000"/>
                    <w:sz w:val="22"/>
                    <w:szCs w:val="22"/>
                  </w:rPr>
                </w:rPrChange>
              </w:rPr>
              <w:pPrChange w:id="14060" w:author="Nick.Tolimieri" w:date="2022-09-13T14:15:00Z">
                <w:pPr>
                  <w:jc w:val="right"/>
                </w:pPr>
              </w:pPrChange>
            </w:pPr>
            <w:ins w:id="14061" w:author="Nick.Tolimieri" w:date="2022-09-13T14:15:00Z">
              <w:del w:id="14062" w:author="Nick.Tolimieri [2]" w:date="2022-09-14T11:37:00Z">
                <w:r w:rsidRPr="00F87AA6" w:rsidDel="008A61D3">
                  <w:rPr>
                    <w:rFonts w:asciiTheme="minorHAnsi" w:eastAsiaTheme="minorHAnsi" w:hAnsiTheme="minorHAnsi" w:cstheme="minorBidi"/>
                    <w:sz w:val="22"/>
                    <w:szCs w:val="22"/>
                    <w:rPrChange w:id="14063" w:author="Nick.Tolimieri" w:date="2022-09-13T14:15:00Z">
                      <w:rPr>
                        <w:rFonts w:ascii="Calibri" w:hAnsi="Calibri" w:cs="Calibri"/>
                        <w:color w:val="000000"/>
                        <w:sz w:val="22"/>
                        <w:szCs w:val="22"/>
                      </w:rPr>
                    </w:rPrChange>
                  </w:rPr>
                  <w:delText>23</w:delText>
                </w:r>
              </w:del>
            </w:ins>
          </w:p>
        </w:tc>
        <w:tc>
          <w:tcPr>
            <w:tcW w:w="960" w:type="dxa"/>
            <w:noWrap/>
            <w:hideMark/>
            <w:tcPrChange w:id="1406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65" w:author="Nick.Tolimieri" w:date="2022-09-13T14:15:00Z"/>
                <w:del w:id="14066" w:author="Nick.Tolimieri [2]" w:date="2022-09-14T11:37:00Z"/>
                <w:rFonts w:asciiTheme="minorHAnsi" w:eastAsiaTheme="minorHAnsi" w:hAnsiTheme="minorHAnsi" w:cstheme="minorBidi"/>
                <w:sz w:val="22"/>
                <w:szCs w:val="22"/>
                <w:rPrChange w:id="14067" w:author="Nick.Tolimieri" w:date="2022-09-13T14:15:00Z">
                  <w:rPr>
                    <w:ins w:id="14068" w:author="Nick.Tolimieri" w:date="2022-09-13T14:15:00Z"/>
                    <w:del w:id="14069" w:author="Nick.Tolimieri [2]" w:date="2022-09-14T11:37:00Z"/>
                    <w:rFonts w:ascii="Calibri" w:hAnsi="Calibri" w:cs="Calibri"/>
                    <w:color w:val="000000"/>
                    <w:sz w:val="22"/>
                    <w:szCs w:val="22"/>
                  </w:rPr>
                </w:rPrChange>
              </w:rPr>
              <w:pPrChange w:id="14070" w:author="Nick.Tolimieri" w:date="2022-09-13T14:15:00Z">
                <w:pPr>
                  <w:jc w:val="right"/>
                </w:pPr>
              </w:pPrChange>
            </w:pPr>
            <w:ins w:id="14071" w:author="Nick.Tolimieri" w:date="2022-09-13T14:15:00Z">
              <w:del w:id="14072" w:author="Nick.Tolimieri [2]" w:date="2022-09-14T11:37:00Z">
                <w:r w:rsidRPr="00F87AA6" w:rsidDel="008A61D3">
                  <w:rPr>
                    <w:rFonts w:asciiTheme="minorHAnsi" w:eastAsiaTheme="minorHAnsi" w:hAnsiTheme="minorHAnsi" w:cstheme="minorBidi"/>
                    <w:sz w:val="22"/>
                    <w:szCs w:val="22"/>
                    <w:rPrChange w:id="14073" w:author="Nick.Tolimieri" w:date="2022-09-13T14:15:00Z">
                      <w:rPr>
                        <w:rFonts w:ascii="Calibri" w:hAnsi="Calibri" w:cs="Calibri"/>
                        <w:color w:val="000000"/>
                        <w:sz w:val="22"/>
                        <w:szCs w:val="22"/>
                      </w:rPr>
                    </w:rPrChange>
                  </w:rPr>
                  <w:delText>47</w:delText>
                </w:r>
              </w:del>
            </w:ins>
          </w:p>
        </w:tc>
        <w:tc>
          <w:tcPr>
            <w:tcW w:w="960" w:type="dxa"/>
            <w:noWrap/>
            <w:hideMark/>
            <w:tcPrChange w:id="1407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75" w:author="Nick.Tolimieri" w:date="2022-09-13T14:15:00Z"/>
                <w:del w:id="14076" w:author="Nick.Tolimieri [2]" w:date="2022-09-14T11:37:00Z"/>
                <w:rFonts w:asciiTheme="minorHAnsi" w:eastAsiaTheme="minorHAnsi" w:hAnsiTheme="minorHAnsi" w:cstheme="minorBidi"/>
                <w:sz w:val="22"/>
                <w:szCs w:val="22"/>
                <w:rPrChange w:id="14077" w:author="Nick.Tolimieri" w:date="2022-09-13T14:15:00Z">
                  <w:rPr>
                    <w:ins w:id="14078" w:author="Nick.Tolimieri" w:date="2022-09-13T14:15:00Z"/>
                    <w:del w:id="14079" w:author="Nick.Tolimieri [2]" w:date="2022-09-14T11:37:00Z"/>
                    <w:rFonts w:ascii="Calibri" w:hAnsi="Calibri" w:cs="Calibri"/>
                    <w:color w:val="000000"/>
                    <w:sz w:val="22"/>
                    <w:szCs w:val="22"/>
                  </w:rPr>
                </w:rPrChange>
              </w:rPr>
              <w:pPrChange w:id="14080" w:author="Nick.Tolimieri" w:date="2022-09-13T14:15:00Z">
                <w:pPr>
                  <w:jc w:val="right"/>
                </w:pPr>
              </w:pPrChange>
            </w:pPr>
            <w:ins w:id="14081" w:author="Nick.Tolimieri" w:date="2022-09-13T14:15:00Z">
              <w:del w:id="14082" w:author="Nick.Tolimieri [2]" w:date="2022-09-14T11:37:00Z">
                <w:r w:rsidRPr="00F87AA6" w:rsidDel="008A61D3">
                  <w:rPr>
                    <w:rFonts w:asciiTheme="minorHAnsi" w:eastAsiaTheme="minorHAnsi" w:hAnsiTheme="minorHAnsi" w:cstheme="minorBidi"/>
                    <w:sz w:val="22"/>
                    <w:szCs w:val="22"/>
                    <w:rPrChange w:id="14083" w:author="Nick.Tolimieri" w:date="2022-09-13T14:15:00Z">
                      <w:rPr>
                        <w:rFonts w:ascii="Calibri" w:hAnsi="Calibri" w:cs="Calibri"/>
                        <w:color w:val="000000"/>
                        <w:sz w:val="22"/>
                        <w:szCs w:val="22"/>
                      </w:rPr>
                    </w:rPrChange>
                  </w:rPr>
                  <w:delText>2.41</w:delText>
                </w:r>
              </w:del>
            </w:ins>
          </w:p>
        </w:tc>
        <w:tc>
          <w:tcPr>
            <w:tcW w:w="960" w:type="dxa"/>
            <w:noWrap/>
            <w:hideMark/>
            <w:tcPrChange w:id="14084"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85" w:author="Nick.Tolimieri" w:date="2022-09-13T14:15:00Z"/>
                <w:del w:id="14086" w:author="Nick.Tolimieri [2]" w:date="2022-09-14T11:37:00Z"/>
                <w:rFonts w:asciiTheme="minorHAnsi" w:eastAsiaTheme="minorHAnsi" w:hAnsiTheme="minorHAnsi" w:cstheme="minorBidi"/>
                <w:sz w:val="22"/>
                <w:szCs w:val="22"/>
                <w:rPrChange w:id="14087" w:author="Nick.Tolimieri" w:date="2022-09-13T14:15:00Z">
                  <w:rPr>
                    <w:ins w:id="14088" w:author="Nick.Tolimieri" w:date="2022-09-13T14:15:00Z"/>
                    <w:del w:id="14089" w:author="Nick.Tolimieri [2]" w:date="2022-09-14T11:37:00Z"/>
                    <w:rFonts w:ascii="Calibri" w:hAnsi="Calibri" w:cs="Calibri"/>
                    <w:color w:val="000000"/>
                    <w:sz w:val="22"/>
                    <w:szCs w:val="22"/>
                  </w:rPr>
                </w:rPrChange>
              </w:rPr>
              <w:pPrChange w:id="14090" w:author="Nick.Tolimieri" w:date="2022-09-13T14:15:00Z">
                <w:pPr>
                  <w:jc w:val="right"/>
                </w:pPr>
              </w:pPrChange>
            </w:pPr>
            <w:ins w:id="14091" w:author="Nick.Tolimieri" w:date="2022-09-13T14:15:00Z">
              <w:del w:id="14092" w:author="Nick.Tolimieri [2]" w:date="2022-09-14T11:37:00Z">
                <w:r w:rsidRPr="00F87AA6" w:rsidDel="008A61D3">
                  <w:rPr>
                    <w:rFonts w:asciiTheme="minorHAnsi" w:eastAsiaTheme="minorHAnsi" w:hAnsiTheme="minorHAnsi" w:cstheme="minorBidi"/>
                    <w:sz w:val="22"/>
                    <w:szCs w:val="22"/>
                    <w:rPrChange w:id="14093" w:author="Nick.Tolimieri" w:date="2022-09-13T14:15:00Z">
                      <w:rPr>
                        <w:rFonts w:ascii="Calibri" w:hAnsi="Calibri" w:cs="Calibri"/>
                        <w:color w:val="000000"/>
                        <w:sz w:val="22"/>
                        <w:szCs w:val="22"/>
                      </w:rPr>
                    </w:rPrChange>
                  </w:rPr>
                  <w:delText>0.56</w:delText>
                </w:r>
              </w:del>
            </w:ins>
          </w:p>
        </w:tc>
      </w:tr>
      <w:tr w:rsidR="00F87AA6" w:rsidRPr="00F87AA6" w:rsidDel="008A61D3" w:rsidTr="00F87AA6">
        <w:trPr>
          <w:divId w:val="1702248301"/>
          <w:trHeight w:val="300"/>
          <w:ins w:id="14094" w:author="Nick.Tolimieri" w:date="2022-09-13T14:15:00Z"/>
          <w:del w:id="14095" w:author="Nick.Tolimieri [2]" w:date="2022-09-14T11:37:00Z"/>
          <w:trPrChange w:id="14096" w:author="Nick.Tolimieri" w:date="2022-09-13T14:15:00Z">
            <w:trPr>
              <w:divId w:val="1702248301"/>
              <w:trHeight w:val="300"/>
            </w:trPr>
          </w:trPrChange>
        </w:trPr>
        <w:tc>
          <w:tcPr>
            <w:tcW w:w="960" w:type="dxa"/>
            <w:noWrap/>
            <w:hideMark/>
            <w:tcPrChange w:id="1409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098" w:author="Nick.Tolimieri" w:date="2022-09-13T14:15:00Z"/>
                <w:del w:id="14099" w:author="Nick.Tolimieri [2]" w:date="2022-09-14T11:37:00Z"/>
                <w:rFonts w:asciiTheme="minorHAnsi" w:eastAsiaTheme="minorHAnsi" w:hAnsiTheme="minorHAnsi" w:cstheme="minorBidi"/>
                <w:sz w:val="22"/>
                <w:szCs w:val="22"/>
                <w:rPrChange w:id="14100" w:author="Nick.Tolimieri" w:date="2022-09-13T14:15:00Z">
                  <w:rPr>
                    <w:ins w:id="14101" w:author="Nick.Tolimieri" w:date="2022-09-13T14:15:00Z"/>
                    <w:del w:id="14102" w:author="Nick.Tolimieri [2]" w:date="2022-09-14T11:37:00Z"/>
                    <w:rFonts w:ascii="Calibri" w:hAnsi="Calibri" w:cs="Calibri"/>
                    <w:color w:val="000000"/>
                    <w:sz w:val="22"/>
                    <w:szCs w:val="22"/>
                  </w:rPr>
                </w:rPrChange>
              </w:rPr>
              <w:pPrChange w:id="14103" w:author="Nick.Tolimieri" w:date="2022-09-13T14:15:00Z">
                <w:pPr/>
              </w:pPrChange>
            </w:pPr>
            <w:ins w:id="14104" w:author="Nick.Tolimieri" w:date="2022-09-13T14:15:00Z">
              <w:del w:id="14105" w:author="Nick.Tolimieri [2]" w:date="2022-09-14T11:37:00Z">
                <w:r w:rsidRPr="00F87AA6" w:rsidDel="008A61D3">
                  <w:rPr>
                    <w:rFonts w:asciiTheme="minorHAnsi" w:eastAsiaTheme="minorHAnsi" w:hAnsiTheme="minorHAnsi" w:cstheme="minorBidi"/>
                    <w:sz w:val="22"/>
                    <w:szCs w:val="22"/>
                    <w:rPrChange w:id="14106" w:author="Nick.Tolimieri" w:date="2022-09-13T14:15:00Z">
                      <w:rPr>
                        <w:rFonts w:ascii="Calibri" w:hAnsi="Calibri" w:cs="Calibri"/>
                        <w:color w:val="000000"/>
                        <w:sz w:val="22"/>
                        <w:szCs w:val="22"/>
                      </w:rPr>
                    </w:rPrChange>
                  </w:rPr>
                  <w:delText>Cape Alava</w:delText>
                </w:r>
              </w:del>
            </w:ins>
          </w:p>
        </w:tc>
        <w:tc>
          <w:tcPr>
            <w:tcW w:w="960" w:type="dxa"/>
            <w:noWrap/>
            <w:hideMark/>
            <w:tcPrChange w:id="1410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08" w:author="Nick.Tolimieri" w:date="2022-09-13T14:15:00Z"/>
                <w:del w:id="14109" w:author="Nick.Tolimieri [2]" w:date="2022-09-14T11:37:00Z"/>
                <w:rFonts w:asciiTheme="minorHAnsi" w:eastAsiaTheme="minorHAnsi" w:hAnsiTheme="minorHAnsi" w:cstheme="minorBidi"/>
                <w:sz w:val="22"/>
                <w:szCs w:val="22"/>
                <w:rPrChange w:id="14110" w:author="Nick.Tolimieri" w:date="2022-09-13T14:15:00Z">
                  <w:rPr>
                    <w:ins w:id="14111" w:author="Nick.Tolimieri" w:date="2022-09-13T14:15:00Z"/>
                    <w:del w:id="14112" w:author="Nick.Tolimieri [2]" w:date="2022-09-14T11:37:00Z"/>
                    <w:rFonts w:ascii="Calibri" w:hAnsi="Calibri" w:cs="Calibri"/>
                    <w:color w:val="000000"/>
                    <w:sz w:val="22"/>
                    <w:szCs w:val="22"/>
                  </w:rPr>
                </w:rPrChange>
              </w:rPr>
              <w:pPrChange w:id="14113" w:author="Nick.Tolimieri" w:date="2022-09-13T14:15:00Z">
                <w:pPr>
                  <w:jc w:val="right"/>
                </w:pPr>
              </w:pPrChange>
            </w:pPr>
            <w:ins w:id="14114" w:author="Nick.Tolimieri" w:date="2022-09-13T14:15:00Z">
              <w:del w:id="14115" w:author="Nick.Tolimieri [2]" w:date="2022-09-14T11:37:00Z">
                <w:r w:rsidRPr="00F87AA6" w:rsidDel="008A61D3">
                  <w:rPr>
                    <w:rFonts w:asciiTheme="minorHAnsi" w:eastAsiaTheme="minorHAnsi" w:hAnsiTheme="minorHAnsi" w:cstheme="minorBidi"/>
                    <w:sz w:val="22"/>
                    <w:szCs w:val="22"/>
                    <w:rPrChange w:id="14116" w:author="Nick.Tolimieri" w:date="2022-09-13T14:15:00Z">
                      <w:rPr>
                        <w:rFonts w:ascii="Calibri" w:hAnsi="Calibri" w:cs="Calibri"/>
                        <w:color w:val="000000"/>
                        <w:sz w:val="22"/>
                        <w:szCs w:val="22"/>
                      </w:rPr>
                    </w:rPrChange>
                  </w:rPr>
                  <w:delText>2015</w:delText>
                </w:r>
              </w:del>
            </w:ins>
          </w:p>
        </w:tc>
        <w:tc>
          <w:tcPr>
            <w:tcW w:w="960" w:type="dxa"/>
            <w:noWrap/>
            <w:hideMark/>
            <w:tcPrChange w:id="1411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18" w:author="Nick.Tolimieri" w:date="2022-09-13T14:15:00Z"/>
                <w:del w:id="14119" w:author="Nick.Tolimieri [2]" w:date="2022-09-14T11:37:00Z"/>
                <w:rFonts w:asciiTheme="minorHAnsi" w:eastAsiaTheme="minorHAnsi" w:hAnsiTheme="minorHAnsi" w:cstheme="minorBidi"/>
                <w:sz w:val="22"/>
                <w:szCs w:val="22"/>
                <w:rPrChange w:id="14120" w:author="Nick.Tolimieri" w:date="2022-09-13T14:15:00Z">
                  <w:rPr>
                    <w:ins w:id="14121" w:author="Nick.Tolimieri" w:date="2022-09-13T14:15:00Z"/>
                    <w:del w:id="14122" w:author="Nick.Tolimieri [2]" w:date="2022-09-14T11:37:00Z"/>
                    <w:rFonts w:ascii="Calibri" w:hAnsi="Calibri" w:cs="Calibri"/>
                    <w:color w:val="000000"/>
                    <w:sz w:val="22"/>
                    <w:szCs w:val="22"/>
                  </w:rPr>
                </w:rPrChange>
              </w:rPr>
              <w:pPrChange w:id="14123" w:author="Nick.Tolimieri" w:date="2022-09-13T14:15:00Z">
                <w:pPr>
                  <w:jc w:val="right"/>
                </w:pPr>
              </w:pPrChange>
            </w:pPr>
            <w:ins w:id="14124" w:author="Nick.Tolimieri" w:date="2022-09-13T14:15:00Z">
              <w:del w:id="14125" w:author="Nick.Tolimieri [2]" w:date="2022-09-14T11:37:00Z">
                <w:r w:rsidRPr="00F87AA6" w:rsidDel="008A61D3">
                  <w:rPr>
                    <w:rFonts w:asciiTheme="minorHAnsi" w:eastAsiaTheme="minorHAnsi" w:hAnsiTheme="minorHAnsi" w:cstheme="minorBidi"/>
                    <w:sz w:val="22"/>
                    <w:szCs w:val="22"/>
                    <w:rPrChange w:id="14126" w:author="Nick.Tolimieri" w:date="2022-09-13T14:15:00Z">
                      <w:rPr>
                        <w:rFonts w:ascii="Calibri" w:hAnsi="Calibri" w:cs="Calibri"/>
                        <w:color w:val="000000"/>
                        <w:sz w:val="22"/>
                        <w:szCs w:val="22"/>
                      </w:rPr>
                    </w:rPrChange>
                  </w:rPr>
                  <w:delText>0</w:delText>
                </w:r>
              </w:del>
            </w:ins>
          </w:p>
        </w:tc>
        <w:tc>
          <w:tcPr>
            <w:tcW w:w="960" w:type="dxa"/>
            <w:noWrap/>
            <w:hideMark/>
            <w:tcPrChange w:id="1412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28" w:author="Nick.Tolimieri" w:date="2022-09-13T14:15:00Z"/>
                <w:del w:id="14129" w:author="Nick.Tolimieri [2]" w:date="2022-09-14T11:37:00Z"/>
                <w:rFonts w:asciiTheme="minorHAnsi" w:eastAsiaTheme="minorHAnsi" w:hAnsiTheme="minorHAnsi" w:cstheme="minorBidi"/>
                <w:sz w:val="22"/>
                <w:szCs w:val="22"/>
                <w:rPrChange w:id="14130" w:author="Nick.Tolimieri" w:date="2022-09-13T14:15:00Z">
                  <w:rPr>
                    <w:ins w:id="14131" w:author="Nick.Tolimieri" w:date="2022-09-13T14:15:00Z"/>
                    <w:del w:id="14132" w:author="Nick.Tolimieri [2]" w:date="2022-09-14T11:37:00Z"/>
                    <w:rFonts w:ascii="Calibri" w:hAnsi="Calibri" w:cs="Calibri"/>
                    <w:color w:val="000000"/>
                    <w:sz w:val="22"/>
                    <w:szCs w:val="22"/>
                  </w:rPr>
                </w:rPrChange>
              </w:rPr>
              <w:pPrChange w:id="14133" w:author="Nick.Tolimieri" w:date="2022-09-13T14:15:00Z">
                <w:pPr>
                  <w:jc w:val="right"/>
                </w:pPr>
              </w:pPrChange>
            </w:pPr>
            <w:ins w:id="14134" w:author="Nick.Tolimieri" w:date="2022-09-13T14:15:00Z">
              <w:del w:id="14135" w:author="Nick.Tolimieri [2]" w:date="2022-09-14T11:37:00Z">
                <w:r w:rsidRPr="00F87AA6" w:rsidDel="008A61D3">
                  <w:rPr>
                    <w:rFonts w:asciiTheme="minorHAnsi" w:eastAsiaTheme="minorHAnsi" w:hAnsiTheme="minorHAnsi" w:cstheme="minorBidi"/>
                    <w:sz w:val="22"/>
                    <w:szCs w:val="22"/>
                    <w:rPrChange w:id="14136" w:author="Nick.Tolimieri" w:date="2022-09-13T14:15:00Z">
                      <w:rPr>
                        <w:rFonts w:ascii="Calibri" w:hAnsi="Calibri" w:cs="Calibri"/>
                        <w:color w:val="000000"/>
                        <w:sz w:val="22"/>
                        <w:szCs w:val="22"/>
                      </w:rPr>
                    </w:rPrChange>
                  </w:rPr>
                  <w:delText>137</w:delText>
                </w:r>
              </w:del>
            </w:ins>
          </w:p>
        </w:tc>
        <w:tc>
          <w:tcPr>
            <w:tcW w:w="960" w:type="dxa"/>
            <w:noWrap/>
            <w:hideMark/>
            <w:tcPrChange w:id="1413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38" w:author="Nick.Tolimieri" w:date="2022-09-13T14:15:00Z"/>
                <w:del w:id="14139" w:author="Nick.Tolimieri [2]" w:date="2022-09-14T11:37:00Z"/>
                <w:rFonts w:asciiTheme="minorHAnsi" w:eastAsiaTheme="minorHAnsi" w:hAnsiTheme="minorHAnsi" w:cstheme="minorBidi"/>
                <w:sz w:val="22"/>
                <w:szCs w:val="22"/>
                <w:rPrChange w:id="14140" w:author="Nick.Tolimieri" w:date="2022-09-13T14:15:00Z">
                  <w:rPr>
                    <w:ins w:id="14141" w:author="Nick.Tolimieri" w:date="2022-09-13T14:15:00Z"/>
                    <w:del w:id="14142" w:author="Nick.Tolimieri [2]" w:date="2022-09-14T11:37:00Z"/>
                    <w:rFonts w:ascii="Calibri" w:hAnsi="Calibri" w:cs="Calibri"/>
                    <w:color w:val="000000"/>
                    <w:sz w:val="22"/>
                    <w:szCs w:val="22"/>
                  </w:rPr>
                </w:rPrChange>
              </w:rPr>
              <w:pPrChange w:id="14143" w:author="Nick.Tolimieri" w:date="2022-09-13T14:15:00Z">
                <w:pPr>
                  <w:jc w:val="right"/>
                </w:pPr>
              </w:pPrChange>
            </w:pPr>
            <w:ins w:id="14144" w:author="Nick.Tolimieri" w:date="2022-09-13T14:15:00Z">
              <w:del w:id="14145" w:author="Nick.Tolimieri [2]" w:date="2022-09-14T11:37:00Z">
                <w:r w:rsidRPr="00F87AA6" w:rsidDel="008A61D3">
                  <w:rPr>
                    <w:rFonts w:asciiTheme="minorHAnsi" w:eastAsiaTheme="minorHAnsi" w:hAnsiTheme="minorHAnsi" w:cstheme="minorBidi"/>
                    <w:sz w:val="22"/>
                    <w:szCs w:val="22"/>
                    <w:rPrChange w:id="14146" w:author="Nick.Tolimieri" w:date="2022-09-13T14:15:00Z">
                      <w:rPr>
                        <w:rFonts w:ascii="Calibri" w:hAnsi="Calibri" w:cs="Calibri"/>
                        <w:color w:val="000000"/>
                        <w:sz w:val="22"/>
                        <w:szCs w:val="22"/>
                      </w:rPr>
                    </w:rPrChange>
                  </w:rPr>
                  <w:delText>10</w:delText>
                </w:r>
              </w:del>
            </w:ins>
          </w:p>
        </w:tc>
        <w:tc>
          <w:tcPr>
            <w:tcW w:w="960" w:type="dxa"/>
            <w:noWrap/>
            <w:hideMark/>
            <w:tcPrChange w:id="1414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48" w:author="Nick.Tolimieri" w:date="2022-09-13T14:15:00Z"/>
                <w:del w:id="14149" w:author="Nick.Tolimieri [2]" w:date="2022-09-14T11:37:00Z"/>
                <w:rFonts w:asciiTheme="minorHAnsi" w:eastAsiaTheme="minorHAnsi" w:hAnsiTheme="minorHAnsi" w:cstheme="minorBidi"/>
                <w:sz w:val="22"/>
                <w:szCs w:val="22"/>
                <w:rPrChange w:id="14150" w:author="Nick.Tolimieri" w:date="2022-09-13T14:15:00Z">
                  <w:rPr>
                    <w:ins w:id="14151" w:author="Nick.Tolimieri" w:date="2022-09-13T14:15:00Z"/>
                    <w:del w:id="14152" w:author="Nick.Tolimieri [2]" w:date="2022-09-14T11:37:00Z"/>
                    <w:rFonts w:ascii="Calibri" w:hAnsi="Calibri" w:cs="Calibri"/>
                    <w:color w:val="000000"/>
                    <w:sz w:val="22"/>
                    <w:szCs w:val="22"/>
                  </w:rPr>
                </w:rPrChange>
              </w:rPr>
              <w:pPrChange w:id="14153" w:author="Nick.Tolimieri" w:date="2022-09-13T14:15:00Z">
                <w:pPr>
                  <w:jc w:val="right"/>
                </w:pPr>
              </w:pPrChange>
            </w:pPr>
            <w:ins w:id="14154" w:author="Nick.Tolimieri" w:date="2022-09-13T14:15:00Z">
              <w:del w:id="14155" w:author="Nick.Tolimieri [2]" w:date="2022-09-14T11:37:00Z">
                <w:r w:rsidRPr="00F87AA6" w:rsidDel="008A61D3">
                  <w:rPr>
                    <w:rFonts w:asciiTheme="minorHAnsi" w:eastAsiaTheme="minorHAnsi" w:hAnsiTheme="minorHAnsi" w:cstheme="minorBidi"/>
                    <w:sz w:val="22"/>
                    <w:szCs w:val="22"/>
                    <w:rPrChange w:id="14156" w:author="Nick.Tolimieri" w:date="2022-09-13T14:15:00Z">
                      <w:rPr>
                        <w:rFonts w:ascii="Calibri" w:hAnsi="Calibri" w:cs="Calibri"/>
                        <w:color w:val="000000"/>
                        <w:sz w:val="22"/>
                        <w:szCs w:val="22"/>
                      </w:rPr>
                    </w:rPrChange>
                  </w:rPr>
                  <w:delText>114</w:delText>
                </w:r>
              </w:del>
            </w:ins>
          </w:p>
        </w:tc>
        <w:tc>
          <w:tcPr>
            <w:tcW w:w="960" w:type="dxa"/>
            <w:noWrap/>
            <w:hideMark/>
            <w:tcPrChange w:id="1415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58" w:author="Nick.Tolimieri" w:date="2022-09-13T14:15:00Z"/>
                <w:del w:id="14159" w:author="Nick.Tolimieri [2]" w:date="2022-09-14T11:37:00Z"/>
                <w:rFonts w:asciiTheme="minorHAnsi" w:eastAsiaTheme="minorHAnsi" w:hAnsiTheme="minorHAnsi" w:cstheme="minorBidi"/>
                <w:sz w:val="22"/>
                <w:szCs w:val="22"/>
                <w:rPrChange w:id="14160" w:author="Nick.Tolimieri" w:date="2022-09-13T14:15:00Z">
                  <w:rPr>
                    <w:ins w:id="14161" w:author="Nick.Tolimieri" w:date="2022-09-13T14:15:00Z"/>
                    <w:del w:id="14162" w:author="Nick.Tolimieri [2]" w:date="2022-09-14T11:37:00Z"/>
                    <w:rFonts w:ascii="Calibri" w:hAnsi="Calibri" w:cs="Calibri"/>
                    <w:color w:val="000000"/>
                    <w:sz w:val="22"/>
                    <w:szCs w:val="22"/>
                  </w:rPr>
                </w:rPrChange>
              </w:rPr>
              <w:pPrChange w:id="14163" w:author="Nick.Tolimieri" w:date="2022-09-13T14:15:00Z">
                <w:pPr>
                  <w:jc w:val="right"/>
                </w:pPr>
              </w:pPrChange>
            </w:pPr>
            <w:ins w:id="14164" w:author="Nick.Tolimieri" w:date="2022-09-13T14:15:00Z">
              <w:del w:id="14165" w:author="Nick.Tolimieri [2]" w:date="2022-09-14T11:37:00Z">
                <w:r w:rsidRPr="00F87AA6" w:rsidDel="008A61D3">
                  <w:rPr>
                    <w:rFonts w:asciiTheme="minorHAnsi" w:eastAsiaTheme="minorHAnsi" w:hAnsiTheme="minorHAnsi" w:cstheme="minorBidi"/>
                    <w:sz w:val="22"/>
                    <w:szCs w:val="22"/>
                    <w:rPrChange w:id="14166" w:author="Nick.Tolimieri" w:date="2022-09-13T14:15:00Z">
                      <w:rPr>
                        <w:rFonts w:ascii="Calibri" w:hAnsi="Calibri" w:cs="Calibri"/>
                        <w:color w:val="000000"/>
                        <w:sz w:val="22"/>
                        <w:szCs w:val="22"/>
                      </w:rPr>
                    </w:rPrChange>
                  </w:rPr>
                  <w:delText>5</w:delText>
                </w:r>
              </w:del>
            </w:ins>
          </w:p>
        </w:tc>
        <w:tc>
          <w:tcPr>
            <w:tcW w:w="960" w:type="dxa"/>
            <w:noWrap/>
            <w:hideMark/>
            <w:tcPrChange w:id="1416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68" w:author="Nick.Tolimieri" w:date="2022-09-13T14:15:00Z"/>
                <w:del w:id="14169" w:author="Nick.Tolimieri [2]" w:date="2022-09-14T11:37:00Z"/>
                <w:rFonts w:asciiTheme="minorHAnsi" w:eastAsiaTheme="minorHAnsi" w:hAnsiTheme="minorHAnsi" w:cstheme="minorBidi"/>
                <w:sz w:val="22"/>
                <w:szCs w:val="22"/>
                <w:rPrChange w:id="14170" w:author="Nick.Tolimieri" w:date="2022-09-13T14:15:00Z">
                  <w:rPr>
                    <w:ins w:id="14171" w:author="Nick.Tolimieri" w:date="2022-09-13T14:15:00Z"/>
                    <w:del w:id="14172" w:author="Nick.Tolimieri [2]" w:date="2022-09-14T11:37:00Z"/>
                    <w:rFonts w:ascii="Calibri" w:hAnsi="Calibri" w:cs="Calibri"/>
                    <w:color w:val="000000"/>
                    <w:sz w:val="22"/>
                    <w:szCs w:val="22"/>
                  </w:rPr>
                </w:rPrChange>
              </w:rPr>
              <w:pPrChange w:id="14173" w:author="Nick.Tolimieri" w:date="2022-09-13T14:15:00Z">
                <w:pPr>
                  <w:jc w:val="right"/>
                </w:pPr>
              </w:pPrChange>
            </w:pPr>
            <w:ins w:id="14174" w:author="Nick.Tolimieri" w:date="2022-09-13T14:15:00Z">
              <w:del w:id="14175" w:author="Nick.Tolimieri [2]" w:date="2022-09-14T11:37:00Z">
                <w:r w:rsidRPr="00F87AA6" w:rsidDel="008A61D3">
                  <w:rPr>
                    <w:rFonts w:asciiTheme="minorHAnsi" w:eastAsiaTheme="minorHAnsi" w:hAnsiTheme="minorHAnsi" w:cstheme="minorBidi"/>
                    <w:sz w:val="22"/>
                    <w:szCs w:val="22"/>
                    <w:rPrChange w:id="14176" w:author="Nick.Tolimieri" w:date="2022-09-13T14:15:00Z">
                      <w:rPr>
                        <w:rFonts w:ascii="Calibri" w:hAnsi="Calibri" w:cs="Calibri"/>
                        <w:color w:val="000000"/>
                        <w:sz w:val="22"/>
                        <w:szCs w:val="22"/>
                      </w:rPr>
                    </w:rPrChange>
                  </w:rPr>
                  <w:delText>36</w:delText>
                </w:r>
              </w:del>
            </w:ins>
          </w:p>
        </w:tc>
        <w:tc>
          <w:tcPr>
            <w:tcW w:w="960" w:type="dxa"/>
            <w:noWrap/>
            <w:hideMark/>
            <w:tcPrChange w:id="1417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78" w:author="Nick.Tolimieri" w:date="2022-09-13T14:15:00Z"/>
                <w:del w:id="14179" w:author="Nick.Tolimieri [2]" w:date="2022-09-14T11:37:00Z"/>
                <w:rFonts w:asciiTheme="minorHAnsi" w:eastAsiaTheme="minorHAnsi" w:hAnsiTheme="minorHAnsi" w:cstheme="minorBidi"/>
                <w:sz w:val="22"/>
                <w:szCs w:val="22"/>
                <w:rPrChange w:id="14180" w:author="Nick.Tolimieri" w:date="2022-09-13T14:15:00Z">
                  <w:rPr>
                    <w:ins w:id="14181" w:author="Nick.Tolimieri" w:date="2022-09-13T14:15:00Z"/>
                    <w:del w:id="14182" w:author="Nick.Tolimieri [2]" w:date="2022-09-14T11:37:00Z"/>
                    <w:rFonts w:ascii="Calibri" w:hAnsi="Calibri" w:cs="Calibri"/>
                    <w:color w:val="000000"/>
                    <w:sz w:val="22"/>
                    <w:szCs w:val="22"/>
                  </w:rPr>
                </w:rPrChange>
              </w:rPr>
              <w:pPrChange w:id="14183" w:author="Nick.Tolimieri" w:date="2022-09-13T14:15:00Z">
                <w:pPr>
                  <w:jc w:val="right"/>
                </w:pPr>
              </w:pPrChange>
            </w:pPr>
            <w:ins w:id="14184" w:author="Nick.Tolimieri" w:date="2022-09-13T14:15:00Z">
              <w:del w:id="14185" w:author="Nick.Tolimieri [2]" w:date="2022-09-14T11:37:00Z">
                <w:r w:rsidRPr="00F87AA6" w:rsidDel="008A61D3">
                  <w:rPr>
                    <w:rFonts w:asciiTheme="minorHAnsi" w:eastAsiaTheme="minorHAnsi" w:hAnsiTheme="minorHAnsi" w:cstheme="minorBidi"/>
                    <w:sz w:val="22"/>
                    <w:szCs w:val="22"/>
                    <w:rPrChange w:id="14186" w:author="Nick.Tolimieri" w:date="2022-09-13T14:15:00Z">
                      <w:rPr>
                        <w:rFonts w:ascii="Calibri" w:hAnsi="Calibri" w:cs="Calibri"/>
                        <w:color w:val="000000"/>
                        <w:sz w:val="22"/>
                        <w:szCs w:val="22"/>
                      </w:rPr>
                    </w:rPrChange>
                  </w:rPr>
                  <w:delText>1.68</w:delText>
                </w:r>
              </w:del>
            </w:ins>
          </w:p>
        </w:tc>
        <w:tc>
          <w:tcPr>
            <w:tcW w:w="960" w:type="dxa"/>
            <w:noWrap/>
            <w:hideMark/>
            <w:tcPrChange w:id="14187" w:author="Nick.Tolimieri" w:date="2022-09-13T14:1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F87AA6" w:rsidRPr="00F87AA6" w:rsidDel="008A61D3" w:rsidRDefault="00F87AA6">
            <w:pPr>
              <w:ind w:firstLine="0"/>
              <w:rPr>
                <w:ins w:id="14188" w:author="Nick.Tolimieri" w:date="2022-09-13T14:15:00Z"/>
                <w:del w:id="14189" w:author="Nick.Tolimieri [2]" w:date="2022-09-14T11:37:00Z"/>
                <w:rFonts w:asciiTheme="minorHAnsi" w:eastAsiaTheme="minorHAnsi" w:hAnsiTheme="minorHAnsi" w:cstheme="minorBidi"/>
                <w:sz w:val="22"/>
                <w:szCs w:val="22"/>
                <w:rPrChange w:id="14190" w:author="Nick.Tolimieri" w:date="2022-09-13T14:15:00Z">
                  <w:rPr>
                    <w:ins w:id="14191" w:author="Nick.Tolimieri" w:date="2022-09-13T14:15:00Z"/>
                    <w:del w:id="14192" w:author="Nick.Tolimieri [2]" w:date="2022-09-14T11:37:00Z"/>
                    <w:rFonts w:ascii="Calibri" w:hAnsi="Calibri" w:cs="Calibri"/>
                    <w:color w:val="000000"/>
                    <w:sz w:val="22"/>
                    <w:szCs w:val="22"/>
                  </w:rPr>
                </w:rPrChange>
              </w:rPr>
              <w:pPrChange w:id="14193" w:author="Nick.Tolimieri" w:date="2022-09-13T14:15:00Z">
                <w:pPr>
                  <w:jc w:val="right"/>
                </w:pPr>
              </w:pPrChange>
            </w:pPr>
            <w:ins w:id="14194" w:author="Nick.Tolimieri" w:date="2022-09-13T14:15:00Z">
              <w:del w:id="14195" w:author="Nick.Tolimieri [2]" w:date="2022-09-14T11:37:00Z">
                <w:r w:rsidRPr="00F87AA6" w:rsidDel="008A61D3">
                  <w:rPr>
                    <w:rFonts w:asciiTheme="minorHAnsi" w:eastAsiaTheme="minorHAnsi" w:hAnsiTheme="minorHAnsi" w:cstheme="minorBidi"/>
                    <w:sz w:val="22"/>
                    <w:szCs w:val="22"/>
                    <w:rPrChange w:id="14196" w:author="Nick.Tolimieri" w:date="2022-09-13T14:15:00Z">
                      <w:rPr>
                        <w:rFonts w:ascii="Calibri" w:hAnsi="Calibri" w:cs="Calibri"/>
                        <w:color w:val="000000"/>
                        <w:sz w:val="22"/>
                        <w:szCs w:val="22"/>
                      </w:rPr>
                    </w:rPrChange>
                  </w:rPr>
                  <w:delText>0.22</w:delText>
                </w:r>
              </w:del>
            </w:ins>
          </w:p>
        </w:tc>
      </w:tr>
    </w:tbl>
    <w:p w:rsidR="00207938" w:rsidDel="008A61D3" w:rsidRDefault="00207938">
      <w:pPr>
        <w:ind w:firstLine="0"/>
        <w:rPr>
          <w:del w:id="14197" w:author="Nick.Tolimieri [2]" w:date="2022-09-14T11:37:00Z"/>
          <w:rFonts w:asciiTheme="minorHAnsi" w:eastAsiaTheme="minorHAnsi" w:hAnsiTheme="minorHAnsi" w:cstheme="minorBidi"/>
          <w:sz w:val="22"/>
          <w:szCs w:val="22"/>
          <w:lang w:val="en-US"/>
        </w:rPr>
        <w:pPrChange w:id="14198" w:author="Nick.Tolimieri" w:date="2022-09-13T14:15:00Z">
          <w:pPr/>
        </w:pPrChange>
      </w:pPr>
    </w:p>
    <w:p w:rsidR="001255CF" w:rsidDel="008A61D3" w:rsidRDefault="001255CF">
      <w:pPr>
        <w:ind w:firstLine="0"/>
        <w:rPr>
          <w:del w:id="14199" w:author="Nick.Tolimieri [2]" w:date="2022-09-14T11:37:00Z"/>
          <w:rFonts w:asciiTheme="minorHAnsi" w:eastAsiaTheme="minorHAnsi" w:hAnsiTheme="minorHAnsi" w:cstheme="minorBidi"/>
          <w:sz w:val="22"/>
          <w:szCs w:val="22"/>
          <w:lang w:val="en-US"/>
        </w:rPr>
        <w:pPrChange w:id="14200" w:author="Nick.Tolimieri" w:date="2022-09-13T12:37:00Z">
          <w:pPr/>
        </w:pPrChange>
      </w:pPr>
    </w:p>
    <w:p w:rsidR="00AE199D" w:rsidDel="008A61D3" w:rsidRDefault="00AE199D">
      <w:pPr>
        <w:ind w:firstLine="0"/>
        <w:rPr>
          <w:del w:id="14201" w:author="Nick.Tolimieri [2]" w:date="2022-09-14T11:37:00Z"/>
          <w:rFonts w:asciiTheme="minorHAnsi" w:eastAsiaTheme="minorHAnsi" w:hAnsiTheme="minorHAnsi" w:cstheme="minorBidi"/>
          <w:sz w:val="22"/>
          <w:szCs w:val="22"/>
          <w:lang w:val="en-US"/>
        </w:rPr>
        <w:pPrChange w:id="14202" w:author="Nick.Tolimieri [2]" w:date="2022-09-09T12:38:00Z">
          <w:pPr/>
        </w:pPrChange>
      </w:pPr>
    </w:p>
    <w:p w:rsidR="001A7F6C" w:rsidDel="008A61D3" w:rsidRDefault="001A7F6C">
      <w:pPr>
        <w:ind w:firstLine="0"/>
        <w:rPr>
          <w:del w:id="14203" w:author="Nick.Tolimieri [2]" w:date="2022-09-14T11:37:00Z"/>
          <w:rFonts w:asciiTheme="minorHAnsi" w:eastAsiaTheme="minorHAnsi" w:hAnsiTheme="minorHAnsi" w:cstheme="minorBidi"/>
          <w:sz w:val="22"/>
          <w:szCs w:val="22"/>
          <w:lang w:val="en-US"/>
        </w:rPr>
      </w:pPr>
    </w:p>
    <w:p w:rsidR="00B7111A" w:rsidDel="008A61D3" w:rsidRDefault="00B7111A">
      <w:pPr>
        <w:rPr>
          <w:del w:id="14204" w:author="Nick.Tolimieri [2]" w:date="2022-09-14T11:37:00Z"/>
          <w:rFonts w:asciiTheme="minorHAnsi" w:eastAsiaTheme="minorHAnsi" w:hAnsiTheme="minorHAnsi" w:cstheme="minorBidi"/>
          <w:sz w:val="22"/>
          <w:szCs w:val="22"/>
          <w:lang w:val="en-US"/>
        </w:rPr>
      </w:pPr>
    </w:p>
    <w:p w:rsidR="00277D38" w:rsidRDefault="00B7111A" w:rsidP="00277D38">
      <w:pPr>
        <w:rPr>
          <w:ins w:id="14205" w:author="Nick.Tolimieri" w:date="2022-09-02T10:21:00Z"/>
        </w:rPr>
      </w:pPr>
      <w:ins w:id="14206" w:author="Nick.Tolimieri" w:date="2022-09-02T11:51:00Z">
        <w:r>
          <w:fldChar w:fldCharType="end"/>
        </w:r>
      </w:ins>
      <w:ins w:id="14207" w:author="Nick.Tolimieri" w:date="2022-09-02T10:21:00Z">
        <w:r w:rsidR="00277D38">
          <w:br w:type="page"/>
        </w:r>
      </w:ins>
    </w:p>
    <w:p w:rsidR="00277D38" w:rsidRPr="001255CF" w:rsidRDefault="00277D38">
      <w:pPr>
        <w:pPrChange w:id="14208" w:author="Nick.Tolimieri" w:date="2022-09-02T10:21:00Z">
          <w:pPr>
            <w:pStyle w:val="Heading2"/>
          </w:pPr>
        </w:pPrChange>
      </w:pPr>
    </w:p>
    <w:p w:rsidR="0038698C" w:rsidRDefault="0038698C" w:rsidP="0038698C">
      <w:pPr>
        <w:pStyle w:val="Heading5"/>
        <w:ind w:right="810"/>
      </w:pPr>
      <w:bookmarkStart w:id="14209" w:name="_4nmytzjag5o2" w:colFirst="0" w:colLast="0"/>
      <w:bookmarkEnd w:id="14209"/>
      <w:r>
        <w:t xml:space="preserve">Table </w:t>
      </w:r>
      <w:del w:id="14210" w:author="Nick.Tolimieri" w:date="2022-09-02T10:15:00Z">
        <w:r w:rsidDel="00B14AC6">
          <w:delText>S6</w:delText>
        </w:r>
      </w:del>
      <w:ins w:id="14211" w:author="Nick.Tolimieri" w:date="2022-09-02T10:15:00Z">
        <w:r w:rsidR="00B14AC6">
          <w:t>S7</w:t>
        </w:r>
      </w:ins>
      <w:r>
        <w:t>. Results of permutation-based multivariate analysis of variance PerMANOVA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4212" w:name="_pgddbdrpqrf3" w:colFirst="0" w:colLast="0"/>
      <w:bookmarkEnd w:id="14212"/>
    </w:p>
    <w:p w:rsidR="0038698C" w:rsidRDefault="0038698C" w:rsidP="0038698C">
      <w:pPr>
        <w:pStyle w:val="Heading5"/>
        <w:ind w:right="720"/>
      </w:pPr>
      <w:r>
        <w:t xml:space="preserve">Table </w:t>
      </w:r>
      <w:del w:id="14213" w:author="Nick.Tolimieri" w:date="2022-09-02T10:15:00Z">
        <w:r w:rsidDel="00B14AC6">
          <w:delText>S7</w:delText>
        </w:r>
      </w:del>
      <w:ins w:id="14214" w:author="Nick.Tolimieri" w:date="2022-09-02T10:15:00Z">
        <w:r w:rsidR="00B14AC6">
          <w:t>S8</w:t>
        </w:r>
      </w:ins>
      <w:r>
        <w:t>. Results of permutation-based multivariate analysis of variance PerMANOVA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4215" w:name="_2scs6bp8gdub" w:colFirst="0" w:colLast="0"/>
      <w:bookmarkEnd w:id="14215"/>
      <w:r>
        <w:br w:type="page"/>
      </w:r>
    </w:p>
    <w:p w:rsidR="0038698C" w:rsidRDefault="0038698C" w:rsidP="0038698C">
      <w:pPr>
        <w:pStyle w:val="Heading5"/>
        <w:ind w:right="900"/>
      </w:pPr>
      <w:bookmarkStart w:id="14216" w:name="_pq9iyiy0gnbe" w:colFirst="0" w:colLast="0"/>
      <w:bookmarkEnd w:id="14216"/>
      <w:r>
        <w:lastRenderedPageBreak/>
        <w:t xml:space="preserve">Table </w:t>
      </w:r>
      <w:del w:id="14217" w:author="Nick.Tolimieri" w:date="2022-09-02T10:15:00Z">
        <w:r w:rsidDel="00B14AC6">
          <w:delText>S8</w:delText>
        </w:r>
      </w:del>
      <w:ins w:id="14218" w:author="Nick.Tolimieri" w:date="2022-09-02T10:15:00Z">
        <w:r w:rsidR="00B14AC6">
          <w:t>S9</w:t>
        </w:r>
      </w:ins>
      <w:r>
        <w:t>. Results of permutation-based multivariate analysis of variance PerMANOVA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14219" w:author="Nick.Tolimieri" w:date="2022-09-02T10:09:00Z"/>
        </w:rPr>
      </w:pPr>
      <w:bookmarkStart w:id="14220" w:name="_7mx6lcdim2sk" w:colFirst="0" w:colLast="0"/>
      <w:bookmarkEnd w:id="14220"/>
    </w:p>
    <w:p w:rsidR="003F5DC5" w:rsidRDefault="003F5DC5" w:rsidP="0038698C"/>
    <w:p w:rsidR="0038698C" w:rsidDel="003F5DC5" w:rsidRDefault="0038698C" w:rsidP="0038698C">
      <w:pPr>
        <w:pStyle w:val="Heading5"/>
        <w:ind w:right="900"/>
        <w:rPr>
          <w:del w:id="14221" w:author="Nick.Tolimieri" w:date="2022-09-02T10:09:00Z"/>
        </w:rPr>
      </w:pPr>
      <w:bookmarkStart w:id="14222" w:name="_q9i8fb532wt5" w:colFirst="0" w:colLast="0"/>
      <w:bookmarkEnd w:id="14222"/>
      <w:r>
        <w:t xml:space="preserve">Table </w:t>
      </w:r>
      <w:del w:id="14223" w:author="Nick.Tolimieri" w:date="2022-09-02T10:15:00Z">
        <w:r w:rsidDel="00B14AC6">
          <w:delText>S9</w:delText>
        </w:r>
      </w:del>
      <w:ins w:id="14224" w:author="Nick.Tolimieri" w:date="2022-09-02T10:15:00Z">
        <w:r w:rsidR="00B14AC6">
          <w:t>S10</w:t>
        </w:r>
      </w:ins>
      <w:r>
        <w:t xml:space="preserve">. Results of permutation-based multivariate analysis of variance PerMANOVA for rockfish </w:t>
      </w:r>
      <w:r>
        <w:rPr>
          <w:i/>
        </w:rPr>
        <w:t>Sebastes</w:t>
      </w:r>
      <w:r>
        <w:t xml:space="preserve"> spp young of year assemblage structure at five sites along the Washington coast at two depths (5-m, 10-m) from 2016-2021.</w:t>
      </w:r>
    </w:p>
    <w:p w:rsidR="0038698C" w:rsidRDefault="0038698C">
      <w:pPr>
        <w:pStyle w:val="NoSpacing"/>
        <w:pPrChange w:id="14225" w:author="Nick.Tolimieri"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14226" w:name="_qq89hmytn47d" w:colFirst="0" w:colLast="0"/>
      <w:bookmarkEnd w:id="14226"/>
      <w:r>
        <w:t xml:space="preserve">Table </w:t>
      </w:r>
      <w:del w:id="14227" w:author="Nick.Tolimieri" w:date="2022-09-02T10:15:00Z">
        <w:r w:rsidDel="00B14AC6">
          <w:delText>S10</w:delText>
        </w:r>
      </w:del>
      <w:ins w:id="14228" w:author="Nick.Tolimieri"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075AD8">
        <w:rPr>
          <w:i/>
        </w:rPr>
        <w:t>Macro</w:t>
      </w:r>
      <w:r>
        <w:t xml:space="preserve"> and </w:t>
      </w:r>
      <w:r w:rsidRPr="00075AD8">
        <w:rPr>
          <w:i/>
        </w:rPr>
        <w:t>Nereo</w:t>
      </w:r>
      <w:r>
        <w:t xml:space="preserve">, </w:t>
      </w:r>
      <w:r>
        <w:rPr>
          <w:i/>
        </w:rPr>
        <w:t xml:space="preserve">Macro = Macrocystis, Nereo = Nereocystis, Ptery = Pterygophora. </w:t>
      </w:r>
      <w:r w:rsidRPr="00175D23">
        <w:t>Canopy kelps</w:t>
      </w:r>
      <w:r>
        <w:t xml:space="preserve"> is the sum of </w:t>
      </w:r>
      <w:r>
        <w:rPr>
          <w:i/>
        </w:rPr>
        <w:t>Macrocystis</w:t>
      </w:r>
      <w:r w:rsidRPr="00912CF7">
        <w:t xml:space="preserve"> and </w:t>
      </w:r>
      <w:r>
        <w:rPr>
          <w:i/>
        </w:rPr>
        <w:t xml:space="preserve">Nereocystis. </w:t>
      </w:r>
      <w:r>
        <w:t>Other is the sum of remaining stipiat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Nereo</w:t>
            </w:r>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Ptery</w:t>
            </w:r>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Pr>
                <w:color w:val="000000"/>
                <w:sz w:val="20"/>
                <w:szCs w:val="20"/>
                <w:lang w:val="en-US"/>
              </w:rPr>
              <w:t>ΔAICc</w:t>
            </w:r>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4229" w:name="_huqsuo4qvcle" w:colFirst="0" w:colLast="0"/>
      <w:bookmarkEnd w:id="14229"/>
      <w:r>
        <w:br w:type="page"/>
      </w:r>
      <w:r>
        <w:lastRenderedPageBreak/>
        <w:t xml:space="preserve">Table </w:t>
      </w:r>
      <w:del w:id="14230" w:author="Nick.Tolimieri" w:date="2022-09-02T10:15:00Z">
        <w:r w:rsidDel="00B14AC6">
          <w:delText>S11</w:delText>
        </w:r>
      </w:del>
      <w:ins w:id="14231" w:author="Nick.Tolimieri" w:date="2022-09-02T10:15:00Z">
        <w:r w:rsidR="00B14AC6">
          <w:t>S12</w:t>
        </w:r>
      </w:ins>
      <w:r>
        <w:t xml:space="preserve">. Model coefficients for a) the best-fit binomial model: summed canopy kelp, b) the binomial model including </w:t>
      </w:r>
      <w:r w:rsidRPr="00CD14A9">
        <w:rPr>
          <w:i/>
        </w:rPr>
        <w:t>Macrocystis</w:t>
      </w:r>
      <w:r>
        <w:t xml:space="preserve"> and </w:t>
      </w:r>
      <w:r w:rsidRPr="00CD14A9">
        <w:rPr>
          <w:i/>
        </w:rPr>
        <w:t xml:space="preserve">Nereocystis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232" w:author="Nick.Tolimieri" w:date="2022-09-02T10:10:00Z"/>
        </w:trPr>
        <w:tc>
          <w:tcPr>
            <w:tcW w:w="2335" w:type="dxa"/>
            <w:tcBorders>
              <w:bottom w:val="single" w:sz="4" w:space="0" w:color="auto"/>
            </w:tcBorders>
          </w:tcPr>
          <w:p w:rsidR="0038698C" w:rsidDel="00300B3A" w:rsidRDefault="0038698C" w:rsidP="005A68BC">
            <w:pPr>
              <w:ind w:firstLine="0"/>
              <w:rPr>
                <w:del w:id="14233" w:author="Nick.Tolimieri" w:date="2022-09-02T10:10:00Z"/>
              </w:rPr>
            </w:pPr>
          </w:p>
        </w:tc>
        <w:tc>
          <w:tcPr>
            <w:tcW w:w="1260" w:type="dxa"/>
            <w:tcBorders>
              <w:bottom w:val="single" w:sz="4" w:space="0" w:color="auto"/>
            </w:tcBorders>
          </w:tcPr>
          <w:p w:rsidR="0038698C" w:rsidDel="00300B3A" w:rsidRDefault="0038698C" w:rsidP="005A68BC">
            <w:pPr>
              <w:ind w:firstLine="0"/>
              <w:rPr>
                <w:del w:id="14234" w:author="Nick.Tolimieri" w:date="2022-09-02T10:10:00Z"/>
              </w:rPr>
            </w:pPr>
          </w:p>
        </w:tc>
        <w:tc>
          <w:tcPr>
            <w:tcW w:w="990" w:type="dxa"/>
            <w:tcBorders>
              <w:bottom w:val="single" w:sz="4" w:space="0" w:color="auto"/>
            </w:tcBorders>
          </w:tcPr>
          <w:p w:rsidR="0038698C" w:rsidDel="00300B3A" w:rsidRDefault="0038698C" w:rsidP="005A68BC">
            <w:pPr>
              <w:ind w:firstLine="0"/>
              <w:rPr>
                <w:del w:id="14235" w:author="Nick.Tolimieri" w:date="2022-09-02T10:10:00Z"/>
              </w:rPr>
            </w:pPr>
          </w:p>
        </w:tc>
        <w:tc>
          <w:tcPr>
            <w:tcW w:w="1080" w:type="dxa"/>
            <w:tcBorders>
              <w:bottom w:val="single" w:sz="4" w:space="0" w:color="auto"/>
            </w:tcBorders>
          </w:tcPr>
          <w:p w:rsidR="0038698C" w:rsidDel="00300B3A" w:rsidRDefault="0038698C" w:rsidP="005A68BC">
            <w:pPr>
              <w:ind w:firstLine="0"/>
              <w:rPr>
                <w:del w:id="14236" w:author="Nick.Tolimieri" w:date="2022-09-02T10:10:00Z"/>
              </w:rPr>
            </w:pPr>
          </w:p>
        </w:tc>
        <w:tc>
          <w:tcPr>
            <w:tcW w:w="990" w:type="dxa"/>
            <w:tcBorders>
              <w:bottom w:val="single" w:sz="4" w:space="0" w:color="auto"/>
            </w:tcBorders>
          </w:tcPr>
          <w:p w:rsidR="0038698C" w:rsidDel="00300B3A" w:rsidRDefault="0038698C" w:rsidP="005A68BC">
            <w:pPr>
              <w:ind w:firstLine="0"/>
              <w:rPr>
                <w:del w:id="14237"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4238" w:author="Nick.Tolimieri" w:date="2022-09-02T10:10:00Z"/>
        </w:trPr>
        <w:tc>
          <w:tcPr>
            <w:tcW w:w="2335" w:type="dxa"/>
            <w:tcBorders>
              <w:bottom w:val="single" w:sz="4" w:space="0" w:color="auto"/>
            </w:tcBorders>
          </w:tcPr>
          <w:p w:rsidR="0038698C" w:rsidDel="00300B3A" w:rsidRDefault="0038698C" w:rsidP="005A68BC">
            <w:pPr>
              <w:ind w:firstLine="0"/>
              <w:rPr>
                <w:del w:id="14239" w:author="Nick.Tolimieri" w:date="2022-09-02T10:10:00Z"/>
              </w:rPr>
            </w:pPr>
          </w:p>
        </w:tc>
        <w:tc>
          <w:tcPr>
            <w:tcW w:w="1260" w:type="dxa"/>
            <w:tcBorders>
              <w:bottom w:val="single" w:sz="4" w:space="0" w:color="auto"/>
            </w:tcBorders>
          </w:tcPr>
          <w:p w:rsidR="0038698C" w:rsidDel="00300B3A" w:rsidRDefault="0038698C" w:rsidP="005A68BC">
            <w:pPr>
              <w:ind w:firstLine="0"/>
              <w:rPr>
                <w:del w:id="14240" w:author="Nick.Tolimieri" w:date="2022-09-02T10:10:00Z"/>
              </w:rPr>
            </w:pPr>
          </w:p>
        </w:tc>
        <w:tc>
          <w:tcPr>
            <w:tcW w:w="990" w:type="dxa"/>
            <w:tcBorders>
              <w:bottom w:val="single" w:sz="4" w:space="0" w:color="auto"/>
            </w:tcBorders>
          </w:tcPr>
          <w:p w:rsidR="0038698C" w:rsidDel="00300B3A" w:rsidRDefault="0038698C" w:rsidP="005A68BC">
            <w:pPr>
              <w:ind w:firstLine="0"/>
              <w:rPr>
                <w:del w:id="14241" w:author="Nick.Tolimieri" w:date="2022-09-02T10:10:00Z"/>
              </w:rPr>
            </w:pPr>
          </w:p>
        </w:tc>
        <w:tc>
          <w:tcPr>
            <w:tcW w:w="1080" w:type="dxa"/>
            <w:tcBorders>
              <w:bottom w:val="single" w:sz="4" w:space="0" w:color="auto"/>
            </w:tcBorders>
          </w:tcPr>
          <w:p w:rsidR="0038698C" w:rsidDel="00300B3A" w:rsidRDefault="0038698C" w:rsidP="005A68BC">
            <w:pPr>
              <w:ind w:firstLine="0"/>
              <w:rPr>
                <w:del w:id="14242" w:author="Nick.Tolimieri" w:date="2022-09-02T10:10:00Z"/>
              </w:rPr>
            </w:pPr>
          </w:p>
        </w:tc>
        <w:tc>
          <w:tcPr>
            <w:tcW w:w="990" w:type="dxa"/>
            <w:tcBorders>
              <w:bottom w:val="single" w:sz="4" w:space="0" w:color="auto"/>
            </w:tcBorders>
          </w:tcPr>
          <w:p w:rsidR="0038698C" w:rsidDel="00300B3A" w:rsidRDefault="0038698C" w:rsidP="005A68BC">
            <w:pPr>
              <w:ind w:firstLine="0"/>
              <w:rPr>
                <w:del w:id="14243" w:author="Nick.Tolimieri"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r w:rsidRPr="009F593A">
              <w:rPr>
                <w:i/>
              </w:rPr>
              <w:t>Macrocystis</w:t>
            </w:r>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r w:rsidRPr="009F593A">
              <w:rPr>
                <w:i/>
              </w:rPr>
              <w:t>Nereocystis</w:t>
            </w:r>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r w:rsidRPr="009F593A">
        <w:rPr>
          <w:i/>
        </w:rPr>
        <w:t>Macrocystis</w:t>
      </w:r>
      <w:r>
        <w:t xml:space="preserve"> and </w:t>
      </w:r>
      <w:r w:rsidRPr="009F593A">
        <w:rPr>
          <w:i/>
        </w:rPr>
        <w:t>Nereocystis</w:t>
      </w:r>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4244" w:author="Nick.Tolimieri" w:date="2022-09-02T10:10:00Z"/>
        </w:trPr>
        <w:tc>
          <w:tcPr>
            <w:tcW w:w="2335" w:type="dxa"/>
            <w:tcBorders>
              <w:top w:val="single" w:sz="4" w:space="0" w:color="auto"/>
            </w:tcBorders>
          </w:tcPr>
          <w:p w:rsidR="0038698C" w:rsidDel="008F7981" w:rsidRDefault="0038698C" w:rsidP="005A68BC">
            <w:pPr>
              <w:ind w:firstLine="0"/>
              <w:rPr>
                <w:del w:id="14245" w:author="Nick.Tolimieri" w:date="2022-09-02T10:10:00Z"/>
              </w:rPr>
            </w:pPr>
          </w:p>
        </w:tc>
        <w:tc>
          <w:tcPr>
            <w:tcW w:w="1260" w:type="dxa"/>
            <w:tcBorders>
              <w:top w:val="single" w:sz="4" w:space="0" w:color="auto"/>
            </w:tcBorders>
          </w:tcPr>
          <w:p w:rsidR="0038698C" w:rsidDel="008F7981" w:rsidRDefault="0038698C" w:rsidP="005A68BC">
            <w:pPr>
              <w:ind w:firstLine="0"/>
              <w:rPr>
                <w:del w:id="14246" w:author="Nick.Tolimieri" w:date="2022-09-02T10:10:00Z"/>
              </w:rPr>
            </w:pPr>
          </w:p>
        </w:tc>
        <w:tc>
          <w:tcPr>
            <w:tcW w:w="990" w:type="dxa"/>
            <w:tcBorders>
              <w:top w:val="single" w:sz="4" w:space="0" w:color="auto"/>
            </w:tcBorders>
          </w:tcPr>
          <w:p w:rsidR="0038698C" w:rsidDel="008F7981" w:rsidRDefault="0038698C" w:rsidP="005A68BC">
            <w:pPr>
              <w:ind w:firstLine="0"/>
              <w:rPr>
                <w:del w:id="14247" w:author="Nick.Tolimieri" w:date="2022-09-02T10:10:00Z"/>
              </w:rPr>
            </w:pPr>
          </w:p>
        </w:tc>
        <w:tc>
          <w:tcPr>
            <w:tcW w:w="1080" w:type="dxa"/>
            <w:tcBorders>
              <w:top w:val="single" w:sz="4" w:space="0" w:color="auto"/>
            </w:tcBorders>
          </w:tcPr>
          <w:p w:rsidR="0038698C" w:rsidDel="008F7981" w:rsidRDefault="0038698C" w:rsidP="005A68BC">
            <w:pPr>
              <w:ind w:firstLine="0"/>
              <w:rPr>
                <w:del w:id="14248" w:author="Nick.Tolimieri" w:date="2022-09-02T10:10:00Z"/>
              </w:rPr>
            </w:pPr>
          </w:p>
        </w:tc>
        <w:tc>
          <w:tcPr>
            <w:tcW w:w="990" w:type="dxa"/>
            <w:tcBorders>
              <w:top w:val="single" w:sz="4" w:space="0" w:color="auto"/>
            </w:tcBorders>
          </w:tcPr>
          <w:p w:rsidR="0038698C" w:rsidDel="008F7981" w:rsidRDefault="0038698C" w:rsidP="005A68BC">
            <w:pPr>
              <w:ind w:firstLine="0"/>
              <w:rPr>
                <w:del w:id="14249" w:author="Nick.Tolimieri" w:date="2022-09-02T10:10:00Z"/>
              </w:rPr>
            </w:pPr>
          </w:p>
        </w:tc>
      </w:tr>
    </w:tbl>
    <w:p w:rsidR="0038698C" w:rsidRDefault="0038698C" w:rsidP="0038698C">
      <w:pPr>
        <w:spacing w:line="240" w:lineRule="auto"/>
      </w:pPr>
    </w:p>
    <w:p w:rsidR="0038698C" w:rsidRDefault="0038698C" w:rsidP="0038698C">
      <w:pPr>
        <w:pStyle w:val="Heading5"/>
        <w:ind w:right="3510"/>
      </w:pPr>
      <w:bookmarkStart w:id="14250" w:name="_wkii9gu6o2fl" w:colFirst="0" w:colLast="0"/>
      <w:bookmarkEnd w:id="14250"/>
      <w:r>
        <w:br w:type="page"/>
      </w:r>
    </w:p>
    <w:p w:rsidR="0038698C" w:rsidRPr="00075AD8" w:rsidRDefault="0038698C" w:rsidP="0038698C">
      <w:pPr>
        <w:pStyle w:val="Heading5"/>
        <w:rPr>
          <w:i/>
        </w:rPr>
      </w:pPr>
      <w:r>
        <w:lastRenderedPageBreak/>
        <w:t xml:space="preserve">Table </w:t>
      </w:r>
      <w:del w:id="14251" w:author="Nick.Tolimieri" w:date="2022-09-02T10:15:00Z">
        <w:r w:rsidDel="00B14AC6">
          <w:delText>S12</w:delText>
        </w:r>
      </w:del>
      <w:ins w:id="14252" w:author="Nick.Tolimieri" w:date="2022-09-02T10:15:00Z">
        <w:r w:rsidR="00B14AC6">
          <w:t>S13</w:t>
        </w:r>
      </w:ins>
      <w:r>
        <w:t>.</w:t>
      </w:r>
      <w:r w:rsidRPr="00C81551">
        <w:t xml:space="preserve"> </w:t>
      </w:r>
      <w:r>
        <w:t xml:space="preserve">Results of model selection for positive abundance models predicting the density of juvenile rockfishes. </w:t>
      </w:r>
      <w:bookmarkStart w:id="14253" w:name="_wevhoo6kd9g5" w:colFirst="0" w:colLast="0"/>
      <w:bookmarkEnd w:id="14253"/>
      <w:r>
        <w:t xml:space="preserve">Table shows the coefficient for terms present in the model. All models include Site and Year as random, fixed effects. Data were summarized by Site x Depth x Area x Year bins prior to analysis. Total kelp is the sum of all stipitate kelps, surface canopy is the sum of </w:t>
      </w:r>
      <w:r w:rsidRPr="00075AD8">
        <w:rPr>
          <w:i/>
        </w:rPr>
        <w:t>Macro</w:t>
      </w:r>
      <w:r>
        <w:t xml:space="preserve"> and </w:t>
      </w:r>
      <w:r w:rsidRPr="00075AD8">
        <w:rPr>
          <w:i/>
        </w:rPr>
        <w:t>Nereo</w:t>
      </w:r>
      <w:r>
        <w:t xml:space="preserve">, </w:t>
      </w:r>
      <w:r>
        <w:rPr>
          <w:i/>
        </w:rPr>
        <w:t xml:space="preserve">Macro = Macrocystis, Nereo = Nereocystis, Ptery = Pterygophora. </w:t>
      </w:r>
      <w:r w:rsidRPr="00175D23">
        <w:t>Canopy kelps</w:t>
      </w:r>
      <w:r>
        <w:t xml:space="preserve"> is the sum of </w:t>
      </w:r>
      <w:r>
        <w:rPr>
          <w:i/>
        </w:rPr>
        <w:t>Macrocystis</w:t>
      </w:r>
      <w:r w:rsidRPr="00912CF7">
        <w:t xml:space="preserve"> and </w:t>
      </w:r>
      <w:r>
        <w:rPr>
          <w:i/>
        </w:rPr>
        <w:t xml:space="preserve">Nereocystis. </w:t>
      </w:r>
      <w:r>
        <w:t>Other is the sum of remaining stipiat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Nereo</w:t>
            </w:r>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Ptery</w:t>
            </w:r>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df</w:t>
            </w:r>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AICc</w:t>
            </w:r>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ΔAICc</w:t>
            </w:r>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4254" w:author="Nick.Tolimieri" w:date="2022-09-06T14:04:00Z">
          <w:pPr>
            <w:pStyle w:val="Heading5"/>
          </w:pPr>
        </w:pPrChange>
      </w:pPr>
    </w:p>
    <w:p w:rsidR="0038698C" w:rsidRDefault="0038698C" w:rsidP="0038698C">
      <w:pPr>
        <w:pStyle w:val="Heading2"/>
      </w:pPr>
      <w:bookmarkStart w:id="14255" w:name="_rsiltnns0pnj" w:colFirst="0" w:colLast="0"/>
      <w:bookmarkEnd w:id="14255"/>
      <w:r>
        <w:br w:type="page"/>
      </w:r>
    </w:p>
    <w:p w:rsidR="0038698C" w:rsidRDefault="0038698C" w:rsidP="0038698C">
      <w:pPr>
        <w:pStyle w:val="Heading2"/>
      </w:pPr>
      <w:bookmarkStart w:id="14256" w:name="_vvknb4n4tpdq" w:colFirst="0" w:colLast="0"/>
      <w:bookmarkEnd w:id="14256"/>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4257" w:name="_jmvonyj6prg1" w:colFirst="0" w:colLast="0"/>
      <w:bookmarkEnd w:id="14257"/>
      <w:r>
        <w:t>Figure S1. Substrate and relief at the five sites: DI = Destruction Island, CJ = Cape Johnson, CA = Cape Alava, TI = Tatoosh Island, NB = Neah Bay and at two depths (5 and 10 m) for Tatoosh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4258" w:name="_si5p3bles54l" w:colFirst="0" w:colLast="0"/>
      <w:bookmarkEnd w:id="14258"/>
    </w:p>
    <w:p w:rsidR="0038698C" w:rsidDel="00AC752A" w:rsidRDefault="00AC752A">
      <w:pPr>
        <w:ind w:firstLine="0"/>
        <w:jc w:val="center"/>
        <w:rPr>
          <w:del w:id="14259" w:author="Nick.Tolimieri" w:date="2022-09-06T11:31:00Z"/>
        </w:rPr>
        <w:pPrChange w:id="14260" w:author="Nick.Tolimieri" w:date="2022-09-06T11:31:00Z">
          <w:pPr/>
        </w:pPrChange>
      </w:pPr>
      <w:bookmarkStart w:id="14261" w:name="_qdmblj59vhf1" w:colFirst="0" w:colLast="0"/>
      <w:bookmarkEnd w:id="14261"/>
      <w:ins w:id="14262" w:author="Nick.Tolimieri"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4263" w:author="Nick.Tolimieri" w:date="2022-09-06T11:31:00Z">
          <w:pPr/>
        </w:pPrChange>
      </w:pPr>
      <w:bookmarkStart w:id="14264" w:name="_1bplmm5dhi9t" w:colFirst="0" w:colLast="0"/>
      <w:bookmarkEnd w:id="14264"/>
      <w:del w:id="14265" w:author="Nick.Tolimieri"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4266" w:author="Nick.Tolimieri" w:date="2022-09-13T12:38:00Z"/>
        </w:rPr>
      </w:pPr>
      <w:bookmarkStart w:id="14267" w:name="_3tpj4zpm8qe5" w:colFirst="0" w:colLast="0"/>
      <w:bookmarkEnd w:id="14267"/>
      <w:r>
        <w:t xml:space="preserve">Figure S2. Mean </w:t>
      </w:r>
      <w:ins w:id="14268" w:author="Nick.Tolimieri" w:date="2022-09-06T11:32:00Z">
        <w:r w:rsidR="00AC752A">
          <w:t xml:space="preserve">maximum </w:t>
        </w:r>
      </w:ins>
      <w:ins w:id="14269" w:author="Nick.Tolimieri" w:date="2022-09-06T11:38:00Z">
        <w:r w:rsidR="005A68BC">
          <w:t xml:space="preserve">monthly </w:t>
        </w:r>
      </w:ins>
      <w:r>
        <w:t xml:space="preserve">SST at the five sites (5-day smooth) from </w:t>
      </w:r>
      <w:del w:id="14270" w:author="Nick.Tolimieri" w:date="2022-09-06T11:32:00Z">
        <w:r w:rsidDel="00AC752A">
          <w:delText>2003</w:delText>
        </w:r>
      </w:del>
      <w:ins w:id="14271" w:author="Nick.Tolimieri" w:date="2022-09-06T11:32:00Z">
        <w:r w:rsidR="00AC752A">
          <w:t>1992</w:t>
        </w:r>
      </w:ins>
      <w:r>
        <w:t>-2021. Note Tatoosh Island and Neah Bay are in the same interpolated grid cell and combined</w:t>
      </w:r>
      <w:del w:id="14272" w:author="Nick.Tolimieri" w:date="2022-09-06T11:32:00Z">
        <w:r w:rsidDel="00622209">
          <w:delText xml:space="preserve"> in pane 1</w:delText>
        </w:r>
      </w:del>
      <w:r>
        <w:t>.</w:t>
      </w:r>
    </w:p>
    <w:p w:rsidR="0015220B" w:rsidRDefault="0015220B">
      <w:pPr>
        <w:rPr>
          <w:ins w:id="14273" w:author="Nick.Tolimieri" w:date="2022-09-13T12:38:00Z"/>
        </w:rPr>
        <w:pPrChange w:id="14274" w:author="Nick.Tolimieri" w:date="2022-09-13T12:38:00Z">
          <w:pPr>
            <w:pStyle w:val="Heading5"/>
          </w:pPr>
        </w:pPrChange>
      </w:pPr>
    </w:p>
    <w:p w:rsidR="0015220B" w:rsidRPr="0015220B" w:rsidRDefault="0015220B">
      <w:pPr>
        <w:rPr>
          <w:ins w:id="14275" w:author="Nick.Tolimieri" w:date="2022-09-06T11:31:00Z"/>
          <w:rPrChange w:id="14276" w:author="Nick.Tolimieri" w:date="2022-09-13T12:38:00Z">
            <w:rPr>
              <w:ins w:id="14277" w:author="Nick.Tolimieri" w:date="2022-09-06T11:31:00Z"/>
            </w:rPr>
          </w:rPrChange>
        </w:rPr>
        <w:pPrChange w:id="14278" w:author="Nick.Tolimieri" w:date="2022-09-13T12:38:00Z">
          <w:pPr>
            <w:pStyle w:val="Heading5"/>
          </w:pPr>
        </w:pPrChange>
      </w:pPr>
    </w:p>
    <w:p w:rsidR="00AC752A" w:rsidRDefault="00AC752A" w:rsidP="00AC752A">
      <w:pPr>
        <w:rPr>
          <w:ins w:id="14279" w:author="Nick.Tolimieri" w:date="2022-09-06T11:31:00Z"/>
        </w:rPr>
      </w:pPr>
      <w:ins w:id="14280" w:author="Nick.Tolimieri" w:date="2022-09-06T11:31:00Z">
        <w:r>
          <w:br w:type="page"/>
        </w:r>
      </w:ins>
    </w:p>
    <w:p w:rsidR="00AC752A" w:rsidRPr="001255CF" w:rsidDel="003C4645" w:rsidRDefault="00AC752A">
      <w:pPr>
        <w:rPr>
          <w:del w:id="14281" w:author="Nick.Tolimieri" w:date="2022-09-06T11:34:00Z"/>
        </w:rPr>
        <w:pPrChange w:id="14282" w:author="Nick.Tolimieri" w:date="2022-09-06T11:31:00Z">
          <w:pPr>
            <w:pStyle w:val="Heading5"/>
          </w:pPr>
        </w:pPrChange>
      </w:pPr>
    </w:p>
    <w:p w:rsidR="0038698C" w:rsidDel="003C4645" w:rsidRDefault="0038698C" w:rsidP="0038698C">
      <w:pPr>
        <w:rPr>
          <w:del w:id="14283" w:author="Nick.Tolimieri" w:date="2022-09-06T11:34:00Z"/>
        </w:rPr>
      </w:pPr>
    </w:p>
    <w:p w:rsidR="0038698C" w:rsidRDefault="0038698C">
      <w:pPr>
        <w:ind w:firstLine="0"/>
      </w:pPr>
      <w:del w:id="14284" w:author="Nick.Tolimieri"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4285" w:author="Nick.Tolimieri"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9A5BFE" w:rsidRDefault="009A5BFE">
      <w:pPr>
        <w:rPr>
          <w:ins w:id="14286" w:author="Nick.Tolimieri" w:date="2022-09-13T12:50:00Z"/>
        </w:rPr>
        <w:pPrChange w:id="14287" w:author="Nick.Tolimieri" w:date="2022-09-13T12:50:00Z">
          <w:pPr>
            <w:pStyle w:val="Heading5"/>
          </w:pPr>
        </w:pPrChange>
      </w:pPr>
      <w:bookmarkStart w:id="14288" w:name="_sllb5lz8o67m" w:colFirst="0" w:colLast="0"/>
      <w:bookmarkEnd w:id="14288"/>
    </w:p>
    <w:p w:rsidR="009E77F2" w:rsidRPr="00A617BD" w:rsidDel="00A617BD" w:rsidRDefault="0038698C">
      <w:pPr>
        <w:pStyle w:val="Heading5"/>
        <w:rPr>
          <w:del w:id="14289" w:author="Nick.Tolimieri" w:date="2022-09-06T14:03:00Z"/>
        </w:rPr>
      </w:pPr>
      <w:r w:rsidRPr="00A617BD">
        <w:t xml:space="preserve">Figure S3. Yearly progression of SST for </w:t>
      </w:r>
      <w:del w:id="14290" w:author="Nick.Tolimieri" w:date="2022-09-06T11:15:00Z">
        <w:r w:rsidRPr="00A617BD" w:rsidDel="002D0433">
          <w:delText>2013</w:delText>
        </w:r>
      </w:del>
      <w:ins w:id="14291" w:author="Nick.Tolimieri" w:date="2022-09-06T11:15:00Z">
        <w:r w:rsidR="002D0433" w:rsidRPr="00A617BD">
          <w:t>2012</w:t>
        </w:r>
      </w:ins>
      <w:r w:rsidRPr="00A617BD">
        <w:t xml:space="preserve">-2021 compared to the average of </w:t>
      </w:r>
      <w:del w:id="14292" w:author="Nick.Tolimieri" w:date="2022-09-06T11:27:00Z">
        <w:r w:rsidRPr="00A617BD" w:rsidDel="00206AD3">
          <w:delText>2003</w:delText>
        </w:r>
      </w:del>
      <w:ins w:id="14293" w:author="Nick.Tolimieri" w:date="2022-09-06T11:27:00Z">
        <w:r w:rsidR="00206AD3" w:rsidRPr="00A617BD">
          <w:t>1992</w:t>
        </w:r>
      </w:ins>
      <w:r w:rsidRPr="00A617BD">
        <w:t>-2012</w:t>
      </w:r>
      <w:r w:rsidR="009E77F2" w:rsidRPr="00A617BD">
        <w:t>. Red line is</w:t>
      </w:r>
      <w:ins w:id="14294" w:author="Nick.Tolimieri" w:date="2022-09-13T12:51:00Z">
        <w:r w:rsidR="009A5BFE">
          <w:t xml:space="preserve"> </w:t>
        </w:r>
      </w:ins>
      <w:del w:id="14295" w:author="Nick.Tolimieri" w:date="2022-09-13T12:51:00Z">
        <w:r w:rsidR="009E77F2" w:rsidRPr="00A617BD" w:rsidDel="009A5BFE">
          <w:delText xml:space="preserve"> </w:delText>
        </w:r>
      </w:del>
      <w:r w:rsidR="009E77F2" w:rsidRPr="00A617BD">
        <w:t>the average across the four sites for each year.</w:t>
      </w:r>
      <w:ins w:id="14296" w:author="Nick.Tolimieri" w:date="2022-09-13T15:29:00Z">
        <w:r w:rsidR="009A2B41">
          <w:t xml:space="preserve"> Envelopes represent 1.0 s.d. </w:t>
        </w:r>
      </w:ins>
      <w:del w:id="14297" w:author="Nick.Tolimieri" w:date="2022-09-13T12:50:00Z">
        <w:r w:rsidR="009E77F2" w:rsidRPr="00A617BD" w:rsidDel="009A5BFE">
          <w:delText xml:space="preserve">  </w:delText>
        </w:r>
      </w:del>
    </w:p>
    <w:p w:rsidR="009E77F2" w:rsidRDefault="009E77F2">
      <w:pPr>
        <w:pStyle w:val="Heading5"/>
      </w:pPr>
    </w:p>
    <w:p w:rsidR="009E77F2" w:rsidRDefault="009E77F2">
      <w:pPr>
        <w:pPrChange w:id="14298" w:author="Nick.Tolimieri" w:date="2022-09-13T12:51:00Z">
          <w:pPr>
            <w:pStyle w:val="Heading5"/>
          </w:pPr>
        </w:pPrChange>
      </w:pPr>
      <w:r>
        <w:br w:type="page"/>
      </w:r>
    </w:p>
    <w:p w:rsidR="00B00E92" w:rsidRDefault="009E77F2">
      <w:pPr>
        <w:pStyle w:val="NoSpacing"/>
        <w:pPrChange w:id="14299" w:author="Nick.Tolimieri" w:date="2022-09-06T14:04:00Z">
          <w:pPr>
            <w:pStyle w:val="Heading5"/>
            <w:jc w:val="center"/>
          </w:pPr>
        </w:pPrChange>
      </w:pPr>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4300" w:author="Nick.Tolimieri" w:date="2022-09-06T14:04:00Z"/>
        </w:rPr>
      </w:pPr>
    </w:p>
    <w:p w:rsidR="00B00E92" w:rsidRPr="00B00E92" w:rsidRDefault="00B00E92" w:rsidP="006D256D">
      <w:pPr>
        <w:pStyle w:val="Heading5"/>
      </w:pPr>
      <w:r w:rsidRPr="00B00E92">
        <w:t>Figure S</w:t>
      </w:r>
      <w:r>
        <w:t>4</w:t>
      </w:r>
      <w:r w:rsidRPr="00B00E92">
        <w:t xml:space="preserve">. </w:t>
      </w:r>
      <w:ins w:id="14301" w:author="Nick.Tolimieri" w:date="2022-09-13T15:33:00Z">
        <w:r w:rsidR="005A7654">
          <w:t>Occurrence of m</w:t>
        </w:r>
      </w:ins>
      <w:del w:id="14302" w:author="Nick.Tolimieri" w:date="2022-09-13T15:33:00Z">
        <w:r w:rsidR="006D256D" w:rsidDel="005A7654">
          <w:delText>M</w:delText>
        </w:r>
      </w:del>
      <w:r w:rsidR="006D256D">
        <w:t>arine heatwave</w:t>
      </w:r>
      <w:ins w:id="14303" w:author="Nick.Tolimieri" w:date="2022-09-13T15:33:00Z">
        <w:r w:rsidR="005A7654">
          <w:t>s</w:t>
        </w:r>
      </w:ins>
      <w:del w:id="14304" w:author="Nick.Tolimieri" w:date="2022-09-13T15:33:00Z">
        <w:r w:rsidR="006D256D" w:rsidDel="005A7654">
          <w:delText xml:space="preserve"> statistics </w:delText>
        </w:r>
      </w:del>
      <w:ins w:id="14305" w:author="Nick.Tolimieri" w:date="2022-09-13T15:33:00Z">
        <w:r w:rsidR="005A7654">
          <w:t xml:space="preserve"> </w:t>
        </w:r>
      </w:ins>
      <w:r w:rsidR="006D256D">
        <w:t xml:space="preserve">for four locations along the Washington coast from </w:t>
      </w:r>
      <w:del w:id="14306" w:author="Nick.Tolimieri" w:date="2022-09-13T15:13:00Z">
        <w:r w:rsidR="006D256D" w:rsidDel="006D379C">
          <w:delText xml:space="preserve">2012 </w:delText>
        </w:r>
      </w:del>
      <w:ins w:id="14307" w:author="Nick.Tolimieri" w:date="2022-09-13T15:13:00Z">
        <w:r w:rsidR="006D379C">
          <w:t xml:space="preserve">2013 </w:t>
        </w:r>
      </w:ins>
      <w:r w:rsidR="006D256D">
        <w:t xml:space="preserve">through </w:t>
      </w:r>
      <w:del w:id="14308" w:author="Nick.Tolimieri" w:date="2022-09-06T09:57:00Z">
        <w:r w:rsidR="006D256D" w:rsidDel="001A7F6C">
          <w:delText>20XX</w:delText>
        </w:r>
      </w:del>
      <w:ins w:id="14309" w:author="Nick.Tolimieri" w:date="2022-09-06T09:57:00Z">
        <w:r w:rsidR="001A7F6C">
          <w:t>20</w:t>
        </w:r>
      </w:ins>
      <w:ins w:id="14310" w:author="Nick.Tolimieri"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4311" w:author="Nick.Tolimieri" w:date="2022-09-06T10:26:00Z">
            <w:rPr>
              <w:highlight w:val="yellow"/>
            </w:rPr>
          </w:rPrChange>
        </w:rPr>
        <w:t>mean</w:t>
      </w:r>
      <w:r w:rsidR="00C41F65" w:rsidRPr="00DB61B2">
        <w:t xml:space="preserve"> te</w:t>
      </w:r>
      <w:r w:rsidR="00C41F65">
        <w:t xml:space="preserve">mperature; blue line indicates the 30-year </w:t>
      </w:r>
      <w:ins w:id="14312" w:author="Nick.Tolimieri" w:date="2022-09-06T09:57:00Z">
        <w:r w:rsidR="001A7F6C">
          <w:t xml:space="preserve">(1992-20221) </w:t>
        </w:r>
      </w:ins>
      <w:r w:rsidR="00C41F65">
        <w:t xml:space="preserve">climatological mean by day of year; red line indicates the </w:t>
      </w:r>
      <w:del w:id="14313" w:author="Nick.Tolimieri" w:date="2022-09-06T10:27:00Z">
        <w:r w:rsidR="00C41F65" w:rsidDel="00DB61B2">
          <w:delText>95</w:delText>
        </w:r>
      </w:del>
      <w:ins w:id="14314" w:author="Nick.Tolimieri"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4315" w:name="_j0sxv6xvznze" w:colFirst="0" w:colLast="0"/>
      <w:bookmarkEnd w:id="14315"/>
      <w:r>
        <w:t>Figure S</w:t>
      </w:r>
      <w:r w:rsidR="00B00E92">
        <w:t>5</w:t>
      </w:r>
      <w:r>
        <w:t xml:space="preserve">. Canopy area of </w:t>
      </w:r>
      <w:r>
        <w:rPr>
          <w:i/>
        </w:rPr>
        <w:t xml:space="preserve">Nereocystis </w:t>
      </w:r>
      <w:r>
        <w:t>and</w:t>
      </w:r>
      <w:r>
        <w:rPr>
          <w:i/>
        </w:rPr>
        <w:t xml:space="preserve"> Macrocystis </w:t>
      </w:r>
      <w:r>
        <w:t xml:space="preserve">from 1989 to 2020 coastwide and at five sites along the Washington coast. Canopy area is the spatial extent of kelp blades, stipes and bulbs floating on the water surface (Van Wagenen 2015). Note, there was no </w:t>
      </w:r>
      <w:r>
        <w:rPr>
          <w:i/>
        </w:rPr>
        <w:t xml:space="preserve">Macrocystis </w:t>
      </w:r>
      <w:r>
        <w:t xml:space="preserve">at Tatoosh Island, so the Total and </w:t>
      </w:r>
      <w:r>
        <w:rPr>
          <w:i/>
        </w:rPr>
        <w:t xml:space="preserve">Nereocystis </w:t>
      </w:r>
      <w:r>
        <w:t>values overlap.</w:t>
      </w:r>
      <w:r>
        <w:br w:type="page"/>
      </w:r>
    </w:p>
    <w:p w:rsidR="0038698C" w:rsidRDefault="0038698C" w:rsidP="0038698C"/>
    <w:p w:rsidR="0038698C" w:rsidDel="00775EFE" w:rsidRDefault="0038698C" w:rsidP="0038698C">
      <w:pPr>
        <w:rPr>
          <w:del w:id="14316" w:author="Nick.Tolimieri" w:date="2022-09-02T10:11:00Z"/>
        </w:rPr>
      </w:pPr>
    </w:p>
    <w:p w:rsidR="0038698C" w:rsidDel="00775EFE" w:rsidRDefault="0038698C" w:rsidP="0038698C">
      <w:pPr>
        <w:rPr>
          <w:del w:id="14317" w:author="Nick.Tolimieri"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4318" w:name="_8tjttts9le8n" w:colFirst="0" w:colLast="0"/>
      <w:bookmarkEnd w:id="14318"/>
      <w:r>
        <w:t>Figure S</w:t>
      </w:r>
      <w:r w:rsidR="00B00E92">
        <w:t>6</w:t>
      </w:r>
      <w:r>
        <w:t>. Stipe density for the three primary kelps and the sum of other stipitat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4319" w:name="_32vg8hmw5u0g" w:colFirst="0" w:colLast="0"/>
      <w:bookmarkEnd w:id="14319"/>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4320" w:name="_9398cubh7527" w:colFirst="0" w:colLast="0"/>
      <w:bookmarkEnd w:id="14320"/>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14321" w:name="_4d6dqq7x59qj" w:colFirst="0" w:colLast="0"/>
      <w:bookmarkEnd w:id="14321"/>
      <w:r>
        <w:t>Figure S</w:t>
      </w:r>
      <w:r w:rsidR="00B00E92">
        <w:t>9</w:t>
      </w:r>
      <w:r>
        <w:t>.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lastRenderedPageBreak/>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1710" w:rsidRDefault="00C71710">
      <w:pPr>
        <w:spacing w:line="240" w:lineRule="auto"/>
      </w:pPr>
      <w:r>
        <w:separator/>
      </w:r>
    </w:p>
  </w:endnote>
  <w:endnote w:type="continuationSeparator" w:id="0">
    <w:p w:rsidR="00C71710" w:rsidRDefault="00C717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333E54" w:rsidRDefault="00333E54">
        <w:pPr>
          <w:pStyle w:val="Footer"/>
          <w:jc w:val="center"/>
        </w:pPr>
        <w:r>
          <w:fldChar w:fldCharType="begin"/>
        </w:r>
        <w:r>
          <w:instrText xml:space="preserve"> PAGE   \* MERGEFORMAT </w:instrText>
        </w:r>
        <w:r>
          <w:fldChar w:fldCharType="separate"/>
        </w:r>
        <w:r w:rsidR="000525A6">
          <w:rPr>
            <w:noProof/>
          </w:rPr>
          <w:t>19</w:t>
        </w:r>
        <w:r>
          <w:rPr>
            <w:noProof/>
          </w:rPr>
          <w:fldChar w:fldCharType="end"/>
        </w:r>
      </w:p>
    </w:sdtContent>
  </w:sdt>
  <w:p w:rsidR="00333E54" w:rsidRDefault="00333E5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1710" w:rsidRDefault="00C71710">
      <w:pPr>
        <w:spacing w:line="240" w:lineRule="auto"/>
      </w:pPr>
      <w:r>
        <w:separator/>
      </w:r>
    </w:p>
  </w:footnote>
  <w:footnote w:type="continuationSeparator" w:id="0">
    <w:p w:rsidR="00C71710" w:rsidRDefault="00C7171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rson w15:author="Nick.Tolimieri [2]">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85D23"/>
    <w:rsid w:val="000E0D45"/>
    <w:rsid w:val="00111693"/>
    <w:rsid w:val="001255CF"/>
    <w:rsid w:val="00144504"/>
    <w:rsid w:val="0015220B"/>
    <w:rsid w:val="00161CEB"/>
    <w:rsid w:val="001A7F6C"/>
    <w:rsid w:val="001B15B8"/>
    <w:rsid w:val="00206AD3"/>
    <w:rsid w:val="00207938"/>
    <w:rsid w:val="00233132"/>
    <w:rsid w:val="00277D38"/>
    <w:rsid w:val="00280B28"/>
    <w:rsid w:val="002860FA"/>
    <w:rsid w:val="002D0433"/>
    <w:rsid w:val="00300B3A"/>
    <w:rsid w:val="00333E54"/>
    <w:rsid w:val="003561DB"/>
    <w:rsid w:val="0038698C"/>
    <w:rsid w:val="003C4645"/>
    <w:rsid w:val="003F5DC5"/>
    <w:rsid w:val="004162AB"/>
    <w:rsid w:val="0043413B"/>
    <w:rsid w:val="004717E2"/>
    <w:rsid w:val="0048438B"/>
    <w:rsid w:val="004C5EBF"/>
    <w:rsid w:val="00511AFB"/>
    <w:rsid w:val="005A68BC"/>
    <w:rsid w:val="005A7654"/>
    <w:rsid w:val="005C1637"/>
    <w:rsid w:val="00622209"/>
    <w:rsid w:val="006C35F0"/>
    <w:rsid w:val="006D256D"/>
    <w:rsid w:val="006D379C"/>
    <w:rsid w:val="006D7C96"/>
    <w:rsid w:val="006F5856"/>
    <w:rsid w:val="00716BDE"/>
    <w:rsid w:val="00731687"/>
    <w:rsid w:val="007417F2"/>
    <w:rsid w:val="00775EFE"/>
    <w:rsid w:val="007B3552"/>
    <w:rsid w:val="008706B8"/>
    <w:rsid w:val="008A61D3"/>
    <w:rsid w:val="008B5DB0"/>
    <w:rsid w:val="008E6C62"/>
    <w:rsid w:val="008F7981"/>
    <w:rsid w:val="00977427"/>
    <w:rsid w:val="00986EF3"/>
    <w:rsid w:val="009A2B41"/>
    <w:rsid w:val="009A5BFE"/>
    <w:rsid w:val="009D113D"/>
    <w:rsid w:val="009E77F2"/>
    <w:rsid w:val="00A3619C"/>
    <w:rsid w:val="00A617BD"/>
    <w:rsid w:val="00AB3881"/>
    <w:rsid w:val="00AB6821"/>
    <w:rsid w:val="00AC752A"/>
    <w:rsid w:val="00AE199D"/>
    <w:rsid w:val="00B00E92"/>
    <w:rsid w:val="00B14AC6"/>
    <w:rsid w:val="00B7111A"/>
    <w:rsid w:val="00B956DF"/>
    <w:rsid w:val="00BA46D0"/>
    <w:rsid w:val="00BB700B"/>
    <w:rsid w:val="00C41F65"/>
    <w:rsid w:val="00C71710"/>
    <w:rsid w:val="00C97A89"/>
    <w:rsid w:val="00CB6232"/>
    <w:rsid w:val="00CC2848"/>
    <w:rsid w:val="00D74037"/>
    <w:rsid w:val="00DA090B"/>
    <w:rsid w:val="00DA5CFE"/>
    <w:rsid w:val="00DB61B2"/>
    <w:rsid w:val="00DE1D4F"/>
    <w:rsid w:val="00E25C93"/>
    <w:rsid w:val="00E92348"/>
    <w:rsid w:val="00E93FE8"/>
    <w:rsid w:val="00EB5CE3"/>
    <w:rsid w:val="00EC111B"/>
    <w:rsid w:val="00ED6D4C"/>
    <w:rsid w:val="00F55A8C"/>
    <w:rsid w:val="00F87AA6"/>
    <w:rsid w:val="00FA3A81"/>
    <w:rsid w:val="00FB591D"/>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B66D45-C1D7-41A4-A6C0-71D778F3A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Pages>
  <Words>5088</Words>
  <Characters>29008</Characters>
  <Application>Microsoft Office Word</Application>
  <DocSecurity>0</DocSecurity>
  <Lines>241</Lines>
  <Paragraphs>6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4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61</cp:revision>
  <dcterms:created xsi:type="dcterms:W3CDTF">2022-05-04T15:58:00Z</dcterms:created>
  <dcterms:modified xsi:type="dcterms:W3CDTF">2022-09-15T18:50:00Z</dcterms:modified>
</cp:coreProperties>
</file>